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CBFCF" w14:textId="77777777" w:rsidR="004E64B7" w:rsidRPr="00376367" w:rsidRDefault="00DD2E5C" w:rsidP="00DD2E5C">
      <w:pPr>
        <w:jc w:val="right"/>
      </w:pPr>
      <w:r w:rsidRPr="00376367">
        <w:rPr>
          <w:noProof/>
          <w:lang w:val="en-US"/>
        </w:rPr>
        <w:drawing>
          <wp:inline distT="0" distB="0" distL="0" distR="0" wp14:anchorId="14BF5A84" wp14:editId="0C003467">
            <wp:extent cx="3028315" cy="1184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28315" cy="1184275"/>
                    </a:xfrm>
                    <a:prstGeom prst="rect">
                      <a:avLst/>
                    </a:prstGeom>
                    <a:noFill/>
                    <a:ln>
                      <a:noFill/>
                    </a:ln>
                  </pic:spPr>
                </pic:pic>
              </a:graphicData>
            </a:graphic>
          </wp:inline>
        </w:drawing>
      </w:r>
    </w:p>
    <w:p w14:paraId="7F77135B" w14:textId="77777777" w:rsidR="00975954" w:rsidRPr="00376367" w:rsidRDefault="00975954" w:rsidP="00DD2E5C">
      <w:pPr>
        <w:jc w:val="right"/>
      </w:pPr>
    </w:p>
    <w:p w14:paraId="162E7BE1" w14:textId="77777777" w:rsidR="00975954" w:rsidRPr="00376367" w:rsidRDefault="00975954" w:rsidP="00DD2E5C">
      <w:pPr>
        <w:jc w:val="right"/>
      </w:pPr>
    </w:p>
    <w:p w14:paraId="105316EC" w14:textId="77777777" w:rsidR="00975954" w:rsidRPr="00376367" w:rsidRDefault="00975954" w:rsidP="00DD2E5C">
      <w:pPr>
        <w:jc w:val="right"/>
      </w:pPr>
    </w:p>
    <w:p w14:paraId="5EA30757" w14:textId="77777777" w:rsidR="00975954" w:rsidRPr="00376367" w:rsidRDefault="00975954" w:rsidP="00DD2E5C">
      <w:pPr>
        <w:jc w:val="right"/>
      </w:pPr>
    </w:p>
    <w:p w14:paraId="2F5D89DF" w14:textId="77777777" w:rsidR="00975954" w:rsidRPr="00376367" w:rsidRDefault="00975954" w:rsidP="00DD2E5C">
      <w:pPr>
        <w:jc w:val="right"/>
      </w:pPr>
    </w:p>
    <w:p w14:paraId="327EEDC1" w14:textId="77777777" w:rsidR="00975954" w:rsidRPr="00376367" w:rsidRDefault="00975954" w:rsidP="00DD2E5C">
      <w:pPr>
        <w:jc w:val="right"/>
      </w:pPr>
    </w:p>
    <w:p w14:paraId="4A73D25D" w14:textId="77777777" w:rsidR="00975954" w:rsidRPr="00376367" w:rsidRDefault="00975954" w:rsidP="00DD2E5C">
      <w:pPr>
        <w:jc w:val="right"/>
      </w:pPr>
    </w:p>
    <w:p w14:paraId="585A1E0A" w14:textId="77777777" w:rsidR="00975954" w:rsidRPr="00376367" w:rsidRDefault="00975954" w:rsidP="00DD2E5C">
      <w:pPr>
        <w:jc w:val="right"/>
      </w:pPr>
    </w:p>
    <w:p w14:paraId="143F40D3" w14:textId="77777777" w:rsidR="00975954" w:rsidRPr="00376367" w:rsidRDefault="00975954" w:rsidP="00DD2E5C">
      <w:pPr>
        <w:jc w:val="right"/>
      </w:pPr>
    </w:p>
    <w:p w14:paraId="59A6944D" w14:textId="77777777" w:rsidR="00975954" w:rsidRPr="00376367" w:rsidRDefault="00975954" w:rsidP="00DD2E5C">
      <w:pPr>
        <w:jc w:val="right"/>
      </w:pPr>
    </w:p>
    <w:p w14:paraId="669429E8" w14:textId="77777777" w:rsidR="00D83897" w:rsidRPr="00376367" w:rsidRDefault="00D83897" w:rsidP="00DD2E5C">
      <w:pPr>
        <w:jc w:val="right"/>
      </w:pPr>
    </w:p>
    <w:p w14:paraId="5D18A49D" w14:textId="77777777" w:rsidR="00D83897" w:rsidRPr="00376367" w:rsidRDefault="00D83897" w:rsidP="00DD2E5C">
      <w:pPr>
        <w:jc w:val="right"/>
      </w:pPr>
    </w:p>
    <w:p w14:paraId="156FF421" w14:textId="77777777" w:rsidR="00D83897" w:rsidRPr="00376367" w:rsidRDefault="00D83897" w:rsidP="00DD2E5C">
      <w:pPr>
        <w:jc w:val="right"/>
      </w:pPr>
    </w:p>
    <w:p w14:paraId="02F54858" w14:textId="77777777" w:rsidR="00D83897" w:rsidRPr="00376367" w:rsidRDefault="00D83897" w:rsidP="00DD2E5C">
      <w:pPr>
        <w:jc w:val="right"/>
      </w:pPr>
    </w:p>
    <w:p w14:paraId="16E50DD8" w14:textId="77777777" w:rsidR="00D83897" w:rsidRPr="00376367" w:rsidRDefault="00D83897" w:rsidP="00DD2E5C">
      <w:pPr>
        <w:jc w:val="right"/>
      </w:pPr>
    </w:p>
    <w:p w14:paraId="6C50E1F3" w14:textId="77777777" w:rsidR="00975954" w:rsidRPr="00376367" w:rsidRDefault="00975954" w:rsidP="00975954">
      <w:pPr>
        <w:jc w:val="center"/>
        <w:rPr>
          <w:rFonts w:cs="Microsoft Sans Serif"/>
          <w:bCs/>
          <w:sz w:val="60"/>
          <w:szCs w:val="60"/>
        </w:rPr>
      </w:pPr>
      <w:r w:rsidRPr="00376367">
        <w:rPr>
          <w:rFonts w:cs="Microsoft Sans Serif"/>
          <w:bCs/>
          <w:sz w:val="60"/>
          <w:szCs w:val="60"/>
        </w:rPr>
        <w:t xml:space="preserve">Quinquennial Review </w:t>
      </w:r>
    </w:p>
    <w:p w14:paraId="75F906E2" w14:textId="77777777" w:rsidR="00975954" w:rsidRPr="00376367" w:rsidRDefault="00975954" w:rsidP="00975954">
      <w:pPr>
        <w:jc w:val="center"/>
        <w:rPr>
          <w:rFonts w:cs="Microsoft Sans Serif"/>
          <w:bCs/>
          <w:sz w:val="60"/>
          <w:szCs w:val="60"/>
        </w:rPr>
      </w:pPr>
      <w:r w:rsidRPr="00376367">
        <w:rPr>
          <w:rFonts w:cs="Microsoft Sans Serif"/>
          <w:bCs/>
          <w:sz w:val="60"/>
          <w:szCs w:val="60"/>
        </w:rPr>
        <w:t>September 2016</w:t>
      </w:r>
    </w:p>
    <w:p w14:paraId="6D8A039C" w14:textId="77777777" w:rsidR="00975954" w:rsidRPr="00376367" w:rsidRDefault="00975954" w:rsidP="00975954">
      <w:pPr>
        <w:jc w:val="center"/>
        <w:rPr>
          <w:rFonts w:cs="Microsoft Sans Serif"/>
          <w:bCs/>
          <w:sz w:val="60"/>
          <w:szCs w:val="60"/>
        </w:rPr>
      </w:pPr>
      <w:r w:rsidRPr="00376367">
        <w:rPr>
          <w:rFonts w:cs="Microsoft Sans Serif"/>
          <w:bCs/>
          <w:sz w:val="60"/>
          <w:szCs w:val="60"/>
        </w:rPr>
        <w:t xml:space="preserve">Chronic Disease Research Fund </w:t>
      </w:r>
    </w:p>
    <w:p w14:paraId="62B96D15" w14:textId="77777777" w:rsidR="00BC218E" w:rsidRPr="00376367" w:rsidRDefault="00BC218E" w:rsidP="00975954">
      <w:pPr>
        <w:jc w:val="center"/>
        <w:rPr>
          <w:rFonts w:cs="Microsoft Sans Serif"/>
          <w:b/>
          <w:bCs/>
          <w:sz w:val="60"/>
          <w:szCs w:val="60"/>
        </w:rPr>
      </w:pPr>
    </w:p>
    <w:p w14:paraId="7E9AB0BE" w14:textId="77777777" w:rsidR="00BC218E" w:rsidRPr="00376367" w:rsidRDefault="00BC218E" w:rsidP="00975954">
      <w:pPr>
        <w:jc w:val="center"/>
        <w:rPr>
          <w:rFonts w:cs="Microsoft Sans Serif"/>
          <w:b/>
          <w:bCs/>
          <w:sz w:val="60"/>
          <w:szCs w:val="60"/>
        </w:rPr>
      </w:pPr>
    </w:p>
    <w:p w14:paraId="0F7B5B5E" w14:textId="77777777" w:rsidR="00BC218E" w:rsidRPr="00376367" w:rsidRDefault="00BC218E" w:rsidP="00975954">
      <w:pPr>
        <w:jc w:val="center"/>
        <w:rPr>
          <w:rFonts w:cs="Microsoft Sans Serif"/>
          <w:b/>
          <w:bCs/>
          <w:sz w:val="60"/>
          <w:szCs w:val="60"/>
        </w:rPr>
      </w:pPr>
    </w:p>
    <w:p w14:paraId="0A6CDFD2" w14:textId="77777777" w:rsidR="00BC218E" w:rsidRPr="00376367" w:rsidRDefault="00BC218E" w:rsidP="00975954">
      <w:pPr>
        <w:jc w:val="center"/>
        <w:rPr>
          <w:rFonts w:cs="Microsoft Sans Serif"/>
          <w:b/>
          <w:bCs/>
          <w:sz w:val="60"/>
          <w:szCs w:val="60"/>
        </w:rPr>
      </w:pPr>
    </w:p>
    <w:p w14:paraId="0DD33763" w14:textId="77777777" w:rsidR="00BC218E" w:rsidRPr="00376367" w:rsidRDefault="00BC218E" w:rsidP="00975954">
      <w:pPr>
        <w:jc w:val="center"/>
        <w:rPr>
          <w:rFonts w:cs="Microsoft Sans Serif"/>
          <w:b/>
          <w:bCs/>
          <w:sz w:val="60"/>
          <w:szCs w:val="60"/>
        </w:rPr>
      </w:pPr>
    </w:p>
    <w:p w14:paraId="7B007800" w14:textId="77777777" w:rsidR="00BC218E" w:rsidRPr="00376367" w:rsidRDefault="00BC218E" w:rsidP="00975954">
      <w:pPr>
        <w:jc w:val="center"/>
        <w:rPr>
          <w:rFonts w:cs="Microsoft Sans Serif"/>
          <w:b/>
          <w:bCs/>
          <w:sz w:val="60"/>
          <w:szCs w:val="60"/>
        </w:rPr>
      </w:pPr>
    </w:p>
    <w:p w14:paraId="5C088A30" w14:textId="77777777" w:rsidR="00BC218E" w:rsidRPr="00376367" w:rsidRDefault="00BC218E" w:rsidP="00975954">
      <w:pPr>
        <w:jc w:val="center"/>
        <w:rPr>
          <w:rFonts w:cs="Microsoft Sans Serif"/>
          <w:b/>
          <w:bCs/>
          <w:sz w:val="60"/>
          <w:szCs w:val="60"/>
        </w:rPr>
      </w:pPr>
    </w:p>
    <w:p w14:paraId="4EAA4CBF" w14:textId="77777777" w:rsidR="00BC218E" w:rsidRPr="00376367" w:rsidRDefault="00BC218E" w:rsidP="00975954">
      <w:pPr>
        <w:jc w:val="center"/>
        <w:rPr>
          <w:rFonts w:cs="Microsoft Sans Serif"/>
          <w:b/>
          <w:bCs/>
          <w:sz w:val="60"/>
          <w:szCs w:val="60"/>
        </w:rPr>
      </w:pPr>
    </w:p>
    <w:p w14:paraId="764F1825" w14:textId="77777777" w:rsidR="00BC218E" w:rsidRPr="00376367" w:rsidRDefault="00BC218E" w:rsidP="00975954">
      <w:pPr>
        <w:jc w:val="center"/>
        <w:rPr>
          <w:rFonts w:cs="Microsoft Sans Serif"/>
          <w:b/>
          <w:bCs/>
          <w:sz w:val="60"/>
          <w:szCs w:val="60"/>
        </w:rPr>
      </w:pPr>
    </w:p>
    <w:p w14:paraId="00B7584E" w14:textId="0616886B" w:rsidR="00BC218E" w:rsidRDefault="00164098" w:rsidP="00E61ADB">
      <w:pPr>
        <w:rPr>
          <w:rFonts w:cs="Microsoft Sans Serif"/>
          <w:b/>
          <w:bCs/>
          <w:sz w:val="60"/>
          <w:szCs w:val="60"/>
        </w:rPr>
      </w:pPr>
      <w:r>
        <w:rPr>
          <w:rFonts w:cs="Microsoft Sans Serif"/>
          <w:b/>
          <w:bCs/>
          <w:sz w:val="60"/>
          <w:szCs w:val="60"/>
        </w:rPr>
        <w:lastRenderedPageBreak/>
        <w:t>Executive Summary</w:t>
      </w:r>
    </w:p>
    <w:p w14:paraId="297C2865" w14:textId="77777777" w:rsidR="00164098" w:rsidRDefault="00164098" w:rsidP="00164098">
      <w:pPr>
        <w:pStyle w:val="font7"/>
        <w:spacing w:before="0" w:beforeAutospacing="0" w:after="0" w:afterAutospacing="0"/>
        <w:textAlignment w:val="baseline"/>
        <w:rPr>
          <w:rFonts w:asciiTheme="majorHAnsi" w:hAnsiTheme="majorHAnsi" w:cs="Microsoft Sans Serif"/>
          <w:b/>
          <w:bCs/>
          <w:sz w:val="60"/>
          <w:szCs w:val="60"/>
        </w:rPr>
      </w:pPr>
    </w:p>
    <w:p w14:paraId="14C36C13" w14:textId="77777777" w:rsidR="00B03502" w:rsidRPr="003E5763" w:rsidRDefault="00BC218E"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t>Here at the CDRF we fund a wide range of ground breaking research programmes, which aim to discover the cause of common age-related diseases through the study of identical and non-identical twins.</w:t>
      </w:r>
    </w:p>
    <w:p w14:paraId="2815D02C" w14:textId="77777777" w:rsidR="00BC218E" w:rsidRPr="003E5763" w:rsidRDefault="00BC218E"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br/>
        <w:t xml:space="preserve">Arthritis, migraine, asthma, dementia, heart disease, melanoma, deafness </w:t>
      </w:r>
      <w:proofErr w:type="gramStart"/>
      <w:r w:rsidRPr="003E5763">
        <w:rPr>
          <w:rFonts w:asciiTheme="majorHAnsi" w:hAnsiTheme="majorHAnsi" w:cs="Arial"/>
          <w:sz w:val="24"/>
          <w:szCs w:val="24"/>
        </w:rPr>
        <w:t>are</w:t>
      </w:r>
      <w:proofErr w:type="gramEnd"/>
      <w:r w:rsidRPr="003E5763">
        <w:rPr>
          <w:rFonts w:asciiTheme="majorHAnsi" w:hAnsiTheme="majorHAnsi" w:cs="Arial"/>
          <w:sz w:val="24"/>
          <w:szCs w:val="24"/>
        </w:rPr>
        <w:t xml:space="preserve"> just a few of the diseases that can benefit from our research.</w:t>
      </w:r>
    </w:p>
    <w:p w14:paraId="67E000F6" w14:textId="77777777" w:rsidR="00BC218E" w:rsidRPr="003E5763" w:rsidRDefault="00BC218E" w:rsidP="00164098">
      <w:pPr>
        <w:pStyle w:val="font7"/>
        <w:spacing w:before="0" w:beforeAutospacing="0" w:after="0" w:afterAutospacing="0"/>
        <w:textAlignment w:val="baseline"/>
        <w:rPr>
          <w:rFonts w:asciiTheme="majorHAnsi" w:hAnsiTheme="majorHAnsi" w:cs="Arial"/>
          <w:sz w:val="24"/>
          <w:szCs w:val="24"/>
        </w:rPr>
      </w:pPr>
    </w:p>
    <w:p w14:paraId="1791BED0" w14:textId="77777777" w:rsidR="00BC218E" w:rsidRPr="003E5763" w:rsidRDefault="00BC218E"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t xml:space="preserve">We have funded a number of successful projects at the Department of Twin Research at Kings College where through the use of data gathered from over 12,000 twin </w:t>
      </w:r>
      <w:proofErr w:type="gramStart"/>
      <w:r w:rsidRPr="003E5763">
        <w:rPr>
          <w:rFonts w:asciiTheme="majorHAnsi" w:hAnsiTheme="majorHAnsi" w:cs="Arial"/>
          <w:sz w:val="24"/>
          <w:szCs w:val="24"/>
        </w:rPr>
        <w:t>volunteers</w:t>
      </w:r>
      <w:proofErr w:type="gramEnd"/>
      <w:r w:rsidRPr="003E5763">
        <w:rPr>
          <w:rFonts w:asciiTheme="majorHAnsi" w:hAnsiTheme="majorHAnsi" w:cs="Arial"/>
          <w:sz w:val="24"/>
          <w:szCs w:val="24"/>
        </w:rPr>
        <w:t xml:space="preserve"> researchers have been able to identify the contribution of genetic and </w:t>
      </w:r>
      <w:r w:rsidRPr="003E5763">
        <w:rPr>
          <w:rFonts w:asciiTheme="majorHAnsi" w:hAnsiTheme="majorHAnsi" w:cs="Arial"/>
          <w:bCs/>
          <w:sz w:val="24"/>
          <w:szCs w:val="24"/>
        </w:rPr>
        <w:t>environmental</w:t>
      </w:r>
      <w:r w:rsidRPr="003E5763">
        <w:rPr>
          <w:rFonts w:asciiTheme="majorHAnsi" w:hAnsiTheme="majorHAnsi" w:cs="Arial"/>
          <w:sz w:val="24"/>
          <w:szCs w:val="24"/>
        </w:rPr>
        <w:t xml:space="preserve"> factors to many chronic diseases.</w:t>
      </w:r>
    </w:p>
    <w:p w14:paraId="4D5200D6" w14:textId="77777777" w:rsidR="00574A86" w:rsidRPr="003E5763" w:rsidRDefault="00BC218E"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br/>
        <w:t>We aim to support the talented scientists and researchers conducting these studies and expand on current findings and maximise the research output</w:t>
      </w:r>
      <w:r w:rsidR="00674090" w:rsidRPr="003E5763">
        <w:rPr>
          <w:rFonts w:asciiTheme="majorHAnsi" w:hAnsiTheme="majorHAnsi" w:cs="Arial"/>
          <w:sz w:val="24"/>
          <w:szCs w:val="24"/>
        </w:rPr>
        <w:t>. Where possible we aim to pump prime projects that will attract further main stream funding so getting maximum value for money from the limited funds.</w:t>
      </w:r>
    </w:p>
    <w:p w14:paraId="5DF6F253" w14:textId="77777777" w:rsidR="00E61ADB" w:rsidRPr="003E5763" w:rsidRDefault="00E61ADB"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t xml:space="preserve"> </w:t>
      </w:r>
    </w:p>
    <w:p w14:paraId="65BB3929" w14:textId="77777777" w:rsidR="00E61ADB" w:rsidRPr="003E5763" w:rsidRDefault="00E61ADB" w:rsidP="00164098">
      <w:pPr>
        <w:pStyle w:val="font7"/>
        <w:spacing w:before="0" w:beforeAutospacing="0" w:after="0" w:afterAutospacing="0"/>
        <w:textAlignment w:val="baseline"/>
        <w:rPr>
          <w:rFonts w:asciiTheme="majorHAnsi" w:hAnsiTheme="majorHAnsi" w:cs="Arial"/>
          <w:sz w:val="24"/>
          <w:szCs w:val="24"/>
        </w:rPr>
      </w:pPr>
      <w:r w:rsidRPr="003E5763">
        <w:rPr>
          <w:rFonts w:asciiTheme="majorHAnsi" w:hAnsiTheme="majorHAnsi" w:cs="Arial"/>
          <w:sz w:val="24"/>
          <w:szCs w:val="24"/>
        </w:rPr>
        <w:t>Throughout the last 5 years the CDRF has receive</w:t>
      </w:r>
      <w:r w:rsidR="009F48D6" w:rsidRPr="003E5763">
        <w:rPr>
          <w:rFonts w:asciiTheme="majorHAnsi" w:hAnsiTheme="majorHAnsi" w:cs="Arial"/>
          <w:sz w:val="24"/>
          <w:szCs w:val="24"/>
        </w:rPr>
        <w:t xml:space="preserve"> </w:t>
      </w:r>
      <w:r w:rsidRPr="003E5763">
        <w:rPr>
          <w:rFonts w:asciiTheme="majorHAnsi" w:hAnsiTheme="majorHAnsi" w:cs="Arial"/>
          <w:sz w:val="24"/>
          <w:szCs w:val="24"/>
        </w:rPr>
        <w:t xml:space="preserve">d £981,220.59 in revenue and has paid or committed £756,335.18 as grants for medical research. </w:t>
      </w:r>
    </w:p>
    <w:p w14:paraId="030B146D" w14:textId="77777777" w:rsidR="00164098" w:rsidRPr="003E5763" w:rsidRDefault="00164098" w:rsidP="00164098">
      <w:pPr>
        <w:pStyle w:val="font7"/>
        <w:spacing w:before="0" w:beforeAutospacing="0" w:after="0" w:afterAutospacing="0"/>
        <w:textAlignment w:val="baseline"/>
        <w:rPr>
          <w:rFonts w:asciiTheme="majorHAnsi" w:hAnsiTheme="majorHAnsi" w:cs="Arial"/>
          <w:b/>
          <w:sz w:val="24"/>
          <w:szCs w:val="24"/>
        </w:rPr>
      </w:pPr>
    </w:p>
    <w:p w14:paraId="5B1B4D26" w14:textId="77777777" w:rsidR="00164098" w:rsidRPr="003E5763" w:rsidRDefault="00164098" w:rsidP="00164098">
      <w:pPr>
        <w:pStyle w:val="font7"/>
        <w:spacing w:before="0" w:beforeAutospacing="0" w:after="0" w:afterAutospacing="0"/>
        <w:textAlignment w:val="baseline"/>
        <w:rPr>
          <w:rFonts w:asciiTheme="majorHAnsi" w:hAnsiTheme="majorHAnsi" w:cs="Arial"/>
          <w:b/>
          <w:sz w:val="24"/>
          <w:szCs w:val="24"/>
        </w:rPr>
      </w:pPr>
    </w:p>
    <w:p w14:paraId="182EFF87" w14:textId="77777777" w:rsidR="00BC218E" w:rsidRPr="00376367" w:rsidRDefault="00BC218E" w:rsidP="00164098">
      <w:pPr>
        <w:rPr>
          <w:rFonts w:cs="Microsoft Sans Serif"/>
          <w:b/>
          <w:bCs/>
          <w:sz w:val="28"/>
          <w:szCs w:val="28"/>
        </w:rPr>
      </w:pPr>
    </w:p>
    <w:p w14:paraId="5E0DA7B2" w14:textId="77777777" w:rsidR="00BC218E" w:rsidRPr="00376367" w:rsidRDefault="00BC218E" w:rsidP="00975954">
      <w:pPr>
        <w:jc w:val="center"/>
        <w:rPr>
          <w:rFonts w:cs="Microsoft Sans Serif"/>
          <w:b/>
          <w:bCs/>
          <w:sz w:val="60"/>
          <w:szCs w:val="60"/>
        </w:rPr>
      </w:pPr>
    </w:p>
    <w:p w14:paraId="4CE746B5" w14:textId="77777777" w:rsidR="00BC218E" w:rsidRPr="00376367" w:rsidRDefault="00BC218E" w:rsidP="00975954">
      <w:pPr>
        <w:jc w:val="center"/>
        <w:rPr>
          <w:rFonts w:cs="Microsoft Sans Serif"/>
          <w:b/>
          <w:bCs/>
          <w:sz w:val="60"/>
          <w:szCs w:val="60"/>
        </w:rPr>
      </w:pPr>
    </w:p>
    <w:p w14:paraId="5F906EEF" w14:textId="77777777" w:rsidR="00BC218E" w:rsidRDefault="00BC218E" w:rsidP="00975954">
      <w:pPr>
        <w:jc w:val="center"/>
        <w:rPr>
          <w:rFonts w:cs="Microsoft Sans Serif"/>
          <w:b/>
          <w:bCs/>
          <w:sz w:val="60"/>
          <w:szCs w:val="60"/>
        </w:rPr>
      </w:pPr>
    </w:p>
    <w:p w14:paraId="1B267506" w14:textId="77777777" w:rsidR="00164098" w:rsidRDefault="00164098" w:rsidP="00975954">
      <w:pPr>
        <w:jc w:val="center"/>
        <w:rPr>
          <w:rFonts w:cs="Microsoft Sans Serif"/>
          <w:b/>
          <w:bCs/>
          <w:sz w:val="60"/>
          <w:szCs w:val="60"/>
        </w:rPr>
      </w:pPr>
    </w:p>
    <w:p w14:paraId="2D6421DA" w14:textId="77777777" w:rsidR="00164098" w:rsidRDefault="00164098" w:rsidP="00975954">
      <w:pPr>
        <w:jc w:val="center"/>
        <w:rPr>
          <w:rFonts w:cs="Microsoft Sans Serif"/>
          <w:b/>
          <w:bCs/>
          <w:sz w:val="60"/>
          <w:szCs w:val="60"/>
        </w:rPr>
      </w:pPr>
    </w:p>
    <w:p w14:paraId="75736449" w14:textId="77777777" w:rsidR="00164098" w:rsidRDefault="00164098" w:rsidP="00975954">
      <w:pPr>
        <w:jc w:val="center"/>
        <w:rPr>
          <w:rFonts w:cs="Microsoft Sans Serif"/>
          <w:b/>
          <w:bCs/>
          <w:sz w:val="60"/>
          <w:szCs w:val="60"/>
        </w:rPr>
      </w:pPr>
    </w:p>
    <w:p w14:paraId="04941270" w14:textId="77777777" w:rsidR="0097277A" w:rsidRDefault="0097277A" w:rsidP="006E33F9">
      <w:pPr>
        <w:rPr>
          <w:rFonts w:cs="Microsoft Sans Serif"/>
          <w:b/>
          <w:bCs/>
          <w:sz w:val="60"/>
          <w:szCs w:val="60"/>
        </w:rPr>
      </w:pPr>
    </w:p>
    <w:p w14:paraId="740DA480" w14:textId="47E061D8" w:rsidR="00E61ADB" w:rsidRPr="00595F2E" w:rsidRDefault="00BC218E" w:rsidP="006E33F9">
      <w:pPr>
        <w:rPr>
          <w:rFonts w:cs="Microsoft Sans Serif"/>
          <w:b/>
          <w:bCs/>
          <w:sz w:val="60"/>
          <w:szCs w:val="60"/>
        </w:rPr>
      </w:pPr>
      <w:r w:rsidRPr="00595F2E">
        <w:rPr>
          <w:rFonts w:cs="Microsoft Sans Serif"/>
          <w:b/>
          <w:bCs/>
          <w:sz w:val="60"/>
          <w:szCs w:val="60"/>
        </w:rPr>
        <w:t>Overview</w:t>
      </w:r>
    </w:p>
    <w:p w14:paraId="4A6CB571" w14:textId="77777777" w:rsidR="00E61ADB" w:rsidRPr="00595F2E" w:rsidRDefault="00E61ADB" w:rsidP="00E61ADB">
      <w:pPr>
        <w:rPr>
          <w:rFonts w:cs="Microsoft Sans Serif"/>
          <w:b/>
          <w:bCs/>
          <w:color w:val="2935FA"/>
          <w:sz w:val="60"/>
          <w:szCs w:val="60"/>
        </w:rPr>
      </w:pPr>
      <w:r w:rsidRPr="00595F2E">
        <w:rPr>
          <w:rFonts w:cs="Microsoft Sans Serif"/>
          <w:b/>
          <w:bCs/>
          <w:color w:val="2935FA"/>
          <w:sz w:val="60"/>
          <w:szCs w:val="60"/>
        </w:rPr>
        <w:t xml:space="preserve">Equipment </w:t>
      </w:r>
    </w:p>
    <w:p w14:paraId="47797C1A" w14:textId="77777777" w:rsidR="00CE7BCC" w:rsidRPr="00595F2E" w:rsidRDefault="00E44FB9" w:rsidP="00BC218E">
      <w:pPr>
        <w:rPr>
          <w:rFonts w:cs="Microsoft Sans Serif"/>
          <w:bCs/>
          <w:color w:val="B82049"/>
          <w:sz w:val="60"/>
          <w:szCs w:val="60"/>
        </w:rPr>
      </w:pPr>
      <w:r w:rsidRPr="00595F2E">
        <w:rPr>
          <w:rFonts w:cs="Microsoft Sans Serif"/>
          <w:bCs/>
          <w:color w:val="B82049"/>
          <w:sz w:val="60"/>
          <w:szCs w:val="60"/>
        </w:rPr>
        <w:t>2016</w:t>
      </w:r>
      <w:r w:rsidRPr="00595F2E">
        <w:rPr>
          <w:rFonts w:cs="Microsoft Sans Serif"/>
          <w:bCs/>
          <w:color w:val="B82049"/>
          <w:sz w:val="60"/>
          <w:szCs w:val="60"/>
        </w:rPr>
        <w:tab/>
      </w:r>
    </w:p>
    <w:p w14:paraId="1A9AD94C" w14:textId="77777777" w:rsidR="006F7590" w:rsidRPr="00376367" w:rsidRDefault="00413958" w:rsidP="00BC218E">
      <w:pPr>
        <w:rPr>
          <w:rFonts w:cs="Microsoft Sans Serif"/>
          <w:b/>
          <w:bCs/>
          <w:color w:val="B82049"/>
          <w:sz w:val="60"/>
          <w:szCs w:val="60"/>
        </w:rPr>
      </w:pPr>
      <w:r w:rsidRPr="00376367">
        <w:rPr>
          <w:rFonts w:cs="Microsoft Sans Serif"/>
          <w:b/>
          <w:bCs/>
          <w:noProof/>
          <w:color w:val="943634" w:themeColor="accent2" w:themeShade="BF"/>
          <w:sz w:val="60"/>
          <w:szCs w:val="60"/>
          <w:lang w:val="en-US"/>
        </w:rPr>
        <w:lastRenderedPageBreak/>
        <mc:AlternateContent>
          <mc:Choice Requires="wps">
            <w:drawing>
              <wp:anchor distT="0" distB="0" distL="114300" distR="114300" simplePos="0" relativeHeight="251675648" behindDoc="0" locked="0" layoutInCell="1" allowOverlap="1" wp14:anchorId="7EE6FA9A" wp14:editId="7E28E612">
                <wp:simplePos x="0" y="0"/>
                <wp:positionH relativeFrom="column">
                  <wp:posOffset>0</wp:posOffset>
                </wp:positionH>
                <wp:positionV relativeFrom="paragraph">
                  <wp:posOffset>98425</wp:posOffset>
                </wp:positionV>
                <wp:extent cx="3543300" cy="307848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543300" cy="30784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32A5B0"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707</w:t>
                            </w:r>
                          </w:p>
                          <w:p w14:paraId="710B3411"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one off </w:t>
                            </w:r>
                          </w:p>
                          <w:p w14:paraId="55D955ED"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0DC258B7"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he CDRF has provided funds towards the cost of the DTR’s DEXA machine. </w:t>
                            </w:r>
                          </w:p>
                          <w:p w14:paraId="73D2225E" w14:textId="77777777" w:rsidR="00164098" w:rsidRPr="00E44FB9" w:rsidRDefault="00164098" w:rsidP="00CE7BCC">
                            <w:pPr>
                              <w:pStyle w:val="font7"/>
                              <w:spacing w:before="0" w:beforeAutospacing="0" w:after="0" w:afterAutospacing="0" w:line="336" w:lineRule="atLeast"/>
                              <w:textAlignment w:val="baseline"/>
                              <w:rPr>
                                <w:rFonts w:asciiTheme="majorHAnsi" w:hAnsiTheme="majorHAnsi" w:cs="Arial"/>
                                <w:color w:val="4A4A4A"/>
                                <w:sz w:val="24"/>
                                <w:szCs w:val="24"/>
                              </w:rPr>
                            </w:pPr>
                          </w:p>
                          <w:p w14:paraId="5F7D71B3" w14:textId="77777777" w:rsidR="00164098" w:rsidRPr="006F7590" w:rsidRDefault="00164098" w:rsidP="006F7590">
                            <w:pPr>
                              <w:shd w:val="clear" w:color="auto" w:fill="FFFFFF"/>
                              <w:rPr>
                                <w:rFonts w:eastAsia="Times New Roman" w:cs="Times New Roman"/>
                              </w:rPr>
                            </w:pPr>
                            <w:r w:rsidRPr="006F7590">
                              <w:rPr>
                                <w:rFonts w:eastAsia="Times New Roman" w:cs="Times New Roman"/>
                              </w:rPr>
                              <w:t>A DEXA scan is a special type of X-ray that measures bone mineral density (BMD). DEXA stands for  "dual energy X-ray absorptiometry".  DEXA scans are often used t</w:t>
                            </w:r>
                            <w:r>
                              <w:rPr>
                                <w:rFonts w:eastAsia="Times New Roman" w:cs="Times New Roman"/>
                              </w:rPr>
                              <w:t xml:space="preserve">o diagnose or assess someone's </w:t>
                            </w:r>
                            <w:r w:rsidRPr="006F7590">
                              <w:rPr>
                                <w:rFonts w:eastAsia="Times New Roman" w:cs="Times New Roman"/>
                              </w:rPr>
                              <w:t>risk of osteoporosis; a condition that weakens bones and makes them more likely to break. As well as being quick and painless, a DEXA scan is more effective than normal X-rays in identifying low bone mineral density.</w:t>
                            </w:r>
                            <w:r w:rsidRPr="006F7590">
                              <w:t xml:space="preserve"> </w:t>
                            </w:r>
                          </w:p>
                          <w:p w14:paraId="6A7FBC1D" w14:textId="77777777" w:rsidR="00164098" w:rsidRPr="00E44FB9" w:rsidRDefault="00164098" w:rsidP="00CE7B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E6FA9A" id="_x0000_t202" coordsize="21600,21600" o:spt="202" path="m0,0l0,21600,21600,21600,21600,0xe">
                <v:stroke joinstyle="miter"/>
                <v:path gradientshapeok="t" o:connecttype="rect"/>
              </v:shapetype>
              <v:shape id="Text Box 2" o:spid="_x0000_s1026" type="#_x0000_t202" style="position:absolute;margin-left:0;margin-top:7.75pt;width:279pt;height:24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0fFL9ACAAAPBgAADgAAAGRycy9lMm9Eb2MueG1srFRLb9swDL4P2H8QdE9tJ06bGnUKN0WGAcVa&#10;rB16VmQpMabXJCVxN+y/j5LtNO12WIddbIr8RJEfHxeXrRRox6xrtCpxdpJixBTVdaPWJf7ysBzN&#10;MHKeqJoIrViJn5jDl/P37y72pmBjvdGiZhaBE+WKvSnxxntTJImjGyaJO9GGKTBybSXxcLTrpLZk&#10;D96lSMZpeprsta2N1ZQ5B9rrzojn0T/njPpbzh3zSJQYYvPxa+N3Fb7J/IIUa0vMpqF9GOQfopCk&#10;UfDowdU18QRtbfObK9lQq53m/oRqmWjOG8piDpBNlr7K5n5DDIu5ADnOHGhy/88t/bS7s6ipSzzG&#10;SBEJJXpgrUdXukXjwM7euAJA9wZgvgU1VHnQO1CGpFtuZfhDOgjswPPTgdvgjIJyMs0nkxRMFGyT&#10;9GyWzyL7yfN1Y53/wLREQSixheJFTsnuxnkIBaADJLym9LIRIhZQqBcKAHYaFjugu00KCAXEgAxB&#10;xer8WEzPxtXZ9Hx0Wk2zUZ6ls1FVpePR9bJKqzRfLs7zq58QhSRZXuyhTwx0WWAImFgKsu5rEsx/&#10;VxRJ6IsWzrIkNk+XHziOeQ6hJoH+juYo+SfBQgJCfWYcyhbZDoo4MGwhLNoRaHVCKVM+FiqSAeiA&#10;4kDYWy72+EhZpPItlzvyh5e18ofLslHaxtK+Crv+OoTMOzyQcZR3EH27avu2XOn6CbrS6m6qnaHL&#10;Bjrnhjh/RyyMMXQbrCZ/Cx8u9L7Eupcw2mj7/U/6gIdCghWjUO4Su29bYhlG4qOCuTvP8jzskXjI&#10;oXngYI8tq2OL2sqFhnJksAQNjWLAezGI3Gr5CBusCq+CiSgKb5fYD+LCd8sKNiBlVRVBsDkM8Tfq&#10;3tDgOlQnzMVD+0is6YfHQwd90sMCIcWrGeqw4abS1dZr3sQBCwR3rPbEw9aJ/dhvyLDWjs8R9bzH&#10;578AAAD//wMAUEsDBBQABgAIAAAAIQDK8wjj2gAAAAcBAAAPAAAAZHJzL2Rvd25yZXYueG1sTI9L&#10;T8MwEITvSPwHa5G4UZuHURviVAjEFUR5SL1t420SEa+j2G3Cv2c5wW13ZjX7TbmeQ6+ONKYusoPL&#10;hQFFXEffcePg/e3pYgkqZWSPfWRy8E0J1tXpSYmFjxO/0nGTGyUhnAp00OY8FFqnuqWAaREHYvH2&#10;cQyYZR0b7UecJDz0+sqYWx2wY/nQ4kAPLdVfm0Nw8PG8337emJfmMdhhirPRHFbaufOz+f4OVKY5&#10;/x3DL76gQyVMu3hgn1TvQIpkUa0FJa61SxF2MhhzDboq9X/+6gcAAP//AwBQSwECLQAUAAYACAAA&#10;ACEA5JnDwPsAAADhAQAAEwAAAAAAAAAAAAAAAAAAAAAAW0NvbnRlbnRfVHlwZXNdLnhtbFBLAQIt&#10;ABQABgAIAAAAIQAjsmrh1wAAAJQBAAALAAAAAAAAAAAAAAAAACwBAABfcmVscy8ucmVsc1BLAQIt&#10;ABQABgAIAAAAIQDLR8Uv0AIAAA8GAAAOAAAAAAAAAAAAAAAAACwCAABkcnMvZTJvRG9jLnhtbFBL&#10;AQItABQABgAIAAAAIQDK8wjj2gAAAAcBAAAPAAAAAAAAAAAAAAAAACgFAABkcnMvZG93bnJldi54&#10;bWxQSwUGAAAAAAQABADzAAAALwYAAAAA&#10;" filled="f" stroked="f">
                <v:textbox>
                  <w:txbxContent>
                    <w:p w14:paraId="4B32A5B0"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707</w:t>
                      </w:r>
                    </w:p>
                    <w:p w14:paraId="710B3411"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one off </w:t>
                      </w:r>
                    </w:p>
                    <w:p w14:paraId="55D955ED"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0DC258B7" w14:textId="77777777" w:rsidR="00164098" w:rsidRDefault="00164098" w:rsidP="00CE7BCC">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he CDRF has provided funds towards the cost of the DTR’s DEXA machine. </w:t>
                      </w:r>
                    </w:p>
                    <w:p w14:paraId="73D2225E" w14:textId="77777777" w:rsidR="00164098" w:rsidRPr="00E44FB9" w:rsidRDefault="00164098" w:rsidP="00CE7BCC">
                      <w:pPr>
                        <w:pStyle w:val="font7"/>
                        <w:spacing w:before="0" w:beforeAutospacing="0" w:after="0" w:afterAutospacing="0" w:line="336" w:lineRule="atLeast"/>
                        <w:textAlignment w:val="baseline"/>
                        <w:rPr>
                          <w:rFonts w:asciiTheme="majorHAnsi" w:hAnsiTheme="majorHAnsi" w:cs="Arial"/>
                          <w:color w:val="4A4A4A"/>
                          <w:sz w:val="24"/>
                          <w:szCs w:val="24"/>
                        </w:rPr>
                      </w:pPr>
                    </w:p>
                    <w:p w14:paraId="5F7D71B3" w14:textId="77777777" w:rsidR="00164098" w:rsidRPr="006F7590" w:rsidRDefault="00164098" w:rsidP="006F7590">
                      <w:pPr>
                        <w:shd w:val="clear" w:color="auto" w:fill="FFFFFF"/>
                        <w:rPr>
                          <w:rFonts w:eastAsia="Times New Roman" w:cs="Times New Roman"/>
                        </w:rPr>
                      </w:pPr>
                      <w:r w:rsidRPr="006F7590">
                        <w:rPr>
                          <w:rFonts w:eastAsia="Times New Roman" w:cs="Times New Roman"/>
                        </w:rPr>
                        <w:t>A DEXA scan is a special type of X-ray that measures bone mineral density (BMD). DEXA stands for  "dual energy X-ray absorptiometry".  DEXA scans are often used t</w:t>
                      </w:r>
                      <w:r>
                        <w:rPr>
                          <w:rFonts w:eastAsia="Times New Roman" w:cs="Times New Roman"/>
                        </w:rPr>
                        <w:t xml:space="preserve">o diagnose or assess someone's </w:t>
                      </w:r>
                      <w:r w:rsidRPr="006F7590">
                        <w:rPr>
                          <w:rFonts w:eastAsia="Times New Roman" w:cs="Times New Roman"/>
                        </w:rPr>
                        <w:t>risk of osteoporosis; a condition that weakens bones and makes them more likely to break. As well as being quick and painless, a DEXA scan is more effective than normal X-rays in identifying low bone mineral density.</w:t>
                      </w:r>
                      <w:r w:rsidRPr="006F7590">
                        <w:t xml:space="preserve"> </w:t>
                      </w:r>
                    </w:p>
                    <w:p w14:paraId="6A7FBC1D" w14:textId="77777777" w:rsidR="00164098" w:rsidRPr="00E44FB9" w:rsidRDefault="00164098" w:rsidP="00CE7BCC"/>
                  </w:txbxContent>
                </v:textbox>
                <w10:wrap type="square"/>
              </v:shape>
            </w:pict>
          </mc:Fallback>
        </mc:AlternateContent>
      </w:r>
      <w:r w:rsidR="006F7590" w:rsidRPr="00376367">
        <w:rPr>
          <w:rFonts w:cs="Microsoft Sans Serif"/>
          <w:b/>
          <w:bCs/>
          <w:noProof/>
          <w:color w:val="943634" w:themeColor="accent2" w:themeShade="BF"/>
          <w:sz w:val="60"/>
          <w:szCs w:val="60"/>
          <w:lang w:val="en-US"/>
        </w:rPr>
        <w:drawing>
          <wp:inline distT="0" distB="0" distL="0" distR="0" wp14:anchorId="020F31C3" wp14:editId="1BF4A4A3">
            <wp:extent cx="3167425" cy="2375716"/>
            <wp:effectExtent l="0" t="0" r="762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XA Machine .JPG"/>
                    <pic:cNvPicPr/>
                  </pic:nvPicPr>
                  <pic:blipFill>
                    <a:blip r:embed="rId8">
                      <a:extLst>
                        <a:ext uri="{28A0092B-C50C-407E-A947-70E740481C1C}">
                          <a14:useLocalDpi xmlns:a14="http://schemas.microsoft.com/office/drawing/2010/main" val="0"/>
                        </a:ext>
                      </a:extLst>
                    </a:blip>
                    <a:stretch>
                      <a:fillRect/>
                    </a:stretch>
                  </pic:blipFill>
                  <pic:spPr>
                    <a:xfrm>
                      <a:off x="0" y="0"/>
                      <a:ext cx="3167955" cy="2376114"/>
                    </a:xfrm>
                    <a:prstGeom prst="rect">
                      <a:avLst/>
                    </a:prstGeom>
                  </pic:spPr>
                </pic:pic>
              </a:graphicData>
            </a:graphic>
          </wp:inline>
        </w:drawing>
      </w:r>
    </w:p>
    <w:p w14:paraId="418F0902" w14:textId="77777777" w:rsidR="00E61ADB" w:rsidRDefault="00E44FB9" w:rsidP="00E61ADB">
      <w:pPr>
        <w:rPr>
          <w:rFonts w:cs="Microsoft Sans Serif"/>
          <w:b/>
          <w:bCs/>
          <w:color w:val="943634" w:themeColor="accent2" w:themeShade="BF"/>
          <w:sz w:val="60"/>
          <w:szCs w:val="60"/>
        </w:rPr>
      </w:pPr>
      <w:r w:rsidRPr="00376367">
        <w:rPr>
          <w:rFonts w:cs="Microsoft Sans Serif"/>
          <w:b/>
          <w:bCs/>
          <w:color w:val="B82049"/>
          <w:sz w:val="60"/>
          <w:szCs w:val="60"/>
        </w:rPr>
        <w:tab/>
      </w:r>
      <w:r w:rsidRPr="00376367">
        <w:rPr>
          <w:rFonts w:cs="Microsoft Sans Serif"/>
          <w:b/>
          <w:bCs/>
          <w:color w:val="B82049"/>
          <w:sz w:val="60"/>
          <w:szCs w:val="60"/>
        </w:rPr>
        <w:tab/>
      </w:r>
      <w:r w:rsidRPr="00376367">
        <w:rPr>
          <w:rFonts w:cs="Microsoft Sans Serif"/>
          <w:b/>
          <w:bCs/>
          <w:color w:val="B82049"/>
          <w:sz w:val="60"/>
          <w:szCs w:val="60"/>
        </w:rPr>
        <w:tab/>
      </w:r>
      <w:r w:rsidRPr="00376367">
        <w:rPr>
          <w:rFonts w:cs="Microsoft Sans Serif"/>
          <w:b/>
          <w:bCs/>
          <w:color w:val="B82049"/>
          <w:sz w:val="60"/>
          <w:szCs w:val="60"/>
        </w:rPr>
        <w:tab/>
      </w:r>
    </w:p>
    <w:p w14:paraId="275967BF" w14:textId="77777777" w:rsidR="00413958" w:rsidRDefault="00413958" w:rsidP="003D3108">
      <w:pPr>
        <w:rPr>
          <w:rFonts w:cs="Microsoft Sans Serif"/>
          <w:b/>
          <w:bCs/>
          <w:color w:val="FAD600"/>
          <w:sz w:val="60"/>
          <w:szCs w:val="60"/>
        </w:rPr>
      </w:pPr>
    </w:p>
    <w:p w14:paraId="2BEDD1F2" w14:textId="77777777" w:rsidR="003D3108" w:rsidRPr="00595F2E" w:rsidRDefault="003D3108" w:rsidP="003D3108">
      <w:pPr>
        <w:rPr>
          <w:rFonts w:cs="Microsoft Sans Serif"/>
          <w:b/>
          <w:bCs/>
          <w:color w:val="FAD600"/>
          <w:sz w:val="60"/>
          <w:szCs w:val="60"/>
        </w:rPr>
      </w:pPr>
      <w:r w:rsidRPr="00595F2E">
        <w:rPr>
          <w:rFonts w:cs="Microsoft Sans Serif"/>
          <w:b/>
          <w:bCs/>
          <w:color w:val="FAD600"/>
          <w:sz w:val="60"/>
          <w:szCs w:val="60"/>
        </w:rPr>
        <w:t xml:space="preserve">Project Grants </w:t>
      </w:r>
    </w:p>
    <w:p w14:paraId="5D9BF64C" w14:textId="77777777" w:rsidR="003D3108" w:rsidRPr="00595F2E" w:rsidRDefault="008B5A50" w:rsidP="003D3108">
      <w:pPr>
        <w:rPr>
          <w:rFonts w:cs="Microsoft Sans Serif"/>
          <w:bCs/>
          <w:color w:val="B82049"/>
          <w:sz w:val="60"/>
          <w:szCs w:val="60"/>
        </w:rPr>
      </w:pPr>
      <w:r w:rsidRPr="00595F2E">
        <w:rPr>
          <w:rFonts w:cs="Microsoft Sans Serif"/>
          <w:bCs/>
          <w:color w:val="3CA953"/>
          <w:sz w:val="60"/>
          <w:szCs w:val="60"/>
        </w:rPr>
        <w:t>2016</w:t>
      </w:r>
      <w:r w:rsidR="00AA3416">
        <w:rPr>
          <w:rFonts w:cs="Microsoft Sans Serif"/>
          <w:bCs/>
          <w:color w:val="3CA953"/>
          <w:sz w:val="60"/>
          <w:szCs w:val="60"/>
        </w:rPr>
        <w:t>-ongoing</w:t>
      </w:r>
      <w:r w:rsidR="003D3108" w:rsidRPr="00595F2E">
        <w:rPr>
          <w:rFonts w:cs="Microsoft Sans Serif"/>
          <w:bCs/>
          <w:color w:val="B82049"/>
          <w:sz w:val="60"/>
          <w:szCs w:val="60"/>
        </w:rPr>
        <w:tab/>
      </w:r>
    </w:p>
    <w:p w14:paraId="4344A317" w14:textId="77777777" w:rsidR="003D3108" w:rsidRDefault="00CF403C" w:rsidP="003D3108">
      <w:pPr>
        <w:rPr>
          <w:rFonts w:cs="Microsoft Sans Serif"/>
          <w:bCs/>
          <w:color w:val="FAD600"/>
          <w:sz w:val="60"/>
          <w:szCs w:val="60"/>
        </w:rPr>
      </w:pP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59264" behindDoc="0" locked="0" layoutInCell="1" allowOverlap="1" wp14:anchorId="135CCDCC" wp14:editId="6A4FC7A6">
                <wp:simplePos x="0" y="0"/>
                <wp:positionH relativeFrom="column">
                  <wp:posOffset>0</wp:posOffset>
                </wp:positionH>
                <wp:positionV relativeFrom="paragraph">
                  <wp:posOffset>97155</wp:posOffset>
                </wp:positionV>
                <wp:extent cx="3429000" cy="43180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429000" cy="4318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38CAE6" w14:textId="77777777" w:rsidR="00164098" w:rsidRDefault="00164098" w:rsidP="00401EA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488,040</w:t>
                            </w:r>
                          </w:p>
                          <w:p w14:paraId="30CCB305" w14:textId="77777777" w:rsidR="00164098" w:rsidRDefault="00164098" w:rsidP="00401EA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37FC9C03" w14:textId="77777777" w:rsidR="00164098" w:rsidRDefault="00164098" w:rsidP="00E44FB9">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70F9E6B8" w14:textId="77777777" w:rsidR="00164098" w:rsidRPr="00E44FB9" w:rsidRDefault="00164098" w:rsidP="00E44FB9">
                            <w:pPr>
                              <w:pStyle w:val="font7"/>
                              <w:spacing w:before="0" w:beforeAutospacing="0" w:after="0" w:afterAutospacing="0" w:line="336" w:lineRule="atLeast"/>
                              <w:textAlignment w:val="baseline"/>
                              <w:rPr>
                                <w:rFonts w:asciiTheme="majorHAnsi" w:hAnsiTheme="majorHAnsi" w:cs="Arial"/>
                                <w:color w:val="4A4A4A"/>
                                <w:sz w:val="24"/>
                                <w:szCs w:val="24"/>
                              </w:rPr>
                            </w:pPr>
                            <w:r>
                              <w:rPr>
                                <w:rFonts w:asciiTheme="majorHAnsi" w:hAnsiTheme="majorHAnsi" w:cs="Arial"/>
                                <w:b/>
                                <w:bCs/>
                                <w:color w:val="4A4A4A"/>
                                <w:sz w:val="24"/>
                                <w:szCs w:val="24"/>
                                <w:bdr w:val="none" w:sz="0" w:space="0" w:color="auto" w:frame="1"/>
                              </w:rPr>
                              <w:t>The Urinary Microbiome and its Relation to Morbidity in Older People</w:t>
                            </w:r>
                            <w:r w:rsidRPr="00E44FB9">
                              <w:rPr>
                                <w:rFonts w:asciiTheme="majorHAnsi" w:hAnsiTheme="majorHAnsi" w:cs="Arial"/>
                                <w:color w:val="4A4A4A"/>
                                <w:sz w:val="24"/>
                                <w:szCs w:val="24"/>
                                <w:bdr w:val="none" w:sz="0" w:space="0" w:color="auto" w:frame="1"/>
                              </w:rPr>
                              <w:br/>
                              <w:t> </w:t>
                            </w:r>
                          </w:p>
                          <w:p w14:paraId="3E15138F" w14:textId="77777777" w:rsidR="00164098" w:rsidRPr="00E44FB9" w:rsidRDefault="00164098" w:rsidP="00E44FB9">
                            <w:r w:rsidRPr="00E44FB9">
                              <w:t xml:space="preserve">Urinary symptoms and signs in the elderly are closely associated to frailty, delirium and distress, but our understanding of the relationship of the urinary flora and morbidity is currently very limited, leading to overtreatment with antibiotics. This study has the potential to re-write text books, which have propagated a false dogma that the urine is sterile, and create the first step to understanding the implications for the host of different urinary patterns of microbes.  First cataloguing the populations of microbes in older people is essential at this stage of the science, to generate hypotheses that would be testable experimentally.  In the shorter term, easy-to-obtain mid stream urine analysis could also be used to stratify management of older adults. </w:t>
                            </w:r>
                          </w:p>
                          <w:p w14:paraId="499C3262" w14:textId="77777777" w:rsidR="00164098" w:rsidRPr="00E44FB9" w:rsidRDefault="001640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CCDCC" id="Text Box 11" o:spid="_x0000_s1027" type="#_x0000_t202" style="position:absolute;margin-left:0;margin-top:7.65pt;width:270pt;height:34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0eH9ACAAAYBgAADgAAAGRycy9lMm9Eb2MueG1srFTfT9swEH6ftP/B8ntJUgKjESkKRZ0mIUCD&#10;iWfXcdpoie3Zbhs27X/fZ6cphe1hTHtJznefz3ff/Ti/6NqGbISxtZI5TY5iSoTkqqzlMqdfHuaj&#10;M0qsY7JkjZIip0/C0ovp+3fnW52JsVqpphSGwIm02VbndOWczqLI8pVomT1SWkgYK2Va5nA0y6g0&#10;bAvvbRON4/g02ipTaqO4sBbaq95Ip8F/VQnubqvKCkeanCI2F74mfBf+G03PWbY0TK9qvguD/UMU&#10;LaslHt27umKOkbWpf3PV1twoqyp3xFUbqaqquQg5IJskfpXN/YppEXIBOVbvabL/zy2/2dwZUpeo&#10;XUKJZC1q9CA6Ry5VR6ACP1ttM8DuNYCugx7YQW+h9Gl3lWn9HwkR2MH0055d741DeZyOJ3EME4ct&#10;PU7O/AH+o+fr2lj3UaiWeCGnBuULrLLNtXU9dID416Sa100TStjIFwr47DUi9EB/m2UIBaJH+qBC&#10;fX7MTj6Miw8nk9FpcZKM0iQ+GxVFPB5dzYu4iNP5bJJe/kQULUvSbItO0egzTxGYmDdsuauKN/9d&#10;WVrGXzRxkkShffr84DhQMoQaefp7moPknhrhE2jkZ1GhcIFtrwgjI2aNIRuGZmecC+lCoQIZQHtU&#10;BcLecnGHD5QFKt9yuSd/eFlJt7/c1lKZUNpXYZdfh5CrHg8yDvL2ousWXd+xQxcuVPmE5jSqH2+r&#10;+bxGA10z6+6YwTyj6bCj3C0+VaO2OVU7iZKVMt//pPd41BNWSnzVc2q/rZkRlDSfJAZwkqSpXyjh&#10;kKKHcDCHlsWhRa7bmUJVMGOILoge75pBrIxqH7HKCv8qTExyvJ1TN4gz128trEIuiiKAsEI0c9fy&#10;XnPv2hfJj8dD98iM3s2QQyPdqGGTsOzVKPVYf1OqYu1UVYc58zz3rO74x/oJbblblX6/HZ4D6nmh&#10;T38BAAD//wMAUEsDBBQABgAIAAAAIQAXXKxt2gAAAAcBAAAPAAAAZHJzL2Rvd25yZXYueG1sTI9N&#10;T8MwDIbvSPsPkSdxYwljnVipO00griDGh8Qta7y2onGqJlvLv8ec4OjntV4/LraT79SZhtgGRrhe&#10;GFDEVXAt1whvr49Xt6BisuxsF5gQvinCtpxdFDZ3YeQXOu9TraSEY24RmpT6XOtYNeRtXISeWLJj&#10;GLxNMg61doMdpdx3emnMWnvbslxobE/3DVVf+5NHeH86fn6szHP94LN+DJPR7Dca8XI+7e5AJZrS&#10;3zL86os6lOJ0CCd2UXUI8kgSmt2AkjRbGQEHhPVGiC4L/d+//AEAAP//AwBQSwECLQAUAAYACAAA&#10;ACEA5JnDwPsAAADhAQAAEwAAAAAAAAAAAAAAAAAAAAAAW0NvbnRlbnRfVHlwZXNdLnhtbFBLAQIt&#10;ABQABgAIAAAAIQAjsmrh1wAAAJQBAAALAAAAAAAAAAAAAAAAACwBAABfcmVscy8ucmVsc1BLAQIt&#10;ABQABgAIAAAAIQBpzR4f0AIAABgGAAAOAAAAAAAAAAAAAAAAACwCAABkcnMvZTJvRG9jLnhtbFBL&#10;AQItABQABgAIAAAAIQAXXKxt2gAAAAcBAAAPAAAAAAAAAAAAAAAAACgFAABkcnMvZG93bnJldi54&#10;bWxQSwUGAAAAAAQABADzAAAALwYAAAAA&#10;" filled="f" stroked="f">
                <v:textbox>
                  <w:txbxContent>
                    <w:p w14:paraId="2F38CAE6" w14:textId="77777777" w:rsidR="00164098" w:rsidRDefault="00164098" w:rsidP="00401EA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488,040</w:t>
                      </w:r>
                    </w:p>
                    <w:p w14:paraId="30CCB305" w14:textId="77777777" w:rsidR="00164098" w:rsidRDefault="00164098" w:rsidP="00401EA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37FC9C03" w14:textId="77777777" w:rsidR="00164098" w:rsidRDefault="00164098" w:rsidP="00E44FB9">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70F9E6B8" w14:textId="77777777" w:rsidR="00164098" w:rsidRPr="00E44FB9" w:rsidRDefault="00164098" w:rsidP="00E44FB9">
                      <w:pPr>
                        <w:pStyle w:val="font7"/>
                        <w:spacing w:before="0" w:beforeAutospacing="0" w:after="0" w:afterAutospacing="0" w:line="336" w:lineRule="atLeast"/>
                        <w:textAlignment w:val="baseline"/>
                        <w:rPr>
                          <w:rFonts w:asciiTheme="majorHAnsi" w:hAnsiTheme="majorHAnsi" w:cs="Arial"/>
                          <w:color w:val="4A4A4A"/>
                          <w:sz w:val="24"/>
                          <w:szCs w:val="24"/>
                        </w:rPr>
                      </w:pPr>
                      <w:r>
                        <w:rPr>
                          <w:rFonts w:asciiTheme="majorHAnsi" w:hAnsiTheme="majorHAnsi" w:cs="Arial"/>
                          <w:b/>
                          <w:bCs/>
                          <w:color w:val="4A4A4A"/>
                          <w:sz w:val="24"/>
                          <w:szCs w:val="24"/>
                          <w:bdr w:val="none" w:sz="0" w:space="0" w:color="auto" w:frame="1"/>
                        </w:rPr>
                        <w:t>The Urinary Microbiome and its Relation to Morbidity in Older People</w:t>
                      </w:r>
                      <w:r w:rsidRPr="00E44FB9">
                        <w:rPr>
                          <w:rFonts w:asciiTheme="majorHAnsi" w:hAnsiTheme="majorHAnsi" w:cs="Arial"/>
                          <w:color w:val="4A4A4A"/>
                          <w:sz w:val="24"/>
                          <w:szCs w:val="24"/>
                          <w:bdr w:val="none" w:sz="0" w:space="0" w:color="auto" w:frame="1"/>
                        </w:rPr>
                        <w:br/>
                        <w:t> </w:t>
                      </w:r>
                    </w:p>
                    <w:p w14:paraId="3E15138F" w14:textId="77777777" w:rsidR="00164098" w:rsidRPr="00E44FB9" w:rsidRDefault="00164098" w:rsidP="00E44FB9">
                      <w:r w:rsidRPr="00E44FB9">
                        <w:t xml:space="preserve">Urinary symptoms and signs in the elderly are closely associated to frailty, delirium and distress, but our understanding of the relationship of the urinary flora and morbidity is currently very limited, leading to overtreatment with antibiotics. This study has the potential to re-write text books, which have propagated a false dogma that the urine is sterile, and create the first step to understanding the implications for the host of different urinary patterns of microbes.  First cataloguing the populations of microbes in older people is essential at this stage of the science, to generate hypotheses that would be testable experimentally.  In the shorter term, easy-to-obtain mid stream urine analysis could also be used to stratify management of older adults. </w:t>
                      </w:r>
                    </w:p>
                    <w:p w14:paraId="499C3262" w14:textId="77777777" w:rsidR="00164098" w:rsidRPr="00E44FB9" w:rsidRDefault="00164098"/>
                  </w:txbxContent>
                </v:textbox>
                <w10:wrap type="square"/>
              </v:shape>
            </w:pict>
          </mc:Fallback>
        </mc:AlternateContent>
      </w:r>
      <w:r w:rsidR="00401EA7" w:rsidRPr="00376367">
        <w:rPr>
          <w:rFonts w:cs="Microsoft Sans Serif"/>
          <w:b/>
          <w:bCs/>
          <w:noProof/>
          <w:sz w:val="60"/>
          <w:szCs w:val="60"/>
          <w:lang w:val="en-US"/>
        </w:rPr>
        <w:drawing>
          <wp:inline distT="0" distB="0" distL="0" distR="0" wp14:anchorId="11AB2285" wp14:editId="6D57FB6A">
            <wp:extent cx="3373117" cy="2249982"/>
            <wp:effectExtent l="0" t="0" r="5715" b="1079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7299" cy="2252772"/>
                    </a:xfrm>
                    <a:prstGeom prst="rect">
                      <a:avLst/>
                    </a:prstGeom>
                    <a:noFill/>
                    <a:ln>
                      <a:noFill/>
                    </a:ln>
                  </pic:spPr>
                </pic:pic>
              </a:graphicData>
            </a:graphic>
          </wp:inline>
        </w:drawing>
      </w:r>
    </w:p>
    <w:p w14:paraId="3B318F42" w14:textId="77777777" w:rsidR="003D3108" w:rsidRDefault="003D3108" w:rsidP="00E61ADB">
      <w:pPr>
        <w:rPr>
          <w:rFonts w:cs="Microsoft Sans Serif"/>
          <w:b/>
          <w:bCs/>
          <w:color w:val="943634" w:themeColor="accent2" w:themeShade="BF"/>
          <w:sz w:val="60"/>
          <w:szCs w:val="60"/>
        </w:rPr>
      </w:pPr>
      <w:r>
        <w:rPr>
          <w:rFonts w:cs="Microsoft Sans Serif"/>
          <w:b/>
          <w:bCs/>
          <w:color w:val="943634" w:themeColor="accent2" w:themeShade="BF"/>
          <w:sz w:val="60"/>
          <w:szCs w:val="60"/>
        </w:rPr>
        <w:t xml:space="preserve">    </w:t>
      </w:r>
    </w:p>
    <w:p w14:paraId="7751B203" w14:textId="77777777" w:rsidR="003D3108" w:rsidRDefault="003D3108" w:rsidP="00E61ADB">
      <w:pPr>
        <w:rPr>
          <w:rFonts w:cs="Microsoft Sans Serif"/>
          <w:b/>
          <w:bCs/>
          <w:color w:val="943634" w:themeColor="accent2" w:themeShade="BF"/>
          <w:sz w:val="60"/>
          <w:szCs w:val="60"/>
        </w:rPr>
      </w:pPr>
    </w:p>
    <w:p w14:paraId="14271188" w14:textId="77777777" w:rsidR="001150A2" w:rsidRDefault="001150A2" w:rsidP="00875A72">
      <w:pPr>
        <w:rPr>
          <w:rFonts w:cs="Microsoft Sans Serif"/>
          <w:b/>
          <w:bCs/>
          <w:color w:val="943634" w:themeColor="accent2" w:themeShade="BF"/>
          <w:sz w:val="60"/>
          <w:szCs w:val="60"/>
        </w:rPr>
      </w:pPr>
      <w:bookmarkStart w:id="0" w:name="_GoBack"/>
      <w:bookmarkEnd w:id="0"/>
    </w:p>
    <w:p w14:paraId="39D84C5F" w14:textId="77777777" w:rsidR="00875A72" w:rsidRPr="00595F2E" w:rsidRDefault="00A82A2A" w:rsidP="00875A72">
      <w:pPr>
        <w:rPr>
          <w:rFonts w:cs="Microsoft Sans Serif"/>
          <w:bCs/>
          <w:color w:val="2935FA"/>
          <w:sz w:val="60"/>
          <w:szCs w:val="60"/>
        </w:rPr>
      </w:pPr>
      <w:r w:rsidRPr="00595F2E">
        <w:rPr>
          <w:rFonts w:cs="Microsoft Sans Serif"/>
          <w:bCs/>
          <w:color w:val="B82049"/>
          <w:sz w:val="60"/>
          <w:szCs w:val="60"/>
        </w:rPr>
        <w:t>2014-2017</w:t>
      </w:r>
    </w:p>
    <w:p w14:paraId="39F6BAAB" w14:textId="77777777" w:rsidR="00875A72" w:rsidRDefault="008D6513" w:rsidP="00E61ADB">
      <w:pPr>
        <w:rPr>
          <w:rFonts w:cs="Microsoft Sans Serif"/>
          <w:bCs/>
          <w:color w:val="B82049"/>
          <w:sz w:val="60"/>
          <w:szCs w:val="60"/>
        </w:rPr>
      </w:pPr>
      <w:r w:rsidRPr="00376367">
        <w:rPr>
          <w:rFonts w:cs="Microsoft Sans Serif"/>
          <w:b/>
          <w:bCs/>
          <w:noProof/>
          <w:color w:val="943634" w:themeColor="accent2" w:themeShade="BF"/>
          <w:sz w:val="60"/>
          <w:szCs w:val="60"/>
          <w:lang w:val="en-US"/>
        </w:rPr>
        <w:lastRenderedPageBreak/>
        <mc:AlternateContent>
          <mc:Choice Requires="wps">
            <w:drawing>
              <wp:anchor distT="0" distB="0" distL="114300" distR="114300" simplePos="0" relativeHeight="251667456" behindDoc="0" locked="0" layoutInCell="1" allowOverlap="1" wp14:anchorId="63550D10" wp14:editId="7DD22B03">
                <wp:simplePos x="0" y="0"/>
                <wp:positionH relativeFrom="column">
                  <wp:posOffset>0</wp:posOffset>
                </wp:positionH>
                <wp:positionV relativeFrom="paragraph">
                  <wp:posOffset>220980</wp:posOffset>
                </wp:positionV>
                <wp:extent cx="3086100" cy="28575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3086100" cy="285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EA4639" w14:textId="77777777" w:rsidR="00164098" w:rsidRDefault="00164098" w:rsidP="001150A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315,000</w:t>
                            </w:r>
                          </w:p>
                          <w:p w14:paraId="7194FF47" w14:textId="77777777" w:rsidR="00164098" w:rsidRDefault="00164098" w:rsidP="001150A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7C122952" w14:textId="77777777" w:rsidR="00164098" w:rsidRDefault="00164098" w:rsidP="000D3038">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5FC82998" w14:textId="77777777" w:rsidR="00164098" w:rsidRDefault="00164098" w:rsidP="000D3038">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0D3038">
                              <w:rPr>
                                <w:rFonts w:asciiTheme="majorHAnsi" w:hAnsiTheme="majorHAnsi" w:cs="Arial"/>
                                <w:b/>
                                <w:bCs/>
                                <w:color w:val="4A4A4A"/>
                                <w:sz w:val="24"/>
                                <w:szCs w:val="24"/>
                                <w:bdr w:val="none" w:sz="0" w:space="0" w:color="auto" w:frame="1"/>
                              </w:rPr>
                              <w:t xml:space="preserve">The role of the </w:t>
                            </w:r>
                            <w:r>
                              <w:rPr>
                                <w:rFonts w:asciiTheme="majorHAnsi" w:hAnsiTheme="majorHAnsi" w:cs="Arial"/>
                                <w:b/>
                                <w:bCs/>
                                <w:color w:val="4A4A4A"/>
                                <w:sz w:val="24"/>
                                <w:szCs w:val="24"/>
                                <w:bdr w:val="none" w:sz="0" w:space="0" w:color="auto" w:frame="1"/>
                              </w:rPr>
                              <w:t>gut microbiome in cognitive decl</w:t>
                            </w:r>
                            <w:r w:rsidRPr="000D3038">
                              <w:rPr>
                                <w:rFonts w:asciiTheme="majorHAnsi" w:hAnsiTheme="majorHAnsi" w:cs="Arial"/>
                                <w:b/>
                                <w:bCs/>
                                <w:color w:val="4A4A4A"/>
                                <w:sz w:val="24"/>
                                <w:szCs w:val="24"/>
                                <w:bdr w:val="none" w:sz="0" w:space="0" w:color="auto" w:frame="1"/>
                              </w:rPr>
                              <w:t>ine and risk for dementia.</w:t>
                            </w:r>
                          </w:p>
                          <w:p w14:paraId="1CF0A156" w14:textId="77777777" w:rsidR="00164098" w:rsidRPr="000D3038" w:rsidRDefault="00164098" w:rsidP="000D3038">
                            <w:pPr>
                              <w:pStyle w:val="font7"/>
                              <w:spacing w:before="0" w:beforeAutospacing="0" w:after="0" w:afterAutospacing="0" w:line="336" w:lineRule="atLeast"/>
                              <w:textAlignment w:val="baseline"/>
                              <w:rPr>
                                <w:rFonts w:asciiTheme="majorHAnsi" w:hAnsiTheme="majorHAnsi" w:cs="Arial"/>
                                <w:color w:val="4A4A4A"/>
                                <w:sz w:val="24"/>
                                <w:szCs w:val="24"/>
                              </w:rPr>
                            </w:pPr>
                          </w:p>
                          <w:p w14:paraId="566A100C" w14:textId="77777777" w:rsidR="00164098" w:rsidRPr="000D3038" w:rsidRDefault="00164098" w:rsidP="000D3038">
                            <w:pPr>
                              <w:pStyle w:val="alignleft"/>
                              <w:spacing w:before="0" w:beforeAutospacing="0" w:after="0" w:afterAutospacing="0" w:line="336" w:lineRule="atLeast"/>
                              <w:textAlignment w:val="baseline"/>
                              <w:rPr>
                                <w:rFonts w:asciiTheme="majorHAnsi" w:hAnsiTheme="majorHAnsi" w:cs="Arial"/>
                                <w:color w:val="4A4A4A"/>
                                <w:sz w:val="24"/>
                                <w:szCs w:val="24"/>
                              </w:rPr>
                            </w:pPr>
                            <w:r w:rsidRPr="000D3038">
                              <w:rPr>
                                <w:rFonts w:asciiTheme="majorHAnsi" w:hAnsiTheme="majorHAnsi" w:cs="Arial"/>
                                <w:color w:val="4A4A4A"/>
                                <w:sz w:val="24"/>
                                <w:szCs w:val="24"/>
                                <w:bdr w:val="none" w:sz="0" w:space="0" w:color="auto" w:frame="1"/>
                              </w:rPr>
                              <w:t xml:space="preserve">The aim of this three-year project is to explore patterns of human faecal microbiome with cognitive performance and decline in older adults, </w:t>
                            </w:r>
                            <w:proofErr w:type="spellStart"/>
                            <w:r w:rsidRPr="000D3038">
                              <w:rPr>
                                <w:rFonts w:asciiTheme="majorHAnsi" w:hAnsiTheme="majorHAnsi" w:cs="Arial"/>
                                <w:color w:val="4A4A4A"/>
                                <w:sz w:val="24"/>
                                <w:szCs w:val="24"/>
                                <w:bdr w:val="none" w:sz="0" w:space="0" w:color="auto" w:frame="1"/>
                              </w:rPr>
                              <w:t>utitizing</w:t>
                            </w:r>
                            <w:proofErr w:type="spellEnd"/>
                            <w:r w:rsidRPr="000D3038">
                              <w:rPr>
                                <w:rFonts w:asciiTheme="majorHAnsi" w:hAnsiTheme="majorHAnsi" w:cs="Arial"/>
                                <w:color w:val="4A4A4A"/>
                                <w:sz w:val="24"/>
                                <w:szCs w:val="24"/>
                                <w:bdr w:val="none" w:sz="0" w:space="0" w:color="auto" w:frame="1"/>
                              </w:rPr>
                              <w:t xml:space="preserve"> up to 900 older twins studied longitudinally to control for host and family influences and explore metabolic mechanisms.</w:t>
                            </w:r>
                          </w:p>
                          <w:p w14:paraId="3DF671DA" w14:textId="77777777" w:rsidR="00164098" w:rsidRPr="000D3038" w:rsidRDefault="00164098" w:rsidP="000108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50D10" id="Text Box 15" o:spid="_x0000_s1028" type="#_x0000_t202" style="position:absolute;margin-left:0;margin-top:17.4pt;width:243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ayINMCAAAYBgAADgAAAGRycy9lMm9Eb2MueG1srFTfT9swEH6ftP/B8ntJ0rVQIlIUijpNQoAG&#10;E8+u47TREtuz3TbdtP99n52mFLaHMe0lOd99Pt999+Pism1qshHGVkpmNDmJKRGSq6KSy4x+eZwP&#10;JpRYx2TBaiVFRnfC0svp+3cXW52KoVqpuhCGwIm06VZndOWcTqPI8pVomD1RWkgYS2Ua5nA0y6gw&#10;bAvvTR0N4/g02ipTaKO4sBba685Ip8F/WQru7srSCkfqjCI2F74mfBf+G00vWLo0TK8qvg+D/UMU&#10;DaskHj24umaOkbWpfnPVVNwoq0p3wlUTqbKsuAg5IJskfpXNw4ppEXIBOVYfaLL/zy2/3dwbUhWo&#10;3ZgSyRrU6FG0jlyplkAFfrbapoA9aABdCz2wvd5C6dNuS9P4PxIisIPp3YFd741D+SGenCYxTBy2&#10;4WR8NsYB/qPn69pY91GohnghowblC6yyzY11HbSH+Nekmld1HUpYyxcK+Ow0IvRAd5ulCAWiR/qg&#10;Qn1+zMZnw/xsfD44zcfJYJTEk0Gex8PB9TyP83g0n52Prn4iioYlo3SLTtHoM08RmJjXbLmvijf/&#10;XVkaxl80cZJEoX26/OA4UNKHGnn6O5qD5Ha18AnU8rMoUbjAtleEkRGz2pANQ7MzzoV0oVCBDKA9&#10;qgRhb7m4xwfKApVvudyR37+spDtcbiqpTCjtq7CLr33IZYcHGUd5e9G1izZ07LDvwoUqdmhOo7rx&#10;tprPKzTQDbPunhnMM5oOO8rd4VPWaptRtZcoWSnz/U96j0c9YaXEVz2j9tuaGUFJ/UliAM+T0cgv&#10;lHAYoYdwMMeWxbFFrpuZQlUSbEPNg+jxru7F0qjmCass96/CxCTH2xl1vThz3dbCKuQizwMIK0Qz&#10;dyMfNPeufZH8eDy2T8zo/Qw5NNKt6jcJS1+NUof1N6XK106VVZgzz3PH6p5/rJ/QlvtV6ffb8Tmg&#10;nhf69BcAAAD//wMAUEsDBBQABgAIAAAAIQCkZJjT2gAAAAcBAAAPAAAAZHJzL2Rvd25yZXYueG1s&#10;TI9PT8MwDMXvSPsOkSdxYwmjTKPUnSYQVxDjj8Qta7y2onGqJlvLt8c7wc1+z3r+vWIz+U6daIht&#10;YITrhQFFXAXXco3w/vZ0tQYVk2Vnu8CE8EMRNuXsorC5CyO/0mmXaiUhHHOL0KTU51rHqiFv4yL0&#10;xOIdwuBtknWotRvsKOG+00tjVtrbluVDY3t6aKj63h09wsfz4eszMy/1o7/txzAZzf5OI17Op+09&#10;qERT+juGM76gQylM+3BkF1WHIEUSwk0m/OJm65UI+/Mgii4L/Z+//AUAAP//AwBQSwECLQAUAAYA&#10;CAAAACEA5JnDwPsAAADhAQAAEwAAAAAAAAAAAAAAAAAAAAAAW0NvbnRlbnRfVHlwZXNdLnhtbFBL&#10;AQItABQABgAIAAAAIQAjsmrh1wAAAJQBAAALAAAAAAAAAAAAAAAAACwBAABfcmVscy8ucmVsc1BL&#10;AQItABQABgAIAAAAIQD2prIg0wIAABgGAAAOAAAAAAAAAAAAAAAAACwCAABkcnMvZTJvRG9jLnht&#10;bFBLAQItABQABgAIAAAAIQCkZJjT2gAAAAcBAAAPAAAAAAAAAAAAAAAAACsFAABkcnMvZG93bnJl&#10;di54bWxQSwUGAAAAAAQABADzAAAAMgYAAAAA&#10;" filled="f" stroked="f">
                <v:textbox>
                  <w:txbxContent>
                    <w:p w14:paraId="77EA4639" w14:textId="77777777" w:rsidR="00164098" w:rsidRDefault="00164098" w:rsidP="001150A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315,000</w:t>
                      </w:r>
                    </w:p>
                    <w:p w14:paraId="7194FF47" w14:textId="77777777" w:rsidR="00164098" w:rsidRDefault="00164098" w:rsidP="001150A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7C122952" w14:textId="77777777" w:rsidR="00164098" w:rsidRDefault="00164098" w:rsidP="000D3038">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5FC82998" w14:textId="77777777" w:rsidR="00164098" w:rsidRDefault="00164098" w:rsidP="000D3038">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0D3038">
                        <w:rPr>
                          <w:rFonts w:asciiTheme="majorHAnsi" w:hAnsiTheme="majorHAnsi" w:cs="Arial"/>
                          <w:b/>
                          <w:bCs/>
                          <w:color w:val="4A4A4A"/>
                          <w:sz w:val="24"/>
                          <w:szCs w:val="24"/>
                          <w:bdr w:val="none" w:sz="0" w:space="0" w:color="auto" w:frame="1"/>
                        </w:rPr>
                        <w:t xml:space="preserve">The role of the </w:t>
                      </w:r>
                      <w:r>
                        <w:rPr>
                          <w:rFonts w:asciiTheme="majorHAnsi" w:hAnsiTheme="majorHAnsi" w:cs="Arial"/>
                          <w:b/>
                          <w:bCs/>
                          <w:color w:val="4A4A4A"/>
                          <w:sz w:val="24"/>
                          <w:szCs w:val="24"/>
                          <w:bdr w:val="none" w:sz="0" w:space="0" w:color="auto" w:frame="1"/>
                        </w:rPr>
                        <w:t>gut microbiome in cognitive decl</w:t>
                      </w:r>
                      <w:r w:rsidRPr="000D3038">
                        <w:rPr>
                          <w:rFonts w:asciiTheme="majorHAnsi" w:hAnsiTheme="majorHAnsi" w:cs="Arial"/>
                          <w:b/>
                          <w:bCs/>
                          <w:color w:val="4A4A4A"/>
                          <w:sz w:val="24"/>
                          <w:szCs w:val="24"/>
                          <w:bdr w:val="none" w:sz="0" w:space="0" w:color="auto" w:frame="1"/>
                        </w:rPr>
                        <w:t>ine and risk for dementia.</w:t>
                      </w:r>
                    </w:p>
                    <w:p w14:paraId="1CF0A156" w14:textId="77777777" w:rsidR="00164098" w:rsidRPr="000D3038" w:rsidRDefault="00164098" w:rsidP="000D3038">
                      <w:pPr>
                        <w:pStyle w:val="font7"/>
                        <w:spacing w:before="0" w:beforeAutospacing="0" w:after="0" w:afterAutospacing="0" w:line="336" w:lineRule="atLeast"/>
                        <w:textAlignment w:val="baseline"/>
                        <w:rPr>
                          <w:rFonts w:asciiTheme="majorHAnsi" w:hAnsiTheme="majorHAnsi" w:cs="Arial"/>
                          <w:color w:val="4A4A4A"/>
                          <w:sz w:val="24"/>
                          <w:szCs w:val="24"/>
                        </w:rPr>
                      </w:pPr>
                    </w:p>
                    <w:p w14:paraId="566A100C" w14:textId="77777777" w:rsidR="00164098" w:rsidRPr="000D3038" w:rsidRDefault="00164098" w:rsidP="000D3038">
                      <w:pPr>
                        <w:pStyle w:val="alignleft"/>
                        <w:spacing w:before="0" w:beforeAutospacing="0" w:after="0" w:afterAutospacing="0" w:line="336" w:lineRule="atLeast"/>
                        <w:textAlignment w:val="baseline"/>
                        <w:rPr>
                          <w:rFonts w:asciiTheme="majorHAnsi" w:hAnsiTheme="majorHAnsi" w:cs="Arial"/>
                          <w:color w:val="4A4A4A"/>
                          <w:sz w:val="24"/>
                          <w:szCs w:val="24"/>
                        </w:rPr>
                      </w:pPr>
                      <w:r w:rsidRPr="000D3038">
                        <w:rPr>
                          <w:rFonts w:asciiTheme="majorHAnsi" w:hAnsiTheme="majorHAnsi" w:cs="Arial"/>
                          <w:color w:val="4A4A4A"/>
                          <w:sz w:val="24"/>
                          <w:szCs w:val="24"/>
                          <w:bdr w:val="none" w:sz="0" w:space="0" w:color="auto" w:frame="1"/>
                        </w:rPr>
                        <w:t xml:space="preserve">The aim of this three-year project is to explore patterns of human faecal microbiome with cognitive performance and decline in older adults, </w:t>
                      </w:r>
                      <w:proofErr w:type="spellStart"/>
                      <w:r w:rsidRPr="000D3038">
                        <w:rPr>
                          <w:rFonts w:asciiTheme="majorHAnsi" w:hAnsiTheme="majorHAnsi" w:cs="Arial"/>
                          <w:color w:val="4A4A4A"/>
                          <w:sz w:val="24"/>
                          <w:szCs w:val="24"/>
                          <w:bdr w:val="none" w:sz="0" w:space="0" w:color="auto" w:frame="1"/>
                        </w:rPr>
                        <w:t>utitizing</w:t>
                      </w:r>
                      <w:proofErr w:type="spellEnd"/>
                      <w:r w:rsidRPr="000D3038">
                        <w:rPr>
                          <w:rFonts w:asciiTheme="majorHAnsi" w:hAnsiTheme="majorHAnsi" w:cs="Arial"/>
                          <w:color w:val="4A4A4A"/>
                          <w:sz w:val="24"/>
                          <w:szCs w:val="24"/>
                          <w:bdr w:val="none" w:sz="0" w:space="0" w:color="auto" w:frame="1"/>
                        </w:rPr>
                        <w:t xml:space="preserve"> up to 900 older twins studied longitudinally to control for host and family influences and explore metabolic mechanisms.</w:t>
                      </w:r>
                    </w:p>
                    <w:p w14:paraId="3DF671DA" w14:textId="77777777" w:rsidR="00164098" w:rsidRPr="000D3038" w:rsidRDefault="00164098" w:rsidP="000108B5"/>
                  </w:txbxContent>
                </v:textbox>
                <w10:wrap type="square"/>
              </v:shape>
            </w:pict>
          </mc:Fallback>
        </mc:AlternateContent>
      </w:r>
      <w:r w:rsidRPr="00376367">
        <w:rPr>
          <w:rFonts w:cs="Microsoft Sans Serif"/>
          <w:b/>
          <w:bCs/>
          <w:noProof/>
          <w:sz w:val="60"/>
          <w:szCs w:val="60"/>
          <w:lang w:val="en-US"/>
        </w:rPr>
        <w:drawing>
          <wp:inline distT="0" distB="0" distL="0" distR="0" wp14:anchorId="31720D6C" wp14:editId="7F79C178">
            <wp:extent cx="3249930" cy="2363470"/>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9930" cy="2363470"/>
                    </a:xfrm>
                    <a:prstGeom prst="rect">
                      <a:avLst/>
                    </a:prstGeom>
                    <a:noFill/>
                    <a:ln>
                      <a:noFill/>
                    </a:ln>
                  </pic:spPr>
                </pic:pic>
              </a:graphicData>
            </a:graphic>
          </wp:inline>
        </w:drawing>
      </w:r>
    </w:p>
    <w:p w14:paraId="49640A03" w14:textId="77777777" w:rsidR="00875A72" w:rsidRDefault="00A82A2A" w:rsidP="00E61ADB">
      <w:pPr>
        <w:rPr>
          <w:rFonts w:cs="Microsoft Sans Serif"/>
          <w:bCs/>
          <w:color w:val="B82049"/>
          <w:sz w:val="60"/>
          <w:szCs w:val="60"/>
        </w:rPr>
      </w:pPr>
      <w:r>
        <w:rPr>
          <w:rFonts w:cs="Microsoft Sans Serif"/>
          <w:bCs/>
          <w:color w:val="B82049"/>
          <w:sz w:val="60"/>
          <w:szCs w:val="60"/>
        </w:rPr>
        <w:t xml:space="preserve">   </w:t>
      </w:r>
      <w:r w:rsidR="008D6513">
        <w:rPr>
          <w:rFonts w:cs="Microsoft Sans Serif"/>
          <w:bCs/>
          <w:color w:val="B82049"/>
          <w:sz w:val="60"/>
          <w:szCs w:val="60"/>
        </w:rPr>
        <w:t xml:space="preserve">  </w:t>
      </w:r>
      <w:r>
        <w:rPr>
          <w:rFonts w:cs="Microsoft Sans Serif"/>
          <w:bCs/>
          <w:color w:val="B82049"/>
          <w:sz w:val="60"/>
          <w:szCs w:val="60"/>
        </w:rPr>
        <w:t xml:space="preserve"> </w:t>
      </w:r>
    </w:p>
    <w:p w14:paraId="1DE0F167" w14:textId="77777777" w:rsidR="00AC1CCC" w:rsidRPr="00AC1CCC" w:rsidRDefault="008D6513" w:rsidP="00E61ADB">
      <w:pPr>
        <w:rPr>
          <w:rFonts w:cs="Microsoft Sans Serif"/>
          <w:bCs/>
          <w:color w:val="B82049"/>
          <w:sz w:val="60"/>
          <w:szCs w:val="60"/>
        </w:rPr>
      </w:pPr>
      <w:r>
        <w:rPr>
          <w:rFonts w:cs="Microsoft Sans Serif"/>
          <w:bCs/>
          <w:color w:val="B82049"/>
          <w:sz w:val="60"/>
          <w:szCs w:val="60"/>
        </w:rPr>
        <w:t xml:space="preserve">   </w:t>
      </w:r>
    </w:p>
    <w:p w14:paraId="36110B1C" w14:textId="77777777" w:rsidR="0097277A" w:rsidRDefault="00A56DBB" w:rsidP="00E61ADB">
      <w:pPr>
        <w:rPr>
          <w:rFonts w:cs="Microsoft Sans Serif"/>
          <w:b/>
          <w:bCs/>
          <w:color w:val="2935FA"/>
          <w:sz w:val="60"/>
          <w:szCs w:val="60"/>
        </w:rPr>
      </w:pPr>
      <w:r w:rsidRPr="00595F2E">
        <w:rPr>
          <w:rFonts w:cs="Microsoft Sans Serif"/>
          <w:b/>
          <w:bCs/>
          <w:color w:val="B82049"/>
          <w:sz w:val="60"/>
          <w:szCs w:val="60"/>
        </w:rPr>
        <w:t xml:space="preserve">Pilot Studies </w:t>
      </w:r>
    </w:p>
    <w:p w14:paraId="1322F792" w14:textId="46E3EEC3" w:rsidR="00310EA0" w:rsidRPr="0097277A" w:rsidRDefault="00310EA0" w:rsidP="00E61ADB">
      <w:pPr>
        <w:rPr>
          <w:rFonts w:cs="Microsoft Sans Serif"/>
          <w:b/>
          <w:bCs/>
          <w:color w:val="2935FA"/>
          <w:sz w:val="60"/>
          <w:szCs w:val="60"/>
        </w:rPr>
      </w:pPr>
      <w:r w:rsidRPr="00595F2E">
        <w:rPr>
          <w:rFonts w:cs="Microsoft Sans Serif"/>
          <w:bCs/>
          <w:color w:val="FAD600"/>
          <w:sz w:val="60"/>
          <w:szCs w:val="60"/>
        </w:rPr>
        <w:t>2016</w:t>
      </w:r>
      <w:r w:rsidR="00EC4B00">
        <w:rPr>
          <w:rFonts w:cs="Microsoft Sans Serif"/>
          <w:bCs/>
          <w:color w:val="FAD600"/>
          <w:sz w:val="60"/>
          <w:szCs w:val="60"/>
        </w:rPr>
        <w:t>-ongoing</w:t>
      </w:r>
    </w:p>
    <w:p w14:paraId="3F80513D" w14:textId="77777777" w:rsidR="00310EA0" w:rsidRDefault="00A56DBB" w:rsidP="00E61ADB">
      <w:pPr>
        <w:rPr>
          <w:rFonts w:cs="Microsoft Sans Serif"/>
          <w:b/>
          <w:bCs/>
          <w:color w:val="FAD600"/>
          <w:sz w:val="60"/>
          <w:szCs w:val="60"/>
        </w:rPr>
      </w:pP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61312" behindDoc="0" locked="0" layoutInCell="1" allowOverlap="1" wp14:anchorId="4873081A" wp14:editId="000AA2F1">
                <wp:simplePos x="0" y="0"/>
                <wp:positionH relativeFrom="column">
                  <wp:posOffset>0</wp:posOffset>
                </wp:positionH>
                <wp:positionV relativeFrom="paragraph">
                  <wp:posOffset>212725</wp:posOffset>
                </wp:positionV>
                <wp:extent cx="3200400" cy="53721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200400" cy="5372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D663BF" w14:textId="77777777" w:rsidR="00164098" w:rsidRDefault="00164098" w:rsidP="00DF5CC1">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917.14</w:t>
                            </w:r>
                          </w:p>
                          <w:p w14:paraId="4CBD7CAA" w14:textId="77777777" w:rsidR="00164098" w:rsidRDefault="00164098" w:rsidP="00DF5CC1">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1C645D47" w14:textId="77777777" w:rsidR="00164098" w:rsidRDefault="00164098" w:rsidP="00DC0A54">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515B2643" w14:textId="77777777" w:rsidR="00164098" w:rsidRPr="000D3038" w:rsidRDefault="00164098" w:rsidP="00DC0A54">
                            <w:pPr>
                              <w:pStyle w:val="font7"/>
                              <w:spacing w:before="0" w:beforeAutospacing="0" w:after="0" w:afterAutospacing="0" w:line="336" w:lineRule="atLeast"/>
                              <w:textAlignment w:val="baseline"/>
                              <w:rPr>
                                <w:rFonts w:asciiTheme="majorHAnsi" w:hAnsiTheme="majorHAnsi" w:cs="Arial"/>
                                <w:color w:val="4A4A4A"/>
                                <w:sz w:val="24"/>
                                <w:szCs w:val="24"/>
                              </w:rPr>
                            </w:pPr>
                            <w:r w:rsidRPr="000D3038">
                              <w:rPr>
                                <w:rFonts w:asciiTheme="majorHAnsi" w:hAnsiTheme="majorHAnsi" w:cs="Arial"/>
                                <w:b/>
                                <w:bCs/>
                                <w:color w:val="4A4A4A"/>
                                <w:sz w:val="24"/>
                                <w:szCs w:val="24"/>
                                <w:bdr w:val="none" w:sz="0" w:space="0" w:color="auto" w:frame="1"/>
                              </w:rPr>
                              <w:t>Biotwincot – Biology of twin from conception to toddler</w:t>
                            </w:r>
                            <w:r w:rsidRPr="000D3038">
                              <w:rPr>
                                <w:rFonts w:asciiTheme="majorHAnsi" w:hAnsiTheme="majorHAnsi" w:cs="Arial"/>
                                <w:color w:val="4A4A4A"/>
                                <w:sz w:val="24"/>
                                <w:szCs w:val="24"/>
                                <w:bdr w:val="none" w:sz="0" w:space="0" w:color="auto" w:frame="1"/>
                              </w:rPr>
                              <w:br/>
                              <w:t> </w:t>
                            </w:r>
                          </w:p>
                          <w:p w14:paraId="30D7BE65" w14:textId="77777777" w:rsidR="00164098" w:rsidRDefault="00164098" w:rsidP="00DC0A54">
                            <w:pPr>
                              <w:rPr>
                                <w:rFonts w:cs="Arial"/>
                              </w:rPr>
                            </w:pPr>
                            <w:r w:rsidRPr="000D3038">
                              <w:rPr>
                                <w:rFonts w:cs="Arial"/>
                              </w:rPr>
                              <w:t xml:space="preserve">Foetal programming – the adaptive responses of the foetus to a variety of environmental cues, and consequences of mismatch between the prenatal and postnatal environments – can permanently shape the body’s structure, function, and metabolism and contribute to adult disease. The influence of the microbiome – the microorganisms living in and on a mammalian host - and how it is acquired in humans is poorly understood.  </w:t>
                            </w:r>
                          </w:p>
                          <w:p w14:paraId="5FAFEB4D" w14:textId="77777777" w:rsidR="00164098" w:rsidRDefault="00164098" w:rsidP="00DC0A54">
                            <w:pPr>
                              <w:rPr>
                                <w:rFonts w:cs="Arial"/>
                              </w:rPr>
                            </w:pPr>
                          </w:p>
                          <w:p w14:paraId="7AE2D52A" w14:textId="77777777" w:rsidR="00164098" w:rsidRPr="000D3038" w:rsidRDefault="00164098" w:rsidP="009F768C">
                            <w:r w:rsidRPr="000D3038">
                              <w:rPr>
                                <w:rFonts w:cs="Arial"/>
                              </w:rPr>
                              <w:t>This project addresses this deficiency by studying the human microbiome longitudinally during early development, from the earliest possible time during pregnancy, using nature’s controlled experiment, twins. The project aims to pilot collection of microbiome and additional biological samples from 10 mothers and twin-pairs at four time-points during the first year of life, to assess the feasibility to support a major project of this kind.</w:t>
                            </w:r>
                          </w:p>
                          <w:p w14:paraId="6B18B78C" w14:textId="77777777" w:rsidR="00164098" w:rsidRDefault="00164098" w:rsidP="00DC0A54">
                            <w:pPr>
                              <w:rPr>
                                <w:rFonts w:cs="Arial"/>
                              </w:rPr>
                            </w:pPr>
                          </w:p>
                          <w:p w14:paraId="2E46697A" w14:textId="77777777" w:rsidR="00164098" w:rsidRPr="000D3038" w:rsidRDefault="00164098" w:rsidP="00DC0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3081A" id="Text Box 12" o:spid="_x0000_s1029" type="#_x0000_t202" style="position:absolute;margin-left:0;margin-top:16.75pt;width:252pt;height:4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T89NICAAAYBgAADgAAAGRycy9lMm9Eb2MueG1srFTLbtswELwX6D8QvDuSHDkPIXKgOHBRIGiC&#10;JkXONEXZQiWSJWlbadF/75CyHCftoSl6kZa7w+Xu7OPismsbshHG1krmNDmKKRGSq7KWy5x+eZiP&#10;ziixjsmSNUqKnD4JSy+n799dbHUmxmqlmlIYAifSZlud05VzOosiy1eiZfZIaSFhrJRpmcPRLKPS&#10;sC28t000juOTaKtMqY3iwlpor3sjnQb/VSW4u60qKxxpcorYXPia8F34bzS9YNnSML2q+S4M9g9R&#10;tKyWeHTv6po5Rtam/s1VW3OjrKrcEVdtpKqq5iLkgGyS+FU29yumRcgF5Fi9p8n+P7f80+bOkLpE&#10;7caUSNaiRg+ic+RKdQQq8LPVNgPsXgPoOuiBHfQWSp92V5nW/5EQgR1MP+3Z9d44lMeoVxrDxGGb&#10;HJ+OExzgP3q+ro11H4RqiRdyalC+wCrb3FjXQweIf02qed00oYSNfKGAz14jQg/0t1mGUCB6pA8q&#10;1OfHbHI6Lk4n56OTYpKM0iQ+GxVFPB5dz4u4iNP57Dy9+okoWpak2RadotFnniIwMW/YclcVb/67&#10;srSMv2jiJIlC+/T5wXGgZAg18vT3NAfJPTXCJ9DIz6JC4QLbXhFGRswaQzYMzc44F9KFQgUygPao&#10;CoS95eIOHygLVL7lck/+8LKSbn+5raUyobSvwi6/DiFXPR5kHOTtRdctutCxx0MXLlT5hOY0qh9v&#10;q/m8RgPdMOvumME8o+mwo9wtPlWjtjlVO4mSlTLf/6T3eNQTVkp81XNqv62ZEZQ0HyUG8DxJU79Q&#10;wiFFD+FgDi2LQ4tctzOFqiTYhpoH0eNdM4iVUe0jVlnhX4WJSY63c+oGceb6rYVVyEVRBBBWiGbu&#10;Rt5r7l37IvnxeOgemdG7GXJopE9q2CQsezVKPdbflKpYO1XVYc48zz2rO/6xfkJb7lal32+H54B6&#10;XujTXwAAAP//AwBQSwMEFAAGAAgAAAAhAHKd1i/cAAAABwEAAA8AAABkcnMvZG93bnJldi54bWxM&#10;j8FOwzAQRO9I/IO1SNyoDW2gDdlUCMQVRKGVuLnxNomI11HsNuHvWU5w3JnRzNtiPflOnWiIbWCE&#10;65kBRVwF13KN8PH+fLUEFZNlZ7vAhPBNEdbl+VlhcxdGfqPTJtVKSjjmFqFJqc+1jlVD3sZZ6InF&#10;O4TB2yTnUGs32FHKfadvjLnV3rYsC43t6bGh6mtz9Ajbl8PnbmFe6yef9WOYjGa/0oiXF9PDPahE&#10;U/oLwy++oEMpTPtwZBdVhyCPJIT5PAMlbmYWIuwRlnerDHRZ6P/85Q8AAAD//wMAUEsBAi0AFAAG&#10;AAgAAAAhAOSZw8D7AAAA4QEAABMAAAAAAAAAAAAAAAAAAAAAAFtDb250ZW50X1R5cGVzXS54bWxQ&#10;SwECLQAUAAYACAAAACEAI7Jq4dcAAACUAQAACwAAAAAAAAAAAAAAAAAsAQAAX3JlbHMvLnJlbHNQ&#10;SwECLQAUAAYACAAAACEACNT89NICAAAYBgAADgAAAAAAAAAAAAAAAAAsAgAAZHJzL2Uyb0RvYy54&#10;bWxQSwECLQAUAAYACAAAACEAcp3WL9wAAAAHAQAADwAAAAAAAAAAAAAAAAAqBQAAZHJzL2Rvd25y&#10;ZXYueG1sUEsFBgAAAAAEAAQA8wAAADMGAAAAAA==&#10;" filled="f" stroked="f">
                <v:textbox>
                  <w:txbxContent>
                    <w:p w14:paraId="45D663BF" w14:textId="77777777" w:rsidR="00164098" w:rsidRDefault="00164098" w:rsidP="00DF5CC1">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917.14</w:t>
                      </w:r>
                    </w:p>
                    <w:p w14:paraId="4CBD7CAA" w14:textId="77777777" w:rsidR="00164098" w:rsidRDefault="00164098" w:rsidP="00DF5CC1">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1C645D47" w14:textId="77777777" w:rsidR="00164098" w:rsidRDefault="00164098" w:rsidP="00DC0A54">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515B2643" w14:textId="77777777" w:rsidR="00164098" w:rsidRPr="000D3038" w:rsidRDefault="00164098" w:rsidP="00DC0A54">
                      <w:pPr>
                        <w:pStyle w:val="font7"/>
                        <w:spacing w:before="0" w:beforeAutospacing="0" w:after="0" w:afterAutospacing="0" w:line="336" w:lineRule="atLeast"/>
                        <w:textAlignment w:val="baseline"/>
                        <w:rPr>
                          <w:rFonts w:asciiTheme="majorHAnsi" w:hAnsiTheme="majorHAnsi" w:cs="Arial"/>
                          <w:color w:val="4A4A4A"/>
                          <w:sz w:val="24"/>
                          <w:szCs w:val="24"/>
                        </w:rPr>
                      </w:pPr>
                      <w:r w:rsidRPr="000D3038">
                        <w:rPr>
                          <w:rFonts w:asciiTheme="majorHAnsi" w:hAnsiTheme="majorHAnsi" w:cs="Arial"/>
                          <w:b/>
                          <w:bCs/>
                          <w:color w:val="4A4A4A"/>
                          <w:sz w:val="24"/>
                          <w:szCs w:val="24"/>
                          <w:bdr w:val="none" w:sz="0" w:space="0" w:color="auto" w:frame="1"/>
                        </w:rPr>
                        <w:t>Biotwincot – Biology of twin from conception to toddler</w:t>
                      </w:r>
                      <w:r w:rsidRPr="000D3038">
                        <w:rPr>
                          <w:rFonts w:asciiTheme="majorHAnsi" w:hAnsiTheme="majorHAnsi" w:cs="Arial"/>
                          <w:color w:val="4A4A4A"/>
                          <w:sz w:val="24"/>
                          <w:szCs w:val="24"/>
                          <w:bdr w:val="none" w:sz="0" w:space="0" w:color="auto" w:frame="1"/>
                        </w:rPr>
                        <w:br/>
                        <w:t> </w:t>
                      </w:r>
                    </w:p>
                    <w:p w14:paraId="30D7BE65" w14:textId="77777777" w:rsidR="00164098" w:rsidRDefault="00164098" w:rsidP="00DC0A54">
                      <w:pPr>
                        <w:rPr>
                          <w:rFonts w:cs="Arial"/>
                        </w:rPr>
                      </w:pPr>
                      <w:r w:rsidRPr="000D3038">
                        <w:rPr>
                          <w:rFonts w:cs="Arial"/>
                        </w:rPr>
                        <w:t xml:space="preserve">Foetal programming – the adaptive responses of the foetus to a variety of environmental cues, and consequences of mismatch between the prenatal and postnatal environments – can permanently shape the body’s structure, function, and metabolism and contribute to adult disease. The influence of the microbiome – the microorganisms living in and on a mammalian host - and how it is acquired in humans is poorly understood.  </w:t>
                      </w:r>
                    </w:p>
                    <w:p w14:paraId="5FAFEB4D" w14:textId="77777777" w:rsidR="00164098" w:rsidRDefault="00164098" w:rsidP="00DC0A54">
                      <w:pPr>
                        <w:rPr>
                          <w:rFonts w:cs="Arial"/>
                        </w:rPr>
                      </w:pPr>
                    </w:p>
                    <w:p w14:paraId="7AE2D52A" w14:textId="77777777" w:rsidR="00164098" w:rsidRPr="000D3038" w:rsidRDefault="00164098" w:rsidP="009F768C">
                      <w:r w:rsidRPr="000D3038">
                        <w:rPr>
                          <w:rFonts w:cs="Arial"/>
                        </w:rPr>
                        <w:t>This project addresses this deficiency by studying the human microbiome longitudinally during early development, from the earliest possible time during pregnancy, using nature’s controlled experiment, twins. The project aims to pilot collection of microbiome and additional biological samples from 10 mothers and twin-pairs at four time-points during the first year of life, to assess the feasibility to support a major project of this kind.</w:t>
                      </w:r>
                    </w:p>
                    <w:p w14:paraId="6B18B78C" w14:textId="77777777" w:rsidR="00164098" w:rsidRDefault="00164098" w:rsidP="00DC0A54">
                      <w:pPr>
                        <w:rPr>
                          <w:rFonts w:cs="Arial"/>
                        </w:rPr>
                      </w:pPr>
                    </w:p>
                    <w:p w14:paraId="2E46697A" w14:textId="77777777" w:rsidR="00164098" w:rsidRPr="000D3038" w:rsidRDefault="00164098" w:rsidP="00DC0A54"/>
                  </w:txbxContent>
                </v:textbox>
                <w10:wrap type="square"/>
              </v:shape>
            </w:pict>
          </mc:Fallback>
        </mc:AlternateContent>
      </w:r>
      <w:r>
        <w:rPr>
          <w:rFonts w:cs="Microsoft Sans Serif"/>
          <w:b/>
          <w:bCs/>
          <w:color w:val="FAD600"/>
          <w:sz w:val="60"/>
          <w:szCs w:val="60"/>
        </w:rPr>
        <w:t xml:space="preserve">                 </w:t>
      </w:r>
      <w:r w:rsidR="00310EA0" w:rsidRPr="00376367">
        <w:rPr>
          <w:rFonts w:cs="Microsoft Sans Serif"/>
          <w:b/>
          <w:bCs/>
          <w:noProof/>
          <w:color w:val="3CA953"/>
          <w:sz w:val="60"/>
          <w:szCs w:val="60"/>
          <w:lang w:val="en-US"/>
        </w:rPr>
        <w:drawing>
          <wp:inline distT="0" distB="0" distL="0" distR="0" wp14:anchorId="3319B4B2" wp14:editId="7C35CC88">
            <wp:extent cx="3318129" cy="2838086"/>
            <wp:effectExtent l="0" t="0" r="952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1">
                      <a:extLst>
                        <a:ext uri="{28A0092B-C50C-407E-A947-70E740481C1C}">
                          <a14:useLocalDpi xmlns:a14="http://schemas.microsoft.com/office/drawing/2010/main" val="0"/>
                        </a:ext>
                      </a:extLst>
                    </a:blip>
                    <a:srcRect l="7694" t="7784" r="10846"/>
                    <a:stretch/>
                  </pic:blipFill>
                  <pic:spPr bwMode="auto">
                    <a:xfrm>
                      <a:off x="0" y="0"/>
                      <a:ext cx="3320234" cy="28398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8B969A7" w14:textId="77777777" w:rsidR="003D3108" w:rsidRPr="00310EA0" w:rsidRDefault="00310EA0" w:rsidP="00E61ADB">
      <w:pPr>
        <w:rPr>
          <w:rFonts w:cs="Microsoft Sans Serif"/>
          <w:b/>
          <w:bCs/>
          <w:color w:val="943634" w:themeColor="accent2" w:themeShade="BF"/>
          <w:sz w:val="60"/>
          <w:szCs w:val="60"/>
        </w:rPr>
      </w:pPr>
      <w:r w:rsidRPr="00310EA0">
        <w:rPr>
          <w:rFonts w:cs="Microsoft Sans Serif"/>
          <w:b/>
          <w:bCs/>
          <w:color w:val="2935FA"/>
          <w:sz w:val="60"/>
          <w:szCs w:val="60"/>
        </w:rPr>
        <w:t xml:space="preserve"> </w:t>
      </w:r>
    </w:p>
    <w:p w14:paraId="3C16F300" w14:textId="77777777" w:rsidR="003D3108" w:rsidRDefault="003D3108" w:rsidP="00E61ADB">
      <w:pPr>
        <w:rPr>
          <w:rFonts w:cs="Microsoft Sans Serif"/>
          <w:b/>
          <w:bCs/>
          <w:color w:val="943634" w:themeColor="accent2" w:themeShade="BF"/>
          <w:sz w:val="60"/>
          <w:szCs w:val="60"/>
        </w:rPr>
      </w:pPr>
    </w:p>
    <w:p w14:paraId="57751DD7" w14:textId="77777777" w:rsidR="003D3108" w:rsidRDefault="003D3108" w:rsidP="00E61ADB">
      <w:pPr>
        <w:rPr>
          <w:rFonts w:cs="Microsoft Sans Serif"/>
          <w:b/>
          <w:bCs/>
          <w:color w:val="943634" w:themeColor="accent2" w:themeShade="BF"/>
          <w:sz w:val="60"/>
          <w:szCs w:val="60"/>
        </w:rPr>
      </w:pPr>
    </w:p>
    <w:p w14:paraId="4306AEF3" w14:textId="77777777" w:rsidR="00555735" w:rsidRDefault="00555735" w:rsidP="00E61ADB">
      <w:pPr>
        <w:rPr>
          <w:rFonts w:cs="Microsoft Sans Serif"/>
          <w:b/>
          <w:bCs/>
          <w:color w:val="943634" w:themeColor="accent2" w:themeShade="BF"/>
          <w:sz w:val="60"/>
          <w:szCs w:val="60"/>
        </w:rPr>
      </w:pPr>
    </w:p>
    <w:p w14:paraId="2E674FB1" w14:textId="77777777" w:rsidR="00A56DBB" w:rsidRPr="00D37631" w:rsidRDefault="00A56DBB" w:rsidP="00A56DBB">
      <w:pPr>
        <w:rPr>
          <w:rFonts w:cs="Microsoft Sans Serif"/>
          <w:bCs/>
          <w:color w:val="FAD600"/>
          <w:sz w:val="60"/>
          <w:szCs w:val="60"/>
        </w:rPr>
      </w:pPr>
      <w:r w:rsidRPr="00D37631">
        <w:rPr>
          <w:rFonts w:cs="Microsoft Sans Serif"/>
          <w:bCs/>
          <w:color w:val="2935FA"/>
          <w:sz w:val="60"/>
          <w:szCs w:val="60"/>
        </w:rPr>
        <w:lastRenderedPageBreak/>
        <w:t>2015-2016</w:t>
      </w:r>
    </w:p>
    <w:p w14:paraId="4C68F877" w14:textId="77777777" w:rsidR="003D3108" w:rsidRDefault="00DC2527" w:rsidP="00E61ADB">
      <w:pPr>
        <w:rPr>
          <w:rFonts w:cs="Microsoft Sans Serif"/>
          <w:b/>
          <w:bCs/>
          <w:color w:val="943634" w:themeColor="accent2" w:themeShade="BF"/>
          <w:sz w:val="60"/>
          <w:szCs w:val="60"/>
        </w:rPr>
      </w:pP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65408" behindDoc="0" locked="0" layoutInCell="1" allowOverlap="1" wp14:anchorId="36F469E7" wp14:editId="598F9D5B">
                <wp:simplePos x="0" y="0"/>
                <wp:positionH relativeFrom="column">
                  <wp:posOffset>-114300</wp:posOffset>
                </wp:positionH>
                <wp:positionV relativeFrom="paragraph">
                  <wp:posOffset>102235</wp:posOffset>
                </wp:positionV>
                <wp:extent cx="3543300" cy="3039745"/>
                <wp:effectExtent l="0" t="0" r="0" b="8255"/>
                <wp:wrapSquare wrapText="bothSides"/>
                <wp:docPr id="14" name="Text Box 14"/>
                <wp:cNvGraphicFramePr/>
                <a:graphic xmlns:a="http://schemas.openxmlformats.org/drawingml/2006/main">
                  <a:graphicData uri="http://schemas.microsoft.com/office/word/2010/wordprocessingShape">
                    <wps:wsp>
                      <wps:cNvSpPr txBox="1"/>
                      <wps:spPr>
                        <a:xfrm>
                          <a:off x="0" y="0"/>
                          <a:ext cx="3543300" cy="303974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0E71AD" w14:textId="77777777" w:rsidR="00164098" w:rsidRDefault="00164098" w:rsidP="00DC252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Grant awarded: £7,013.30 </w:t>
                            </w:r>
                          </w:p>
                          <w:p w14:paraId="1D2BD1BE" w14:textId="77777777" w:rsidR="00164098" w:rsidRDefault="00164098" w:rsidP="00DC252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351A1BF9" w14:textId="77777777" w:rsidR="00164098" w:rsidRDefault="00164098" w:rsidP="0027698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45AFF0E7" w14:textId="77777777" w:rsidR="00164098" w:rsidRPr="0027698B" w:rsidRDefault="00164098" w:rsidP="0027698B">
                            <w:pPr>
                              <w:pStyle w:val="font7"/>
                              <w:spacing w:before="0" w:beforeAutospacing="0" w:after="0" w:afterAutospacing="0" w:line="336" w:lineRule="atLeast"/>
                              <w:textAlignment w:val="baseline"/>
                              <w:rPr>
                                <w:rFonts w:asciiTheme="majorHAnsi" w:hAnsiTheme="majorHAnsi" w:cs="Arial"/>
                                <w:color w:val="4A4A4A"/>
                                <w:sz w:val="24"/>
                                <w:szCs w:val="24"/>
                              </w:rPr>
                            </w:pPr>
                            <w:r w:rsidRPr="0027698B">
                              <w:rPr>
                                <w:rFonts w:asciiTheme="majorHAnsi" w:hAnsiTheme="majorHAnsi" w:cs="Arial"/>
                                <w:b/>
                                <w:bCs/>
                                <w:color w:val="4A4A4A"/>
                                <w:sz w:val="24"/>
                                <w:szCs w:val="24"/>
                                <w:bdr w:val="none" w:sz="0" w:space="0" w:color="auto" w:frame="1"/>
                              </w:rPr>
                              <w:t>Investigation of microbiome in rheumatoid arthritis discordant monozygotic twins </w:t>
                            </w:r>
                            <w:r w:rsidRPr="0027698B">
                              <w:rPr>
                                <w:rFonts w:asciiTheme="majorHAnsi" w:hAnsiTheme="majorHAnsi" w:cs="Arial"/>
                                <w:color w:val="4A4A4A"/>
                                <w:sz w:val="24"/>
                                <w:szCs w:val="24"/>
                                <w:bdr w:val="none" w:sz="0" w:space="0" w:color="auto" w:frame="1"/>
                              </w:rPr>
                              <w:br/>
                              <w:t> </w:t>
                            </w:r>
                          </w:p>
                          <w:p w14:paraId="09B9B8C5" w14:textId="77777777" w:rsidR="00164098" w:rsidRPr="0027698B" w:rsidRDefault="00164098" w:rsidP="0027698B">
                            <w:pPr>
                              <w:pStyle w:val="alignleft"/>
                              <w:spacing w:before="0" w:beforeAutospacing="0" w:after="0" w:afterAutospacing="0" w:line="336" w:lineRule="atLeast"/>
                              <w:textAlignment w:val="baseline"/>
                              <w:rPr>
                                <w:rFonts w:asciiTheme="majorHAnsi" w:hAnsiTheme="majorHAnsi" w:cs="Arial"/>
                                <w:color w:val="4A4A4A"/>
                                <w:sz w:val="24"/>
                                <w:szCs w:val="24"/>
                              </w:rPr>
                            </w:pPr>
                            <w:r w:rsidRPr="0027698B">
                              <w:rPr>
                                <w:rFonts w:asciiTheme="majorHAnsi" w:hAnsiTheme="majorHAnsi" w:cs="Arial"/>
                                <w:color w:val="4A4A4A"/>
                                <w:sz w:val="24"/>
                                <w:szCs w:val="24"/>
                              </w:rPr>
                              <w:t>There is good evidence that rheumatoid arthritis (RA) is influenced, and perhaps even caused, by alterations in the gut microbiome. The microbiome is, in turn, influenced by the host organism genotype. Thus twins are the perfect experimental model in which to study the influence of gut microbiome in RA.</w:t>
                            </w:r>
                          </w:p>
                          <w:p w14:paraId="34F211CB" w14:textId="77777777" w:rsidR="00164098" w:rsidRPr="00DC0A54" w:rsidRDefault="00164098" w:rsidP="002769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469E7" id="Text Box 14" o:spid="_x0000_s1030" type="#_x0000_t202" style="position:absolute;margin-left:-9pt;margin-top:8.05pt;width:279pt;height:23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CK4WtICAAAYBgAADgAAAGRycy9lMm9Eb2MueG1srFTdT9swEH+ftP/B8ntJ0qZAI1IUijpNQoAG&#10;E8+uY7fR/DXbbdOh/e87O00pbA9j2ktyvvv5fPe7j4vLVgq0YdY1WpU4O0kxYorqulHLEn99nA/O&#10;MXKeqJoIrViJd8zhy+nHDxdbU7ChXmlRM4vAiXLF1pR45b0pksTRFZPEnWjDFBi5tpJ4ONplUluy&#10;Be9SJMM0PU222tbGasqcA+11Z8TT6J9zRv0d5455JEoMsfn4tfG7CN9kekGKpSVm1dB9GOQfopCk&#10;UfDowdU18QStbfObK9lQq53m/oRqmWjOG8piDpBNlr7J5mFFDIu5ADnOHGhy/88tvd3cW9TUULsc&#10;I0Uk1OiRtR5d6RaBCvjZGlcA7MEA0LegB2yvd6AMabfcyvCHhBDYgendgd3gjYJyNM5HoxRMFGyj&#10;dDQ5y8fBT/Jy3VjnPzEtURBKbKF8kVWyuXG+g/aQ8JrS80aIWEKhXinAZ6dhsQe626SAUEAMyBBU&#10;rM/zbHw2rM7Gk8FpNc4GeZaeD6oqHQ6u51Vapfl8NsmvfkIUkmR5sYVOMdBngSJgYi7Icl+VYP67&#10;skhCXzVxliWxfbr8wHGkpA81CfR3NEfJ7wQLCQj1hXEoXGQ7KOLIsJmwaEOg2QmlTPlYqEgGoAOK&#10;A2HvubjHR8oile+53JHfv6yVP1yWjdI2lvZN2PW3PmTe4YGMo7yD6NtFGzv20J0LXe+gOa3uxtsZ&#10;Om+ggW6I8/fEwjxD08GO8nfw4UJvS6z3EkYrbX/8SR/wUE+wYhSqXmL3fU0sw0h8VjCAkyzPw0KJ&#10;hxx6CA722LI4tqi1nGmoSgbb0NAoBrwXvcitlk+wyqrwKpiIovB2iX0vzny3tWAVUlZVEQQrxBB/&#10;ox4MDa5DkcJ4PLZPxJr9DHlopFvdbxJSvBmlDhtuKl2tveZNnLPAc8fqnn9YP7Et96sy7Lfjc0S9&#10;LPTpLwAAAP//AwBQSwMEFAAGAAgAAAAhACm7FIveAAAACgEAAA8AAABkcnMvZG93bnJldi54bWxM&#10;j81uwjAQhO+VeAdrK/UGdqqAQoiDUKteW5X+SNxMvCRR43UUG5K+fZcTPe7MaPabYju5TlxwCK0n&#10;DclCgUCqvG2p1vD58TLPQIRoyJrOE2r4xQDbcnZXmNz6kd7xso+14BIKudHQxNjnUoaqQWfCwvdI&#10;7J384Ezkc6ilHczI5a6Tj0qtpDMt8YfG9PjUYPWzPzsNX6+nw3eq3upnt+xHPylJbi21frifdhsQ&#10;Ead4C8MVn9GhZKajP5MNotMwTzLeEtlYJSA4sEwVC0cN6TrNQJaF/D+h/AMAAP//AwBQSwECLQAU&#10;AAYACAAAACEA5JnDwPsAAADhAQAAEwAAAAAAAAAAAAAAAAAAAAAAW0NvbnRlbnRfVHlwZXNdLnht&#10;bFBLAQItABQABgAIAAAAIQAjsmrh1wAAAJQBAAALAAAAAAAAAAAAAAAAACwBAABfcmVscy8ucmVs&#10;c1BLAQItABQABgAIAAAAIQBMIrha0gIAABgGAAAOAAAAAAAAAAAAAAAAACwCAABkcnMvZTJvRG9j&#10;LnhtbFBLAQItABQABgAIAAAAIQApuxSL3gAAAAoBAAAPAAAAAAAAAAAAAAAAACoFAABkcnMvZG93&#10;bnJldi54bWxQSwUGAAAAAAQABADzAAAANQYAAAAA&#10;" filled="f" stroked="f">
                <v:textbox>
                  <w:txbxContent>
                    <w:p w14:paraId="380E71AD" w14:textId="77777777" w:rsidR="00164098" w:rsidRDefault="00164098" w:rsidP="00DC252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Grant awarded: £7,013.30 </w:t>
                      </w:r>
                    </w:p>
                    <w:p w14:paraId="1D2BD1BE" w14:textId="77777777" w:rsidR="00164098" w:rsidRDefault="00164098" w:rsidP="00DC2527">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351A1BF9" w14:textId="77777777" w:rsidR="00164098" w:rsidRDefault="00164098" w:rsidP="0027698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45AFF0E7" w14:textId="77777777" w:rsidR="00164098" w:rsidRPr="0027698B" w:rsidRDefault="00164098" w:rsidP="0027698B">
                      <w:pPr>
                        <w:pStyle w:val="font7"/>
                        <w:spacing w:before="0" w:beforeAutospacing="0" w:after="0" w:afterAutospacing="0" w:line="336" w:lineRule="atLeast"/>
                        <w:textAlignment w:val="baseline"/>
                        <w:rPr>
                          <w:rFonts w:asciiTheme="majorHAnsi" w:hAnsiTheme="majorHAnsi" w:cs="Arial"/>
                          <w:color w:val="4A4A4A"/>
                          <w:sz w:val="24"/>
                          <w:szCs w:val="24"/>
                        </w:rPr>
                      </w:pPr>
                      <w:r w:rsidRPr="0027698B">
                        <w:rPr>
                          <w:rFonts w:asciiTheme="majorHAnsi" w:hAnsiTheme="majorHAnsi" w:cs="Arial"/>
                          <w:b/>
                          <w:bCs/>
                          <w:color w:val="4A4A4A"/>
                          <w:sz w:val="24"/>
                          <w:szCs w:val="24"/>
                          <w:bdr w:val="none" w:sz="0" w:space="0" w:color="auto" w:frame="1"/>
                        </w:rPr>
                        <w:t>Investigation of microbiome in rheumatoid arthritis discordant monozygotic twins </w:t>
                      </w:r>
                      <w:r w:rsidRPr="0027698B">
                        <w:rPr>
                          <w:rFonts w:asciiTheme="majorHAnsi" w:hAnsiTheme="majorHAnsi" w:cs="Arial"/>
                          <w:color w:val="4A4A4A"/>
                          <w:sz w:val="24"/>
                          <w:szCs w:val="24"/>
                          <w:bdr w:val="none" w:sz="0" w:space="0" w:color="auto" w:frame="1"/>
                        </w:rPr>
                        <w:br/>
                        <w:t> </w:t>
                      </w:r>
                    </w:p>
                    <w:p w14:paraId="09B9B8C5" w14:textId="77777777" w:rsidR="00164098" w:rsidRPr="0027698B" w:rsidRDefault="00164098" w:rsidP="0027698B">
                      <w:pPr>
                        <w:pStyle w:val="alignleft"/>
                        <w:spacing w:before="0" w:beforeAutospacing="0" w:after="0" w:afterAutospacing="0" w:line="336" w:lineRule="atLeast"/>
                        <w:textAlignment w:val="baseline"/>
                        <w:rPr>
                          <w:rFonts w:asciiTheme="majorHAnsi" w:hAnsiTheme="majorHAnsi" w:cs="Arial"/>
                          <w:color w:val="4A4A4A"/>
                          <w:sz w:val="24"/>
                          <w:szCs w:val="24"/>
                        </w:rPr>
                      </w:pPr>
                      <w:r w:rsidRPr="0027698B">
                        <w:rPr>
                          <w:rFonts w:asciiTheme="majorHAnsi" w:hAnsiTheme="majorHAnsi" w:cs="Arial"/>
                          <w:color w:val="4A4A4A"/>
                          <w:sz w:val="24"/>
                          <w:szCs w:val="24"/>
                        </w:rPr>
                        <w:t>There is good evidence that rheumatoid arthritis (RA) is influenced, and perhaps even caused, by alterations in the gut microbiome. The microbiome is, in turn, influenced by the host organism genotype. Thus twins are the perfect experimental model in which to study the influence of gut microbiome in RA.</w:t>
                      </w:r>
                    </w:p>
                    <w:p w14:paraId="34F211CB" w14:textId="77777777" w:rsidR="00164098" w:rsidRPr="00DC0A54" w:rsidRDefault="00164098" w:rsidP="0027698B"/>
                  </w:txbxContent>
                </v:textbox>
                <w10:wrap type="square"/>
              </v:shape>
            </w:pict>
          </mc:Fallback>
        </mc:AlternateContent>
      </w:r>
      <w:r w:rsidR="00A56DBB" w:rsidRPr="00376367">
        <w:rPr>
          <w:rFonts w:cs="Microsoft Sans Serif"/>
          <w:b/>
          <w:bCs/>
          <w:noProof/>
          <w:sz w:val="60"/>
          <w:szCs w:val="60"/>
          <w:lang w:val="en-US"/>
        </w:rPr>
        <w:drawing>
          <wp:inline distT="0" distB="0" distL="0" distR="0" wp14:anchorId="75948F1C" wp14:editId="5F432A51">
            <wp:extent cx="3195422" cy="2503643"/>
            <wp:effectExtent l="0" t="0" r="5080" b="1143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6772" cy="2504701"/>
                    </a:xfrm>
                    <a:prstGeom prst="rect">
                      <a:avLst/>
                    </a:prstGeom>
                    <a:noFill/>
                    <a:ln>
                      <a:noFill/>
                    </a:ln>
                  </pic:spPr>
                </pic:pic>
              </a:graphicData>
            </a:graphic>
          </wp:inline>
        </w:drawing>
      </w:r>
    </w:p>
    <w:p w14:paraId="2B36C80A" w14:textId="77777777" w:rsidR="0097277A" w:rsidRDefault="0097277A" w:rsidP="0097277A">
      <w:pPr>
        <w:rPr>
          <w:rFonts w:cs="Microsoft Sans Serif"/>
          <w:bCs/>
          <w:color w:val="3CA953"/>
          <w:sz w:val="60"/>
          <w:szCs w:val="60"/>
        </w:rPr>
      </w:pPr>
    </w:p>
    <w:p w14:paraId="6FA4E6CB" w14:textId="77777777" w:rsidR="0097277A" w:rsidRDefault="0097277A" w:rsidP="0097277A">
      <w:pPr>
        <w:rPr>
          <w:rFonts w:cs="Microsoft Sans Serif"/>
          <w:bCs/>
          <w:color w:val="3CA953"/>
          <w:sz w:val="60"/>
          <w:szCs w:val="60"/>
        </w:rPr>
      </w:pPr>
    </w:p>
    <w:p w14:paraId="314B9485" w14:textId="77777777" w:rsidR="0097277A" w:rsidRDefault="0097277A" w:rsidP="0097277A">
      <w:pPr>
        <w:rPr>
          <w:rFonts w:cs="Microsoft Sans Serif"/>
          <w:bCs/>
          <w:color w:val="3CA953"/>
          <w:sz w:val="60"/>
          <w:szCs w:val="60"/>
        </w:rPr>
      </w:pPr>
    </w:p>
    <w:p w14:paraId="3D8425E8" w14:textId="2D250C44" w:rsidR="0097277A" w:rsidRPr="0097277A" w:rsidRDefault="0097277A" w:rsidP="0097277A">
      <w:pPr>
        <w:rPr>
          <w:rFonts w:cs="Microsoft Sans Serif"/>
          <w:bCs/>
          <w:color w:val="B82049"/>
          <w:sz w:val="60"/>
          <w:szCs w:val="60"/>
        </w:rPr>
      </w:pPr>
      <w:r>
        <w:rPr>
          <w:rFonts w:cs="Microsoft Sans Serif"/>
          <w:bCs/>
          <w:color w:val="3CA953"/>
          <w:sz w:val="60"/>
          <w:szCs w:val="60"/>
        </w:rPr>
        <w:t xml:space="preserve">2013-ongoing </w:t>
      </w:r>
    </w:p>
    <w:p w14:paraId="11AF0D1A" w14:textId="77777777" w:rsidR="0097277A" w:rsidRDefault="0097277A" w:rsidP="0097277A">
      <w:pPr>
        <w:rPr>
          <w:rFonts w:cs="Microsoft Sans Serif"/>
          <w:bCs/>
          <w:color w:val="B82049"/>
          <w:sz w:val="60"/>
          <w:szCs w:val="60"/>
        </w:rPr>
      </w:pP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86912" behindDoc="0" locked="0" layoutInCell="1" allowOverlap="1" wp14:anchorId="361F6E1A" wp14:editId="6ECFBF06">
                <wp:simplePos x="0" y="0"/>
                <wp:positionH relativeFrom="column">
                  <wp:posOffset>0</wp:posOffset>
                </wp:positionH>
                <wp:positionV relativeFrom="paragraph">
                  <wp:posOffset>233680</wp:posOffset>
                </wp:positionV>
                <wp:extent cx="3086100" cy="36576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3086100" cy="3657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987980"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695.50</w:t>
                            </w:r>
                          </w:p>
                          <w:p w14:paraId="5079EDC1"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4 years </w:t>
                            </w:r>
                          </w:p>
                          <w:p w14:paraId="70A2DF2D"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3358A7ED"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D60BE0">
                              <w:rPr>
                                <w:rFonts w:asciiTheme="majorHAnsi" w:hAnsiTheme="majorHAnsi" w:cs="Arial"/>
                                <w:b/>
                                <w:bCs/>
                                <w:color w:val="4A4A4A"/>
                                <w:sz w:val="24"/>
                                <w:szCs w:val="24"/>
                                <w:bdr w:val="none" w:sz="0" w:space="0" w:color="auto" w:frame="1"/>
                              </w:rPr>
                              <w:t>Funding for twin recruitment and DNA Collection, in Rheumatoid Arthritis.</w:t>
                            </w:r>
                          </w:p>
                          <w:p w14:paraId="6B2EFC32"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p>
                          <w:p w14:paraId="048E06D9"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D60BE0">
                              <w:rPr>
                                <w:rFonts w:asciiTheme="majorHAnsi" w:hAnsiTheme="majorHAnsi" w:cs="Arial"/>
                                <w:color w:val="4A4A4A"/>
                                <w:sz w:val="24"/>
                                <w:szCs w:val="24"/>
                                <w:bdr w:val="none" w:sz="0" w:space="0" w:color="auto" w:frame="1"/>
                              </w:rPr>
                              <w:t xml:space="preserve">Recruit and examine new twin pairs with at least one member of each pair having RA, in collaboration with </w:t>
                            </w:r>
                            <w:proofErr w:type="gramStart"/>
                            <w:r w:rsidRPr="00D60BE0">
                              <w:rPr>
                                <w:rFonts w:asciiTheme="majorHAnsi" w:hAnsiTheme="majorHAnsi" w:cs="Arial"/>
                                <w:color w:val="4A4A4A"/>
                                <w:sz w:val="24"/>
                                <w:szCs w:val="24"/>
                                <w:bdr w:val="none" w:sz="0" w:space="0" w:color="auto" w:frame="1"/>
                              </w:rPr>
                              <w:t>patients</w:t>
                            </w:r>
                            <w:proofErr w:type="gramEnd"/>
                            <w:r w:rsidRPr="00D60BE0">
                              <w:rPr>
                                <w:rFonts w:asciiTheme="majorHAnsi" w:hAnsiTheme="majorHAnsi" w:cs="Arial"/>
                                <w:color w:val="4A4A4A"/>
                                <w:sz w:val="24"/>
                                <w:szCs w:val="24"/>
                                <w:bdr w:val="none" w:sz="0" w:space="0" w:color="auto" w:frame="1"/>
                              </w:rPr>
                              <w:t xml:space="preserve"> associations and clinical rheumatologists in the UK, to perform DNA and RNA extraction and store blood samples for study of RA.</w:t>
                            </w:r>
                          </w:p>
                          <w:p w14:paraId="57A96FE6" w14:textId="77777777" w:rsidR="0097277A" w:rsidRPr="00D60BE0" w:rsidRDefault="0097277A" w:rsidP="00972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F6E1A" id="Text Box 13" o:spid="_x0000_s1031" type="#_x0000_t202" style="position:absolute;margin-left:0;margin-top:18.4pt;width:243pt;height:4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ofM9MCAAAYBgAADgAAAGRycy9lMm9Eb2MueG1srFTfT9swEH6ftP/B8ntJUtoCESkKRZ0moYEG&#10;E8+u47TREtuz3TbdtP99n52mFLaHMe0lOd99Pt999+Pyqm1qshHGVkpmNDmJKRGSq6KSy4x+eZwP&#10;zimxjsmC1UqKjO6EpVfT9+8utzoVQ7VSdSEMgRNp063O6Mo5nUaR5SvRMHuitJAwlso0zOFollFh&#10;2BbemzoaxvEk2ipTaKO4sBbam85Ip8F/WQru7srSCkfqjCI2F74mfBf+G00vWbo0TK8qvg+D/UMU&#10;DaskHj24umGOkbWpfnPVVNwoq0p3wlUTqbKsuAg5IJskfpXNw4ppEXIBOVYfaLL/zy3/tLk3pCpQ&#10;u1NKJGtQo0fROnKtWgIV+NlqmwL2oAF0LfTA9noLpU+7LU3j/0iIwA6mdwd2vTcO5Wl8PklimDhs&#10;p5Px2QQH+I+er2tj3QehGuKFjBqUL7DKNrfWddAe4l+Tal7VdShhLV8o4LPTiNAD3W2WIhSIHumD&#10;CvX5MRufDfOz8cVgko+TwSiJzwd5Hg8HN/M8zuPRfHYxuv6JKBqWjNItOkWjzzxFYGJes+W+Kt78&#10;d2VpGH/RxEkShfbp8oPjQEkfauTp72gOktvVwidQy8+iROEC214RRkbMakM2DM3OOBfShUIFMoD2&#10;qBKEveXiHh8oC1S+5XJHfv+yku5wuamkMqG0r8IuvvYhlx0eZBzl7UXXLtrQseO+Cxeq2KE5jerG&#10;22o+r9BAt8y6e2Ywz2g67Ch3h09Zq21G1V6iZKXM9z/pPR71hJUSX/WM2m9rZgQl9UeJAbxIRiO/&#10;UMJhhB7CwRxbFscWuW5mClVJsA01D6LHu7oXS6OaJ6yy3L8KE5Mcb2fU9eLMdVsLq5CLPA8grBDN&#10;3K180Ny79kXy4/HYPjGj9zPk0EifVL9JWPpqlDqsvylVvnaqrMKceZ47Vvf8Y/2EttyvSr/fjs8B&#10;9bzQp78AAAD//wMAUEsDBBQABgAIAAAAIQCcR6MD2wAAAAcBAAAPAAAAZHJzL2Rvd25yZXYueG1s&#10;TI/NTsMwEITvSLyDtUjcqN1SohCyqRCIK4jyI3Fz420SEa+j2G3C27Oc6HFnRjPflpvZ9+pIY+wC&#10;IywXBhRxHVzHDcL729NVDiomy872gQnhhyJsqvOz0hYuTPxKx21qlJRwLCxCm9JQaB3rlryNizAQ&#10;i7cPo7dJzrHRbrSTlPter4zJtLcdy0JrB3poqf7eHjzCx/P+63NtXppHfzNMYTaa/a1GvLyY7+9A&#10;JZrTfxj+8AUdKmHahQO7qHoEeSQhXGfCL+46z0TYIWTLVQ66KvUpf/ULAAD//wMAUEsBAi0AFAAG&#10;AAgAAAAhAOSZw8D7AAAA4QEAABMAAAAAAAAAAAAAAAAAAAAAAFtDb250ZW50X1R5cGVzXS54bWxQ&#10;SwECLQAUAAYACAAAACEAI7Jq4dcAAACUAQAACwAAAAAAAAAAAAAAAAAsAQAAX3JlbHMvLnJlbHNQ&#10;SwECLQAUAAYACAAAACEAmvofM9MCAAAYBgAADgAAAAAAAAAAAAAAAAAsAgAAZHJzL2Uyb0RvYy54&#10;bWxQSwECLQAUAAYACAAAACEAnEejA9sAAAAHAQAADwAAAAAAAAAAAAAAAAArBQAAZHJzL2Rvd25y&#10;ZXYueG1sUEsFBgAAAAAEAAQA8wAAADMGAAAAAA==&#10;" filled="f" stroked="f">
                <v:textbox>
                  <w:txbxContent>
                    <w:p w14:paraId="0C987980"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695.50</w:t>
                      </w:r>
                    </w:p>
                    <w:p w14:paraId="5079EDC1"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4 years </w:t>
                      </w:r>
                    </w:p>
                    <w:p w14:paraId="70A2DF2D"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3358A7ED"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D60BE0">
                        <w:rPr>
                          <w:rFonts w:asciiTheme="majorHAnsi" w:hAnsiTheme="majorHAnsi" w:cs="Arial"/>
                          <w:b/>
                          <w:bCs/>
                          <w:color w:val="4A4A4A"/>
                          <w:sz w:val="24"/>
                          <w:szCs w:val="24"/>
                          <w:bdr w:val="none" w:sz="0" w:space="0" w:color="auto" w:frame="1"/>
                        </w:rPr>
                        <w:t>Funding for twin recruitment and DNA Collection, in Rheumatoid Arthritis.</w:t>
                      </w:r>
                    </w:p>
                    <w:p w14:paraId="6B2EFC32"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p>
                    <w:p w14:paraId="048E06D9" w14:textId="77777777" w:rsidR="0097277A" w:rsidRPr="00D60BE0"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D60BE0">
                        <w:rPr>
                          <w:rFonts w:asciiTheme="majorHAnsi" w:hAnsiTheme="majorHAnsi" w:cs="Arial"/>
                          <w:color w:val="4A4A4A"/>
                          <w:sz w:val="24"/>
                          <w:szCs w:val="24"/>
                          <w:bdr w:val="none" w:sz="0" w:space="0" w:color="auto" w:frame="1"/>
                        </w:rPr>
                        <w:t xml:space="preserve">Recruit and examine new twin pairs with at least one member of each pair having RA, in collaboration with </w:t>
                      </w:r>
                      <w:proofErr w:type="gramStart"/>
                      <w:r w:rsidRPr="00D60BE0">
                        <w:rPr>
                          <w:rFonts w:asciiTheme="majorHAnsi" w:hAnsiTheme="majorHAnsi" w:cs="Arial"/>
                          <w:color w:val="4A4A4A"/>
                          <w:sz w:val="24"/>
                          <w:szCs w:val="24"/>
                          <w:bdr w:val="none" w:sz="0" w:space="0" w:color="auto" w:frame="1"/>
                        </w:rPr>
                        <w:t>patients</w:t>
                      </w:r>
                      <w:proofErr w:type="gramEnd"/>
                      <w:r w:rsidRPr="00D60BE0">
                        <w:rPr>
                          <w:rFonts w:asciiTheme="majorHAnsi" w:hAnsiTheme="majorHAnsi" w:cs="Arial"/>
                          <w:color w:val="4A4A4A"/>
                          <w:sz w:val="24"/>
                          <w:szCs w:val="24"/>
                          <w:bdr w:val="none" w:sz="0" w:space="0" w:color="auto" w:frame="1"/>
                        </w:rPr>
                        <w:t xml:space="preserve"> associations and clinical rheumatologists in the UK, to perform DNA and RNA extraction and store blood samples for study of RA.</w:t>
                      </w:r>
                    </w:p>
                    <w:p w14:paraId="57A96FE6" w14:textId="77777777" w:rsidR="0097277A" w:rsidRPr="00D60BE0" w:rsidRDefault="0097277A" w:rsidP="0097277A"/>
                  </w:txbxContent>
                </v:textbox>
                <w10:wrap type="square"/>
              </v:shape>
            </w:pict>
          </mc:Fallback>
        </mc:AlternateContent>
      </w:r>
      <w:r>
        <w:rPr>
          <w:rFonts w:cs="Microsoft Sans Serif"/>
          <w:bCs/>
          <w:color w:val="B82049"/>
          <w:sz w:val="60"/>
          <w:szCs w:val="60"/>
        </w:rPr>
        <w:t xml:space="preserve">    </w:t>
      </w:r>
      <w:r w:rsidRPr="00376367">
        <w:rPr>
          <w:rFonts w:cs="Microsoft Sans Serif"/>
          <w:b/>
          <w:bCs/>
          <w:noProof/>
          <w:sz w:val="60"/>
          <w:szCs w:val="60"/>
          <w:lang w:val="en-US"/>
        </w:rPr>
        <w:drawing>
          <wp:inline distT="0" distB="0" distL="0" distR="0" wp14:anchorId="32E03261" wp14:editId="5DF98DFA">
            <wp:extent cx="3249930" cy="2433955"/>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9930" cy="2433955"/>
                    </a:xfrm>
                    <a:prstGeom prst="rect">
                      <a:avLst/>
                    </a:prstGeom>
                    <a:noFill/>
                    <a:ln>
                      <a:noFill/>
                    </a:ln>
                  </pic:spPr>
                </pic:pic>
              </a:graphicData>
            </a:graphic>
          </wp:inline>
        </w:drawing>
      </w:r>
    </w:p>
    <w:p w14:paraId="2436FEAC" w14:textId="77777777" w:rsidR="0097277A" w:rsidRDefault="0097277A" w:rsidP="0097277A">
      <w:pPr>
        <w:rPr>
          <w:rFonts w:cs="Microsoft Sans Serif"/>
          <w:bCs/>
          <w:color w:val="B82049"/>
          <w:sz w:val="60"/>
          <w:szCs w:val="60"/>
        </w:rPr>
      </w:pPr>
    </w:p>
    <w:p w14:paraId="6CD4C8F3" w14:textId="77777777" w:rsidR="0097277A" w:rsidRDefault="0097277A" w:rsidP="0097277A">
      <w:pPr>
        <w:rPr>
          <w:rFonts w:cs="Microsoft Sans Serif"/>
          <w:bCs/>
          <w:color w:val="B82049"/>
          <w:sz w:val="60"/>
          <w:szCs w:val="60"/>
        </w:rPr>
      </w:pPr>
    </w:p>
    <w:p w14:paraId="1223860E" w14:textId="77777777" w:rsidR="0097277A" w:rsidRDefault="0097277A" w:rsidP="0097277A">
      <w:pPr>
        <w:rPr>
          <w:rFonts w:cs="Microsoft Sans Serif"/>
          <w:bCs/>
          <w:color w:val="B82049"/>
          <w:sz w:val="60"/>
          <w:szCs w:val="60"/>
        </w:rPr>
      </w:pPr>
    </w:p>
    <w:p w14:paraId="14F2C899" w14:textId="77777777" w:rsidR="0097277A" w:rsidRDefault="0097277A" w:rsidP="0097277A">
      <w:pPr>
        <w:rPr>
          <w:rFonts w:cs="Microsoft Sans Serif"/>
          <w:bCs/>
          <w:color w:val="B82049"/>
          <w:sz w:val="60"/>
          <w:szCs w:val="60"/>
        </w:rPr>
      </w:pPr>
    </w:p>
    <w:p w14:paraId="2A5E486A" w14:textId="77777777" w:rsidR="0097277A" w:rsidRDefault="0097277A" w:rsidP="0097277A">
      <w:pPr>
        <w:rPr>
          <w:rFonts w:cs="Microsoft Sans Serif"/>
          <w:bCs/>
          <w:color w:val="B82049"/>
          <w:sz w:val="60"/>
          <w:szCs w:val="60"/>
        </w:rPr>
      </w:pPr>
      <w:r w:rsidRPr="00D37631">
        <w:rPr>
          <w:rFonts w:cs="Microsoft Sans Serif"/>
          <w:bCs/>
          <w:color w:val="2935FA"/>
          <w:sz w:val="60"/>
          <w:szCs w:val="60"/>
        </w:rPr>
        <w:t>201</w:t>
      </w:r>
      <w:r>
        <w:rPr>
          <w:rFonts w:cs="Microsoft Sans Serif"/>
          <w:bCs/>
          <w:color w:val="2935FA"/>
          <w:sz w:val="60"/>
          <w:szCs w:val="60"/>
        </w:rPr>
        <w:t xml:space="preserve">2-ongoing </w:t>
      </w:r>
    </w:p>
    <w:p w14:paraId="41065100" w14:textId="77777777" w:rsidR="0097277A" w:rsidRDefault="0097277A" w:rsidP="0097277A">
      <w:pPr>
        <w:rPr>
          <w:rFonts w:cs="Microsoft Sans Serif"/>
          <w:bCs/>
          <w:color w:val="B82049"/>
          <w:sz w:val="60"/>
          <w:szCs w:val="60"/>
        </w:rPr>
      </w:pPr>
    </w:p>
    <w:p w14:paraId="140DE2E0" w14:textId="77777777" w:rsidR="0097277A" w:rsidRDefault="0097277A" w:rsidP="0097277A">
      <w:pPr>
        <w:rPr>
          <w:rFonts w:cs="Microsoft Sans Serif"/>
          <w:bCs/>
          <w:color w:val="B82049"/>
          <w:sz w:val="60"/>
          <w:szCs w:val="60"/>
        </w:rPr>
      </w:pPr>
      <w:r w:rsidRPr="00376367">
        <w:rPr>
          <w:rFonts w:cs="Microsoft Sans Serif"/>
          <w:b/>
          <w:bCs/>
          <w:noProof/>
          <w:sz w:val="60"/>
          <w:szCs w:val="60"/>
          <w:lang w:val="en-US"/>
        </w:rPr>
        <w:drawing>
          <wp:inline distT="0" distB="0" distL="0" distR="0" wp14:anchorId="7741B271" wp14:editId="2E67803A">
            <wp:extent cx="2977282" cy="2020494"/>
            <wp:effectExtent l="0" t="0" r="0"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1048" cy="2023050"/>
                    </a:xfrm>
                    <a:prstGeom prst="rect">
                      <a:avLst/>
                    </a:prstGeom>
                    <a:noFill/>
                    <a:ln>
                      <a:noFill/>
                    </a:ln>
                  </pic:spPr>
                </pic:pic>
              </a:graphicData>
            </a:graphic>
          </wp:inline>
        </w:drawing>
      </w: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88960" behindDoc="0" locked="0" layoutInCell="1" allowOverlap="1" wp14:anchorId="53AF0F8E" wp14:editId="7DF4964B">
                <wp:simplePos x="0" y="0"/>
                <wp:positionH relativeFrom="column">
                  <wp:posOffset>0</wp:posOffset>
                </wp:positionH>
                <wp:positionV relativeFrom="paragraph">
                  <wp:posOffset>220980</wp:posOffset>
                </wp:positionV>
                <wp:extent cx="3086100" cy="2514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0861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2DDCDE"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5,000</w:t>
                            </w:r>
                          </w:p>
                          <w:p w14:paraId="247F0266"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4 years  </w:t>
                            </w:r>
                          </w:p>
                          <w:p w14:paraId="378BBD0D"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06E065D5"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97234B">
                              <w:rPr>
                                <w:rFonts w:asciiTheme="majorHAnsi" w:hAnsiTheme="majorHAnsi" w:cs="Arial"/>
                                <w:b/>
                                <w:bCs/>
                                <w:color w:val="4A4A4A"/>
                                <w:sz w:val="24"/>
                                <w:szCs w:val="24"/>
                                <w:bdr w:val="none" w:sz="0" w:space="0" w:color="auto" w:frame="1"/>
                              </w:rPr>
                              <w:t>Funding for DNA collection in fibromyalgia.</w:t>
                            </w:r>
                          </w:p>
                          <w:p w14:paraId="69AF4224"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p>
                          <w:p w14:paraId="03894DE7"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97234B">
                              <w:rPr>
                                <w:rFonts w:asciiTheme="majorHAnsi" w:hAnsiTheme="majorHAnsi" w:cs="Arial"/>
                                <w:color w:val="4A4A4A"/>
                                <w:sz w:val="24"/>
                                <w:szCs w:val="24"/>
                              </w:rPr>
                              <w:t>Establish a DNA resource from 2000 people having chronic widespread pain (CWP) will be constructed and then genomic/</w:t>
                            </w:r>
                            <w:proofErr w:type="spellStart"/>
                            <w:r w:rsidRPr="0097234B">
                              <w:rPr>
                                <w:rFonts w:asciiTheme="majorHAnsi" w:hAnsiTheme="majorHAnsi" w:cs="Arial"/>
                                <w:color w:val="4A4A4A"/>
                                <w:sz w:val="24"/>
                                <w:szCs w:val="24"/>
                              </w:rPr>
                              <w:t>epigenomic</w:t>
                            </w:r>
                            <w:proofErr w:type="spellEnd"/>
                            <w:r w:rsidRPr="0097234B">
                              <w:rPr>
                                <w:rFonts w:asciiTheme="majorHAnsi" w:hAnsiTheme="majorHAnsi" w:cs="Arial"/>
                                <w:color w:val="4A4A4A"/>
                                <w:sz w:val="24"/>
                                <w:szCs w:val="24"/>
                              </w:rPr>
                              <w:t xml:space="preserve"> pain candidates identified in twins will be validated in patients.</w:t>
                            </w:r>
                          </w:p>
                          <w:p w14:paraId="457E3CD5" w14:textId="77777777" w:rsidR="0097277A" w:rsidRPr="00D60BE0" w:rsidRDefault="0097277A" w:rsidP="00972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AF0F8E" id="Text Box 18" o:spid="_x0000_s1032" type="#_x0000_t202" style="position:absolute;margin-left:0;margin-top:17.4pt;width:243pt;height:19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QKZ9ICAAAYBgAADgAAAGRycy9lMm9Eb2MueG1srFTfT9swEH6ftP8h8ntJ0qUFIlIUijpNQoAG&#10;E8+u47TREtuz3TbdtP99n52kFLaHMe0lOd99Pt999+Pism3qYMu1qaTISHwSkYALJotKrDLy5XEx&#10;OiOBsVQUtJaCZ2TPDbmcvX93sVMpH8u1rAuuAzgRJt2pjKytVWkYGrbmDTUnUnEBYyl1Qy2OehUW&#10;mu7gvanDcRRNw53UhdKScWOgve6MZOb9lyVn9q4sDbdBnRHEZv1X++/SfcPZBU1Xmqp1xfow6D9E&#10;0dBK4NGDq2tqabDR1W+umoppaWRpT5hsQlmWFeM+B2QTR6+yeVhTxX0uIMeoA03m/7llt9t7HVQF&#10;aodKCdqgRo+8tcGVbAOowM9OmRSwBwWgbaEHdtAbKF3abakb90dCAexgen9g13ljUH6IzqZxBBOD&#10;bTyJkykO8B8+X1fa2I9cNoETMqJRPs8q3d4Y20EHiHtNyEVV176EtXihgM9Ow30PdLdpilAgOqQL&#10;ytfnx3xyOs5PJ+ejaT6JR0kcnY3yPBqPrhd5lEfJYn6eXP1EFA2Nk3SHTlHoM0cRmFjUdNVXxZn/&#10;riwNZS+aOI5D3z5dfnDsKRlCDR39Hc1esvuauwRq8ZmXKJxn2yn8yPB5rYMtRbNTxriwvlCeDKAd&#10;qgRhb7nY4z1lnsq3XO7IH16Wwh4uN5WQ2pf2VdjF1yHkssODjKO8nWjbZes7djp04VIWezSnlt14&#10;G8UWFRrohhp7TzXmGU2HHWXv8ClrucuI7CUSrKX+/ie9w6OesJLAVT0j5tuGak6C+pPAAJ7HSeIW&#10;ij8k6CEc9LFleWwRm2YuUZUY21AxLzq8rQex1LJ5wirL3aswUcHwdkbsIM5tt7WwChnPcw/CClHU&#10;3ogHxZxrVyQ3Ho/tE9WqnyGLRrqVwyah6atR6rDuppD5xsqy8nPmeO5Y7fnH+vFt2a9Kt9+Ozx71&#10;vNBnvwAAAP//AwBQSwMEFAAGAAgAAAAhAGgEmcPbAAAABwEAAA8AAABkcnMvZG93bnJldi54bWxM&#10;j0FPwzAMhe9I/IfISNxYAitTKXUnBOIKYsCk3bLGaysap2qytfx7zAlufn7We5/L9ex7daIxdoER&#10;rhcGFHEdXMcNwsf781UOKibLzvaBCeGbIqyr87PSFi5M/EanTWqUhHAsLEKb0lBoHeuWvI2LMBCL&#10;dwijt0nk2Gg32knCfa9vjFlpbzuWhtYO9NhS/bU5eoTPl8Num5nX5snfDlOYjWZ/pxEvL+aHe1CJ&#10;5vR3DL/4gg6VMO3DkV1UPYI8khCWmfCLm+UrWexlWJocdFXq//zVDwAAAP//AwBQSwECLQAUAAYA&#10;CAAAACEA5JnDwPsAAADhAQAAEwAAAAAAAAAAAAAAAAAAAAAAW0NvbnRlbnRfVHlwZXNdLnhtbFBL&#10;AQItABQABgAIAAAAIQAjsmrh1wAAAJQBAAALAAAAAAAAAAAAAAAAACwBAABfcmVscy8ucmVsc1BL&#10;AQItABQABgAIAAAAIQDOpApn0gIAABgGAAAOAAAAAAAAAAAAAAAAACwCAABkcnMvZTJvRG9jLnht&#10;bFBLAQItABQABgAIAAAAIQBoBJnD2wAAAAcBAAAPAAAAAAAAAAAAAAAAACoFAABkcnMvZG93bnJl&#10;di54bWxQSwUGAAAAAAQABADzAAAAMgYAAAAA&#10;" filled="f" stroked="f">
                <v:textbox>
                  <w:txbxContent>
                    <w:p w14:paraId="322DDCDE"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5,000</w:t>
                      </w:r>
                    </w:p>
                    <w:p w14:paraId="247F0266"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4 years  </w:t>
                      </w:r>
                    </w:p>
                    <w:p w14:paraId="378BBD0D"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06E065D5"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97234B">
                        <w:rPr>
                          <w:rFonts w:asciiTheme="majorHAnsi" w:hAnsiTheme="majorHAnsi" w:cs="Arial"/>
                          <w:b/>
                          <w:bCs/>
                          <w:color w:val="4A4A4A"/>
                          <w:sz w:val="24"/>
                          <w:szCs w:val="24"/>
                          <w:bdr w:val="none" w:sz="0" w:space="0" w:color="auto" w:frame="1"/>
                        </w:rPr>
                        <w:t>Funding for DNA collection in fibromyalgia.</w:t>
                      </w:r>
                    </w:p>
                    <w:p w14:paraId="69AF4224"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p>
                    <w:p w14:paraId="03894DE7"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97234B">
                        <w:rPr>
                          <w:rFonts w:asciiTheme="majorHAnsi" w:hAnsiTheme="majorHAnsi" w:cs="Arial"/>
                          <w:color w:val="4A4A4A"/>
                          <w:sz w:val="24"/>
                          <w:szCs w:val="24"/>
                        </w:rPr>
                        <w:t>Establish a DNA resource from 2000 people having chronic widespread pain (CWP) will be constructed and then genomic/</w:t>
                      </w:r>
                      <w:proofErr w:type="spellStart"/>
                      <w:r w:rsidRPr="0097234B">
                        <w:rPr>
                          <w:rFonts w:asciiTheme="majorHAnsi" w:hAnsiTheme="majorHAnsi" w:cs="Arial"/>
                          <w:color w:val="4A4A4A"/>
                          <w:sz w:val="24"/>
                          <w:szCs w:val="24"/>
                        </w:rPr>
                        <w:t>epigenomic</w:t>
                      </w:r>
                      <w:proofErr w:type="spellEnd"/>
                      <w:r w:rsidRPr="0097234B">
                        <w:rPr>
                          <w:rFonts w:asciiTheme="majorHAnsi" w:hAnsiTheme="majorHAnsi" w:cs="Arial"/>
                          <w:color w:val="4A4A4A"/>
                          <w:sz w:val="24"/>
                          <w:szCs w:val="24"/>
                        </w:rPr>
                        <w:t xml:space="preserve"> pain candidates identified in twins will be validated in patients.</w:t>
                      </w:r>
                    </w:p>
                    <w:p w14:paraId="457E3CD5" w14:textId="77777777" w:rsidR="0097277A" w:rsidRPr="00D60BE0" w:rsidRDefault="0097277A" w:rsidP="0097277A"/>
                  </w:txbxContent>
                </v:textbox>
                <w10:wrap type="square"/>
              </v:shape>
            </w:pict>
          </mc:Fallback>
        </mc:AlternateContent>
      </w:r>
    </w:p>
    <w:p w14:paraId="73C5685D" w14:textId="77777777" w:rsidR="0097277A" w:rsidRDefault="0097277A" w:rsidP="0097277A">
      <w:pPr>
        <w:rPr>
          <w:rFonts w:cs="Microsoft Sans Serif"/>
          <w:bCs/>
          <w:color w:val="B82049"/>
          <w:sz w:val="60"/>
          <w:szCs w:val="60"/>
        </w:rPr>
      </w:pPr>
      <w:r>
        <w:rPr>
          <w:rFonts w:cs="Microsoft Sans Serif"/>
          <w:bCs/>
          <w:color w:val="B82049"/>
          <w:sz w:val="60"/>
          <w:szCs w:val="60"/>
        </w:rPr>
        <w:t xml:space="preserve">        </w:t>
      </w:r>
    </w:p>
    <w:p w14:paraId="6D31FFC3" w14:textId="77777777" w:rsidR="0097277A" w:rsidRDefault="0097277A" w:rsidP="0097277A">
      <w:pPr>
        <w:rPr>
          <w:rFonts w:cs="Microsoft Sans Serif"/>
          <w:bCs/>
          <w:color w:val="B82049"/>
          <w:sz w:val="60"/>
          <w:szCs w:val="60"/>
        </w:rPr>
      </w:pPr>
    </w:p>
    <w:p w14:paraId="4ED0AA3B" w14:textId="77777777" w:rsidR="0097277A" w:rsidRDefault="0097277A" w:rsidP="0097277A">
      <w:pPr>
        <w:rPr>
          <w:rFonts w:cs="Microsoft Sans Serif"/>
          <w:bCs/>
          <w:color w:val="B82049"/>
          <w:sz w:val="60"/>
          <w:szCs w:val="60"/>
        </w:rPr>
      </w:pPr>
    </w:p>
    <w:p w14:paraId="2D9EE21A" w14:textId="77777777" w:rsidR="0097277A" w:rsidRDefault="0097277A" w:rsidP="00E61ADB">
      <w:pPr>
        <w:rPr>
          <w:rFonts w:cs="Microsoft Sans Serif"/>
          <w:b/>
          <w:bCs/>
          <w:color w:val="943634" w:themeColor="accent2" w:themeShade="BF"/>
          <w:sz w:val="60"/>
          <w:szCs w:val="60"/>
        </w:rPr>
      </w:pPr>
    </w:p>
    <w:p w14:paraId="4D569663" w14:textId="77777777" w:rsidR="0097277A" w:rsidRDefault="0097277A" w:rsidP="0097277A">
      <w:pPr>
        <w:rPr>
          <w:rFonts w:cs="Microsoft Sans Serif"/>
          <w:bCs/>
          <w:color w:val="B82049"/>
          <w:sz w:val="60"/>
          <w:szCs w:val="60"/>
        </w:rPr>
      </w:pPr>
      <w:r>
        <w:rPr>
          <w:rFonts w:cs="Microsoft Sans Serif"/>
          <w:bCs/>
          <w:color w:val="FAD600"/>
          <w:sz w:val="60"/>
          <w:szCs w:val="60"/>
        </w:rPr>
        <w:t>2011-2012</w:t>
      </w:r>
    </w:p>
    <w:p w14:paraId="2D5542CF" w14:textId="77777777" w:rsidR="0097277A" w:rsidRDefault="0097277A" w:rsidP="0097277A">
      <w:pPr>
        <w:rPr>
          <w:rFonts w:cs="Microsoft Sans Serif"/>
          <w:bCs/>
          <w:color w:val="B82049"/>
          <w:sz w:val="60"/>
          <w:szCs w:val="60"/>
        </w:rPr>
      </w:pPr>
      <w:r w:rsidRPr="00376367">
        <w:rPr>
          <w:rFonts w:cs="Microsoft Sans Serif"/>
          <w:b/>
          <w:bCs/>
          <w:noProof/>
          <w:color w:val="943634" w:themeColor="accent2" w:themeShade="BF"/>
          <w:sz w:val="60"/>
          <w:szCs w:val="60"/>
          <w:lang w:val="en-US"/>
        </w:rPr>
        <mc:AlternateContent>
          <mc:Choice Requires="wps">
            <w:drawing>
              <wp:anchor distT="0" distB="0" distL="114300" distR="114300" simplePos="0" relativeHeight="251691008" behindDoc="0" locked="0" layoutInCell="1" allowOverlap="1" wp14:anchorId="0E5C065F" wp14:editId="7B6D19B7">
                <wp:simplePos x="0" y="0"/>
                <wp:positionH relativeFrom="column">
                  <wp:posOffset>0</wp:posOffset>
                </wp:positionH>
                <wp:positionV relativeFrom="paragraph">
                  <wp:posOffset>222250</wp:posOffset>
                </wp:positionV>
                <wp:extent cx="2971800" cy="38862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971800" cy="3886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6E2C30"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8,217.74</w:t>
                            </w:r>
                          </w:p>
                          <w:p w14:paraId="5CA21583"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6 months  </w:t>
                            </w:r>
                          </w:p>
                          <w:p w14:paraId="512027E4" w14:textId="77777777" w:rsidR="0097277A" w:rsidRDefault="0097277A" w:rsidP="0097277A">
                            <w:pPr>
                              <w:pStyle w:val="font7"/>
                              <w:spacing w:before="0" w:beforeAutospacing="0" w:after="0" w:afterAutospacing="0"/>
                              <w:textAlignment w:val="baseline"/>
                              <w:rPr>
                                <w:rFonts w:asciiTheme="majorHAnsi" w:hAnsiTheme="majorHAnsi" w:cs="Arial"/>
                                <w:b/>
                                <w:bCs/>
                                <w:color w:val="4A4A4A"/>
                                <w:sz w:val="24"/>
                                <w:szCs w:val="24"/>
                                <w:bdr w:val="none" w:sz="0" w:space="0" w:color="auto" w:frame="1"/>
                              </w:rPr>
                            </w:pPr>
                          </w:p>
                          <w:p w14:paraId="59A745D8" w14:textId="77777777" w:rsidR="0097277A" w:rsidRPr="00BB39E7" w:rsidRDefault="0097277A" w:rsidP="0097277A">
                            <w:pPr>
                              <w:pStyle w:val="font7"/>
                              <w:spacing w:before="0" w:beforeAutospacing="0" w:after="0" w:afterAutospacing="0"/>
                              <w:textAlignment w:val="baseline"/>
                              <w:rPr>
                                <w:rFonts w:asciiTheme="majorHAnsi" w:hAnsiTheme="majorHAnsi" w:cs="Arial"/>
                                <w:color w:val="4A4A4A"/>
                                <w:sz w:val="24"/>
                                <w:szCs w:val="24"/>
                              </w:rPr>
                            </w:pPr>
                            <w:r w:rsidRPr="0097234B">
                              <w:rPr>
                                <w:rFonts w:asciiTheme="majorHAnsi" w:hAnsiTheme="majorHAnsi" w:cs="Arial"/>
                                <w:b/>
                                <w:bCs/>
                                <w:color w:val="4A4A4A"/>
                                <w:sz w:val="24"/>
                                <w:szCs w:val="24"/>
                                <w:bdr w:val="none" w:sz="0" w:space="0" w:color="auto" w:frame="1"/>
                              </w:rPr>
                              <w:t>Understandin</w:t>
                            </w:r>
                            <w:r>
                              <w:rPr>
                                <w:rFonts w:asciiTheme="majorHAnsi" w:hAnsiTheme="majorHAnsi" w:cs="Arial"/>
                                <w:b/>
                                <w:bCs/>
                                <w:color w:val="4A4A4A"/>
                                <w:sz w:val="24"/>
                                <w:szCs w:val="24"/>
                                <w:bdr w:val="none" w:sz="0" w:space="0" w:color="auto" w:frame="1"/>
                              </w:rPr>
                              <w:t>g the genetic predisposition to</w:t>
                            </w:r>
                            <w:r w:rsidRPr="0097234B">
                              <w:rPr>
                                <w:rFonts w:asciiTheme="majorHAnsi" w:hAnsiTheme="majorHAnsi" w:cs="Arial"/>
                                <w:b/>
                                <w:bCs/>
                                <w:color w:val="4A4A4A"/>
                                <w:sz w:val="24"/>
                                <w:szCs w:val="24"/>
                                <w:bdr w:val="none" w:sz="0" w:space="0" w:color="auto" w:frame="1"/>
                              </w:rPr>
                              <w:t xml:space="preserve"> migraine-a meta-analysis approach.</w:t>
                            </w:r>
                          </w:p>
                          <w:p w14:paraId="012F5E84" w14:textId="77777777" w:rsidR="0097277A" w:rsidRPr="0097234B" w:rsidRDefault="0097277A" w:rsidP="0097277A">
                            <w:pPr>
                              <w:pStyle w:val="font7"/>
                              <w:spacing w:before="0" w:beforeAutospacing="0" w:after="0" w:afterAutospacing="0"/>
                              <w:textAlignment w:val="baseline"/>
                              <w:rPr>
                                <w:rFonts w:asciiTheme="majorHAnsi" w:hAnsiTheme="majorHAnsi" w:cs="Arial"/>
                                <w:color w:val="4A4A4A"/>
                                <w:sz w:val="24"/>
                                <w:szCs w:val="24"/>
                              </w:rPr>
                            </w:pPr>
                          </w:p>
                          <w:p w14:paraId="1149A8C6"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97234B">
                              <w:rPr>
                                <w:rFonts w:asciiTheme="majorHAnsi" w:hAnsiTheme="majorHAnsi" w:cs="Arial"/>
                                <w:color w:val="4A4A4A"/>
                                <w:sz w:val="24"/>
                                <w:szCs w:val="24"/>
                              </w:rPr>
                              <w:t xml:space="preserve">Migraine is the most common brain disorder; </w:t>
                            </w:r>
                            <w:proofErr w:type="gramStart"/>
                            <w:r w:rsidRPr="0097234B">
                              <w:rPr>
                                <w:rFonts w:asciiTheme="majorHAnsi" w:hAnsiTheme="majorHAnsi" w:cs="Arial"/>
                                <w:color w:val="4A4A4A"/>
                                <w:sz w:val="24"/>
                                <w:szCs w:val="24"/>
                              </w:rPr>
                              <w:t>however</w:t>
                            </w:r>
                            <w:proofErr w:type="gramEnd"/>
                            <w:r w:rsidRPr="0097234B">
                              <w:rPr>
                                <w:rFonts w:asciiTheme="majorHAnsi" w:hAnsiTheme="majorHAnsi" w:cs="Arial"/>
                                <w:color w:val="4A4A4A"/>
                                <w:sz w:val="24"/>
                                <w:szCs w:val="24"/>
                              </w:rPr>
                              <w:t xml:space="preserve"> the molecular mechanisms giving rise to them are poorly understood. The migraine consortium involved research into the genetic determinants of migraine and its subsets, migraine with aura and migraine without aura.</w:t>
                            </w:r>
                          </w:p>
                          <w:p w14:paraId="51DC7DF6" w14:textId="77777777" w:rsidR="0097277A" w:rsidRPr="00D60BE0" w:rsidRDefault="0097277A" w:rsidP="009727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C065F" id="Text Box 22" o:spid="_x0000_s1033" type="#_x0000_t202" style="position:absolute;margin-left:0;margin-top:17.5pt;width:234pt;height:30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MudMCAAAYBgAADgAAAGRycy9lMm9Eb2MueG1srFRNb9swDL0P2H8QdE9tZ2mTGHUKN0WGAUVb&#10;LB16VmQpMaavSUribNh/HyXbadrtsA672BRJUeR7JC+vGinQjllXa1Xg7CzFiCmqq1qtC/zlcTGY&#10;YOQ8URURWrECH5jDV7P37y73JmdDvdGiYhZBEOXyvSnwxnuTJ4mjGyaJO9OGKTBybSXxcLTrpLJk&#10;D9GlSIZpepHsta2M1ZQ5B9qb1ohnMT7njPp7zh3zSBQYcvPxa+N3Fb7J7JLka0vMpqZdGuQfspCk&#10;VvDoMdQN8QRtbf1bKFlTq53m/oxqmWjOa8piDVBNlr6qZrkhhsVaABxnjjC5/xeW3u0eLKqrAg+H&#10;GCkigaNH1nh0rRsEKsBnb1wObksDjr4BPfDc6x0oQ9kNtzL8oSAEdkD6cEQ3RKOgHE7H2SQFEwXb&#10;h8nkAvgLcZLn68Y6/5FpiYJQYAv0RVTJ7tb51rV3Ca8pvaiFiBQK9UIBMVsNiz3Q3iY5pAJi8AxJ&#10;RX5+zM/Hw3J8Ph1clOfZYJSlk0FZpsPBzaJMy3S0mE9H1z8hC0myUb6HTjHQZwEiQGIhyLpjJZj/&#10;jhZJ6IsmzrIktk9bHwSOkPSpJgH+FuYo+YNgoQChPjMOxEW0gyKODJsLi3YEmp1QypSPREUwwDt4&#10;cQDsLRc7/whZhPItl1vw+5e18sfLslbaRmpfpV197VPmrT+AcVJ3EH2zamLHjvsuXOnqAM1pdTve&#10;ztBFDQ10S5x/IBbmGZoOdpS/hw8Xel9g3UkYbbT9/id98Ac+wYpRYL3A7tuWWIaR+KRgAKfZaBQW&#10;SjyMoIfgYE8tq1OL2sq5BlYy2IaGRjH4e9GL3Gr5BKusDK+CiSgKbxfY9+Lct1sLViFlZRmdYIUY&#10;4m/V0tAQOpAUxuOxeSLWdDPkoZHudL9JSP5qlFrfcFPpcus1r+OcBZxbVDv8Yf3EtuxWZdhvp+fo&#10;9bzQZ78AAAD//wMAUEsDBBQABgAIAAAAIQAw4Wyz3AAAAAcBAAAPAAAAZHJzL2Rvd25yZXYueG1s&#10;TI9PT8MwDMXvSHyHyEjcWAJ0ZZS6EwJxBW38kbhljddWNE7VZGv59pgTnPysZ733c7mefa+ONMYu&#10;MMLlwoAiroPruEF4e326WIGKybKzfWBC+KYI6+r0pLSFCxNv6LhNjZIQjoVFaFMaCq1j3ZK3cREG&#10;YvH2YfQ2yTo22o12knDf6ytjcu1tx9LQ2oEeWqq/tgeP8P68//zIzEvz6JfDFGaj2d9qxPOz+f4O&#10;VKI5/R3DL76gQyVMu3BgF1WPII8khOulTHGzfCVih5BnNwZ0Ver//NUPAAAA//8DAFBLAQItABQA&#10;BgAIAAAAIQDkmcPA+wAAAOEBAAATAAAAAAAAAAAAAAAAAAAAAABbQ29udGVudF9UeXBlc10ueG1s&#10;UEsBAi0AFAAGAAgAAAAhACOyauHXAAAAlAEAAAsAAAAAAAAAAAAAAAAALAEAAF9yZWxzLy5yZWxz&#10;UEsBAi0AFAAGAAgAAAAhAHf8jLnTAgAAGAYAAA4AAAAAAAAAAAAAAAAALAIAAGRycy9lMm9Eb2Mu&#10;eG1sUEsBAi0AFAAGAAgAAAAhADDhbLPcAAAABwEAAA8AAAAAAAAAAAAAAAAAKwUAAGRycy9kb3du&#10;cmV2LnhtbFBLBQYAAAAABAAEAPMAAAA0BgAAAAA=&#10;" filled="f" stroked="f">
                <v:textbox>
                  <w:txbxContent>
                    <w:p w14:paraId="4B6E2C30"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8,217.74</w:t>
                      </w:r>
                    </w:p>
                    <w:p w14:paraId="5CA21583"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6 months  </w:t>
                      </w:r>
                    </w:p>
                    <w:p w14:paraId="512027E4" w14:textId="77777777" w:rsidR="0097277A" w:rsidRDefault="0097277A" w:rsidP="0097277A">
                      <w:pPr>
                        <w:pStyle w:val="font7"/>
                        <w:spacing w:before="0" w:beforeAutospacing="0" w:after="0" w:afterAutospacing="0"/>
                        <w:textAlignment w:val="baseline"/>
                        <w:rPr>
                          <w:rFonts w:asciiTheme="majorHAnsi" w:hAnsiTheme="majorHAnsi" w:cs="Arial"/>
                          <w:b/>
                          <w:bCs/>
                          <w:color w:val="4A4A4A"/>
                          <w:sz w:val="24"/>
                          <w:szCs w:val="24"/>
                          <w:bdr w:val="none" w:sz="0" w:space="0" w:color="auto" w:frame="1"/>
                        </w:rPr>
                      </w:pPr>
                    </w:p>
                    <w:p w14:paraId="59A745D8" w14:textId="77777777" w:rsidR="0097277A" w:rsidRPr="00BB39E7" w:rsidRDefault="0097277A" w:rsidP="0097277A">
                      <w:pPr>
                        <w:pStyle w:val="font7"/>
                        <w:spacing w:before="0" w:beforeAutospacing="0" w:after="0" w:afterAutospacing="0"/>
                        <w:textAlignment w:val="baseline"/>
                        <w:rPr>
                          <w:rFonts w:asciiTheme="majorHAnsi" w:hAnsiTheme="majorHAnsi" w:cs="Arial"/>
                          <w:color w:val="4A4A4A"/>
                          <w:sz w:val="24"/>
                          <w:szCs w:val="24"/>
                        </w:rPr>
                      </w:pPr>
                      <w:r w:rsidRPr="0097234B">
                        <w:rPr>
                          <w:rFonts w:asciiTheme="majorHAnsi" w:hAnsiTheme="majorHAnsi" w:cs="Arial"/>
                          <w:b/>
                          <w:bCs/>
                          <w:color w:val="4A4A4A"/>
                          <w:sz w:val="24"/>
                          <w:szCs w:val="24"/>
                          <w:bdr w:val="none" w:sz="0" w:space="0" w:color="auto" w:frame="1"/>
                        </w:rPr>
                        <w:t>Understandin</w:t>
                      </w:r>
                      <w:r>
                        <w:rPr>
                          <w:rFonts w:asciiTheme="majorHAnsi" w:hAnsiTheme="majorHAnsi" w:cs="Arial"/>
                          <w:b/>
                          <w:bCs/>
                          <w:color w:val="4A4A4A"/>
                          <w:sz w:val="24"/>
                          <w:szCs w:val="24"/>
                          <w:bdr w:val="none" w:sz="0" w:space="0" w:color="auto" w:frame="1"/>
                        </w:rPr>
                        <w:t>g the genetic predisposition to</w:t>
                      </w:r>
                      <w:r w:rsidRPr="0097234B">
                        <w:rPr>
                          <w:rFonts w:asciiTheme="majorHAnsi" w:hAnsiTheme="majorHAnsi" w:cs="Arial"/>
                          <w:b/>
                          <w:bCs/>
                          <w:color w:val="4A4A4A"/>
                          <w:sz w:val="24"/>
                          <w:szCs w:val="24"/>
                          <w:bdr w:val="none" w:sz="0" w:space="0" w:color="auto" w:frame="1"/>
                        </w:rPr>
                        <w:t xml:space="preserve"> migraine-a meta-analysis approach.</w:t>
                      </w:r>
                    </w:p>
                    <w:p w14:paraId="012F5E84" w14:textId="77777777" w:rsidR="0097277A" w:rsidRPr="0097234B" w:rsidRDefault="0097277A" w:rsidP="0097277A">
                      <w:pPr>
                        <w:pStyle w:val="font7"/>
                        <w:spacing w:before="0" w:beforeAutospacing="0" w:after="0" w:afterAutospacing="0"/>
                        <w:textAlignment w:val="baseline"/>
                        <w:rPr>
                          <w:rFonts w:asciiTheme="majorHAnsi" w:hAnsiTheme="majorHAnsi" w:cs="Arial"/>
                          <w:color w:val="4A4A4A"/>
                          <w:sz w:val="24"/>
                          <w:szCs w:val="24"/>
                        </w:rPr>
                      </w:pPr>
                    </w:p>
                    <w:p w14:paraId="1149A8C6" w14:textId="77777777" w:rsidR="0097277A" w:rsidRPr="0097234B" w:rsidRDefault="0097277A" w:rsidP="0097277A">
                      <w:pPr>
                        <w:pStyle w:val="font7"/>
                        <w:spacing w:before="0" w:beforeAutospacing="0" w:after="0" w:afterAutospacing="0" w:line="336" w:lineRule="atLeast"/>
                        <w:textAlignment w:val="baseline"/>
                        <w:rPr>
                          <w:rFonts w:asciiTheme="majorHAnsi" w:hAnsiTheme="majorHAnsi" w:cs="Arial"/>
                          <w:color w:val="4A4A4A"/>
                          <w:sz w:val="24"/>
                          <w:szCs w:val="24"/>
                        </w:rPr>
                      </w:pPr>
                      <w:r w:rsidRPr="0097234B">
                        <w:rPr>
                          <w:rFonts w:asciiTheme="majorHAnsi" w:hAnsiTheme="majorHAnsi" w:cs="Arial"/>
                          <w:color w:val="4A4A4A"/>
                          <w:sz w:val="24"/>
                          <w:szCs w:val="24"/>
                        </w:rPr>
                        <w:t xml:space="preserve">Migraine is the most common brain disorder; </w:t>
                      </w:r>
                      <w:proofErr w:type="gramStart"/>
                      <w:r w:rsidRPr="0097234B">
                        <w:rPr>
                          <w:rFonts w:asciiTheme="majorHAnsi" w:hAnsiTheme="majorHAnsi" w:cs="Arial"/>
                          <w:color w:val="4A4A4A"/>
                          <w:sz w:val="24"/>
                          <w:szCs w:val="24"/>
                        </w:rPr>
                        <w:t>however</w:t>
                      </w:r>
                      <w:proofErr w:type="gramEnd"/>
                      <w:r w:rsidRPr="0097234B">
                        <w:rPr>
                          <w:rFonts w:asciiTheme="majorHAnsi" w:hAnsiTheme="majorHAnsi" w:cs="Arial"/>
                          <w:color w:val="4A4A4A"/>
                          <w:sz w:val="24"/>
                          <w:szCs w:val="24"/>
                        </w:rPr>
                        <w:t xml:space="preserve"> the molecular mechanisms giving rise to them are poorly understood. The migraine consortium involved research into the genetic determinants of migraine and its subsets, migraine with aura and migraine without aura.</w:t>
                      </w:r>
                    </w:p>
                    <w:p w14:paraId="51DC7DF6" w14:textId="77777777" w:rsidR="0097277A" w:rsidRPr="00D60BE0" w:rsidRDefault="0097277A" w:rsidP="0097277A"/>
                  </w:txbxContent>
                </v:textbox>
                <w10:wrap type="square"/>
              </v:shape>
            </w:pict>
          </mc:Fallback>
        </mc:AlternateContent>
      </w:r>
      <w:r>
        <w:rPr>
          <w:rFonts w:cs="Microsoft Sans Serif"/>
          <w:bCs/>
          <w:color w:val="B82049"/>
          <w:sz w:val="60"/>
          <w:szCs w:val="60"/>
        </w:rPr>
        <w:t xml:space="preserve">     </w:t>
      </w:r>
      <w:r w:rsidRPr="00376367">
        <w:rPr>
          <w:rFonts w:cs="Microsoft Sans Serif"/>
          <w:b/>
          <w:bCs/>
          <w:noProof/>
          <w:sz w:val="60"/>
          <w:szCs w:val="60"/>
          <w:lang w:val="en-US"/>
        </w:rPr>
        <w:drawing>
          <wp:inline distT="0" distB="0" distL="0" distR="0" wp14:anchorId="23806BF5" wp14:editId="10BA4DD4">
            <wp:extent cx="2977282" cy="2680600"/>
            <wp:effectExtent l="0" t="0" r="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8701" cy="2681878"/>
                    </a:xfrm>
                    <a:prstGeom prst="rect">
                      <a:avLst/>
                    </a:prstGeom>
                    <a:noFill/>
                    <a:ln>
                      <a:noFill/>
                    </a:ln>
                  </pic:spPr>
                </pic:pic>
              </a:graphicData>
            </a:graphic>
          </wp:inline>
        </w:drawing>
      </w:r>
    </w:p>
    <w:p w14:paraId="3AF0BBD1" w14:textId="77777777" w:rsidR="0097277A" w:rsidRDefault="0097277A" w:rsidP="0097277A">
      <w:pPr>
        <w:rPr>
          <w:rFonts w:cs="Microsoft Sans Serif"/>
          <w:bCs/>
          <w:color w:val="B82049"/>
          <w:sz w:val="60"/>
          <w:szCs w:val="60"/>
        </w:rPr>
      </w:pPr>
    </w:p>
    <w:p w14:paraId="406218BE" w14:textId="77777777" w:rsidR="0097277A" w:rsidRDefault="0097277A" w:rsidP="0097277A">
      <w:pPr>
        <w:rPr>
          <w:rFonts w:cs="Microsoft Sans Serif"/>
          <w:bCs/>
          <w:color w:val="B82049"/>
          <w:sz w:val="60"/>
          <w:szCs w:val="60"/>
        </w:rPr>
      </w:pPr>
      <w:r>
        <w:rPr>
          <w:rFonts w:cs="Microsoft Sans Serif"/>
          <w:bCs/>
          <w:color w:val="B82049"/>
          <w:sz w:val="60"/>
          <w:szCs w:val="60"/>
        </w:rPr>
        <w:t xml:space="preserve">    </w:t>
      </w:r>
    </w:p>
    <w:p w14:paraId="2FE8F9AD" w14:textId="77777777" w:rsidR="0097277A" w:rsidRDefault="0097277A" w:rsidP="00E61ADB">
      <w:pPr>
        <w:rPr>
          <w:rFonts w:cs="Microsoft Sans Serif"/>
          <w:b/>
          <w:bCs/>
          <w:color w:val="943634" w:themeColor="accent2" w:themeShade="BF"/>
          <w:sz w:val="60"/>
          <w:szCs w:val="60"/>
        </w:rPr>
      </w:pPr>
    </w:p>
    <w:p w14:paraId="7210CBCA" w14:textId="77777777" w:rsidR="002A2DA8" w:rsidRPr="00376367" w:rsidRDefault="002A2DA8" w:rsidP="002A2DA8">
      <w:pPr>
        <w:rPr>
          <w:rFonts w:cs="Microsoft Sans Serif"/>
          <w:b/>
          <w:bCs/>
          <w:sz w:val="60"/>
          <w:szCs w:val="60"/>
        </w:rPr>
      </w:pPr>
      <w:r w:rsidRPr="00376367">
        <w:rPr>
          <w:rFonts w:cs="Microsoft Sans Serif"/>
          <w:bCs/>
          <w:sz w:val="60"/>
          <w:szCs w:val="60"/>
        </w:rPr>
        <w:t xml:space="preserve">Final reports and </w:t>
      </w:r>
      <w:r w:rsidRPr="00376367">
        <w:rPr>
          <w:rFonts w:cs="Microsoft Sans Serif"/>
          <w:bCs/>
          <w:sz w:val="60"/>
          <w:szCs w:val="60"/>
        </w:rPr>
        <w:lastRenderedPageBreak/>
        <w:t xml:space="preserve">publications </w:t>
      </w:r>
    </w:p>
    <w:p w14:paraId="4BBB3331" w14:textId="4ECB5D3E" w:rsidR="002A2DA8" w:rsidRPr="00C92F1B" w:rsidRDefault="002A2DA8" w:rsidP="002A2DA8">
      <w:pPr>
        <w:rPr>
          <w:rFonts w:cs="Microsoft Sans Serif"/>
          <w:b/>
          <w:bCs/>
          <w:color w:val="2935FA"/>
          <w:sz w:val="60"/>
          <w:szCs w:val="60"/>
        </w:rPr>
      </w:pPr>
      <w:r w:rsidRPr="00595F2E">
        <w:rPr>
          <w:rFonts w:cs="Microsoft Sans Serif"/>
          <w:b/>
          <w:bCs/>
          <w:color w:val="2935FA"/>
          <w:sz w:val="60"/>
          <w:szCs w:val="60"/>
        </w:rPr>
        <w:t xml:space="preserve">Equipment </w:t>
      </w:r>
    </w:p>
    <w:p w14:paraId="67A7CB98" w14:textId="77777777" w:rsidR="002A2DA8" w:rsidRPr="0085016E" w:rsidRDefault="002A2DA8" w:rsidP="002A2DA8">
      <w:pPr>
        <w:rPr>
          <w:rFonts w:cs="Microsoft Sans Serif"/>
          <w:bCs/>
          <w:color w:val="B82049"/>
          <w:sz w:val="60"/>
          <w:szCs w:val="60"/>
        </w:rPr>
      </w:pPr>
      <w:r w:rsidRPr="0085016E">
        <w:rPr>
          <w:rFonts w:cs="Microsoft Sans Serif"/>
          <w:bCs/>
          <w:color w:val="B82049"/>
          <w:sz w:val="60"/>
          <w:szCs w:val="60"/>
        </w:rPr>
        <w:t>2016</w:t>
      </w:r>
      <w:r w:rsidRPr="0085016E">
        <w:rPr>
          <w:rFonts w:cs="Microsoft Sans Serif"/>
          <w:bCs/>
          <w:color w:val="B82049"/>
          <w:sz w:val="60"/>
          <w:szCs w:val="60"/>
        </w:rPr>
        <w:tab/>
      </w:r>
    </w:p>
    <w:p w14:paraId="2B3A7C88" w14:textId="77777777" w:rsidR="002A2DA8" w:rsidRPr="00376367" w:rsidRDefault="002A2DA8" w:rsidP="002A2DA8">
      <w:pPr>
        <w:shd w:val="clear" w:color="auto" w:fill="FFFFFF"/>
        <w:rPr>
          <w:rFonts w:eastAsia="Times New Roman" w:cs="Times New Roman"/>
          <w:b/>
          <w:color w:val="000000"/>
        </w:rPr>
      </w:pPr>
    </w:p>
    <w:p w14:paraId="7DC83FF9" w14:textId="77777777" w:rsidR="002A2DA8" w:rsidRPr="00376367" w:rsidRDefault="002A2DA8" w:rsidP="002A2DA8">
      <w:pPr>
        <w:shd w:val="clear" w:color="auto" w:fill="FFFFFF"/>
        <w:rPr>
          <w:rFonts w:eastAsia="Times New Roman" w:cs="Times New Roman"/>
          <w:b/>
          <w:color w:val="000000"/>
        </w:rPr>
      </w:pPr>
      <w:r w:rsidRPr="00376367">
        <w:rPr>
          <w:rFonts w:eastAsia="Times New Roman" w:cs="Times New Roman"/>
          <w:b/>
          <w:color w:val="000000"/>
        </w:rPr>
        <w:t xml:space="preserve">DEXA MACHINE </w:t>
      </w:r>
    </w:p>
    <w:p w14:paraId="0BA731FE" w14:textId="77777777" w:rsidR="00DF35EB" w:rsidRDefault="00DF35EB" w:rsidP="00DF35E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707</w:t>
      </w:r>
    </w:p>
    <w:p w14:paraId="515D843E" w14:textId="2977CD80" w:rsidR="00DF35EB" w:rsidRPr="00DF35EB" w:rsidRDefault="00DF35EB" w:rsidP="00DF35E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one off </w:t>
      </w:r>
    </w:p>
    <w:p w14:paraId="0F00E106" w14:textId="77777777" w:rsidR="002A2DA8" w:rsidRPr="00376367" w:rsidRDefault="002A2DA8" w:rsidP="002A2DA8">
      <w:pPr>
        <w:shd w:val="clear" w:color="auto" w:fill="FFFFFF"/>
        <w:rPr>
          <w:rFonts w:eastAsia="Times New Roman" w:cs="Times New Roman"/>
          <w:color w:val="000000"/>
        </w:rPr>
      </w:pPr>
    </w:p>
    <w:p w14:paraId="2FC5540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A DEXA scan is a special type of X-ray that measures bone mineral density (BMD). DEXA stands for  </w:t>
      </w:r>
    </w:p>
    <w:p w14:paraId="4035A13B"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dual energy X-ray absorptiometry".  DEXA scans are often used to diagnose or assess someone's  </w:t>
      </w:r>
    </w:p>
    <w:p w14:paraId="6477249B"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risk of osteoporosis, a condition that weakens bones and makes them more likely to break. As well  </w:t>
      </w:r>
    </w:p>
    <w:p w14:paraId="49C435C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as being quick and painless, a DEXA scan is more effective than normal X-rays in identifying low  </w:t>
      </w:r>
    </w:p>
    <w:p w14:paraId="075033F1"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bone mineral density. </w:t>
      </w:r>
    </w:p>
    <w:p w14:paraId="2AE568D0" w14:textId="77777777" w:rsidR="002A2DA8" w:rsidRPr="00376367" w:rsidRDefault="002A2DA8" w:rsidP="002A2DA8">
      <w:pPr>
        <w:shd w:val="clear" w:color="auto" w:fill="FFFFFF"/>
        <w:rPr>
          <w:rFonts w:eastAsia="Times New Roman" w:cs="Times New Roman"/>
          <w:color w:val="000000"/>
        </w:rPr>
      </w:pPr>
    </w:p>
    <w:p w14:paraId="3DF2B93F"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The CDRF has provided funds towards the cost of the DTR’s DEXA machine. The DEXA machine is a  </w:t>
      </w:r>
    </w:p>
    <w:p w14:paraId="23B97CE1"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crucial part of the twin visit, and the results from it are always shared with twin volunteers. This  </w:t>
      </w:r>
    </w:p>
    <w:p w14:paraId="1DF8992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information has been clinically useful for a number of twins in alerting them to low bone mineral  </w:t>
      </w:r>
    </w:p>
    <w:p w14:paraId="65187011"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density and enabling them to seek early treatment.  </w:t>
      </w:r>
    </w:p>
    <w:p w14:paraId="75902286" w14:textId="77777777" w:rsidR="002A2DA8" w:rsidRPr="00376367" w:rsidRDefault="002A2DA8" w:rsidP="002A2DA8">
      <w:pPr>
        <w:shd w:val="clear" w:color="auto" w:fill="FFFFFF"/>
        <w:rPr>
          <w:rFonts w:eastAsia="Times New Roman" w:cs="Times New Roman"/>
          <w:color w:val="000000"/>
        </w:rPr>
      </w:pPr>
    </w:p>
    <w:p w14:paraId="35897387"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The DEXA image data that is collected is of great value nationally and internationally, with a large  </w:t>
      </w:r>
    </w:p>
    <w:p w14:paraId="7521DDD4"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consortium based in The Netherlands (GEFOS) continuing to use the data to find genetic variants  </w:t>
      </w:r>
    </w:p>
    <w:p w14:paraId="2F47FB6A"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associated with the control of bone mineral density (BMD) and fragility fractures. In addition, the  </w:t>
      </w:r>
    </w:p>
    <w:p w14:paraId="7784CC7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data is being used to study the relationship between BMD and intervertebral disc degeneration,  </w:t>
      </w:r>
    </w:p>
    <w:p w14:paraId="3CA53C4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one of the major causes of back pain, in collaboration with Hong Kong University and builds on a  </w:t>
      </w:r>
    </w:p>
    <w:p w14:paraId="2A069FF3"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previous published research (see reference below). </w:t>
      </w:r>
    </w:p>
    <w:p w14:paraId="5B33088A" w14:textId="77777777" w:rsidR="002A2DA8" w:rsidRPr="00376367" w:rsidRDefault="002A2DA8" w:rsidP="002A2DA8">
      <w:pPr>
        <w:shd w:val="clear" w:color="auto" w:fill="FFFFFF"/>
        <w:rPr>
          <w:rFonts w:eastAsia="Times New Roman" w:cs="Times New Roman"/>
          <w:color w:val="000000"/>
        </w:rPr>
      </w:pPr>
    </w:p>
    <w:p w14:paraId="4FDB791D"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The data from the DEXA machine is also playing a critical role in our studies of metabolic syndrome </w:t>
      </w:r>
    </w:p>
    <w:p w14:paraId="31C2255A"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based on our knowledge that the way in which fat is distributed around the body influences its risk </w:t>
      </w:r>
    </w:p>
    <w:p w14:paraId="001FC30B"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to health. The DEXA results have also been used to study the metabolic disturbance seen in  </w:t>
      </w:r>
    </w:p>
    <w:p w14:paraId="5D8A2C33"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chronic widespread pain, which is associated with raised body mass index. Using DEXA results, DTR </w:t>
      </w:r>
    </w:p>
    <w:p w14:paraId="18CE8B01"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researchers showed for the first time that the most highly associated measure with pain was fat  </w:t>
      </w:r>
    </w:p>
    <w:p w14:paraId="46B76B7F"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mass over height squared, proving that it is indeed fat that plays a role rather than other tissues.  </w:t>
      </w:r>
    </w:p>
    <w:p w14:paraId="05A3C194" w14:textId="77777777" w:rsidR="002A2DA8" w:rsidRPr="00376367" w:rsidRDefault="002A2DA8" w:rsidP="002A2DA8">
      <w:pPr>
        <w:shd w:val="clear" w:color="auto" w:fill="FFFFFF"/>
        <w:rPr>
          <w:rFonts w:eastAsia="Times New Roman" w:cs="Times New Roman"/>
          <w:color w:val="000000"/>
        </w:rPr>
      </w:pPr>
    </w:p>
    <w:p w14:paraId="76460774"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Researchers have also shown that increased weight precedes the onset of chronic widespread  </w:t>
      </w:r>
    </w:p>
    <w:p w14:paraId="7798F249"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pain, so we can use this information to consider fat as a true risk factor for pain, and are now  </w:t>
      </w:r>
    </w:p>
    <w:p w14:paraId="4193D22E"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trying to ascertain why.</w:t>
      </w:r>
    </w:p>
    <w:p w14:paraId="5EF30BB2" w14:textId="77777777" w:rsidR="002A2DA8" w:rsidRPr="00376367" w:rsidRDefault="002A2DA8" w:rsidP="002A2DA8">
      <w:pPr>
        <w:shd w:val="clear" w:color="auto" w:fill="FFFFFF"/>
        <w:rPr>
          <w:rFonts w:eastAsia="Times New Roman" w:cs="Times New Roman"/>
          <w:color w:val="000000"/>
          <w:sz w:val="20"/>
          <w:szCs w:val="20"/>
        </w:rPr>
      </w:pPr>
    </w:p>
    <w:p w14:paraId="52843D92" w14:textId="77777777" w:rsidR="00C92F1B" w:rsidRDefault="00C92F1B" w:rsidP="002A2DA8">
      <w:pPr>
        <w:shd w:val="clear" w:color="auto" w:fill="FFFFFF"/>
        <w:rPr>
          <w:rFonts w:eastAsia="Times New Roman" w:cs="Times New Roman"/>
          <w:b/>
          <w:color w:val="000000"/>
        </w:rPr>
      </w:pPr>
    </w:p>
    <w:p w14:paraId="2D149577" w14:textId="77777777" w:rsidR="002A2DA8" w:rsidRPr="00376367" w:rsidRDefault="002A2DA8" w:rsidP="002A2DA8">
      <w:pPr>
        <w:shd w:val="clear" w:color="auto" w:fill="FFFFFF"/>
        <w:rPr>
          <w:rFonts w:eastAsia="Times New Roman" w:cs="Times New Roman"/>
          <w:b/>
          <w:color w:val="000000"/>
        </w:rPr>
      </w:pPr>
      <w:r w:rsidRPr="00376367">
        <w:rPr>
          <w:rFonts w:eastAsia="Times New Roman" w:cs="Times New Roman"/>
          <w:b/>
          <w:color w:val="000000"/>
        </w:rPr>
        <w:t>PUBLICATIONS</w:t>
      </w:r>
    </w:p>
    <w:p w14:paraId="09B6BBFE" w14:textId="77777777" w:rsidR="002A2DA8" w:rsidRPr="00376367" w:rsidRDefault="002A2DA8" w:rsidP="002A2DA8">
      <w:pPr>
        <w:shd w:val="clear" w:color="auto" w:fill="FFFFFF"/>
        <w:rPr>
          <w:rFonts w:eastAsia="Times New Roman" w:cs="Times New Roman"/>
          <w:color w:val="000000"/>
        </w:rPr>
      </w:pPr>
      <w:proofErr w:type="spellStart"/>
      <w:r w:rsidRPr="00376367">
        <w:rPr>
          <w:rFonts w:eastAsia="Times New Roman" w:cs="Times New Roman"/>
          <w:color w:val="000000"/>
        </w:rPr>
        <w:t>Livshits</w:t>
      </w:r>
      <w:proofErr w:type="spellEnd"/>
      <w:r w:rsidRPr="00376367">
        <w:rPr>
          <w:rFonts w:eastAsia="Times New Roman" w:cs="Times New Roman"/>
          <w:color w:val="000000"/>
        </w:rPr>
        <w:t xml:space="preserve"> G, Macgregor AJ, </w:t>
      </w:r>
      <w:proofErr w:type="spellStart"/>
      <w:r w:rsidRPr="00376367">
        <w:rPr>
          <w:rFonts w:eastAsia="Times New Roman" w:cs="Times New Roman"/>
          <w:color w:val="000000"/>
        </w:rPr>
        <w:t>Gieger</w:t>
      </w:r>
      <w:proofErr w:type="spellEnd"/>
      <w:r w:rsidRPr="00376367">
        <w:rPr>
          <w:rFonts w:eastAsia="Times New Roman" w:cs="Times New Roman"/>
          <w:color w:val="000000"/>
        </w:rPr>
        <w:t xml:space="preserve"> C, Malkin I, </w:t>
      </w:r>
      <w:proofErr w:type="spellStart"/>
      <w:r w:rsidRPr="00376367">
        <w:rPr>
          <w:rFonts w:eastAsia="Times New Roman" w:cs="Times New Roman"/>
          <w:color w:val="000000"/>
        </w:rPr>
        <w:t>Moayyeri</w:t>
      </w:r>
      <w:proofErr w:type="spellEnd"/>
      <w:r w:rsidRPr="00376367">
        <w:rPr>
          <w:rFonts w:eastAsia="Times New Roman" w:cs="Times New Roman"/>
          <w:color w:val="000000"/>
        </w:rPr>
        <w:t xml:space="preserve"> A, </w:t>
      </w:r>
      <w:proofErr w:type="spellStart"/>
      <w:r w:rsidRPr="00376367">
        <w:rPr>
          <w:rFonts w:eastAsia="Times New Roman" w:cs="Times New Roman"/>
          <w:color w:val="000000"/>
        </w:rPr>
        <w:t>Grallert</w:t>
      </w:r>
      <w:proofErr w:type="spellEnd"/>
      <w:r w:rsidRPr="00376367">
        <w:rPr>
          <w:rFonts w:eastAsia="Times New Roman" w:cs="Times New Roman"/>
          <w:color w:val="000000"/>
        </w:rPr>
        <w:t xml:space="preserve"> H, </w:t>
      </w:r>
      <w:proofErr w:type="spellStart"/>
      <w:r w:rsidRPr="00376367">
        <w:rPr>
          <w:rFonts w:eastAsia="Times New Roman" w:cs="Times New Roman"/>
          <w:color w:val="000000"/>
        </w:rPr>
        <w:t>Emeny</w:t>
      </w:r>
      <w:proofErr w:type="spellEnd"/>
      <w:r w:rsidRPr="00376367">
        <w:rPr>
          <w:rFonts w:eastAsia="Times New Roman" w:cs="Times New Roman"/>
          <w:color w:val="000000"/>
        </w:rPr>
        <w:t xml:space="preserve"> RT, Spector T,  </w:t>
      </w:r>
    </w:p>
    <w:p w14:paraId="4256B6DF" w14:textId="77777777" w:rsidR="002A2DA8" w:rsidRPr="00376367" w:rsidRDefault="002A2DA8" w:rsidP="002A2DA8">
      <w:pPr>
        <w:shd w:val="clear" w:color="auto" w:fill="FFFFFF"/>
        <w:rPr>
          <w:rFonts w:eastAsia="Times New Roman" w:cs="Times New Roman"/>
          <w:color w:val="000000"/>
        </w:rPr>
      </w:pPr>
      <w:proofErr w:type="spellStart"/>
      <w:r w:rsidRPr="00376367">
        <w:rPr>
          <w:rFonts w:eastAsia="Times New Roman" w:cs="Times New Roman"/>
          <w:color w:val="000000"/>
        </w:rPr>
        <w:t>Kastenmüller</w:t>
      </w:r>
      <w:proofErr w:type="spellEnd"/>
      <w:r w:rsidRPr="00376367">
        <w:rPr>
          <w:rFonts w:eastAsia="Times New Roman" w:cs="Times New Roman"/>
          <w:color w:val="000000"/>
        </w:rPr>
        <w:t xml:space="preserve"> G, </w:t>
      </w:r>
      <w:r w:rsidRPr="00376367">
        <w:rPr>
          <w:rFonts w:eastAsia="Times New Roman" w:cs="Times New Roman"/>
          <w:b/>
          <w:color w:val="000000"/>
        </w:rPr>
        <w:t>Williams FM</w:t>
      </w:r>
      <w:r w:rsidRPr="00376367">
        <w:rPr>
          <w:rFonts w:eastAsia="Times New Roman" w:cs="Times New Roman"/>
          <w:color w:val="000000"/>
        </w:rPr>
        <w:t xml:space="preserve">. An omics investigation into chronic widespread musculoskeletal pain </w:t>
      </w:r>
    </w:p>
    <w:p w14:paraId="13B25A50"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reveals </w:t>
      </w:r>
      <w:proofErr w:type="spellStart"/>
      <w:r w:rsidRPr="00376367">
        <w:rPr>
          <w:rFonts w:eastAsia="Times New Roman" w:cs="Times New Roman"/>
          <w:color w:val="000000"/>
        </w:rPr>
        <w:t>epiandrosterone</w:t>
      </w:r>
      <w:proofErr w:type="spellEnd"/>
      <w:r w:rsidRPr="00376367">
        <w:rPr>
          <w:rFonts w:eastAsia="Times New Roman" w:cs="Times New Roman"/>
          <w:color w:val="000000"/>
        </w:rPr>
        <w:t xml:space="preserve"> </w:t>
      </w:r>
      <w:proofErr w:type="spellStart"/>
      <w:r w:rsidRPr="00376367">
        <w:rPr>
          <w:rFonts w:eastAsia="Times New Roman" w:cs="Times New Roman"/>
          <w:color w:val="000000"/>
        </w:rPr>
        <w:t>sulfate</w:t>
      </w:r>
      <w:proofErr w:type="spellEnd"/>
      <w:r w:rsidRPr="00376367">
        <w:rPr>
          <w:rFonts w:eastAsia="Times New Roman" w:cs="Times New Roman"/>
          <w:color w:val="000000"/>
        </w:rPr>
        <w:t xml:space="preserve"> as a potential biomarker.</w:t>
      </w:r>
      <w:r w:rsidRPr="00376367">
        <w:rPr>
          <w:rFonts w:eastAsia="Times New Roman" w:cs="Times New Roman"/>
          <w:b/>
          <w:color w:val="000000"/>
        </w:rPr>
        <w:t xml:space="preserve"> Pain</w:t>
      </w:r>
      <w:r w:rsidRPr="00376367">
        <w:rPr>
          <w:rFonts w:eastAsia="Times New Roman" w:cs="Times New Roman"/>
          <w:color w:val="000000"/>
        </w:rPr>
        <w:t xml:space="preserve">. 2015 </w:t>
      </w:r>
      <w:proofErr w:type="spellStart"/>
      <w:r w:rsidRPr="00376367">
        <w:rPr>
          <w:rFonts w:eastAsia="Times New Roman" w:cs="Times New Roman"/>
          <w:color w:val="000000"/>
        </w:rPr>
        <w:t>Epub</w:t>
      </w:r>
      <w:proofErr w:type="spellEnd"/>
      <w:r w:rsidRPr="00376367">
        <w:rPr>
          <w:rFonts w:eastAsia="Times New Roman" w:cs="Times New Roman"/>
          <w:color w:val="000000"/>
        </w:rPr>
        <w:t xml:space="preserve"> ahead PMID:25915148 </w:t>
      </w:r>
    </w:p>
    <w:p w14:paraId="3C3F659C" w14:textId="77777777" w:rsidR="002A2DA8" w:rsidRPr="00376367" w:rsidRDefault="002A2DA8" w:rsidP="002A2DA8">
      <w:pPr>
        <w:shd w:val="clear" w:color="auto" w:fill="FFFFFF"/>
        <w:rPr>
          <w:rFonts w:eastAsia="Times New Roman" w:cs="Times New Roman"/>
          <w:color w:val="000000"/>
        </w:rPr>
      </w:pPr>
    </w:p>
    <w:p w14:paraId="6729F480" w14:textId="77777777" w:rsidR="002A2DA8" w:rsidRPr="00376367" w:rsidRDefault="002A2DA8" w:rsidP="002A2DA8">
      <w:pPr>
        <w:shd w:val="clear" w:color="auto" w:fill="FFFFFF"/>
        <w:rPr>
          <w:rFonts w:eastAsia="Times New Roman" w:cs="Times New Roman"/>
          <w:color w:val="000000"/>
        </w:rPr>
      </w:pPr>
      <w:proofErr w:type="spellStart"/>
      <w:r w:rsidRPr="00376367">
        <w:rPr>
          <w:rFonts w:eastAsia="Times New Roman" w:cs="Times New Roman"/>
          <w:color w:val="000000"/>
        </w:rPr>
        <w:t>Livshits</w:t>
      </w:r>
      <w:proofErr w:type="spellEnd"/>
      <w:r w:rsidRPr="00376367">
        <w:rPr>
          <w:rFonts w:eastAsia="Times New Roman" w:cs="Times New Roman"/>
          <w:color w:val="000000"/>
        </w:rPr>
        <w:t xml:space="preserve"> G, </w:t>
      </w:r>
      <w:proofErr w:type="spellStart"/>
      <w:r w:rsidRPr="00376367">
        <w:rPr>
          <w:rFonts w:eastAsia="Times New Roman" w:cs="Times New Roman"/>
          <w:color w:val="000000"/>
        </w:rPr>
        <w:t>Ermakov</w:t>
      </w:r>
      <w:proofErr w:type="spellEnd"/>
      <w:r w:rsidRPr="00376367">
        <w:rPr>
          <w:rFonts w:eastAsia="Times New Roman" w:cs="Times New Roman"/>
          <w:color w:val="000000"/>
        </w:rPr>
        <w:t xml:space="preserve"> </w:t>
      </w:r>
      <w:proofErr w:type="gramStart"/>
      <w:r w:rsidRPr="00376367">
        <w:rPr>
          <w:rFonts w:eastAsia="Times New Roman" w:cs="Times New Roman"/>
          <w:color w:val="000000"/>
        </w:rPr>
        <w:t xml:space="preserve">S,  </w:t>
      </w:r>
      <w:proofErr w:type="spellStart"/>
      <w:r w:rsidRPr="00376367">
        <w:rPr>
          <w:rFonts w:eastAsia="Times New Roman" w:cs="Times New Roman"/>
          <w:color w:val="000000"/>
        </w:rPr>
        <w:t>Popham</w:t>
      </w:r>
      <w:proofErr w:type="spellEnd"/>
      <w:proofErr w:type="gramEnd"/>
      <w:r w:rsidRPr="00376367">
        <w:rPr>
          <w:rFonts w:eastAsia="Times New Roman" w:cs="Times New Roman"/>
          <w:color w:val="000000"/>
        </w:rPr>
        <w:t xml:space="preserve"> M, MacGregor AJ,  </w:t>
      </w:r>
      <w:proofErr w:type="spellStart"/>
      <w:r w:rsidRPr="00376367">
        <w:rPr>
          <w:rFonts w:eastAsia="Times New Roman" w:cs="Times New Roman"/>
          <w:color w:val="000000"/>
        </w:rPr>
        <w:t>Sambrook</w:t>
      </w:r>
      <w:proofErr w:type="spellEnd"/>
      <w:r w:rsidRPr="00376367">
        <w:rPr>
          <w:rFonts w:eastAsia="Times New Roman" w:cs="Times New Roman"/>
          <w:color w:val="000000"/>
        </w:rPr>
        <w:t xml:space="preserve"> PN, Spector TD, Williams FMK.  </w:t>
      </w:r>
    </w:p>
    <w:p w14:paraId="4F95C2BE"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Evidence that bone mineral density plays a role in degenerative disc disease: The UK Twin Spine  </w:t>
      </w:r>
    </w:p>
    <w:p w14:paraId="3F5CD09C" w14:textId="77777777" w:rsidR="002A2DA8" w:rsidRPr="00376367" w:rsidRDefault="002A2DA8" w:rsidP="002A2DA8">
      <w:pPr>
        <w:shd w:val="clear" w:color="auto" w:fill="FFFFFF"/>
        <w:rPr>
          <w:rFonts w:eastAsia="Times New Roman" w:cs="Times New Roman"/>
          <w:color w:val="000000"/>
        </w:rPr>
      </w:pPr>
      <w:r w:rsidRPr="00376367">
        <w:rPr>
          <w:rFonts w:eastAsia="Times New Roman" w:cs="Times New Roman"/>
          <w:color w:val="000000"/>
        </w:rPr>
        <w:t xml:space="preserve">Study. Ann Rheum Dis, 69(12):2102-6, 2010. </w:t>
      </w:r>
    </w:p>
    <w:p w14:paraId="66BBC57D" w14:textId="77777777" w:rsidR="002A2DA8" w:rsidRPr="00595F2E" w:rsidRDefault="002A2DA8" w:rsidP="002A2DA8">
      <w:pPr>
        <w:rPr>
          <w:rFonts w:cs="Microsoft Sans Serif"/>
          <w:b/>
          <w:bCs/>
          <w:color w:val="FAD600"/>
          <w:sz w:val="60"/>
          <w:szCs w:val="60"/>
        </w:rPr>
      </w:pPr>
      <w:r w:rsidRPr="00595F2E">
        <w:rPr>
          <w:rFonts w:cs="Microsoft Sans Serif"/>
          <w:b/>
          <w:bCs/>
          <w:color w:val="FAD600"/>
          <w:sz w:val="60"/>
          <w:szCs w:val="60"/>
        </w:rPr>
        <w:lastRenderedPageBreak/>
        <w:t xml:space="preserve">Project Grants </w:t>
      </w:r>
    </w:p>
    <w:p w14:paraId="6E188E0D" w14:textId="77777777" w:rsidR="002A2DA8" w:rsidRPr="0085016E" w:rsidRDefault="002A2DA8" w:rsidP="00E61ADB">
      <w:pPr>
        <w:rPr>
          <w:rFonts w:cs="Microsoft Sans Serif"/>
          <w:bCs/>
          <w:color w:val="943634" w:themeColor="accent2" w:themeShade="BF"/>
          <w:sz w:val="60"/>
          <w:szCs w:val="60"/>
        </w:rPr>
      </w:pPr>
      <w:r w:rsidRPr="0085016E">
        <w:rPr>
          <w:rFonts w:cs="Microsoft Sans Serif"/>
          <w:bCs/>
          <w:color w:val="3CA953"/>
          <w:sz w:val="60"/>
          <w:szCs w:val="60"/>
        </w:rPr>
        <w:t>2016</w:t>
      </w:r>
      <w:r w:rsidR="0076653A">
        <w:rPr>
          <w:rFonts w:cs="Microsoft Sans Serif"/>
          <w:bCs/>
          <w:color w:val="3CA953"/>
          <w:sz w:val="60"/>
          <w:szCs w:val="60"/>
        </w:rPr>
        <w:t>-ongoing</w:t>
      </w:r>
    </w:p>
    <w:p w14:paraId="3F0E8A93" w14:textId="77777777" w:rsidR="002A2DA8" w:rsidRPr="00376367" w:rsidRDefault="002A2DA8" w:rsidP="002A2DA8">
      <w:pPr>
        <w:rPr>
          <w:rFonts w:cs="Arial"/>
          <w:b/>
          <w:bCs/>
          <w:color w:val="4A4A4A"/>
          <w:bdr w:val="none" w:sz="0" w:space="0" w:color="auto" w:frame="1"/>
        </w:rPr>
      </w:pPr>
    </w:p>
    <w:p w14:paraId="00D7E245" w14:textId="77777777" w:rsidR="00C92F1B" w:rsidRDefault="002A2DA8" w:rsidP="002A2DA8">
      <w:pPr>
        <w:rPr>
          <w:rFonts w:cs="Arial"/>
          <w:b/>
          <w:bCs/>
          <w:color w:val="4A4A4A"/>
          <w:bdr w:val="none" w:sz="0" w:space="0" w:color="auto" w:frame="1"/>
        </w:rPr>
      </w:pPr>
      <w:r w:rsidRPr="00376367">
        <w:rPr>
          <w:rFonts w:cs="Arial"/>
          <w:b/>
          <w:bCs/>
          <w:color w:val="4A4A4A"/>
          <w:bdr w:val="none" w:sz="0" w:space="0" w:color="auto" w:frame="1"/>
        </w:rPr>
        <w:t>THE URINARY MICROBIOME AND ITS RELATION TO MORBIDITY IN OLDER PEOPLE</w:t>
      </w:r>
    </w:p>
    <w:p w14:paraId="04687BED" w14:textId="77777777" w:rsidR="00C92F1B" w:rsidRDefault="00C92F1B" w:rsidP="00C92F1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488,040</w:t>
      </w:r>
    </w:p>
    <w:p w14:paraId="2BE6FB00" w14:textId="038B515A" w:rsidR="002A2DA8" w:rsidRPr="00C92F1B" w:rsidRDefault="00C92F1B" w:rsidP="00C92F1B">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r w:rsidR="002A2DA8" w:rsidRPr="00376367">
        <w:rPr>
          <w:rFonts w:cs="Arial"/>
          <w:b/>
          <w:bCs/>
          <w:color w:val="4A4A4A"/>
          <w:bdr w:val="none" w:sz="0" w:space="0" w:color="auto" w:frame="1"/>
        </w:rPr>
        <w:t xml:space="preserve"> </w:t>
      </w:r>
    </w:p>
    <w:p w14:paraId="5738016C" w14:textId="77777777" w:rsidR="002A2DA8" w:rsidRPr="00376367" w:rsidRDefault="002A2DA8" w:rsidP="002A2DA8">
      <w:pPr>
        <w:shd w:val="clear" w:color="auto" w:fill="FFFFFF"/>
        <w:rPr>
          <w:rFonts w:eastAsia="Times New Roman" w:cs="Times New Roman"/>
          <w:color w:val="000000"/>
        </w:rPr>
      </w:pPr>
    </w:p>
    <w:p w14:paraId="1A9B5E95" w14:textId="77777777" w:rsidR="002A2DA8" w:rsidRDefault="002A2DA8" w:rsidP="002A2DA8">
      <w:pPr>
        <w:rPr>
          <w:rFonts w:eastAsia="Times New Roman" w:cs="Times New Roman"/>
          <w:color w:val="000000"/>
        </w:rPr>
      </w:pPr>
      <w:r w:rsidRPr="00376367">
        <w:rPr>
          <w:rFonts w:eastAsia="Times New Roman" w:cs="Times New Roman"/>
          <w:color w:val="000000"/>
        </w:rPr>
        <w:t xml:space="preserve">The grant for this research project was approved in May 2016. Claire </w:t>
      </w:r>
      <w:proofErr w:type="spellStart"/>
      <w:r w:rsidRPr="00376367">
        <w:rPr>
          <w:rFonts w:eastAsia="Times New Roman" w:cs="Times New Roman"/>
          <w:color w:val="000000"/>
        </w:rPr>
        <w:t>Steves</w:t>
      </w:r>
      <w:proofErr w:type="spellEnd"/>
      <w:r w:rsidRPr="00376367">
        <w:rPr>
          <w:rFonts w:eastAsia="Times New Roman" w:cs="Times New Roman"/>
          <w:color w:val="000000"/>
        </w:rPr>
        <w:t>, the project lead, is currently on Maternity Leave thus the project will begin as soon as she returns in September 2016. There are therefore no reports for this project at this time.</w:t>
      </w:r>
    </w:p>
    <w:p w14:paraId="55884581" w14:textId="77777777" w:rsidR="0085016E" w:rsidRDefault="0085016E" w:rsidP="002A2DA8">
      <w:pPr>
        <w:rPr>
          <w:rFonts w:eastAsia="Times New Roman" w:cs="Times New Roman"/>
          <w:color w:val="000000"/>
        </w:rPr>
      </w:pPr>
    </w:p>
    <w:p w14:paraId="67DF5BB9" w14:textId="77777777" w:rsidR="0085016E" w:rsidRPr="0085016E" w:rsidRDefault="0085016E" w:rsidP="0085016E">
      <w:pPr>
        <w:rPr>
          <w:rFonts w:cs="Microsoft Sans Serif"/>
          <w:bCs/>
          <w:color w:val="2935FA"/>
          <w:sz w:val="60"/>
          <w:szCs w:val="60"/>
        </w:rPr>
      </w:pPr>
      <w:r w:rsidRPr="0085016E">
        <w:rPr>
          <w:rFonts w:cs="Microsoft Sans Serif"/>
          <w:bCs/>
          <w:color w:val="2935FA"/>
          <w:sz w:val="60"/>
          <w:szCs w:val="60"/>
        </w:rPr>
        <w:t>2014-2017</w:t>
      </w:r>
    </w:p>
    <w:p w14:paraId="7ECEBDB1" w14:textId="77777777" w:rsidR="0085016E" w:rsidRPr="00376367" w:rsidRDefault="0085016E" w:rsidP="0085016E">
      <w:pPr>
        <w:rPr>
          <w:rFonts w:cs="Arial"/>
          <w:lang w:val="en-US"/>
        </w:rPr>
      </w:pPr>
    </w:p>
    <w:p w14:paraId="5C50284F" w14:textId="77777777" w:rsidR="0085016E" w:rsidRDefault="0085016E" w:rsidP="0085016E">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sidRPr="00376367">
        <w:rPr>
          <w:rFonts w:asciiTheme="majorHAnsi" w:hAnsiTheme="majorHAnsi" w:cs="Arial"/>
          <w:b/>
          <w:bCs/>
          <w:color w:val="4A4A4A"/>
          <w:sz w:val="24"/>
          <w:szCs w:val="24"/>
          <w:bdr w:val="none" w:sz="0" w:space="0" w:color="auto" w:frame="1"/>
        </w:rPr>
        <w:t xml:space="preserve">THE ROLE OF THE GUT MICROBIOME IN COGNITIVE DECTINE AND RISK FOR DEMENTIA </w:t>
      </w:r>
    </w:p>
    <w:p w14:paraId="52DDCD49" w14:textId="77777777" w:rsidR="00200A30" w:rsidRDefault="00200A30" w:rsidP="00200A30">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315,000</w:t>
      </w:r>
    </w:p>
    <w:p w14:paraId="6F921934" w14:textId="3F596529" w:rsidR="00200A30" w:rsidRPr="00376367" w:rsidRDefault="00200A30" w:rsidP="0085016E">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0A274607" w14:textId="77777777" w:rsidR="0085016E" w:rsidRPr="00376367" w:rsidRDefault="0085016E" w:rsidP="0085016E">
      <w:pPr>
        <w:widowControl w:val="0"/>
        <w:autoSpaceDE w:val="0"/>
        <w:autoSpaceDN w:val="0"/>
        <w:adjustRightInd w:val="0"/>
        <w:spacing w:after="240"/>
      </w:pPr>
    </w:p>
    <w:p w14:paraId="1FB64087" w14:textId="77777777" w:rsidR="0085016E" w:rsidRPr="00376367" w:rsidRDefault="0085016E" w:rsidP="0085016E">
      <w:pPr>
        <w:widowControl w:val="0"/>
        <w:autoSpaceDE w:val="0"/>
        <w:autoSpaceDN w:val="0"/>
        <w:adjustRightInd w:val="0"/>
        <w:spacing w:after="240"/>
      </w:pPr>
      <w:r w:rsidRPr="00376367">
        <w:t>The human gut contains almost 100 trillion bacteria whose collective genome has been termed the microbiome.  This plethora of different organisms significantly enrich the metabolism of the human ‘superorganism’</w:t>
      </w:r>
      <w:r w:rsidRPr="00376367">
        <w:fldChar w:fldCharType="begin">
          <w:fldData xml:space="preserve">PEVuZE5vdGU+PENpdGU+PEF1dGhvcj5HaWxsPC9BdXRob3I+PFllYXI+MjAwNjwvWWVhcj48UmVj
TnVtPjE5NDg8L1JlY051bT48RGlzcGxheVRleHQ+PHN0eWxlIGZhY2U9InN1cGVyc2NyaXB0Ij4x
PC9zdHlsZT48L0Rpc3BsYXlUZXh0PjxyZWNvcmQ+PHJlYy1udW1iZXI+MTk0ODwvcmVjLW51bWJl
cj48Zm9yZWlnbi1rZXlzPjxrZXkgYXBwPSJFTiIgZGItaWQ9InA5ZHdyNXJweGV3c3J0ZWRldG41
dGVweHR2MmZ3ZnBmc2F2dCI+MTk0ODwva2V5PjwvZm9yZWlnbi1rZXlzPjxyZWYtdHlwZSBuYW1l
PSJKb3VybmFsIEFydGljbGUiPjE3PC9yZWYtdHlwZT48Y29udHJpYnV0b3JzPjxhdXRob3JzPjxh
dXRob3I+R2lsbCwgUy4gUi48L2F1dGhvcj48YXV0aG9yPlBvcCwgTS48L2F1dGhvcj48YXV0aG9y
PkRlYm95LCBSLiBULjwvYXV0aG9yPjxhdXRob3I+RWNrYnVyZywgUC4gQi48L2F1dGhvcj48YXV0
aG9yPlR1cm5iYXVnaCwgUC4gSi48L2F1dGhvcj48YXV0aG9yPlNhbXVlbCwgQi4gUy48L2F1dGhv
cj48YXV0aG9yPkdvcmRvbiwgSi4gSS48L2F1dGhvcj48YXV0aG9yPlJlbG1hbiwgRC4gQS48L2F1
dGhvcj48YXV0aG9yPkZyYXNlci1MaWdnZXR0LCBDLiBNLjwvYXV0aG9yPjxhdXRob3I+TmVsc29u
LCBLLiBFLjwvYXV0aG9yPjwvYXV0aG9ycz48L2NvbnRyaWJ1dG9ycz48YXV0aC1hZGRyZXNzPklu
c3RpdHV0ZSBmb3IgR2Vub21pYyBSZXNlYXJjaCwgOTcxMiBNZWRpY2FsIENlbnRlciBEcml2ZSwg
Um9ja3ZpbGxlLCBNRCAyMDg1MCwgVVNBLiBzcmdpbGxAYnVmZmFsby5lZHU8L2F1dGgtYWRkcmVz
cz48dGl0bGVzPjx0aXRsZT5NZXRhZ2Vub21pYyBhbmFseXNpcyBvZiB0aGUgaHVtYW4gZGlzdGFs
IGd1dCBtaWNyb2Jpb21lPC90aXRsZT48c2Vjb25kYXJ5LXRpdGxlPlNjaWVuY2U8L3NlY29uZGFy
eS10aXRsZT48L3RpdGxlcz48cGVyaW9kaWNhbD48ZnVsbC10aXRsZT5TY2llbmNlPC9mdWxsLXRp
dGxlPjwvcGVyaW9kaWNhbD48cGFnZXM+MTM1NS05PC9wYWdlcz48dm9sdW1lPjMxMjwvdm9sdW1l
PjxudW1iZXI+NTc3ODwvbnVtYmVyPjxlZGl0aW9uPjIwMDYvMDYvMDM8L2VkaXRpb24+PGtleXdv
cmRzPjxrZXl3b3JkPkFkdWx0PC9rZXl3b3JkPjxrZXl3b3JkPkJhY3RlcmlhL2NsYXNzaWZpY2F0
aW9uLypnZW5ldGljcy9pc29sYXRpb24gJmFtcDsgcHVyaWZpY2F0aW9uPC9rZXl3b3JkPjxrZXl3
b3JkPkJpZmlkb2JhY3Rlcml1bS9nZW5ldGljczwva2V5d29yZD48a2V5d29yZD4qRE5BLCBSaWJv
c29tYWw8L2tleXdvcmQ+PGtleXdvcmQ+RGlldGFyeSBDYXJib2h5ZHJhdGVzL21ldGFib2xpc208
L2tleXdvcmQ+PGtleXdvcmQ+RGlldGFyeSBGaWJlci9tZXRhYm9saXNtPC9rZXl3b3JkPjxrZXl3
b3JkPkZlY2VzL21pY3JvYmlvbG9neTwva2V5d29yZD48a2V5d29yZD5GZW1hbGU8L2tleXdvcmQ+
PGtleXdvcmQ+RmVybWVudGF0aW9uPC9rZXl3b3JkPjxrZXl3b3JkPipHZW5ldGljIFZhcmlhdGlv
bjwva2V5d29yZD48a2V5d29yZD5HZW5vbWUsIEJhY3RlcmlhbDwva2V5d29yZD48a2V5d29yZD5H
ZW5vbWljczwva2V5d29yZD48a2V5d29yZD5IdW1hbnM8L2tleXdvcmQ+PGtleXdvcmQ+SW50ZXN0
aW5hbCBNdWNvc2EvbWV0YWJvbGlzbS9taWNyb2Jpb2xvZ3k8L2tleXdvcmQ+PGtleXdvcmQ+SW50
ZXN0aW5lcy9tZXRhYm9saXNtLyptaWNyb2Jpb2xvZ3k8L2tleXdvcmQ+PGtleXdvcmQ+TWFsZTwv
a2V5d29yZD48a2V5d29yZD5Nb2xlY3VsYXIgU2VxdWVuY2UgRGF0YTwva2V5d29yZD48a2V5d29y
ZD5PcGVuIFJlYWRpbmcgRnJhbWVzPC9rZXl3b3JkPjxrZXl3b3JkPlBoeWxvZ2VueTwva2V5d29y
ZD48a2V5d29yZD5STkEsIFJpYm9zb21hbCwgMTZTL2dlbmV0aWNzPC9rZXl3b3JkPjxrZXl3b3Jk
Plhlbm9iaW90aWNzL21ldGFib2xpc208L2tleXdvcmQ+PC9rZXl3b3Jkcz48ZGF0ZXM+PHllYXI+
MjAwNjwveWVhcj48cHViLWRhdGVzPjxkYXRlPkp1biAyPC9kYXRlPjwvcHViLWRhdGVzPjwvZGF0
ZXM+PGlzYm4+MTA5NS05MjAzIChFbGVjdHJvbmljKSYjeEQ7MDAzNi04MDc1IChMaW5raW5nKTwv
aXNibj48YWNjZXNzaW9uLW51bT4xNjc0MTExNTwvYWNjZXNzaW9uLW51bT48dXJscz48cmVsYXRl
ZC11cmxzPjx1cmw+aHR0cDovL3d3dy5uY2JpLm5sbS5uaWguZ292L3B1Ym1lZC8xNjc0MTExNTwv
dXJsPjwvcmVsYXRlZC11cmxzPjwvdXJscz48Y3VzdG9tMj4zMDI3ODk2PC9jdXN0b20yPjxlbGVj
dHJvbmljLXJlc291cmNlLW51bT4zMTIvNTc3OC8xMzU1IFtwaWldJiN4RDsxMC4xMTI2L3NjaWVu
Y2UuMTEyNDIzNDwvZWxlY3Ryb25pYy1yZXNvdXJjZS1udW0+PGxhbmd1YWdlPmVuZzwvbGFuZ3Vh
Z2U+PC9yZWNvcmQ+PC9DaXRlPjwvRW5kTm90ZT5=
</w:fldData>
        </w:fldChar>
      </w:r>
      <w:r w:rsidRPr="00376367">
        <w:instrText xml:space="preserve"> ADDIN EN.CITE </w:instrText>
      </w:r>
      <w:r w:rsidRPr="00376367">
        <w:fldChar w:fldCharType="begin">
          <w:fldData xml:space="preserve">PEVuZE5vdGU+PENpdGU+PEF1dGhvcj5HaWxsPC9BdXRob3I+PFllYXI+MjAwNjwvWWVhcj48UmVj
TnVtPjE5NDg8L1JlY051bT48RGlzcGxheVRleHQ+PHN0eWxlIGZhY2U9InN1cGVyc2NyaXB0Ij4x
PC9zdHlsZT48L0Rpc3BsYXlUZXh0PjxyZWNvcmQ+PHJlYy1udW1iZXI+MTk0ODwvcmVjLW51bWJl
cj48Zm9yZWlnbi1rZXlzPjxrZXkgYXBwPSJFTiIgZGItaWQ9InA5ZHdyNXJweGV3c3J0ZWRldG41
dGVweHR2MmZ3ZnBmc2F2dCI+MTk0ODwva2V5PjwvZm9yZWlnbi1rZXlzPjxyZWYtdHlwZSBuYW1l
PSJKb3VybmFsIEFydGljbGUiPjE3PC9yZWYtdHlwZT48Y29udHJpYnV0b3JzPjxhdXRob3JzPjxh
dXRob3I+R2lsbCwgUy4gUi48L2F1dGhvcj48YXV0aG9yPlBvcCwgTS48L2F1dGhvcj48YXV0aG9y
PkRlYm95LCBSLiBULjwvYXV0aG9yPjxhdXRob3I+RWNrYnVyZywgUC4gQi48L2F1dGhvcj48YXV0
aG9yPlR1cm5iYXVnaCwgUC4gSi48L2F1dGhvcj48YXV0aG9yPlNhbXVlbCwgQi4gUy48L2F1dGhv
cj48YXV0aG9yPkdvcmRvbiwgSi4gSS48L2F1dGhvcj48YXV0aG9yPlJlbG1hbiwgRC4gQS48L2F1
dGhvcj48YXV0aG9yPkZyYXNlci1MaWdnZXR0LCBDLiBNLjwvYXV0aG9yPjxhdXRob3I+TmVsc29u
LCBLLiBFLjwvYXV0aG9yPjwvYXV0aG9ycz48L2NvbnRyaWJ1dG9ycz48YXV0aC1hZGRyZXNzPklu
c3RpdHV0ZSBmb3IgR2Vub21pYyBSZXNlYXJjaCwgOTcxMiBNZWRpY2FsIENlbnRlciBEcml2ZSwg
Um9ja3ZpbGxlLCBNRCAyMDg1MCwgVVNBLiBzcmdpbGxAYnVmZmFsby5lZHU8L2F1dGgtYWRkcmVz
cz48dGl0bGVzPjx0aXRsZT5NZXRhZ2Vub21pYyBhbmFseXNpcyBvZiB0aGUgaHVtYW4gZGlzdGFs
IGd1dCBtaWNyb2Jpb21lPC90aXRsZT48c2Vjb25kYXJ5LXRpdGxlPlNjaWVuY2U8L3NlY29uZGFy
eS10aXRsZT48L3RpdGxlcz48cGVyaW9kaWNhbD48ZnVsbC10aXRsZT5TY2llbmNlPC9mdWxsLXRp
dGxlPjwvcGVyaW9kaWNhbD48cGFnZXM+MTM1NS05PC9wYWdlcz48dm9sdW1lPjMxMjwvdm9sdW1l
PjxudW1iZXI+NTc3ODwvbnVtYmVyPjxlZGl0aW9uPjIwMDYvMDYvMDM8L2VkaXRpb24+PGtleXdv
cmRzPjxrZXl3b3JkPkFkdWx0PC9rZXl3b3JkPjxrZXl3b3JkPkJhY3RlcmlhL2NsYXNzaWZpY2F0
aW9uLypnZW5ldGljcy9pc29sYXRpb24gJmFtcDsgcHVyaWZpY2F0aW9uPC9rZXl3b3JkPjxrZXl3
b3JkPkJpZmlkb2JhY3Rlcml1bS9nZW5ldGljczwva2V5d29yZD48a2V5d29yZD4qRE5BLCBSaWJv
c29tYWw8L2tleXdvcmQ+PGtleXdvcmQ+RGlldGFyeSBDYXJib2h5ZHJhdGVzL21ldGFib2xpc208
L2tleXdvcmQ+PGtleXdvcmQ+RGlldGFyeSBGaWJlci9tZXRhYm9saXNtPC9rZXl3b3JkPjxrZXl3
b3JkPkZlY2VzL21pY3JvYmlvbG9neTwva2V5d29yZD48a2V5d29yZD5GZW1hbGU8L2tleXdvcmQ+
PGtleXdvcmQ+RmVybWVudGF0aW9uPC9rZXl3b3JkPjxrZXl3b3JkPipHZW5ldGljIFZhcmlhdGlv
bjwva2V5d29yZD48a2V5d29yZD5HZW5vbWUsIEJhY3RlcmlhbDwva2V5d29yZD48a2V5d29yZD5H
ZW5vbWljczwva2V5d29yZD48a2V5d29yZD5IdW1hbnM8L2tleXdvcmQ+PGtleXdvcmQ+SW50ZXN0
aW5hbCBNdWNvc2EvbWV0YWJvbGlzbS9taWNyb2Jpb2xvZ3k8L2tleXdvcmQ+PGtleXdvcmQ+SW50
ZXN0aW5lcy9tZXRhYm9saXNtLyptaWNyb2Jpb2xvZ3k8L2tleXdvcmQ+PGtleXdvcmQ+TWFsZTwv
a2V5d29yZD48a2V5d29yZD5Nb2xlY3VsYXIgU2VxdWVuY2UgRGF0YTwva2V5d29yZD48a2V5d29y
ZD5PcGVuIFJlYWRpbmcgRnJhbWVzPC9rZXl3b3JkPjxrZXl3b3JkPlBoeWxvZ2VueTwva2V5d29y
ZD48a2V5d29yZD5STkEsIFJpYm9zb21hbCwgMTZTL2dlbmV0aWNzPC9rZXl3b3JkPjxrZXl3b3Jk
Plhlbm9iaW90aWNzL21ldGFib2xpc208L2tleXdvcmQ+PC9rZXl3b3Jkcz48ZGF0ZXM+PHllYXI+
MjAwNjwveWVhcj48cHViLWRhdGVzPjxkYXRlPkp1biAyPC9kYXRlPjwvcHViLWRhdGVzPjwvZGF0
ZXM+PGlzYm4+MTA5NS05MjAzIChFbGVjdHJvbmljKSYjeEQ7MDAzNi04MDc1IChMaW5raW5nKTwv
aXNibj48YWNjZXNzaW9uLW51bT4xNjc0MTExNTwvYWNjZXNzaW9uLW51bT48dXJscz48cmVsYXRl
ZC11cmxzPjx1cmw+aHR0cDovL3d3dy5uY2JpLm5sbS5uaWguZ292L3B1Ym1lZC8xNjc0MTExNTwv
dXJsPjwvcmVsYXRlZC11cmxzPjwvdXJscz48Y3VzdG9tMj4zMDI3ODk2PC9jdXN0b20yPjxlbGVj
dHJvbmljLXJlc291cmNlLW51bT4zMTIvNTc3OC8xMzU1IFtwaWldJiN4RDsxMC4xMTI2L3NjaWVu
Y2UuMTEyNDIzNDwvZWxlY3Ryb25pYy1yZXNvdXJjZS1udW0+PGxhbmd1YWdlPmVuZzwvbGFuZ3Vh
Z2U+PC9yZWNvcmQ+PC9DaXRlPjwvRW5kTm90ZT5=
</w:fldData>
        </w:fldChar>
      </w:r>
      <w:r w:rsidRPr="00376367">
        <w:instrText xml:space="preserve"> ADDIN EN.CITE.DATA </w:instrText>
      </w:r>
      <w:r w:rsidRPr="00376367">
        <w:fldChar w:fldCharType="end"/>
      </w:r>
      <w:r w:rsidRPr="00376367">
        <w:fldChar w:fldCharType="separate"/>
      </w:r>
      <w:r w:rsidRPr="00376367">
        <w:rPr>
          <w:noProof/>
          <w:vertAlign w:val="superscript"/>
        </w:rPr>
        <w:t>1</w:t>
      </w:r>
      <w:r w:rsidRPr="00376367">
        <w:fldChar w:fldCharType="end"/>
      </w:r>
      <w:r w:rsidRPr="00376367">
        <w:t xml:space="preserve">, comprising 150 times more microbial genes than the human gene complement alone </w:t>
      </w:r>
      <w:r w:rsidRPr="00376367">
        <w:fldChar w:fldCharType="begin">
          <w:fldData xml:space="preserve">PEVuZE5vdGU+PENpdGU+PEF1dGhvcj5RaW48L0F1dGhvcj48WWVhcj4yMDEwPC9ZZWFyPjxSZWNO
dW0+MTk3NTwvUmVjTnVtPjxEaXNwbGF5VGV4dD48c3R5bGUgZmFjZT0ic3VwZXJzY3JpcHQiPjI8
L3N0eWxlPjwvRGlzcGxheVRleHQ+PHJlY29yZD48cmVjLW51bWJlcj4xOTc1PC9yZWMtbnVtYmVy
Pjxmb3JlaWduLWtleXM+PGtleSBhcHA9IkVOIiBkYi1pZD0icDlkd3I1cnB4ZXdzcnRlZGV0bjV0
ZXB4dHYyZndmcGZzYXZ0Ij4xOTc1PC9rZXk+PC9mb3JlaWduLWtleXM+PHJlZi10eXBlIG5hbWU9
IkpvdXJuYWwgQXJ0aWNsZSI+MTc8L3JlZi10eXBlPjxjb250cmlidXRvcnM+PGF1dGhvcnM+PGF1
dGhvcj5RaW4sIEouPC9hdXRob3I+PGF1dGhvcj5MaSwgUi48L2F1dGhvcj48YXV0aG9yPlJhZXMs
IEouPC9hdXRob3I+PGF1dGhvcj5BcnVtdWdhbSwgTS48L2F1dGhvcj48YXV0aG9yPkJ1cmdkb3Jm
LCBLLiBTLjwvYXV0aG9yPjxhdXRob3I+TWFuaWNoYW5oLCBDLjwvYXV0aG9yPjxhdXRob3I+Tmll
bHNlbiwgVC48L2F1dGhvcj48YXV0aG9yPlBvbnMsIE4uPC9hdXRob3I+PGF1dGhvcj5MZXZlbmV6
LCBGLjwvYXV0aG9yPjxhdXRob3I+WWFtYWRhLCBULjwvYXV0aG9yPjxhdXRob3I+TWVuZGUsIEQu
IFIuPC9hdXRob3I+PGF1dGhvcj5MaSwgSi48L2F1dGhvcj48YXV0aG9yPlh1LCBKLjwvYXV0aG9y
PjxhdXRob3I+TGksIFMuPC9hdXRob3I+PGF1dGhvcj5MaSwgRC48L2F1dGhvcj48YXV0aG9yPkNh
bywgSi48L2F1dGhvcj48YXV0aG9yPldhbmcsIEIuPC9hdXRob3I+PGF1dGhvcj5MaWFuZywgSC48
L2F1dGhvcj48YXV0aG9yPlpoZW5nLCBILjwvYXV0aG9yPjxhdXRob3I+WGllLCBZLjwvYXV0aG9y
PjxhdXRob3I+VGFwLCBKLjwvYXV0aG9yPjxhdXRob3I+TGVwYWdlLCBQLjwvYXV0aG9yPjxhdXRo
b3I+QmVydGFsYW4sIE0uPC9hdXRob3I+PGF1dGhvcj5CYXR0bywgSi4gTS48L2F1dGhvcj48YXV0
aG9yPkhhbnNlbiwgVC48L2F1dGhvcj48YXV0aG9yPkxlIFBhc2xpZXIsIEQuPC9hdXRob3I+PGF1
dGhvcj5MaW5uZWJlcmcsIEEuPC9hdXRob3I+PGF1dGhvcj5OaWVsc2VuLCBILiBCLjwvYXV0aG9y
PjxhdXRob3I+UGVsbGV0aWVyLCBFLjwvYXV0aG9yPjxhdXRob3I+UmVuYXVsdCwgUC48L2F1dGhv
cj48YXV0aG9yPlNpY2hlcml0ei1Qb250ZW4sIFQuPC9hdXRob3I+PGF1dGhvcj5UdXJuZXIsIEsu
PC9hdXRob3I+PGF1dGhvcj5aaHUsIEguPC9hdXRob3I+PGF1dGhvcj5ZdSwgQy48L2F1dGhvcj48
YXV0aG9yPkppYW4sIE0uPC9hdXRob3I+PGF1dGhvcj5aaG91LCBZLjwvYXV0aG9yPjxhdXRob3I+
TGksIFkuPC9hdXRob3I+PGF1dGhvcj5aaGFuZywgWC48L2F1dGhvcj48YXV0aG9yPlFpbiwgTi48
L2F1dGhvcj48YXV0aG9yPllhbmcsIEguPC9hdXRob3I+PGF1dGhvcj5XYW5nLCBKLjwvYXV0aG9y
PjxhdXRob3I+QnJ1bmFrLCBTLjwvYXV0aG9yPjxhdXRob3I+RG9yZ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wvYXV0aG9ycz48L2NvbnRyaWJ1dG9ycz48
YXV0aC1hZGRyZXNzPkJHSS1TaGVuemhlbiwgU2hlbnpoZW4gNTE4MDgzLCBDaGluYS48L2F1dGgt
YWRkcmVz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WRpdGlvbj4yMDEw
LzAzLzA2PC9lZGl0aW9uPjxrZXl3b3Jkcz48a2V5d29yZD5BZHVsdDwva2V5d29yZD48a2V5d29y
ZD5CYWN0ZXJpYS9jbGFzc2lmaWNhdGlvbi9nZW5ldGljcy9pc29sYXRpb24gJmFtcDsgcHVyaWZp
Y2F0aW9uL21ldGFib2xpc208L2tleXdvcmQ+PGtleXdvcmQ+Q29ob3J0IFN0dWRpZXM8L2tleXdv
cmQ+PGtleXdvcmQ+Q29udGlnIE1hcHBpbmc8L2tleXdvcmQ+PGtleXdvcmQ+RGVubWFyazwva2V5
d29yZD48a2V5d29yZD5GZWNlcy9taWNyb2Jpb2xvZ3k8L2tleXdvcmQ+PGtleXdvcmQ+R2FzdHJv
aW50ZXN0aW5hbCBUcmFjdC8qbWljcm9iaW9sb2d5PC9rZXl3b3JkPjxrZXl3b3JkPkdlbmVzLCBC
YWN0ZXJpYWwvZ2VuZXRpY3M8L2tleXdvcmQ+PGtleXdvcmQ+R2VuZXMsIEVzc2VudGlhbC9nZW5l
dGljczwva2V5d29yZD48a2V5d29yZD5HZW5vbWUsIEJhY3RlcmlhbC9nZW5ldGljczwva2V5d29y
ZD48a2V5d29yZD4qR2Vub21pY3M8L2tleXdvcmQ+PGtleXdvcmQ+SGVhbHRoPC9rZXl3b3JkPjxr
ZXl3b3JkPkh1bWFuczwva2V5d29yZD48a2V5d29yZD5JbmZsYW1tYXRvcnkgQm93ZWwgRGlzZWFz
ZXMvZ2VuZXRpY3M8L2tleXdvcmQ+PGtleXdvcmQ+TWV0YWdlbm9tZS8qZ2VuZXRpY3M8L2tleXdv
cmQ+PGtleXdvcmQ+T2Jlc2l0eS9nZW5ldGljczwva2V5d29yZD48a2V5d29yZD5PcGVuIFJlYWRp
bmcgRnJhbWVzL2dlbmV0aWNzPC9rZXl3b3JkPjxrZXl3b3JkPk92ZXJ3ZWlnaHQvZ2VuZXRpY3M8
L2tleXdvcmQ+PGtleXdvcmQ+U2VxdWVuY2UgQW5hbHlzaXMsIEROQTwva2V5d29yZD48a2V5d29y
ZD5TcGFpbjwva2V5d29yZD48L2tleXdvcmRzPjxkYXRlcz48eWVhcj4yMDEwPC95ZWFyPjxwdWIt
ZGF0ZXM+PGRhdGU+TWFyIDQ8L2RhdGU+PC9wdWItZGF0ZXM+PC9kYXRlcz48aXNibj4xNDc2LTQ2
ODcgKEVsZWN0cm9uaWMpJiN4RDswMDI4LTA4MzYgKExpbmtpbmcpPC9pc2JuPjxhY2Nlc3Npb24t
bnVtPjIwMjAzNjAzPC9hY2Nlc3Npb24tbnVtPjx1cmxzPjxyZWxhdGVkLXVybHM+PHVybD5odHRw
Oi8vd3d3Lm5jYmkubmxtLm5paC5nb3YvcHVibWVkLzIwMjAzNjAzPC91cmw+PC9yZWxhdGVkLXVy
bHM+PC91cmxzPjxjdXN0b20yPjM3Nzk4MDM8L2N1c3RvbTI+PGVsZWN0cm9uaWMtcmVzb3VyY2Ut
bnVtPjEwLjEwMzgvbmF0dXJlMDg4MjEmI3hEO25hdHVyZTA4ODIxIFtwaWldPC9lbGVjdHJvbmlj
LXJlc291cmNlLW51bT48bGFuZ3VhZ2U+ZW5nPC9sYW5ndWFnZT48L3JlY29yZD48L0NpdGU+PC9F
bmROb3RlPgB=
</w:fldData>
        </w:fldChar>
      </w:r>
      <w:r w:rsidRPr="00376367">
        <w:instrText xml:space="preserve"> ADDIN EN.CITE </w:instrText>
      </w:r>
      <w:r w:rsidRPr="00376367">
        <w:fldChar w:fldCharType="begin">
          <w:fldData xml:space="preserve">PEVuZE5vdGU+PENpdGU+PEF1dGhvcj5RaW48L0F1dGhvcj48WWVhcj4yMDEwPC9ZZWFyPjxSZWNO
dW0+MTk3NTwvUmVjTnVtPjxEaXNwbGF5VGV4dD48c3R5bGUgZmFjZT0ic3VwZXJzY3JpcHQiPjI8
L3N0eWxlPjwvRGlzcGxheVRleHQ+PHJlY29yZD48cmVjLW51bWJlcj4xOTc1PC9yZWMtbnVtYmVy
Pjxmb3JlaWduLWtleXM+PGtleSBhcHA9IkVOIiBkYi1pZD0icDlkd3I1cnB4ZXdzcnRlZGV0bjV0
ZXB4dHYyZndmcGZzYXZ0Ij4xOTc1PC9rZXk+PC9mb3JlaWduLWtleXM+PHJlZi10eXBlIG5hbWU9
IkpvdXJuYWwgQXJ0aWNsZSI+MTc8L3JlZi10eXBlPjxjb250cmlidXRvcnM+PGF1dGhvcnM+PGF1
dGhvcj5RaW4sIEouPC9hdXRob3I+PGF1dGhvcj5MaSwgUi48L2F1dGhvcj48YXV0aG9yPlJhZXMs
IEouPC9hdXRob3I+PGF1dGhvcj5BcnVtdWdhbSwgTS48L2F1dGhvcj48YXV0aG9yPkJ1cmdkb3Jm
LCBLLiBTLjwvYXV0aG9yPjxhdXRob3I+TWFuaWNoYW5oLCBDLjwvYXV0aG9yPjxhdXRob3I+Tmll
bHNlbiwgVC48L2F1dGhvcj48YXV0aG9yPlBvbnMsIE4uPC9hdXRob3I+PGF1dGhvcj5MZXZlbmV6
LCBGLjwvYXV0aG9yPjxhdXRob3I+WWFtYWRhLCBULjwvYXV0aG9yPjxhdXRob3I+TWVuZGUsIEQu
IFIuPC9hdXRob3I+PGF1dGhvcj5MaSwgSi48L2F1dGhvcj48YXV0aG9yPlh1LCBKLjwvYXV0aG9y
PjxhdXRob3I+TGksIFMuPC9hdXRob3I+PGF1dGhvcj5MaSwgRC48L2F1dGhvcj48YXV0aG9yPkNh
bywgSi48L2F1dGhvcj48YXV0aG9yPldhbmcsIEIuPC9hdXRob3I+PGF1dGhvcj5MaWFuZywgSC48
L2F1dGhvcj48YXV0aG9yPlpoZW5nLCBILjwvYXV0aG9yPjxhdXRob3I+WGllLCBZLjwvYXV0aG9y
PjxhdXRob3I+VGFwLCBKLjwvYXV0aG9yPjxhdXRob3I+TGVwYWdlLCBQLjwvYXV0aG9yPjxhdXRo
b3I+QmVydGFsYW4sIE0uPC9hdXRob3I+PGF1dGhvcj5CYXR0bywgSi4gTS48L2F1dGhvcj48YXV0
aG9yPkhhbnNlbiwgVC48L2F1dGhvcj48YXV0aG9yPkxlIFBhc2xpZXIsIEQuPC9hdXRob3I+PGF1
dGhvcj5MaW5uZWJlcmcsIEEuPC9hdXRob3I+PGF1dGhvcj5OaWVsc2VuLCBILiBCLjwvYXV0aG9y
PjxhdXRob3I+UGVsbGV0aWVyLCBFLjwvYXV0aG9yPjxhdXRob3I+UmVuYXVsdCwgUC48L2F1dGhv
cj48YXV0aG9yPlNpY2hlcml0ei1Qb250ZW4sIFQuPC9hdXRob3I+PGF1dGhvcj5UdXJuZXIsIEsu
PC9hdXRob3I+PGF1dGhvcj5aaHUsIEguPC9hdXRob3I+PGF1dGhvcj5ZdSwgQy48L2F1dGhvcj48
YXV0aG9yPkppYW4sIE0uPC9hdXRob3I+PGF1dGhvcj5aaG91LCBZLjwvYXV0aG9yPjxhdXRob3I+
TGksIFkuPC9hdXRob3I+PGF1dGhvcj5aaGFuZywgWC48L2F1dGhvcj48YXV0aG9yPlFpbiwgTi48
L2F1dGhvcj48YXV0aG9yPllhbmcsIEguPC9hdXRob3I+PGF1dGhvcj5XYW5nLCBKLjwvYXV0aG9y
PjxhdXRob3I+QnJ1bmFrLCBTLjwvYXV0aG9yPjxhdXRob3I+RG9yZ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wvYXV0aG9ycz48L2NvbnRyaWJ1dG9ycz48
YXV0aC1hZGRyZXNzPkJHSS1TaGVuemhlbiwgU2hlbnpoZW4gNTE4MDgzLCBDaGluYS48L2F1dGgt
YWRkcmVz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WRpdGlvbj4yMDEw
LzAzLzA2PC9lZGl0aW9uPjxrZXl3b3Jkcz48a2V5d29yZD5BZHVsdDwva2V5d29yZD48a2V5d29y
ZD5CYWN0ZXJpYS9jbGFzc2lmaWNhdGlvbi9nZW5ldGljcy9pc29sYXRpb24gJmFtcDsgcHVyaWZp
Y2F0aW9uL21ldGFib2xpc208L2tleXdvcmQ+PGtleXdvcmQ+Q29ob3J0IFN0dWRpZXM8L2tleXdv
cmQ+PGtleXdvcmQ+Q29udGlnIE1hcHBpbmc8L2tleXdvcmQ+PGtleXdvcmQ+RGVubWFyazwva2V5
d29yZD48a2V5d29yZD5GZWNlcy9taWNyb2Jpb2xvZ3k8L2tleXdvcmQ+PGtleXdvcmQ+R2FzdHJv
aW50ZXN0aW5hbCBUcmFjdC8qbWljcm9iaW9sb2d5PC9rZXl3b3JkPjxrZXl3b3JkPkdlbmVzLCBC
YWN0ZXJpYWwvZ2VuZXRpY3M8L2tleXdvcmQ+PGtleXdvcmQ+R2VuZXMsIEVzc2VudGlhbC9nZW5l
dGljczwva2V5d29yZD48a2V5d29yZD5HZW5vbWUsIEJhY3RlcmlhbC9nZW5ldGljczwva2V5d29y
ZD48a2V5d29yZD4qR2Vub21pY3M8L2tleXdvcmQ+PGtleXdvcmQ+SGVhbHRoPC9rZXl3b3JkPjxr
ZXl3b3JkPkh1bWFuczwva2V5d29yZD48a2V5d29yZD5JbmZsYW1tYXRvcnkgQm93ZWwgRGlzZWFz
ZXMvZ2VuZXRpY3M8L2tleXdvcmQ+PGtleXdvcmQ+TWV0YWdlbm9tZS8qZ2VuZXRpY3M8L2tleXdv
cmQ+PGtleXdvcmQ+T2Jlc2l0eS9nZW5ldGljczwva2V5d29yZD48a2V5d29yZD5PcGVuIFJlYWRp
bmcgRnJhbWVzL2dlbmV0aWNzPC9rZXl3b3JkPjxrZXl3b3JkPk92ZXJ3ZWlnaHQvZ2VuZXRpY3M8
L2tleXdvcmQ+PGtleXdvcmQ+U2VxdWVuY2UgQW5hbHlzaXMsIEROQTwva2V5d29yZD48a2V5d29y
ZD5TcGFpbjwva2V5d29yZD48L2tleXdvcmRzPjxkYXRlcz48eWVhcj4yMDEwPC95ZWFyPjxwdWIt
ZGF0ZXM+PGRhdGU+TWFyIDQ8L2RhdGU+PC9wdWItZGF0ZXM+PC9kYXRlcz48aXNibj4xNDc2LTQ2
ODcgKEVsZWN0cm9uaWMpJiN4RDswMDI4LTA4MzYgKExpbmtpbmcpPC9pc2JuPjxhY2Nlc3Npb24t
bnVtPjIwMjAzNjAzPC9hY2Nlc3Npb24tbnVtPjx1cmxzPjxyZWxhdGVkLXVybHM+PHVybD5odHRw
Oi8vd3d3Lm5jYmkubmxtLm5paC5nb3YvcHVibWVkLzIwMjAzNjAzPC91cmw+PC9yZWxhdGVkLXVy
bHM+PC91cmxzPjxjdXN0b20yPjM3Nzk4MDM8L2N1c3RvbTI+PGVsZWN0cm9uaWMtcmVzb3VyY2Ut
bnVtPjEwLjEwMzgvbmF0dXJlMDg4MjEmI3hEO25hdHVyZTA4ODIxIFtwaWldPC9lbGVjdHJvbmlj
LXJlc291cmNlLW51bT48bGFuZ3VhZ2U+ZW5nPC9sYW5ndWFnZT48L3JlY29yZD48L0NpdGU+PC9F
bmROb3RlPgB=
</w:fldData>
        </w:fldChar>
      </w:r>
      <w:r w:rsidRPr="00376367">
        <w:instrText xml:space="preserve"> ADDIN EN.CITE.DATA </w:instrText>
      </w:r>
      <w:r w:rsidRPr="00376367">
        <w:fldChar w:fldCharType="end"/>
      </w:r>
      <w:r w:rsidRPr="00376367">
        <w:fldChar w:fldCharType="separate"/>
      </w:r>
      <w:r w:rsidRPr="00376367">
        <w:rPr>
          <w:noProof/>
          <w:vertAlign w:val="superscript"/>
        </w:rPr>
        <w:t>2</w:t>
      </w:r>
      <w:r w:rsidRPr="00376367">
        <w:fldChar w:fldCharType="end"/>
      </w:r>
      <w:r w:rsidRPr="00376367">
        <w:t xml:space="preserve">. The microbiome of older adults appears to vary dependent on level of health dependency – with patients in continuing care having the least diverse microbial community. </w:t>
      </w:r>
    </w:p>
    <w:p w14:paraId="2DD6478C" w14:textId="77777777" w:rsidR="0085016E" w:rsidRPr="00376367" w:rsidRDefault="0085016E" w:rsidP="0085016E">
      <w:pPr>
        <w:widowControl w:val="0"/>
        <w:autoSpaceDE w:val="0"/>
        <w:autoSpaceDN w:val="0"/>
        <w:adjustRightInd w:val="0"/>
        <w:spacing w:after="240"/>
      </w:pPr>
      <w:r w:rsidRPr="00376367">
        <w:t>Dietary factors appear to drive differences in microbiome profiles</w:t>
      </w:r>
      <w:r w:rsidRPr="00376367">
        <w:fldChar w:fldCharType="begin">
          <w:fldData xml:space="preserve">PEVuZE5vdGU+PENpdGU+PEF1dGhvcj5DbGFlc3NvbjwvQXV0aG9yPjxZZWFyPjIwMTI8L1llYXI+
PFJlY051bT4xOTM4PC9SZWNOdW0+PERpc3BsYXlUZXh0PjxzdHlsZSBmYWNlPSJzdXBlcnNjcmlw
dCI+Njwvc3R5bGU+PC9EaXNwbGF5VGV4dD48cmVjb3JkPjxyZWMtbnVtYmVyPjE5Mzg8L3JlYy1u
dW1iZXI+PGZvcmVpZ24ta2V5cz48a2V5IGFwcD0iRU4iIGRiLWlkPSJwOWR3cjVycHhld3NydGVk
ZXRuNXRlcHh0djJmd2ZwZnNhdnQiPjE5Mzg8L2tleT48L2ZvcmVpZ24ta2V5cz48cmVmLXR5cGUg
bmFtZT0iSm91cm5hbCBBcnRpY2xlIj4xNzwvcmVmLXR5cGU+PGNvbnRyaWJ1dG9ycz48YXV0aG9y
cz48YXV0aG9yPkNsYWVzc29uLCBNLiBKLjwvYXV0aG9yPjxhdXRob3I+SmVmZmVyeSwgSS4gQi48
L2F1dGhvcj48YXV0aG9yPkNvbmRlLCBTLjwvYXV0aG9yPjxhdXRob3I+UG93ZXIsIFMuIEUuPC9h
dXRob3I+PGF1dGhvcj5PJmFwb3M7Q29ubm9yLCBFLiBNLjwvYXV0aG9yPjxhdXRob3I+Q3VzYWNr
LCBTLjwvYXV0aG9yPjxhdXRob3I+SGFycmlzLCBILiBNLjwvYXV0aG9yPjxhdXRob3I+Q29ha2xl
eSwgTS48L2F1dGhvcj48YXV0aG9yPkxha3NobWluYXJheWFuYW4sIEIuPC9hdXRob3I+PGF1dGhv
cj5PJmFwb3M7U3VsbGl2YW4sIE8uPC9hdXRob3I+PGF1dGhvcj5GaXR6Z2VyYWxkLCBHLiBGLjwv
YXV0aG9yPjxhdXRob3I+RGVhbmUsIEouPC9hdXRob3I+PGF1dGhvcj5PJmFwb3M7Q29ubm9yLCBN
LjwvYXV0aG9yPjxhdXRob3I+SGFybmVkeSwgTi48L2F1dGhvcj48YXV0aG9yPk8mYXBvcztDb25u
b3IsIEsuPC9hdXRob3I+PGF1dGhvcj5PJmFwb3M7TWFob255LCBELjwvYXV0aG9yPjxhdXRob3I+
dmFuIFNpbmRlcmVuLCBELjwvYXV0aG9yPjxhdXRob3I+V2FsbGFjZSwgTS48L2F1dGhvcj48YXV0
aG9yPkJyZW5uYW4sIEwuPC9hdXRob3I+PGF1dGhvcj5TdGFudG9uLCBDLjwvYXV0aG9yPjxhdXRo
b3I+TWFyY2hlc2ksIEouIFIuPC9hdXRob3I+PGF1dGhvcj5GaXR6Z2VyYWxkLCBBLiBQLjwvYXV0
aG9yPjxhdXRob3I+U2hhbmFoYW4sIEYuPC9hdXRob3I+PGF1dGhvcj5IaWxsLCBDLjwvYXV0aG9y
PjxhdXRob3I+Um9zcywgUi4gUC48L2F1dGhvcj48YXV0aG9yPk8mYXBvcztUb29sZSwgUC4gVy48
L2F1dGhvcj48L2F1dGhvcnM+PC9jb250cmlidXRvcnM+PGF1dGgtYWRkcmVzcz5EZXBhcnRtZW50
IG9mIE1pY3JvYmlvbG9neSwgVW5pdmVyc2l0eSBDb2xsZWdlIENvcmssIElyZWxhbmQuPC9hdXRo
LWFkZHJlc3M+PHRpdGxlcz48dGl0bGU+R3V0IG1pY3JvYmlvdGEgY29tcG9zaXRpb24gY29ycmVs
YXRlcyB3aXRoIGRpZXQgYW5kIGhlYWx0aCBpbiB0aGUgZWxkZXJseTwvdGl0bGU+PHNlY29uZGFy
eS10aXRsZT5OYXR1cmU8L3NlY29uZGFyeS10aXRsZT48L3RpdGxlcz48cGVyaW9kaWNhbD48ZnVs
bC10aXRsZT5OYXR1cmU8L2Z1bGwtdGl0bGU+PC9wZXJpb2RpY2FsPjxwYWdlcz4xNzgtODQ8L3Bh
Z2VzPjx2b2x1bWU+NDg4PC92b2x1bWU+PG51bWJlcj43NDEwPC9udW1iZXI+PGVkaXRpb24+MjAx
Mi8wNy8xNzwvZWRpdGlvbj48a2V5d29yZHM+PGtleXdvcmQ+QWdlZDwva2V5d29yZD48a2V5d29y
ZD5BZ2VkLCA4MCBhbmQgb3Zlcjwva2V5d29yZD48a2V5d29yZD5BZ2luZy8qcGh5c2lvbG9neTwv
a2V5d29yZD48a2V5d29yZD5Db2hvcnQgU3R1ZGllczwva2V5d29yZD48a2V5d29yZD5EaWV0Lypz
dGF0aXN0aWNzICZhbXA7IG51bWVyaWNhbCBkYXRhPC9rZXl3b3JkPjxrZXl3b3JkPkRpZXQgU3Vy
dmV5czwva2V5d29yZD48a2V5d29yZD5GZWNlcy8qbWljcm9iaW9sb2d5PC9rZXl3b3JkPjxrZXl3
b3JkPkZydWl0PC9rZXl3b3JkPjxrZXl3b3JkPkdlcmlhdHJpYyBBc3Nlc3NtZW50PC9rZXl3b3Jk
PjxrZXl3b3JkPkhlYWx0aDwva2V5d29yZD48a2V5d29yZD4qSGVhbHRoIFN0YXR1czwva2V5d29y
ZD48a2V5d29yZD5IZWFsdGggU3VydmV5czwva2V5d29yZD48a2V5d29yZD5Ib21lcyBmb3IgdGhl
IEFnZWQ8L2tleXdvcmQ+PGtleXdvcmQ+SG9zcGl0YWxzLCBDb21tdW5pdHk8L2tleXdvcmQ+PGtl
eXdvcmQ+SHVtYW5zPC9rZXl3b3JkPjxrZXl3b3JkPkludGVzdGluZXMvKm1pY3JvYmlvbG9neTwv
a2V5d29yZD48a2V5d29yZD5NZWF0PC9rZXl3b3JkPjxrZXl3b3JkPk1ldGFnZW5vbWUvKnBoeXNp
b2xvZ3k8L2tleXdvcmQ+PGtleXdvcmQ+UXVlc3Rpb25uYWlyZXM8L2tleXdvcmQ+PGtleXdvcmQ+
UmVoYWJpbGl0YXRpb24gQ2VudGVyczwva2V5d29yZD48a2V5d29yZD5WZWdldGFibGVzPC9rZXl3
b3JkPjwva2V5d29yZHM+PGRhdGVzPjx5ZWFyPjIwMTI8L3llYXI+PHB1Yi1kYXRlcz48ZGF0ZT5B
dWcgOTwvZGF0ZT48L3B1Yi1kYXRlcz48L2RhdGVzPjxpc2JuPjE0NzYtNDY4NyAoRWxlY3Ryb25p
YykmI3hEOzAwMjgtMDgzNiAoTGlua2luZyk8L2lzYm4+PGFjY2Vzc2lvbi1udW0+MjI3OTc1MTg8
L2FjY2Vzc2lvbi1udW0+PHVybHM+PHJlbGF0ZWQtdXJscz48dXJsPmh0dHA6Ly93d3cubmNiaS5u
bG0ubmloLmdvdi9wdWJtZWQvMjI3OTc1MTg8L3VybD48L3JlbGF0ZWQtdXJscz48L3VybHM+PGVs
ZWN0cm9uaWMtcmVzb3VyY2UtbnVtPjEwLjEwMzgvbmF0dXJlMTEzMTkmI3hEO25hdHVyZTExMzE5
IFtwaWldPC9lbGVjdHJvbmljLXJlc291cmNlLW51bT48bGFuZ3VhZ2U+ZW5nPC9sYW5ndWFnZT48
L3JlY29yZD48L0NpdGU+PC9FbmROb3RlPn==
</w:fldData>
        </w:fldChar>
      </w:r>
      <w:r w:rsidRPr="00376367">
        <w:instrText xml:space="preserve"> ADDIN EN.CITE </w:instrText>
      </w:r>
      <w:r w:rsidRPr="00376367">
        <w:fldChar w:fldCharType="begin">
          <w:fldData xml:space="preserve">PEVuZE5vdGU+PENpdGU+PEF1dGhvcj5DbGFlc3NvbjwvQXV0aG9yPjxZZWFyPjIwMTI8L1llYXI+
PFJlY051bT4xOTM4PC9SZWNOdW0+PERpc3BsYXlUZXh0PjxzdHlsZSBmYWNlPSJzdXBlcnNjcmlw
dCI+Njwvc3R5bGU+PC9EaXNwbGF5VGV4dD48cmVjb3JkPjxyZWMtbnVtYmVyPjE5Mzg8L3JlYy1u
dW1iZXI+PGZvcmVpZ24ta2V5cz48a2V5IGFwcD0iRU4iIGRiLWlkPSJwOWR3cjVycHhld3NydGVk
ZXRuNXRlcHh0djJmd2ZwZnNhdnQiPjE5Mzg8L2tleT48L2ZvcmVpZ24ta2V5cz48cmVmLXR5cGUg
bmFtZT0iSm91cm5hbCBBcnRpY2xlIj4xNzwvcmVmLXR5cGU+PGNvbnRyaWJ1dG9ycz48YXV0aG9y
cz48YXV0aG9yPkNsYWVzc29uLCBNLiBKLjwvYXV0aG9yPjxhdXRob3I+SmVmZmVyeSwgSS4gQi48
L2F1dGhvcj48YXV0aG9yPkNvbmRlLCBTLjwvYXV0aG9yPjxhdXRob3I+UG93ZXIsIFMuIEUuPC9h
dXRob3I+PGF1dGhvcj5PJmFwb3M7Q29ubm9yLCBFLiBNLjwvYXV0aG9yPjxhdXRob3I+Q3VzYWNr
LCBTLjwvYXV0aG9yPjxhdXRob3I+SGFycmlzLCBILiBNLjwvYXV0aG9yPjxhdXRob3I+Q29ha2xl
eSwgTS48L2F1dGhvcj48YXV0aG9yPkxha3NobWluYXJheWFuYW4sIEIuPC9hdXRob3I+PGF1dGhv
cj5PJmFwb3M7U3VsbGl2YW4sIE8uPC9hdXRob3I+PGF1dGhvcj5GaXR6Z2VyYWxkLCBHLiBGLjwv
YXV0aG9yPjxhdXRob3I+RGVhbmUsIEouPC9hdXRob3I+PGF1dGhvcj5PJmFwb3M7Q29ubm9yLCBN
LjwvYXV0aG9yPjxhdXRob3I+SGFybmVkeSwgTi48L2F1dGhvcj48YXV0aG9yPk8mYXBvcztDb25u
b3IsIEsuPC9hdXRob3I+PGF1dGhvcj5PJmFwb3M7TWFob255LCBELjwvYXV0aG9yPjxhdXRob3I+
dmFuIFNpbmRlcmVuLCBELjwvYXV0aG9yPjxhdXRob3I+V2FsbGFjZSwgTS48L2F1dGhvcj48YXV0
aG9yPkJyZW5uYW4sIEwuPC9hdXRob3I+PGF1dGhvcj5TdGFudG9uLCBDLjwvYXV0aG9yPjxhdXRo
b3I+TWFyY2hlc2ksIEouIFIuPC9hdXRob3I+PGF1dGhvcj5GaXR6Z2VyYWxkLCBBLiBQLjwvYXV0
aG9yPjxhdXRob3I+U2hhbmFoYW4sIEYuPC9hdXRob3I+PGF1dGhvcj5IaWxsLCBDLjwvYXV0aG9y
PjxhdXRob3I+Um9zcywgUi4gUC48L2F1dGhvcj48YXV0aG9yPk8mYXBvcztUb29sZSwgUC4gVy48
L2F1dGhvcj48L2F1dGhvcnM+PC9jb250cmlidXRvcnM+PGF1dGgtYWRkcmVzcz5EZXBhcnRtZW50
IG9mIE1pY3JvYmlvbG9neSwgVW5pdmVyc2l0eSBDb2xsZWdlIENvcmssIElyZWxhbmQuPC9hdXRo
LWFkZHJlc3M+PHRpdGxlcz48dGl0bGU+R3V0IG1pY3JvYmlvdGEgY29tcG9zaXRpb24gY29ycmVs
YXRlcyB3aXRoIGRpZXQgYW5kIGhlYWx0aCBpbiB0aGUgZWxkZXJseTwvdGl0bGU+PHNlY29uZGFy
eS10aXRsZT5OYXR1cmU8L3NlY29uZGFyeS10aXRsZT48L3RpdGxlcz48cGVyaW9kaWNhbD48ZnVs
bC10aXRsZT5OYXR1cmU8L2Z1bGwtdGl0bGU+PC9wZXJpb2RpY2FsPjxwYWdlcz4xNzgtODQ8L3Bh
Z2VzPjx2b2x1bWU+NDg4PC92b2x1bWU+PG51bWJlcj43NDEwPC9udW1iZXI+PGVkaXRpb24+MjAx
Mi8wNy8xNzwvZWRpdGlvbj48a2V5d29yZHM+PGtleXdvcmQ+QWdlZDwva2V5d29yZD48a2V5d29y
ZD5BZ2VkLCA4MCBhbmQgb3Zlcjwva2V5d29yZD48a2V5d29yZD5BZ2luZy8qcGh5c2lvbG9neTwv
a2V5d29yZD48a2V5d29yZD5Db2hvcnQgU3R1ZGllczwva2V5d29yZD48a2V5d29yZD5EaWV0Lypz
dGF0aXN0aWNzICZhbXA7IG51bWVyaWNhbCBkYXRhPC9rZXl3b3JkPjxrZXl3b3JkPkRpZXQgU3Vy
dmV5czwva2V5d29yZD48a2V5d29yZD5GZWNlcy8qbWljcm9iaW9sb2d5PC9rZXl3b3JkPjxrZXl3
b3JkPkZydWl0PC9rZXl3b3JkPjxrZXl3b3JkPkdlcmlhdHJpYyBBc3Nlc3NtZW50PC9rZXl3b3Jk
PjxrZXl3b3JkPkhlYWx0aDwva2V5d29yZD48a2V5d29yZD4qSGVhbHRoIFN0YXR1czwva2V5d29y
ZD48a2V5d29yZD5IZWFsdGggU3VydmV5czwva2V5d29yZD48a2V5d29yZD5Ib21lcyBmb3IgdGhl
IEFnZWQ8L2tleXdvcmQ+PGtleXdvcmQ+SG9zcGl0YWxzLCBDb21tdW5pdHk8L2tleXdvcmQ+PGtl
eXdvcmQ+SHVtYW5zPC9rZXl3b3JkPjxrZXl3b3JkPkludGVzdGluZXMvKm1pY3JvYmlvbG9neTwv
a2V5d29yZD48a2V5d29yZD5NZWF0PC9rZXl3b3JkPjxrZXl3b3JkPk1ldGFnZW5vbWUvKnBoeXNp
b2xvZ3k8L2tleXdvcmQ+PGtleXdvcmQ+UXVlc3Rpb25uYWlyZXM8L2tleXdvcmQ+PGtleXdvcmQ+
UmVoYWJpbGl0YXRpb24gQ2VudGVyczwva2V5d29yZD48a2V5d29yZD5WZWdldGFibGVzPC9rZXl3
b3JkPjwva2V5d29yZHM+PGRhdGVzPjx5ZWFyPjIwMTI8L3llYXI+PHB1Yi1kYXRlcz48ZGF0ZT5B
dWcgOTwvZGF0ZT48L3B1Yi1kYXRlcz48L2RhdGVzPjxpc2JuPjE0NzYtNDY4NyAoRWxlY3Ryb25p
YykmI3hEOzAwMjgtMDgzNiAoTGlua2luZyk8L2lzYm4+PGFjY2Vzc2lvbi1udW0+MjI3OTc1MTg8
L2FjY2Vzc2lvbi1udW0+PHVybHM+PHJlbGF0ZWQtdXJscz48dXJsPmh0dHA6Ly93d3cubmNiaS5u
bG0ubmloLmdvdi9wdWJtZWQvMjI3OTc1MTg8L3VybD48L3JlbGF0ZWQtdXJscz48L3VybHM+PGVs
ZWN0cm9uaWMtcmVzb3VyY2UtbnVtPjEwLjEwMzgvbmF0dXJlMTEzMTkmI3hEO25hdHVyZTExMzE5
IFtwaWldPC9lbGVjdHJvbmljLXJlc291cmNlLW51bT48bGFuZ3VhZ2U+ZW5nPC9sYW5ndWFnZT48
L3JlY29yZD48L0NpdGU+PC9FbmROb3RlPn==
</w:fldData>
        </w:fldChar>
      </w:r>
      <w:r w:rsidRPr="00376367">
        <w:instrText xml:space="preserve"> ADDIN EN.CITE.DATA </w:instrText>
      </w:r>
      <w:r w:rsidRPr="00376367">
        <w:fldChar w:fldCharType="end"/>
      </w:r>
      <w:r w:rsidRPr="00376367">
        <w:fldChar w:fldCharType="separate"/>
      </w:r>
      <w:r w:rsidRPr="00376367">
        <w:rPr>
          <w:noProof/>
          <w:vertAlign w:val="superscript"/>
        </w:rPr>
        <w:t>6</w:t>
      </w:r>
      <w:r w:rsidRPr="00376367">
        <w:fldChar w:fldCharType="end"/>
      </w:r>
      <w:r w:rsidRPr="00376367">
        <w:t xml:space="preserve">. As well as effects on nutrient processing, and vitamin biosynthesis, microbial gut commensals have local and systemic effects on the immune system of the host </w:t>
      </w:r>
      <w:r w:rsidRPr="00376367">
        <w:fldChar w:fldCharType="begin"/>
      </w:r>
      <w:r w:rsidRPr="00376367">
        <w:instrText xml:space="preserve"> ADDIN EN.CITE &lt;EndNote&gt;&lt;Cite&gt;&lt;Author&gt;Macpherson&lt;/Author&gt;&lt;Year&gt;2004&lt;/Year&gt;&lt;RecNum&gt;1990&lt;/RecNum&gt;&lt;DisplayText&gt;&lt;style face="superscript"&gt;7&lt;/style&gt;&lt;/DisplayText&gt;&lt;record&gt;&lt;rec-number&gt;1990&lt;/rec-number&gt;&lt;foreign-keys&gt;&lt;key app="EN" db-id="p9dwr5rpxewsrtedetn5tepxtv2fwfpfsavt"&gt;1990&lt;/key&gt;&lt;/foreign-keys&gt;&lt;ref-type name="Journal Article"&gt;17&lt;/ref-type&gt;&lt;contributors&gt;&lt;authors&gt;&lt;author&gt;Macpherson, A. J.&lt;/author&gt;&lt;author&gt;Harris, N. L.&lt;/author&gt;&lt;/authors&gt;&lt;/contributors&gt;&lt;auth-address&gt;Institute of Experimental Immunology, Universitatsspital, Schmelzbergstrasse 12, CH8091 Zurich, Switzerland. amacpher@pathol.unizh.ch&lt;/auth-address&gt;&lt;titles&gt;&lt;title&gt;Interactions between commensal intestinal bacteria and the immune system&lt;/title&gt;&lt;secondary-title&gt;Nat Rev Immunol&lt;/secondary-title&gt;&lt;/titles&gt;&lt;periodical&gt;&lt;full-title&gt;Nat Rev Immunol&lt;/full-title&gt;&lt;/periodical&gt;&lt;pages&gt;478-85&lt;/pages&gt;&lt;volume&gt;4&lt;/volume&gt;&lt;number&gt;6&lt;/number&gt;&lt;edition&gt;2004/06/03&lt;/edition&gt;&lt;keywords&gt;&lt;keyword&gt;Animals&lt;/keyword&gt;&lt;keyword&gt;*Bacterial Physiological Phenomena&lt;/keyword&gt;&lt;keyword&gt;Humans&lt;/keyword&gt;&lt;keyword&gt;Hygiene&lt;/keyword&gt;&lt;keyword&gt;Immunity&lt;/keyword&gt;&lt;keyword&gt;*Immunity, Mucosal&lt;/keyword&gt;&lt;keyword&gt;Intestines/anatomy &amp;amp; histology/immunology/*microbiology&lt;/keyword&gt;&lt;keyword&gt;Lymphoid Tissue/anatomy &amp;amp; histology&lt;/keyword&gt;&lt;keyword&gt;Mice&lt;/keyword&gt;&lt;keyword&gt;Models, Animal&lt;/keyword&gt;&lt;keyword&gt;*Models, Immunological&lt;/keyword&gt;&lt;keyword&gt;Specific Pathogen-Free Organisms&lt;/keyword&gt;&lt;/keywords&gt;&lt;dates&gt;&lt;year&gt;2004&lt;/year&gt;&lt;pub-dates&gt;&lt;date&gt;Jun&lt;/date&gt;&lt;/pub-dates&gt;&lt;/dates&gt;&lt;isbn&gt;1474-1733 (Print)&amp;#xD;1474-1733 (Linking)&lt;/isbn&gt;&lt;accession-num&gt;15173836&lt;/accession-num&gt;&lt;urls&gt;&lt;related-urls&gt;&lt;url&gt;http://www.ncbi.nlm.nih.gov/pubmed/15173836&lt;/url&gt;&lt;/related-urls&gt;&lt;/urls&gt;&lt;electronic-resource-num&gt;10.1038/nri1373&amp;#xD;nri1373 [pii]&lt;/electronic-resource-num&gt;&lt;language&gt;eng&lt;/language&gt;&lt;/record&gt;&lt;/Cite&gt;&lt;/EndNote&gt;</w:instrText>
      </w:r>
      <w:r w:rsidRPr="00376367">
        <w:fldChar w:fldCharType="separate"/>
      </w:r>
      <w:r w:rsidRPr="00376367">
        <w:rPr>
          <w:noProof/>
          <w:vertAlign w:val="superscript"/>
        </w:rPr>
        <w:t>7</w:t>
      </w:r>
      <w:r w:rsidRPr="00376367">
        <w:fldChar w:fldCharType="end"/>
      </w:r>
      <w:r w:rsidRPr="00376367">
        <w:t>. A number of studies, both animal and human, have demonstrated a relationship between the gut microbiome and risk of obesity</w:t>
      </w:r>
      <w:r w:rsidRPr="00376367">
        <w:fldChar w:fldCharType="begin">
          <w:fldData xml:space="preserve">PEVuZE5vdGU+PENpdGU+PEF1dGhvcj5QZXRzY2hvdzwvQXV0aG9yPjxZZWFyPjIwMTM8L1llYXI+
PFJlY051bT4xOTc3PC9SZWNOdW0+PERpc3BsYXlUZXh0PjxzdHlsZSBmYWNlPSJzdXBlcnNjcmlw
dCI+ODwvc3R5bGU+PC9EaXNwbGF5VGV4dD48cmVjb3JkPjxyZWMtbnVtYmVyPjE5Nzc8L3JlYy1u
dW1iZXI+PGZvcmVpZ24ta2V5cz48a2V5IGFwcD0iRU4iIGRiLWlkPSJwOWR3cjVycHhld3NydGVk
ZXRuNXRlcHh0djJmd2ZwZnNhdnQiPjE5Nzc8L2tleT48L2ZvcmVpZ24ta2V5cz48cmVmLXR5cGUg
bmFtZT0iSm91cm5hbCBBcnRpY2xlIj4xNzwvcmVmLXR5cGU+PGNvbnRyaWJ1dG9ycz48YXV0aG9y
cz48YXV0aG9yPlBldHNjaG93LCBCLjwvYXV0aG9yPjxhdXRob3I+RG9yZSwgSi48L2F1dGhvcj48
YXV0aG9yPkhpYmJlcmQsIFAuPC9hdXRob3I+PGF1dGhvcj5EaW5hbiwgVC48L2F1dGhvcj48YXV0
aG9yPlJlaWQsIEcuPC9hdXRob3I+PGF1dGhvcj5CbGFzZXIsIE0uPC9hdXRob3I+PGF1dGhvcj5D
YW5pLCBQLiBELjwvYXV0aG9yPjxhdXRob3I+RGVnbmFuLCBGLiBILjwvYXV0aG9yPjxhdXRob3I+
Rm9zdGVyLCBKLjwvYXV0aG9yPjxhdXRob3I+R2lic29uLCBHLjwvYXV0aG9yPjxhdXRob3I+SHV0
dG9uLCBKLjwvYXV0aG9yPjxhdXRob3I+S2xhZW5oYW1tZXIsIFQuIFIuPC9hdXRob3I+PGF1dGhv
cj5MZXksIFIuPC9hdXRob3I+PGF1dGhvcj5OaWV1d2RvcnAsIE0uPC9hdXRob3I+PGF1dGhvcj5Q
b3QsIEIuPC9hdXRob3I+PGF1dGhvcj5SZWxtYW4sIEQuPC9hdXRob3I+PGF1dGhvcj5TZXJhemlu
LCBBLjwvYXV0aG9yPjxhdXRob3I+U2FuZGVycywgTS4gRS48L2F1dGhvcj48L2F1dGhvcnM+PC9j
b250cmlidXRvcnM+PGF1dGgtYWRkcmVzcz5UcmFuc2NlbmQgQmlvbWVkaWNhbCBDb21tdW5pY2F0
aW9ucywgTExDLCBZb3VuZ3N2aWxsZSwgTm9ydGggQ2Fyb2xpbmEuPC9hdXRoLWFkZHJlc3M+PHRp
dGxlcz48dGl0bGU+UHJvYmlvdGljcywgcHJlYmlvdGljcywgYW5kIHRoZSBob3N0IG1pY3JvYmlv
bWU6IHRoZSBzY2llbmNlIG9mIHRyYW5zbGF0aW9uPC90aXRsZT48c2Vjb25kYXJ5LXRpdGxlPkFu
biBOIFkgQWNhZCBTY2k8L3NlY29uZGFyeS10aXRsZT48L3RpdGxlcz48cGVyaW9kaWNhbD48ZnVs
bC10aXRsZT5Bbm4gTiBZIEFjYWQgU2NpPC9mdWxsLXRpdGxlPjwvcGVyaW9kaWNhbD48cGFnZXM+
MS0xNzwvcGFnZXM+PHZvbHVtZT4xMzA2PC92b2x1bWU+PGVkaXRpb24+MjAxMy8xMS8yNjwvZWRp
dGlvbj48a2V5d29yZHM+PGtleXdvcmQ+Q29nbml0aW9uPC9rZXl3b3JkPjxrZXl3b3JkPkNvbmdy
ZXNzZXMgYXMgVG9waWM8L2tleXdvcmQ+PGtleXdvcmQ+RGVwcmVzc2lvbi90aGVyYXB5PC9rZXl3
b3JkPjxrZXl3b3JkPkRpYWJldGVzIE1lbGxpdHVzL3RoZXJhcHk8L2tleXdvcmQ+PGtleXdvcmQ+
SHVtYW5zPC9rZXl3b3JkPjxrZXl3b3JkPkludGVzdGluZXMvbWljcm9iaW9sb2d5PC9rZXl3b3Jk
PjxrZXl3b3JkPkxhY3Rvc2UgSW50b2xlcmFuY2UvdGhlcmFweTwva2V5d29yZD48a2V5d29yZD5N
ZW50YWwgSGVhbHRoPC9rZXl3b3JkPjxrZXl3b3JkPipNaWNyb2Jpb3RhPC9rZXl3b3JkPjxrZXl3
b3JkPk9iZXNpdHkvdGhlcmFweTwva2V5d29yZD48a2V5d29yZD5QcmViaW90aWNzLyptaWNyb2Jp
b2xvZ3k8L2tleXdvcmQ+PGtleXdvcmQ+UHJvYmlvdGljcy8qdGhlcmFwZXV0aWMgdXNlPC9rZXl3
b3JkPjxrZXl3b3JkPipUcmFuc2xhdGlvbmFsIE1lZGljYWwgUmVzZWFyY2g8L2tleXdvcmQ+PC9r
ZXl3b3Jkcz48ZGF0ZXM+PHllYXI+MjAxMzwveWVhcj48cHViLWRhdGVzPjxkYXRlPkRlYzwvZGF0
ZT48L3B1Yi1kYXRlcz48L2RhdGVzPjxpc2JuPjE3NDktNjYzMiAoRWxlY3Ryb25pYykmI3hEOzAw
NzctODkyMyAoTGlua2luZyk8L2lzYm4+PGFjY2Vzc2lvbi1udW0+MjQyNjY2NTY8L2FjY2Vzc2lv
bi1udW0+PHVybHM+PHJlbGF0ZWQtdXJscz48dXJsPmh0dHA6Ly93d3cubmNiaS5ubG0ubmloLmdv
di9wdWJtZWQvMjQyNjY2NTY8L3VybD48L3JlbGF0ZWQtdXJscz48L3VybHM+PGVsZWN0cm9uaWMt
cmVzb3VyY2UtbnVtPjEwLjExMTEvbnlhcy4xMjMwMzwvZWxlY3Ryb25pYy1yZXNvdXJjZS1udW0+
PGxhbmd1YWdlPmVuZzwvbGFuZ3VhZ2U+PC9yZWNvcmQ+PC9DaXRlPjwvRW5kTm90ZT4A
</w:fldData>
        </w:fldChar>
      </w:r>
      <w:r w:rsidRPr="00376367">
        <w:instrText xml:space="preserve"> ADDIN EN.CITE </w:instrText>
      </w:r>
      <w:r w:rsidRPr="00376367">
        <w:fldChar w:fldCharType="begin">
          <w:fldData xml:space="preserve">PEVuZE5vdGU+PENpdGU+PEF1dGhvcj5QZXRzY2hvdzwvQXV0aG9yPjxZZWFyPjIwMTM8L1llYXI+
PFJlY051bT4xOTc3PC9SZWNOdW0+PERpc3BsYXlUZXh0PjxzdHlsZSBmYWNlPSJzdXBlcnNjcmlw
dCI+ODwvc3R5bGU+PC9EaXNwbGF5VGV4dD48cmVjb3JkPjxyZWMtbnVtYmVyPjE5Nzc8L3JlYy1u
dW1iZXI+PGZvcmVpZ24ta2V5cz48a2V5IGFwcD0iRU4iIGRiLWlkPSJwOWR3cjVycHhld3NydGVk
ZXRuNXRlcHh0djJmd2ZwZnNhdnQiPjE5Nzc8L2tleT48L2ZvcmVpZ24ta2V5cz48cmVmLXR5cGUg
bmFtZT0iSm91cm5hbCBBcnRpY2xlIj4xNzwvcmVmLXR5cGU+PGNvbnRyaWJ1dG9ycz48YXV0aG9y
cz48YXV0aG9yPlBldHNjaG93LCBCLjwvYXV0aG9yPjxhdXRob3I+RG9yZSwgSi48L2F1dGhvcj48
YXV0aG9yPkhpYmJlcmQsIFAuPC9hdXRob3I+PGF1dGhvcj5EaW5hbiwgVC48L2F1dGhvcj48YXV0
aG9yPlJlaWQsIEcuPC9hdXRob3I+PGF1dGhvcj5CbGFzZXIsIE0uPC9hdXRob3I+PGF1dGhvcj5D
YW5pLCBQLiBELjwvYXV0aG9yPjxhdXRob3I+RGVnbmFuLCBGLiBILjwvYXV0aG9yPjxhdXRob3I+
Rm9zdGVyLCBKLjwvYXV0aG9yPjxhdXRob3I+R2lic29uLCBHLjwvYXV0aG9yPjxhdXRob3I+SHV0
dG9uLCBKLjwvYXV0aG9yPjxhdXRob3I+S2xhZW5oYW1tZXIsIFQuIFIuPC9hdXRob3I+PGF1dGhv
cj5MZXksIFIuPC9hdXRob3I+PGF1dGhvcj5OaWV1d2RvcnAsIE0uPC9hdXRob3I+PGF1dGhvcj5Q
b3QsIEIuPC9hdXRob3I+PGF1dGhvcj5SZWxtYW4sIEQuPC9hdXRob3I+PGF1dGhvcj5TZXJhemlu
LCBBLjwvYXV0aG9yPjxhdXRob3I+U2FuZGVycywgTS4gRS48L2F1dGhvcj48L2F1dGhvcnM+PC9j
b250cmlidXRvcnM+PGF1dGgtYWRkcmVzcz5UcmFuc2NlbmQgQmlvbWVkaWNhbCBDb21tdW5pY2F0
aW9ucywgTExDLCBZb3VuZ3N2aWxsZSwgTm9ydGggQ2Fyb2xpbmEuPC9hdXRoLWFkZHJlc3M+PHRp
dGxlcz48dGl0bGU+UHJvYmlvdGljcywgcHJlYmlvdGljcywgYW5kIHRoZSBob3N0IG1pY3JvYmlv
bWU6IHRoZSBzY2llbmNlIG9mIHRyYW5zbGF0aW9uPC90aXRsZT48c2Vjb25kYXJ5LXRpdGxlPkFu
biBOIFkgQWNhZCBTY2k8L3NlY29uZGFyeS10aXRsZT48L3RpdGxlcz48cGVyaW9kaWNhbD48ZnVs
bC10aXRsZT5Bbm4gTiBZIEFjYWQgU2NpPC9mdWxsLXRpdGxlPjwvcGVyaW9kaWNhbD48cGFnZXM+
MS0xNzwvcGFnZXM+PHZvbHVtZT4xMzA2PC92b2x1bWU+PGVkaXRpb24+MjAxMy8xMS8yNjwvZWRp
dGlvbj48a2V5d29yZHM+PGtleXdvcmQ+Q29nbml0aW9uPC9rZXl3b3JkPjxrZXl3b3JkPkNvbmdy
ZXNzZXMgYXMgVG9waWM8L2tleXdvcmQ+PGtleXdvcmQ+RGVwcmVzc2lvbi90aGVyYXB5PC9rZXl3
b3JkPjxrZXl3b3JkPkRpYWJldGVzIE1lbGxpdHVzL3RoZXJhcHk8L2tleXdvcmQ+PGtleXdvcmQ+
SHVtYW5zPC9rZXl3b3JkPjxrZXl3b3JkPkludGVzdGluZXMvbWljcm9iaW9sb2d5PC9rZXl3b3Jk
PjxrZXl3b3JkPkxhY3Rvc2UgSW50b2xlcmFuY2UvdGhlcmFweTwva2V5d29yZD48a2V5d29yZD5N
ZW50YWwgSGVhbHRoPC9rZXl3b3JkPjxrZXl3b3JkPipNaWNyb2Jpb3RhPC9rZXl3b3JkPjxrZXl3
b3JkPk9iZXNpdHkvdGhlcmFweTwva2V5d29yZD48a2V5d29yZD5QcmViaW90aWNzLyptaWNyb2Jp
b2xvZ3k8L2tleXdvcmQ+PGtleXdvcmQ+UHJvYmlvdGljcy8qdGhlcmFwZXV0aWMgdXNlPC9rZXl3
b3JkPjxrZXl3b3JkPipUcmFuc2xhdGlvbmFsIE1lZGljYWwgUmVzZWFyY2g8L2tleXdvcmQ+PC9r
ZXl3b3Jkcz48ZGF0ZXM+PHllYXI+MjAxMzwveWVhcj48cHViLWRhdGVzPjxkYXRlPkRlYzwvZGF0
ZT48L3B1Yi1kYXRlcz48L2RhdGVzPjxpc2JuPjE3NDktNjYzMiAoRWxlY3Ryb25pYykmI3hEOzAw
NzctODkyMyAoTGlua2luZyk8L2lzYm4+PGFjY2Vzc2lvbi1udW0+MjQyNjY2NTY8L2FjY2Vzc2lv
bi1udW0+PHVybHM+PHJlbGF0ZWQtdXJscz48dXJsPmh0dHA6Ly93d3cubmNiaS5ubG0ubmloLmdv
di9wdWJtZWQvMjQyNjY2NTY8L3VybD48L3JlbGF0ZWQtdXJscz48L3VybHM+PGVsZWN0cm9uaWMt
cmVzb3VyY2UtbnVtPjEwLjExMTEvbnlhcy4xMjMwMzwvZWxlY3Ryb25pYy1yZXNvdXJjZS1udW0+
PGxhbmd1YWdlPmVuZzwvbGFuZ3VhZ2U+PC9yZWNvcmQ+PC9DaXRlPjwvRW5kTm90ZT4A
</w:fldData>
        </w:fldChar>
      </w:r>
      <w:r w:rsidRPr="00376367">
        <w:instrText xml:space="preserve"> ADDIN EN.CITE.DATA </w:instrText>
      </w:r>
      <w:r w:rsidRPr="00376367">
        <w:fldChar w:fldCharType="end"/>
      </w:r>
      <w:r w:rsidRPr="00376367">
        <w:fldChar w:fldCharType="separate"/>
      </w:r>
      <w:r w:rsidRPr="00376367">
        <w:rPr>
          <w:noProof/>
          <w:vertAlign w:val="superscript"/>
        </w:rPr>
        <w:t>8</w:t>
      </w:r>
      <w:r w:rsidRPr="00376367">
        <w:fldChar w:fldCharType="end"/>
      </w:r>
      <w:r w:rsidRPr="00376367">
        <w:rPr>
          <w:vertAlign w:val="superscript"/>
        </w:rPr>
        <w:t>,</w:t>
      </w:r>
      <w:r w:rsidRPr="00376367">
        <w:fldChar w:fldCharType="begin"/>
      </w:r>
      <w:r w:rsidRPr="00376367">
        <w:instrText xml:space="preserve"> ADDIN EN.CITE &lt;EndNote&gt;&lt;Cite&gt;&lt;Author&gt;Ley&lt;/Author&gt;&lt;Year&gt;2010&lt;/Year&gt;&lt;RecNum&gt;2009&lt;/RecNum&gt;&lt;DisplayText&gt;&lt;style face="superscript"&gt;9&lt;/style&gt;&lt;/DisplayText&gt;&lt;record&gt;&lt;rec-number&gt;2009&lt;/rec-number&gt;&lt;foreign-keys&gt;&lt;key app="EN" db-id="p9dwr5rpxewsrtedetn5tepxtv2fwfpfsavt"&gt;2009&lt;/key&gt;&lt;/foreign-keys&gt;&lt;ref-type name="Journal Article"&gt;17&lt;/ref-type&gt;&lt;contributors&gt;&lt;authors&gt;&lt;author&gt;Ley, R. E.&lt;/author&gt;&lt;/authors&gt;&lt;/contributors&gt;&lt;auth-address&gt;Department of Microbiology, Cornell University, Ithaca, New York 14853, USA. rel222@cornell.edu&lt;/auth-address&gt;&lt;titles&gt;&lt;title&gt;Obesity and the human microbiome&lt;/title&gt;&lt;secondary-title&gt;Curr Opin Gastroenterol&lt;/secondary-title&gt;&lt;/titles&gt;&lt;periodical&gt;&lt;full-title&gt;Curr Opin Gastroenterol&lt;/full-title&gt;&lt;/periodical&gt;&lt;pages&gt;5-11&lt;/pages&gt;&lt;volume&gt;26&lt;/volume&gt;&lt;number&gt;1&lt;/number&gt;&lt;edition&gt;2009/11/11&lt;/edition&gt;&lt;keywords&gt;&lt;keyword&gt;Animals&lt;/keyword&gt;&lt;keyword&gt;Body Mass Index&lt;/keyword&gt;&lt;keyword&gt;Dietary Fats/metabolism&lt;/keyword&gt;&lt;keyword&gt;Energy Metabolism/genetics&lt;/keyword&gt;&lt;keyword&gt;Gastroenteritis/genetics/physiopathology&lt;/keyword&gt;&lt;keyword&gt;Gastrointestinal Tract/metabolism/*microbiology&lt;/keyword&gt;&lt;keyword&gt;Genetic Predisposition to Disease&lt;/keyword&gt;&lt;keyword&gt;Humans&lt;/keyword&gt;&lt;keyword&gt;Insulin Resistance/*genetics&lt;/keyword&gt;&lt;keyword&gt;Metagenome/*genetics/physiology&lt;/keyword&gt;&lt;keyword&gt;Mice&lt;/keyword&gt;&lt;keyword&gt;Obesity/*genetics/metabolism&lt;/keyword&gt;&lt;keyword&gt;Rats&lt;/keyword&gt;&lt;keyword&gt;Risk Assessment&lt;/keyword&gt;&lt;keyword&gt;Sensitivity and Specificity&lt;/keyword&gt;&lt;keyword&gt;Swine&lt;/keyword&gt;&lt;/keywords&gt;&lt;dates&gt;&lt;year&gt;2010&lt;/year&gt;&lt;pub-dates&gt;&lt;date&gt;Jan&lt;/date&gt;&lt;/pub-dates&gt;&lt;/dates&gt;&lt;isbn&gt;1531-7056 (Electronic)&amp;#xD;0267-1379 (Linking)&lt;/isbn&gt;&lt;accession-num&gt;19901833&lt;/accession-num&gt;&lt;urls&gt;&lt;related-urls&gt;&lt;url&gt;http://www.ncbi.nlm.nih.gov/pubmed/19901833&lt;/url&gt;&lt;/related-urls&gt;&lt;/urls&gt;&lt;electronic-resource-num&gt;10.1097/MOG.0b013e328333d751&lt;/electronic-resource-num&gt;&lt;language&gt;eng&lt;/language&gt;&lt;/record&gt;&lt;/Cite&gt;&lt;/EndNote&gt;</w:instrText>
      </w:r>
      <w:r w:rsidRPr="00376367">
        <w:fldChar w:fldCharType="separate"/>
      </w:r>
      <w:r w:rsidRPr="00376367">
        <w:rPr>
          <w:noProof/>
          <w:vertAlign w:val="superscript"/>
        </w:rPr>
        <w:t>9</w:t>
      </w:r>
      <w:r w:rsidRPr="00376367">
        <w:fldChar w:fldCharType="end"/>
      </w:r>
      <w:r w:rsidRPr="00376367">
        <w:t>.  Although causality in many studies is unclear, faecal transplantation has been shown to improve insulin sensitivity in a randomized controlled trial</w:t>
      </w:r>
      <w:r w:rsidRPr="00376367">
        <w:fldChar w:fldCharType="begin">
          <w:fldData xml:space="preserve">PEVuZE5vdGU+PENpdGU+PEF1dGhvcj5WcmllemU8L0F1dGhvcj48WWVhcj4yMDEyPC9ZZWFyPjxS
ZWNOdW0+MTk3ODwvUmVjTnVtPjxEaXNwbGF5VGV4dD48c3R5bGUgZmFjZT0ic3VwZXJzY3JpcHQi
PjEwPC9zdHlsZT48L0Rpc3BsYXlUZXh0PjxyZWNvcmQ+PHJlYy1udW1iZXI+MTk3ODwvcmVjLW51
bWJlcj48Zm9yZWlnbi1rZXlzPjxrZXkgYXBwPSJFTiIgZGItaWQ9InA5ZHdyNXJweGV3c3J0ZWRl
dG41dGVweHR2MmZ3ZnBmc2F2dCI+MTk3ODwva2V5PjwvZm9yZWlnbi1rZXlzPjxyZWYtdHlwZSBu
YW1lPSJKb3VybmFsIEFydGljbGUiPjE3PC9yZWYtdHlwZT48Y29udHJpYnV0b3JzPjxhdXRob3Jz
PjxhdXRob3I+VnJpZXplLCBBLjwvYXV0aG9yPjxhdXRob3I+VmFuIE5vb2QsIEUuPC9hdXRob3I+
PGF1dGhvcj5Ib2xsZW1hbiwgRi48L2F1dGhvcj48YXV0aG9yPlNhbG9qYXJ2aSwgSi48L2F1dGhv
cj48YXV0aG9yPktvb3R0ZSwgUi4gUy48L2F1dGhvcj48YXV0aG9yPkJhcnRlbHNtYW4sIEouIEYu
PC9hdXRob3I+PGF1dGhvcj5EYWxsaW5nYS1UaGllLCBHLiBNLjwvYXV0aG9yPjxhdXRob3I+QWNr
ZXJtYW5zLCBNLiBULjwvYXV0aG9yPjxhdXRob3I+U2VybGllLCBNLiBKLjwvYXV0aG9yPjxhdXRo
b3I+T296ZWVyLCBSLjwvYXV0aG9yPjxhdXRob3I+RGVycmllbiwgTS48L2F1dGhvcj48YXV0aG9y
PkRydWVzbmUsIEEuPC9hdXRob3I+PGF1dGhvcj5WYW4gSHlsY2thbWEgVmxpZWcsIEouIEUuPC9h
dXRob3I+PGF1dGhvcj5CbG9rcywgVi4gVy48L2F1dGhvcj48YXV0aG9yPkdyb2VuLCBBLiBLLjwv
YXV0aG9yPjxhdXRob3I+SGVpbGlnLCBILiBHLjwvYXV0aG9yPjxhdXRob3I+Wm9ldGVuZGFsLCBF
LiBHLjwvYXV0aG9yPjxhdXRob3I+U3Ryb2VzLCBFLiBTLjwvYXV0aG9yPjxhdXRob3I+ZGUgVm9z
LCBXLiBNLjwvYXV0aG9yPjxhdXRob3I+SG9la3N0cmEsIEouIEIuPC9hdXRob3I+PGF1dGhvcj5O
aWV1d2RvcnAsIE0uPC9hdXRob3I+PC9hdXRob3JzPjwvY29udHJpYnV0b3JzPjxhdXRoLWFkZHJl
c3M+RGVwYXJ0bWVudCBvZiBJbnRlcm5hbCBNZWRpY2luZSwgQWNhZGVtaWMgTWVkaWNhbCBDZW50
ZXIsIEFtc3RlcmRhbSwgVGhlIE5ldGhlcmxhbmRzLjwvYXV0aC1hZGRyZXNzPjx0aXRsZXM+PHRp
dGxlPlRyYW5zZmVyIG9mIGludGVzdGluYWwgbWljcm9iaW90YSBmcm9tIGxlYW4gZG9ub3JzIGlu
Y3JlYXNlcyBpbnN1bGluIHNlbnNpdGl2aXR5IGluIGluZGl2aWR1YWxzIHdpdGggbWV0YWJvbGlj
IHN5bmRyb21lPC90aXRsZT48c2Vjb25kYXJ5LXRpdGxlPkdhc3Ryb2VudGVyb2xvZ3k8L3NlY29u
ZGFyeS10aXRsZT48L3RpdGxlcz48cGVyaW9kaWNhbD48ZnVsbC10aXRsZT5HYXN0cm9lbnRlcm9s
b2d5PC9mdWxsLXRpdGxlPjwvcGVyaW9kaWNhbD48cGFnZXM+OTEzLTYgZTc8L3BhZ2VzPjx2b2x1
bWU+MTQzPC92b2x1bWU+PG51bWJlcj40PC9udW1iZXI+PGVkaXRpb24+MjAxMi8wNi8yNjwvZWRp
dGlvbj48a2V5d29yZHM+PGtleXdvcmQ+QWR1bHQ8L2tleXdvcmQ+PGtleXdvcmQ+QWxjYWxpZ2Vu
ZXMgZmFlY2FsaXM8L2tleXdvcmQ+PGtleXdvcmQ+QmFjdGVyb2lkZXRlczwva2V5d29yZD48a2V5
d29yZD5CbG9vZCBHbHVjb3NlLyptZXRhYm9saXNtPC9rZXl3b3JkPjxrZXl3b3JkPkJvZHkgTWFz
cyBJbmRleDwva2V5d29yZD48a2V5d29yZD5DbG9zdHJpZGl1bTwva2V5d29yZD48a2V5d29yZD5F
c2NoZXJpY2hpYSBjb2xpPC9rZXl3b3JkPjxrZXl3b3JkPkV1YmFjdGVyaXVtPC9rZXl3b3JkPjxr
ZXl3b3JkPkZhdHR5IEFjaWRzLCBWb2xhdGlsZS9tZXRhYm9saXNtPC9rZXl3b3JkPjxrZXl3b3Jk
PkZlY2VzL2NoZW1pc3RyeS8qbWljcm9iaW9sb2d5PC9rZXl3b3JkPjxrZXl3b3JkPkh1bWFuczwv
a2V5d29yZD48a2V5d29yZD4qSW5zdWxpbiBSZXNpc3RhbmNlPC9rZXl3b3JkPjxrZXl3b3JkPklu
dGVzdGluZSwgU21hbGwvKm1pY3JvYmlvbG9neTwva2V5d29yZD48a2V5d29yZD5NYWxlPC9rZXl3
b3JkPjxrZXl3b3JkPk1ldGFib2xpYyBTeW5kcm9tZSBYL2Jsb29kLyp0aGVyYXB5PC9rZXl3b3Jk
PjxrZXl3b3JkPipNZXRhZ2Vub21lPC9rZXl3b3JkPjxrZXl3b3JkPk1pZGRsZSBBZ2VkPC9rZXl3
b3JkPjxrZXl3b3JkPk94YWxvYmFjdGVyIGZvcm1pZ2VuZXM8L2tleXdvcmQ+PGtleXdvcmQ+U3Rh
dGlzdGljcywgTm9ucGFyYW1ldHJpYzwva2V5d29yZD48L2tleXdvcmRzPjxkYXRlcz48eWVhcj4y
MDEyPC95ZWFyPjxwdWItZGF0ZXM+PGRhdGU+T2N0PC9kYXRlPjwvcHViLWRhdGVzPjwvZGF0ZXM+
PGlzYm4+MTUyOC0wMDEyIChFbGVjdHJvbmljKSYjeEQ7MDAxNi01MDg1IChMaW5raW5nKTwvaXNi
bj48YWNjZXNzaW9uLW51bT4yMjcyODUxNDwvYWNjZXNzaW9uLW51bT48dXJscz48cmVsYXRlZC11
cmxzPjx1cmw+aHR0cDovL3d3dy5uY2JpLm5sbS5uaWguZ292L3B1Ym1lZC8yMjcyODUxNDwvdXJs
PjwvcmVsYXRlZC11cmxzPjwvdXJscz48ZWxlY3Ryb25pYy1yZXNvdXJjZS1udW0+MTAuMTA1My9q
Lmdhc3Ryby4yMDEyLjA2LjAzMSYjeEQ7UzAwMTYtNTA4NSgxMikwMDg5Mi1YIFtwaWldPC9lbGVj
dHJvbmljLXJlc291cmNlLW51bT48bGFuZ3VhZ2U+ZW5nPC9sYW5ndWFnZT48L3JlY29yZD48L0Np
dGU+PC9FbmROb3RlPgB=
</w:fldData>
        </w:fldChar>
      </w:r>
      <w:r w:rsidRPr="00376367">
        <w:instrText xml:space="preserve"> ADDIN EN.CITE </w:instrText>
      </w:r>
      <w:r w:rsidRPr="00376367">
        <w:fldChar w:fldCharType="begin">
          <w:fldData xml:space="preserve">PEVuZE5vdGU+PENpdGU+PEF1dGhvcj5WcmllemU8L0F1dGhvcj48WWVhcj4yMDEyPC9ZZWFyPjxS
ZWNOdW0+MTk3ODwvUmVjTnVtPjxEaXNwbGF5VGV4dD48c3R5bGUgZmFjZT0ic3VwZXJzY3JpcHQi
PjEwPC9zdHlsZT48L0Rpc3BsYXlUZXh0PjxyZWNvcmQ+PHJlYy1udW1iZXI+MTk3ODwvcmVjLW51
bWJlcj48Zm9yZWlnbi1rZXlzPjxrZXkgYXBwPSJFTiIgZGItaWQ9InA5ZHdyNXJweGV3c3J0ZWRl
dG41dGVweHR2MmZ3ZnBmc2F2dCI+MTk3ODwva2V5PjwvZm9yZWlnbi1rZXlzPjxyZWYtdHlwZSBu
YW1lPSJKb3VybmFsIEFydGljbGUiPjE3PC9yZWYtdHlwZT48Y29udHJpYnV0b3JzPjxhdXRob3Jz
PjxhdXRob3I+VnJpZXplLCBBLjwvYXV0aG9yPjxhdXRob3I+VmFuIE5vb2QsIEUuPC9hdXRob3I+
PGF1dGhvcj5Ib2xsZW1hbiwgRi48L2F1dGhvcj48YXV0aG9yPlNhbG9qYXJ2aSwgSi48L2F1dGhv
cj48YXV0aG9yPktvb3R0ZSwgUi4gUy48L2F1dGhvcj48YXV0aG9yPkJhcnRlbHNtYW4sIEouIEYu
PC9hdXRob3I+PGF1dGhvcj5EYWxsaW5nYS1UaGllLCBHLiBNLjwvYXV0aG9yPjxhdXRob3I+QWNr
ZXJtYW5zLCBNLiBULjwvYXV0aG9yPjxhdXRob3I+U2VybGllLCBNLiBKLjwvYXV0aG9yPjxhdXRo
b3I+T296ZWVyLCBSLjwvYXV0aG9yPjxhdXRob3I+RGVycmllbiwgTS48L2F1dGhvcj48YXV0aG9y
PkRydWVzbmUsIEEuPC9hdXRob3I+PGF1dGhvcj5WYW4gSHlsY2thbWEgVmxpZWcsIEouIEUuPC9h
dXRob3I+PGF1dGhvcj5CbG9rcywgVi4gVy48L2F1dGhvcj48YXV0aG9yPkdyb2VuLCBBLiBLLjwv
YXV0aG9yPjxhdXRob3I+SGVpbGlnLCBILiBHLjwvYXV0aG9yPjxhdXRob3I+Wm9ldGVuZGFsLCBF
LiBHLjwvYXV0aG9yPjxhdXRob3I+U3Ryb2VzLCBFLiBTLjwvYXV0aG9yPjxhdXRob3I+ZGUgVm9z
LCBXLiBNLjwvYXV0aG9yPjxhdXRob3I+SG9la3N0cmEsIEouIEIuPC9hdXRob3I+PGF1dGhvcj5O
aWV1d2RvcnAsIE0uPC9hdXRob3I+PC9hdXRob3JzPjwvY29udHJpYnV0b3JzPjxhdXRoLWFkZHJl
c3M+RGVwYXJ0bWVudCBvZiBJbnRlcm5hbCBNZWRpY2luZSwgQWNhZGVtaWMgTWVkaWNhbCBDZW50
ZXIsIEFtc3RlcmRhbSwgVGhlIE5ldGhlcmxhbmRzLjwvYXV0aC1hZGRyZXNzPjx0aXRsZXM+PHRp
dGxlPlRyYW5zZmVyIG9mIGludGVzdGluYWwgbWljcm9iaW90YSBmcm9tIGxlYW4gZG9ub3JzIGlu
Y3JlYXNlcyBpbnN1bGluIHNlbnNpdGl2aXR5IGluIGluZGl2aWR1YWxzIHdpdGggbWV0YWJvbGlj
IHN5bmRyb21lPC90aXRsZT48c2Vjb25kYXJ5LXRpdGxlPkdhc3Ryb2VudGVyb2xvZ3k8L3NlY29u
ZGFyeS10aXRsZT48L3RpdGxlcz48cGVyaW9kaWNhbD48ZnVsbC10aXRsZT5HYXN0cm9lbnRlcm9s
b2d5PC9mdWxsLXRpdGxlPjwvcGVyaW9kaWNhbD48cGFnZXM+OTEzLTYgZTc8L3BhZ2VzPjx2b2x1
bWU+MTQzPC92b2x1bWU+PG51bWJlcj40PC9udW1iZXI+PGVkaXRpb24+MjAxMi8wNi8yNjwvZWRp
dGlvbj48a2V5d29yZHM+PGtleXdvcmQ+QWR1bHQ8L2tleXdvcmQ+PGtleXdvcmQ+QWxjYWxpZ2Vu
ZXMgZmFlY2FsaXM8L2tleXdvcmQ+PGtleXdvcmQ+QmFjdGVyb2lkZXRlczwva2V5d29yZD48a2V5
d29yZD5CbG9vZCBHbHVjb3NlLyptZXRhYm9saXNtPC9rZXl3b3JkPjxrZXl3b3JkPkJvZHkgTWFz
cyBJbmRleDwva2V5d29yZD48a2V5d29yZD5DbG9zdHJpZGl1bTwva2V5d29yZD48a2V5d29yZD5F
c2NoZXJpY2hpYSBjb2xpPC9rZXl3b3JkPjxrZXl3b3JkPkV1YmFjdGVyaXVtPC9rZXl3b3JkPjxr
ZXl3b3JkPkZhdHR5IEFjaWRzLCBWb2xhdGlsZS9tZXRhYm9saXNtPC9rZXl3b3JkPjxrZXl3b3Jk
PkZlY2VzL2NoZW1pc3RyeS8qbWljcm9iaW9sb2d5PC9rZXl3b3JkPjxrZXl3b3JkPkh1bWFuczwv
a2V5d29yZD48a2V5d29yZD4qSW5zdWxpbiBSZXNpc3RhbmNlPC9rZXl3b3JkPjxrZXl3b3JkPklu
dGVzdGluZSwgU21hbGwvKm1pY3JvYmlvbG9neTwva2V5d29yZD48a2V5d29yZD5NYWxlPC9rZXl3
b3JkPjxrZXl3b3JkPk1ldGFib2xpYyBTeW5kcm9tZSBYL2Jsb29kLyp0aGVyYXB5PC9rZXl3b3Jk
PjxrZXl3b3JkPipNZXRhZ2Vub21lPC9rZXl3b3JkPjxrZXl3b3JkPk1pZGRsZSBBZ2VkPC9rZXl3
b3JkPjxrZXl3b3JkPk94YWxvYmFjdGVyIGZvcm1pZ2VuZXM8L2tleXdvcmQ+PGtleXdvcmQ+U3Rh
dGlzdGljcywgTm9ucGFyYW1ldHJpYzwva2V5d29yZD48L2tleXdvcmRzPjxkYXRlcz48eWVhcj4y
MDEyPC95ZWFyPjxwdWItZGF0ZXM+PGRhdGU+T2N0PC9kYXRlPjwvcHViLWRhdGVzPjwvZGF0ZXM+
PGlzYm4+MTUyOC0wMDEyIChFbGVjdHJvbmljKSYjeEQ7MDAxNi01MDg1IChMaW5raW5nKTwvaXNi
bj48YWNjZXNzaW9uLW51bT4yMjcyODUxNDwvYWNjZXNzaW9uLW51bT48dXJscz48cmVsYXRlZC11
cmxzPjx1cmw+aHR0cDovL3d3dy5uY2JpLm5sbS5uaWguZ292L3B1Ym1lZC8yMjcyODUxNDwvdXJs
PjwvcmVsYXRlZC11cmxzPjwvdXJscz48ZWxlY3Ryb25pYy1yZXNvdXJjZS1udW0+MTAuMTA1My9q
Lmdhc3Ryby4yMDEyLjA2LjAzMSYjeEQ7UzAwMTYtNTA4NSgxMikwMDg5Mi1YIFtwaWldPC9lbGVj
dHJvbmljLXJlc291cmNlLW51bT48bGFuZ3VhZ2U+ZW5nPC9sYW5ndWFnZT48L3JlY29yZD48L0Np
dGU+PC9FbmROb3RlPgB=
</w:fldData>
        </w:fldChar>
      </w:r>
      <w:r w:rsidRPr="00376367">
        <w:instrText xml:space="preserve"> ADDIN EN.CITE.DATA </w:instrText>
      </w:r>
      <w:r w:rsidRPr="00376367">
        <w:fldChar w:fldCharType="end"/>
      </w:r>
      <w:r w:rsidRPr="00376367">
        <w:fldChar w:fldCharType="separate"/>
      </w:r>
      <w:r w:rsidRPr="00376367">
        <w:rPr>
          <w:noProof/>
          <w:vertAlign w:val="superscript"/>
        </w:rPr>
        <w:t>10</w:t>
      </w:r>
      <w:r w:rsidRPr="00376367">
        <w:fldChar w:fldCharType="end"/>
      </w:r>
      <w:r w:rsidRPr="00376367">
        <w:t xml:space="preserve"> and transplants from human twins to germ-free mice have led to changes in obesity and health </w:t>
      </w:r>
      <w:r w:rsidRPr="00376367">
        <w:fldChar w:fldCharType="begin">
          <w:fldData xml:space="preserve">PEVuZE5vdGU+PENpdGU+PEF1dGhvcj5SaWRhdXJhPC9BdXRob3I+PFllYXI+MjAxMzwvWWVhcj48
UmVjTnVtPjIwMDQ8L1JlY051bT48RGlzcGxheVRleHQ+PHN0eWxlIGZhY2U9InN1cGVyc2NyaXB0
Ij4xMTwvc3R5bGU+PC9EaXNwbGF5VGV4dD48cmVjb3JkPjxyZWMtbnVtYmVyPjIwMDQ8L3JlYy1u
dW1iZXI+PGZvcmVpZ24ta2V5cz48a2V5IGFwcD0iRU4iIGRiLWlkPSJwOWR3cjVycHhld3NydGVk
ZXRuNXRlcHh0djJmd2ZwZnNhdnQiPjIwMDQ8L2tleT48L2ZvcmVpZ24ta2V5cz48cmVmLXR5cGUg
bmFtZT0iSm91cm5hbCBBcnRpY2xlIj4xNzwvcmVmLXR5cGU+PGNvbnRyaWJ1dG9ycz48YXV0aG9y
cz48YXV0aG9yPlJpZGF1cmEsIFYuIEsuPC9hdXRob3I+PGF1dGhvcj5GYWl0aCwgSi4gSi48L2F1
dGhvcj48YXV0aG9yPlJleSwgRi4gRS48L2F1dGhvcj48YXV0aG9yPkNoZW5nLCBKLjwvYXV0aG9y
PjxhdXRob3I+RHVuY2FuLCBBLiBFLjwvYXV0aG9yPjxhdXRob3I+S2F1LCBBLiBMLjwvYXV0aG9y
PjxhdXRob3I+R3JpZmZpbiwgTi4gVy48L2F1dGhvcj48YXV0aG9yPkxvbWJhcmQsIFYuPC9hdXRo
b3I+PGF1dGhvcj5IZW5yaXNzYXQsIEIuPC9hdXRob3I+PGF1dGhvcj5CYWluLCBKLiBSLjwvYXV0
aG9yPjxhdXRob3I+TXVlaGxiYXVlciwgTS4gSi48L2F1dGhvcj48YXV0aG9yPklsa2F5ZXZhLCBP
LjwvYXV0aG9yPjxhdXRob3I+U2VtZW5rb3ZpY2gsIEMuIEYuPC9hdXRob3I+PGF1dGhvcj5GdW5h
aSwgSy48L2F1dGhvcj48YXV0aG9yPkhheWFzaGksIEQuIEsuPC9hdXRob3I+PGF1dGhvcj5MeWxl
LCBCLiBKLjwvYXV0aG9yPjxhdXRob3I+TWFydGluaSwgTS4gQy48L2F1dGhvcj48YXV0aG9yPlVy
c2VsbCwgTC4gSy48L2F1dGhvcj48YXV0aG9yPkNsZW1lbnRlLCBKLiBDLjwvYXV0aG9yPjxhdXRo
b3I+VmFuIFRyZXVyZW4sIFcuPC9hdXRob3I+PGF1dGhvcj5XYWx0ZXJzLCBXLiBBLjwvYXV0aG9y
PjxhdXRob3I+S25pZ2h0LCBSLjwvYXV0aG9yPjxhdXRob3I+TmV3Z2FyZCwgQy4gQi48L2F1dGhv
cj48YXV0aG9yPkhlYXRoLCBBLiBDLjwvYXV0aG9yPjxhdXRob3I+R29yZG9uLCBKLiBJLjwvYXV0
aG9yPjwvYXV0aG9ycz48L2NvbnRyaWJ1dG9ycz48YXV0aC1hZGRyZXNzPkNlbnRlciBmb3IgR2Vu
b21lIFNjaWVuY2VzIGFuZCBTeXN0ZW1zIEJpb2xvZ3ksIFdhc2hpbmd0b24gVW5pdmVyc2l0eSBT
Y2hvb2wgb2YgTWVkaWNpbmUsIFN0LiBMb3VpcywgTU8gNjMxMDgsIFVTQS48L2F1dGgtYWRkcmVz
cz48dGl0bGVzPjx0aXRsZT5HdXQgbWljcm9iaW90YSBmcm9tIHR3aW5zIGRpc2NvcmRhbnQgZm9y
IG9iZXNpdHkgbW9kdWxhdGUgbWV0YWJvbGlzbSBpbiBtaWNlPC90aXRsZT48c2Vjb25kYXJ5LXRp
dGxlPlNjaWVuY2U8L3NlY29uZGFyeS10aXRsZT48L3RpdGxlcz48cGVyaW9kaWNhbD48ZnVsbC10
aXRsZT5TY2llbmNlPC9mdWxsLXRpdGxlPjwvcGVyaW9kaWNhbD48cGFnZXM+MTI0MTIxNDwvcGFn
ZXM+PHZvbHVtZT4zNDE8L3ZvbHVtZT48bnVtYmVyPjYxNTA8L251bWJlcj48ZWRpdGlvbj4yMDEz
LzA5LzA3PC9lZGl0aW9uPjxrZXl3b3Jkcz48a2V5d29yZD4qQWRpcG9zaXR5PC9rZXl3b3JkPjxr
ZXl3b3JkPkFkdWx0PC9rZXl3b3JkPjxrZXl3b3JkPkFuaW1hbHM8L2tleXdvcmQ+PGtleXdvcmQ+
QmFjdGVyb2lkZXRlcy9nZW5ldGljcy8qcGh5c2lvbG9neTwva2V5d29yZD48a2V5d29yZD5DZWN1
bS9tZXRhYm9saXNtL21pY3JvYmlvbG9neTwva2V5d29yZD48a2V5d29yZD5EaWV0LCBGYXQtUmVz
dHJpY3RlZDwva2V5d29yZD48a2V5d29yZD5GZWNlcy9taWNyb2Jpb2xvZ3k8L2tleXdvcmQ+PGtl
eXdvcmQ+RmVtYWxlPC9rZXl3b3JkPjxrZXl3b3JkPkdhc3Ryb2ludGVzdGluYWwgVHJhY3QvKm1p
Y3JvYmlvbG9neTwva2V5d29yZD48a2V5d29yZD5HZXJtLUZyZWUgTGlmZTwva2V5d29yZD48a2V5
d29yZD5IdW1hbnM8L2tleXdvcmQ+PGtleXdvcmQ+TWV0YWJvbG9tZTwva2V5d29yZD48a2V5d29y
ZD5NZXRhZ2Vub21lL2dlbmV0aWNzLypwaHlzaW9sb2d5PC9rZXl3b3JkPjxrZXl3b3JkPk1pY2U8
L2tleXdvcmQ+PGtleXdvcmQ+TWljZSwgSW5icmVkIEM1N0JMPC9rZXl3b3JkPjxrZXl3b3JkPk1p
Y2UsIE9iZXNlPC9rZXl3b3JkPjxrZXl3b3JkPk9iZXNpdHkvZ2VuZXRpY3MvKm1ldGFib2xpc208
L2tleXdvcmQ+PGtleXdvcmQ+VGhpbm5lc3MvbWljcm9iaW9sb2d5PC9rZXl3b3JkPjxrZXl3b3Jk
PlR3aW5zPC9rZXl3b3JkPjxrZXl3b3JkPldlaWdodCBHYWluPC9rZXl3b3JkPjxrZXl3b3JkPllv
dW5nIEFkdWx0PC9rZXl3b3JkPjwva2V5d29yZHM+PGRhdGVzPjx5ZWFyPjIwMTM8L3llYXI+PHB1
Yi1kYXRlcz48ZGF0ZT5TZXAgNjwvZGF0ZT48L3B1Yi1kYXRlcz48L2RhdGVzPjxpc2JuPjEwOTUt
OTIwMyAoRWxlY3Ryb25pYykmI3hEOzAwMzYtODA3NSAoTGlua2luZyk8L2lzYm4+PGFjY2Vzc2lv
bi1udW0+MjQwMDkzOTc8L2FjY2Vzc2lvbi1udW0+PHVybHM+PHJlbGF0ZWQtdXJscz48dXJsPmh0
dHA6Ly93d3cubmNiaS5ubG0ubmloLmdvdi9wdWJtZWQvMjQwMDkzOTc8L3VybD48L3JlbGF0ZWQt
dXJscz48L3VybHM+PGN1c3RvbTI+MzgyOTYyNTwvY3VzdG9tMj48ZWxlY3Ryb25pYy1yZXNvdXJj
ZS1udW0+MTAuMTEyNi9zY2llbmNlLjEyNDEyMTQmI3hEOzM0MS82MTUwLzEyNDEyMTQgW3BpaV08
L2VsZWN0cm9uaWMtcmVzb3VyY2UtbnVtPjxsYW5ndWFnZT5lbmc8L2xhbmd1YWdlPjwvcmVjb3Jk
PjwvQ2l0ZT48L0VuZE5vdGU+
</w:fldData>
        </w:fldChar>
      </w:r>
      <w:r w:rsidRPr="00376367">
        <w:instrText xml:space="preserve"> ADDIN EN.CITE </w:instrText>
      </w:r>
      <w:r w:rsidRPr="00376367">
        <w:fldChar w:fldCharType="begin">
          <w:fldData xml:space="preserve">PEVuZE5vdGU+PENpdGU+PEF1dGhvcj5SaWRhdXJhPC9BdXRob3I+PFllYXI+MjAxMzwvWWVhcj48
UmVjTnVtPjIwMDQ8L1JlY051bT48RGlzcGxheVRleHQ+PHN0eWxlIGZhY2U9InN1cGVyc2NyaXB0
Ij4xMTwvc3R5bGU+PC9EaXNwbGF5VGV4dD48cmVjb3JkPjxyZWMtbnVtYmVyPjIwMDQ8L3JlYy1u
dW1iZXI+PGZvcmVpZ24ta2V5cz48a2V5IGFwcD0iRU4iIGRiLWlkPSJwOWR3cjVycHhld3NydGVk
ZXRuNXRlcHh0djJmd2ZwZnNhdnQiPjIwMDQ8L2tleT48L2ZvcmVpZ24ta2V5cz48cmVmLXR5cGUg
bmFtZT0iSm91cm5hbCBBcnRpY2xlIj4xNzwvcmVmLXR5cGU+PGNvbnRyaWJ1dG9ycz48YXV0aG9y
cz48YXV0aG9yPlJpZGF1cmEsIFYuIEsuPC9hdXRob3I+PGF1dGhvcj5GYWl0aCwgSi4gSi48L2F1
dGhvcj48YXV0aG9yPlJleSwgRi4gRS48L2F1dGhvcj48YXV0aG9yPkNoZW5nLCBKLjwvYXV0aG9y
PjxhdXRob3I+RHVuY2FuLCBBLiBFLjwvYXV0aG9yPjxhdXRob3I+S2F1LCBBLiBMLjwvYXV0aG9y
PjxhdXRob3I+R3JpZmZpbiwgTi4gVy48L2F1dGhvcj48YXV0aG9yPkxvbWJhcmQsIFYuPC9hdXRo
b3I+PGF1dGhvcj5IZW5yaXNzYXQsIEIuPC9hdXRob3I+PGF1dGhvcj5CYWluLCBKLiBSLjwvYXV0
aG9yPjxhdXRob3I+TXVlaGxiYXVlciwgTS4gSi48L2F1dGhvcj48YXV0aG9yPklsa2F5ZXZhLCBP
LjwvYXV0aG9yPjxhdXRob3I+U2VtZW5rb3ZpY2gsIEMuIEYuPC9hdXRob3I+PGF1dGhvcj5GdW5h
aSwgSy48L2F1dGhvcj48YXV0aG9yPkhheWFzaGksIEQuIEsuPC9hdXRob3I+PGF1dGhvcj5MeWxl
LCBCLiBKLjwvYXV0aG9yPjxhdXRob3I+TWFydGluaSwgTS4gQy48L2F1dGhvcj48YXV0aG9yPlVy
c2VsbCwgTC4gSy48L2F1dGhvcj48YXV0aG9yPkNsZW1lbnRlLCBKLiBDLjwvYXV0aG9yPjxhdXRo
b3I+VmFuIFRyZXVyZW4sIFcuPC9hdXRob3I+PGF1dGhvcj5XYWx0ZXJzLCBXLiBBLjwvYXV0aG9y
PjxhdXRob3I+S25pZ2h0LCBSLjwvYXV0aG9yPjxhdXRob3I+TmV3Z2FyZCwgQy4gQi48L2F1dGhv
cj48YXV0aG9yPkhlYXRoLCBBLiBDLjwvYXV0aG9yPjxhdXRob3I+R29yZG9uLCBKLiBJLjwvYXV0
aG9yPjwvYXV0aG9ycz48L2NvbnRyaWJ1dG9ycz48YXV0aC1hZGRyZXNzPkNlbnRlciBmb3IgR2Vu
b21lIFNjaWVuY2VzIGFuZCBTeXN0ZW1zIEJpb2xvZ3ksIFdhc2hpbmd0b24gVW5pdmVyc2l0eSBT
Y2hvb2wgb2YgTWVkaWNpbmUsIFN0LiBMb3VpcywgTU8gNjMxMDgsIFVTQS48L2F1dGgtYWRkcmVz
cz48dGl0bGVzPjx0aXRsZT5HdXQgbWljcm9iaW90YSBmcm9tIHR3aW5zIGRpc2NvcmRhbnQgZm9y
IG9iZXNpdHkgbW9kdWxhdGUgbWV0YWJvbGlzbSBpbiBtaWNlPC90aXRsZT48c2Vjb25kYXJ5LXRp
dGxlPlNjaWVuY2U8L3NlY29uZGFyeS10aXRsZT48L3RpdGxlcz48cGVyaW9kaWNhbD48ZnVsbC10
aXRsZT5TY2llbmNlPC9mdWxsLXRpdGxlPjwvcGVyaW9kaWNhbD48cGFnZXM+MTI0MTIxNDwvcGFn
ZXM+PHZvbHVtZT4zNDE8L3ZvbHVtZT48bnVtYmVyPjYxNTA8L251bWJlcj48ZWRpdGlvbj4yMDEz
LzA5LzA3PC9lZGl0aW9uPjxrZXl3b3Jkcz48a2V5d29yZD4qQWRpcG9zaXR5PC9rZXl3b3JkPjxr
ZXl3b3JkPkFkdWx0PC9rZXl3b3JkPjxrZXl3b3JkPkFuaW1hbHM8L2tleXdvcmQ+PGtleXdvcmQ+
QmFjdGVyb2lkZXRlcy9nZW5ldGljcy8qcGh5c2lvbG9neTwva2V5d29yZD48a2V5d29yZD5DZWN1
bS9tZXRhYm9saXNtL21pY3JvYmlvbG9neTwva2V5d29yZD48a2V5d29yZD5EaWV0LCBGYXQtUmVz
dHJpY3RlZDwva2V5d29yZD48a2V5d29yZD5GZWNlcy9taWNyb2Jpb2xvZ3k8L2tleXdvcmQ+PGtl
eXdvcmQ+RmVtYWxlPC9rZXl3b3JkPjxrZXl3b3JkPkdhc3Ryb2ludGVzdGluYWwgVHJhY3QvKm1p
Y3JvYmlvbG9neTwva2V5d29yZD48a2V5d29yZD5HZXJtLUZyZWUgTGlmZTwva2V5d29yZD48a2V5
d29yZD5IdW1hbnM8L2tleXdvcmQ+PGtleXdvcmQ+TWV0YWJvbG9tZTwva2V5d29yZD48a2V5d29y
ZD5NZXRhZ2Vub21lL2dlbmV0aWNzLypwaHlzaW9sb2d5PC9rZXl3b3JkPjxrZXl3b3JkPk1pY2U8
L2tleXdvcmQ+PGtleXdvcmQ+TWljZSwgSW5icmVkIEM1N0JMPC9rZXl3b3JkPjxrZXl3b3JkPk1p
Y2UsIE9iZXNlPC9rZXl3b3JkPjxrZXl3b3JkPk9iZXNpdHkvZ2VuZXRpY3MvKm1ldGFib2xpc208
L2tleXdvcmQ+PGtleXdvcmQ+VGhpbm5lc3MvbWljcm9iaW9sb2d5PC9rZXl3b3JkPjxrZXl3b3Jk
PlR3aW5zPC9rZXl3b3JkPjxrZXl3b3JkPldlaWdodCBHYWluPC9rZXl3b3JkPjxrZXl3b3JkPllv
dW5nIEFkdWx0PC9rZXl3b3JkPjwva2V5d29yZHM+PGRhdGVzPjx5ZWFyPjIwMTM8L3llYXI+PHB1
Yi1kYXRlcz48ZGF0ZT5TZXAgNjwvZGF0ZT48L3B1Yi1kYXRlcz48L2RhdGVzPjxpc2JuPjEwOTUt
OTIwMyAoRWxlY3Ryb25pYykmI3hEOzAwMzYtODA3NSAoTGlua2luZyk8L2lzYm4+PGFjY2Vzc2lv
bi1udW0+MjQwMDkzOTc8L2FjY2Vzc2lvbi1udW0+PHVybHM+PHJlbGF0ZWQtdXJscz48dXJsPmh0
dHA6Ly93d3cubmNiaS5ubG0ubmloLmdvdi9wdWJtZWQvMjQwMDkzOTc8L3VybD48L3JlbGF0ZWQt
dXJscz48L3VybHM+PGN1c3RvbTI+MzgyOTYyNTwvY3VzdG9tMj48ZWxlY3Ryb25pYy1yZXNvdXJj
ZS1udW0+MTAuMTEyNi9zY2llbmNlLjEyNDEyMTQmI3hEOzM0MS82MTUwLzEyNDEyMTQgW3BpaV08
L2VsZWN0cm9uaWMtcmVzb3VyY2UtbnVtPjxsYW5ndWFnZT5lbmc8L2xhbmd1YWdlPjwvcmVjb3Jk
PjwvQ2l0ZT48L0VuZE5vdGU+
</w:fldData>
        </w:fldChar>
      </w:r>
      <w:r w:rsidRPr="00376367">
        <w:instrText xml:space="preserve"> ADDIN EN.CITE.DATA </w:instrText>
      </w:r>
      <w:r w:rsidRPr="00376367">
        <w:fldChar w:fldCharType="end"/>
      </w:r>
      <w:r w:rsidRPr="00376367">
        <w:fldChar w:fldCharType="separate"/>
      </w:r>
      <w:r w:rsidRPr="00376367">
        <w:rPr>
          <w:noProof/>
          <w:vertAlign w:val="superscript"/>
        </w:rPr>
        <w:t>11</w:t>
      </w:r>
      <w:r w:rsidRPr="00376367">
        <w:fldChar w:fldCharType="end"/>
      </w:r>
      <w:r w:rsidRPr="00376367">
        <w:t xml:space="preserve">. In addition, ‘probiotic’ cultures have varying degrees of evidence for effectiveness in preventing antibiotic induced diarrhoea, upper respiratory chest infections, and allergy </w:t>
      </w:r>
      <w:r w:rsidRPr="00376367">
        <w:fldChar w:fldCharType="begin">
          <w:fldData xml:space="preserve">PEVuZE5vdGU+PENpdGU+PEF1dGhvcj5QZXRzY2hvdzwvQXV0aG9yPjxZZWFyPjIwMTM8L1llYXI+
PFJlY051bT4xOTc3PC9SZWNOdW0+PERpc3BsYXlUZXh0PjxzdHlsZSBmYWNlPSJzdXBlcnNjcmlw
dCI+ODwvc3R5bGU+PC9EaXNwbGF5VGV4dD48cmVjb3JkPjxyZWMtbnVtYmVyPjE5Nzc8L3JlYy1u
dW1iZXI+PGZvcmVpZ24ta2V5cz48a2V5IGFwcD0iRU4iIGRiLWlkPSJwOWR3cjVycHhld3NydGVk
ZXRuNXRlcHh0djJmd2ZwZnNhdnQiPjE5Nzc8L2tleT48L2ZvcmVpZ24ta2V5cz48cmVmLXR5cGUg
bmFtZT0iSm91cm5hbCBBcnRpY2xlIj4xNzwvcmVmLXR5cGU+PGNvbnRyaWJ1dG9ycz48YXV0aG9y
cz48YXV0aG9yPlBldHNjaG93LCBCLjwvYXV0aG9yPjxhdXRob3I+RG9yZSwgSi48L2F1dGhvcj48
YXV0aG9yPkhpYmJlcmQsIFAuPC9hdXRob3I+PGF1dGhvcj5EaW5hbiwgVC48L2F1dGhvcj48YXV0
aG9yPlJlaWQsIEcuPC9hdXRob3I+PGF1dGhvcj5CbGFzZXIsIE0uPC9hdXRob3I+PGF1dGhvcj5D
YW5pLCBQLiBELjwvYXV0aG9yPjxhdXRob3I+RGVnbmFuLCBGLiBILjwvYXV0aG9yPjxhdXRob3I+
Rm9zdGVyLCBKLjwvYXV0aG9yPjxhdXRob3I+R2lic29uLCBHLjwvYXV0aG9yPjxhdXRob3I+SHV0
dG9uLCBKLjwvYXV0aG9yPjxhdXRob3I+S2xhZW5oYW1tZXIsIFQuIFIuPC9hdXRob3I+PGF1dGhv
cj5MZXksIFIuPC9hdXRob3I+PGF1dGhvcj5OaWV1d2RvcnAsIE0uPC9hdXRob3I+PGF1dGhvcj5Q
b3QsIEIuPC9hdXRob3I+PGF1dGhvcj5SZWxtYW4sIEQuPC9hdXRob3I+PGF1dGhvcj5TZXJhemlu
LCBBLjwvYXV0aG9yPjxhdXRob3I+U2FuZGVycywgTS4gRS48L2F1dGhvcj48L2F1dGhvcnM+PC9j
b250cmlidXRvcnM+PGF1dGgtYWRkcmVzcz5UcmFuc2NlbmQgQmlvbWVkaWNhbCBDb21tdW5pY2F0
aW9ucywgTExDLCBZb3VuZ3N2aWxsZSwgTm9ydGggQ2Fyb2xpbmEuPC9hdXRoLWFkZHJlc3M+PHRp
dGxlcz48dGl0bGU+UHJvYmlvdGljcywgcHJlYmlvdGljcywgYW5kIHRoZSBob3N0IG1pY3JvYmlv
bWU6IHRoZSBzY2llbmNlIG9mIHRyYW5zbGF0aW9uPC90aXRsZT48c2Vjb25kYXJ5LXRpdGxlPkFu
biBOIFkgQWNhZCBTY2k8L3NlY29uZGFyeS10aXRsZT48L3RpdGxlcz48cGVyaW9kaWNhbD48ZnVs
bC10aXRsZT5Bbm4gTiBZIEFjYWQgU2NpPC9mdWxsLXRpdGxlPjwvcGVyaW9kaWNhbD48cGFnZXM+
MS0xNzwvcGFnZXM+PHZvbHVtZT4xMzA2PC92b2x1bWU+PGVkaXRpb24+MjAxMy8xMS8yNjwvZWRp
dGlvbj48a2V5d29yZHM+PGtleXdvcmQ+Q29nbml0aW9uPC9rZXl3b3JkPjxrZXl3b3JkPkNvbmdy
ZXNzZXMgYXMgVG9waWM8L2tleXdvcmQ+PGtleXdvcmQ+RGVwcmVzc2lvbi90aGVyYXB5PC9rZXl3
b3JkPjxrZXl3b3JkPkRpYWJldGVzIE1lbGxpdHVzL3RoZXJhcHk8L2tleXdvcmQ+PGtleXdvcmQ+
SHVtYW5zPC9rZXl3b3JkPjxrZXl3b3JkPkludGVzdGluZXMvbWljcm9iaW9sb2d5PC9rZXl3b3Jk
PjxrZXl3b3JkPkxhY3Rvc2UgSW50b2xlcmFuY2UvdGhlcmFweTwva2V5d29yZD48a2V5d29yZD5N
ZW50YWwgSGVhbHRoPC9rZXl3b3JkPjxrZXl3b3JkPipNaWNyb2Jpb3RhPC9rZXl3b3JkPjxrZXl3
b3JkPk9iZXNpdHkvdGhlcmFweTwva2V5d29yZD48a2V5d29yZD5QcmViaW90aWNzLyptaWNyb2Jp
b2xvZ3k8L2tleXdvcmQ+PGtleXdvcmQ+UHJvYmlvdGljcy8qdGhlcmFwZXV0aWMgdXNlPC9rZXl3
b3JkPjxrZXl3b3JkPipUcmFuc2xhdGlvbmFsIE1lZGljYWwgUmVzZWFyY2g8L2tleXdvcmQ+PC9r
ZXl3b3Jkcz48ZGF0ZXM+PHllYXI+MjAxMzwveWVhcj48cHViLWRhdGVzPjxkYXRlPkRlYzwvZGF0
ZT48L3B1Yi1kYXRlcz48L2RhdGVzPjxpc2JuPjE3NDktNjYzMiAoRWxlY3Ryb25pYykmI3hEOzAw
NzctODkyMyAoTGlua2luZyk8L2lzYm4+PGFjY2Vzc2lvbi1udW0+MjQyNjY2NTY8L2FjY2Vzc2lv
bi1udW0+PHVybHM+PHJlbGF0ZWQtdXJscz48dXJsPmh0dHA6Ly93d3cubmNiaS5ubG0ubmloLmdv
di9wdWJtZWQvMjQyNjY2NTY8L3VybD48L3JlbGF0ZWQtdXJscz48L3VybHM+PGVsZWN0cm9uaWMt
cmVzb3VyY2UtbnVtPjEwLjExMTEvbnlhcy4xMjMwMzwvZWxlY3Ryb25pYy1yZXNvdXJjZS1udW0+
PGxhbmd1YWdlPmVuZzwvbGFuZ3VhZ2U+PC9yZWNvcmQ+PC9DaXRlPjwvRW5kTm90ZT4A
</w:fldData>
        </w:fldChar>
      </w:r>
      <w:r w:rsidRPr="00376367">
        <w:instrText xml:space="preserve"> ADDIN EN.CITE </w:instrText>
      </w:r>
      <w:r w:rsidRPr="00376367">
        <w:fldChar w:fldCharType="begin">
          <w:fldData xml:space="preserve">PEVuZE5vdGU+PENpdGU+PEF1dGhvcj5QZXRzY2hvdzwvQXV0aG9yPjxZZWFyPjIwMTM8L1llYXI+
PFJlY051bT4xOTc3PC9SZWNOdW0+PERpc3BsYXlUZXh0PjxzdHlsZSBmYWNlPSJzdXBlcnNjcmlw
dCI+ODwvc3R5bGU+PC9EaXNwbGF5VGV4dD48cmVjb3JkPjxyZWMtbnVtYmVyPjE5Nzc8L3JlYy1u
dW1iZXI+PGZvcmVpZ24ta2V5cz48a2V5IGFwcD0iRU4iIGRiLWlkPSJwOWR3cjVycHhld3NydGVk
ZXRuNXRlcHh0djJmd2ZwZnNhdnQiPjE5Nzc8L2tleT48L2ZvcmVpZ24ta2V5cz48cmVmLXR5cGUg
bmFtZT0iSm91cm5hbCBBcnRpY2xlIj4xNzwvcmVmLXR5cGU+PGNvbnRyaWJ1dG9ycz48YXV0aG9y
cz48YXV0aG9yPlBldHNjaG93LCBCLjwvYXV0aG9yPjxhdXRob3I+RG9yZSwgSi48L2F1dGhvcj48
YXV0aG9yPkhpYmJlcmQsIFAuPC9hdXRob3I+PGF1dGhvcj5EaW5hbiwgVC48L2F1dGhvcj48YXV0
aG9yPlJlaWQsIEcuPC9hdXRob3I+PGF1dGhvcj5CbGFzZXIsIE0uPC9hdXRob3I+PGF1dGhvcj5D
YW5pLCBQLiBELjwvYXV0aG9yPjxhdXRob3I+RGVnbmFuLCBGLiBILjwvYXV0aG9yPjxhdXRob3I+
Rm9zdGVyLCBKLjwvYXV0aG9yPjxhdXRob3I+R2lic29uLCBHLjwvYXV0aG9yPjxhdXRob3I+SHV0
dG9uLCBKLjwvYXV0aG9yPjxhdXRob3I+S2xhZW5oYW1tZXIsIFQuIFIuPC9hdXRob3I+PGF1dGhv
cj5MZXksIFIuPC9hdXRob3I+PGF1dGhvcj5OaWV1d2RvcnAsIE0uPC9hdXRob3I+PGF1dGhvcj5Q
b3QsIEIuPC9hdXRob3I+PGF1dGhvcj5SZWxtYW4sIEQuPC9hdXRob3I+PGF1dGhvcj5TZXJhemlu
LCBBLjwvYXV0aG9yPjxhdXRob3I+U2FuZGVycywgTS4gRS48L2F1dGhvcj48L2F1dGhvcnM+PC9j
b250cmlidXRvcnM+PGF1dGgtYWRkcmVzcz5UcmFuc2NlbmQgQmlvbWVkaWNhbCBDb21tdW5pY2F0
aW9ucywgTExDLCBZb3VuZ3N2aWxsZSwgTm9ydGggQ2Fyb2xpbmEuPC9hdXRoLWFkZHJlc3M+PHRp
dGxlcz48dGl0bGU+UHJvYmlvdGljcywgcHJlYmlvdGljcywgYW5kIHRoZSBob3N0IG1pY3JvYmlv
bWU6IHRoZSBzY2llbmNlIG9mIHRyYW5zbGF0aW9uPC90aXRsZT48c2Vjb25kYXJ5LXRpdGxlPkFu
biBOIFkgQWNhZCBTY2k8L3NlY29uZGFyeS10aXRsZT48L3RpdGxlcz48cGVyaW9kaWNhbD48ZnVs
bC10aXRsZT5Bbm4gTiBZIEFjYWQgU2NpPC9mdWxsLXRpdGxlPjwvcGVyaW9kaWNhbD48cGFnZXM+
MS0xNzwvcGFnZXM+PHZvbHVtZT4xMzA2PC92b2x1bWU+PGVkaXRpb24+MjAxMy8xMS8yNjwvZWRp
dGlvbj48a2V5d29yZHM+PGtleXdvcmQ+Q29nbml0aW9uPC9rZXl3b3JkPjxrZXl3b3JkPkNvbmdy
ZXNzZXMgYXMgVG9waWM8L2tleXdvcmQ+PGtleXdvcmQ+RGVwcmVzc2lvbi90aGVyYXB5PC9rZXl3
b3JkPjxrZXl3b3JkPkRpYWJldGVzIE1lbGxpdHVzL3RoZXJhcHk8L2tleXdvcmQ+PGtleXdvcmQ+
SHVtYW5zPC9rZXl3b3JkPjxrZXl3b3JkPkludGVzdGluZXMvbWljcm9iaW9sb2d5PC9rZXl3b3Jk
PjxrZXl3b3JkPkxhY3Rvc2UgSW50b2xlcmFuY2UvdGhlcmFweTwva2V5d29yZD48a2V5d29yZD5N
ZW50YWwgSGVhbHRoPC9rZXl3b3JkPjxrZXl3b3JkPipNaWNyb2Jpb3RhPC9rZXl3b3JkPjxrZXl3
b3JkPk9iZXNpdHkvdGhlcmFweTwva2V5d29yZD48a2V5d29yZD5QcmViaW90aWNzLyptaWNyb2Jp
b2xvZ3k8L2tleXdvcmQ+PGtleXdvcmQ+UHJvYmlvdGljcy8qdGhlcmFwZXV0aWMgdXNlPC9rZXl3
b3JkPjxrZXl3b3JkPipUcmFuc2xhdGlvbmFsIE1lZGljYWwgUmVzZWFyY2g8L2tleXdvcmQ+PC9r
ZXl3b3Jkcz48ZGF0ZXM+PHllYXI+MjAxMzwveWVhcj48cHViLWRhdGVzPjxkYXRlPkRlYzwvZGF0
ZT48L3B1Yi1kYXRlcz48L2RhdGVzPjxpc2JuPjE3NDktNjYzMiAoRWxlY3Ryb25pYykmI3hEOzAw
NzctODkyMyAoTGlua2luZyk8L2lzYm4+PGFjY2Vzc2lvbi1udW0+MjQyNjY2NTY8L2FjY2Vzc2lv
bi1udW0+PHVybHM+PHJlbGF0ZWQtdXJscz48dXJsPmh0dHA6Ly93d3cubmNiaS5ubG0ubmloLmdv
di9wdWJtZWQvMjQyNjY2NTY8L3VybD48L3JlbGF0ZWQtdXJscz48L3VybHM+PGVsZWN0cm9uaWMt
cmVzb3VyY2UtbnVtPjEwLjExMTEvbnlhcy4xMjMwMzwvZWxlY3Ryb25pYy1yZXNvdXJjZS1udW0+
PGxhbmd1YWdlPmVuZzwvbGFuZ3VhZ2U+PC9yZWNvcmQ+PC9DaXRlPjwvRW5kTm90ZT4A
</w:fldData>
        </w:fldChar>
      </w:r>
      <w:r w:rsidRPr="00376367">
        <w:instrText xml:space="preserve"> ADDIN EN.CITE.DATA </w:instrText>
      </w:r>
      <w:r w:rsidRPr="00376367">
        <w:fldChar w:fldCharType="end"/>
      </w:r>
      <w:r w:rsidRPr="00376367">
        <w:fldChar w:fldCharType="separate"/>
      </w:r>
      <w:r w:rsidRPr="00376367">
        <w:rPr>
          <w:noProof/>
          <w:vertAlign w:val="superscript"/>
        </w:rPr>
        <w:t>8</w:t>
      </w:r>
      <w:r w:rsidRPr="00376367">
        <w:fldChar w:fldCharType="end"/>
      </w:r>
      <w:r w:rsidRPr="00376367">
        <w:t>.</w:t>
      </w:r>
    </w:p>
    <w:p w14:paraId="10838ACC" w14:textId="77777777" w:rsidR="0085016E" w:rsidRPr="00376367" w:rsidRDefault="0085016E" w:rsidP="0085016E">
      <w:pPr>
        <w:widowControl w:val="0"/>
        <w:autoSpaceDE w:val="0"/>
        <w:autoSpaceDN w:val="0"/>
        <w:adjustRightInd w:val="0"/>
        <w:spacing w:after="240"/>
      </w:pPr>
      <w:r w:rsidRPr="00376367">
        <w:t xml:space="preserve">Microbiota are also thought to contribute to the gut-brain axis, which refers to the mutual cross-talk between gastrointestinal and mental health.  In animal studies, the microbiota has been shown to alter brain biochemistry (hippocampal BDNF levels) </w:t>
      </w:r>
      <w:r w:rsidRPr="00376367">
        <w:fldChar w:fldCharType="begin">
          <w:fldData xml:space="preserve">PEVuZE5vdGU+PENpdGU+PEF1dGhvcj5CZXJjaWs8L0F1dGhvcj48WWVhcj4yMDExPC9ZZWFyPjxS
ZWNOdW0+MTk1NTwvUmVjTnVtPjxEaXNwbGF5VGV4dD48c3R5bGUgZmFjZT0ic3VwZXJzY3JpcHQi
PjEyPC9zdHlsZT48L0Rpc3BsYXlUZXh0PjxyZWNvcmQ+PHJlYy1udW1iZXI+MTk1NTwvcmVjLW51
bWJlcj48Zm9yZWlnbi1rZXlzPjxrZXkgYXBwPSJFTiIgZGItaWQ9InA5ZHdyNXJweGV3c3J0ZWRl
dG41dGVweHR2MmZ3ZnBmc2F2dCI+MTk1NTwva2V5PjwvZm9yZWlnbi1rZXlzPjxyZWYtdHlwZSBu
YW1lPSJKb3VybmFsIEFydGljbGUiPjE3PC9yZWYtdHlwZT48Y29udHJpYnV0b3JzPjxhdXRob3Jz
PjxhdXRob3I+QmVyY2lrLCBQLjwvYXV0aG9yPjxhdXRob3I+RGVub3UsIEUuPC9hdXRob3I+PGF1
dGhvcj5Db2xsaW5zLCBKLjwvYXV0aG9yPjxhdXRob3I+SmFja3NvbiwgVy48L2F1dGhvcj48YXV0
aG9yPkx1LCBKLjwvYXV0aG9yPjxhdXRob3I+SnVyeSwgSi48L2F1dGhvcj48YXV0aG9yPkRlbmcs
IFkuPC9hdXRob3I+PGF1dGhvcj5CbGVubmVyaGFzc2V0dCwgUC48L2F1dGhvcj48YXV0aG9yPk1h
Y3JpLCBKLjwvYXV0aG9yPjxhdXRob3I+TWNDb3ksIEsuIEQuPC9hdXRob3I+PGF1dGhvcj5WZXJk
dSwgRS4gRi48L2F1dGhvcj48YXV0aG9yPkNvbGxpbnMsIFMuIE0uPC9hdXRob3I+PC9hdXRob3Jz
PjwvY29udHJpYnV0b3JzPjxhdXRoLWFkZHJlc3M+VGhlIEZhcm5jb21iZSBGYW1pbHkgRGlnZXN0
aXZlIEhlYWx0aCBJbnN0aXR1dGUsIEZhY3VsdHkgb2YgSGVhbHRoIFNjaWVuY2VzLCBNY01hc3Rl
ciBVbml2ZXJzaXR5LCBIYW1pbHRvbiwgT250YXJpbywgQ2FuYWRhLiBiZXJjaWtwQG1jbWFzdGVy
LmNhPC9hdXRoLWFkZHJlc3M+PHRpdGxlcz48dGl0bGU+VGhlIGludGVzdGluYWwgbWljcm9iaW90
YSBhZmZlY3QgY2VudHJhbCBsZXZlbHMgb2YgYnJhaW4tZGVyaXZlZCBuZXVyb3Ryb3BpYyBmYWN0
b3IgYW5kIGJlaGF2aW9yIGluIG1pY2U8L3RpdGxlPjxzZWNvbmRhcnktdGl0bGU+R2FzdHJvZW50
ZXJvbG9neTwvc2Vjb25kYXJ5LXRpdGxlPjwvdGl0bGVzPjxwZXJpb2RpY2FsPjxmdWxsLXRpdGxl
Pkdhc3Ryb2VudGVyb2xvZ3k8L2Z1bGwtdGl0bGU+PC9wZXJpb2RpY2FsPjxwYWdlcz41OTktNjA5
LCA2MDkgZTEtMzwvcGFnZXM+PHZvbHVtZT4xNDE8L3ZvbHVtZT48bnVtYmVyPjI8L251bWJlcj48
ZWRpdGlvbj4yMDExLzA2LzIxPC9lZGl0aW9uPjxrZXl3b3Jkcz48a2V5d29yZD5BbXlnZGFsYS9t
ZXRhYm9saXNtL3BoeXNpb2xvZ3k8L2tleXdvcmQ+PGtleXdvcmQ+QW5hbHlzaXMgb2YgVmFyaWFu
Y2U8L2tleXdvcmQ+PGtleXdvcmQ+QW5pbWFsczwva2V5d29yZD48a2V5d29yZD5BbnRpLUJhY3Rl
cmlhbCBBZ2VudHMvcGhhcm1hY29sb2d5PC9rZXl3b3JkPjxrZXl3b3JkPkJlaGF2aW9yLCBBbmlt
YWwvKnBoeXNpb2xvZ3k8L2tleXdvcmQ+PGtleXdvcmQ+QnJhaW4tRGVyaXZlZCBOZXVyb3Ryb3Bo
aWMgRmFjdG9yLyptZXRhYm9saXNtPC9rZXl3b3JkPjxrZXl3b3JkPkNvbGl0aXMvbWV0YWJvbGlz
bTwva2V5d29yZD48a2V5d29yZD5Db2xvbi9kcnVnIGVmZmVjdHMvbWV0YWJvbGlzbS8qbWljcm9i
aW9sb2d5PC9rZXl3b3JkPjxrZXl3b3JkPkN5dG9raW5lcy9tZXRhYm9saXNtPC9rZXl3b3JkPjxr
ZXl3b3JkPipHZXJtLUZyZWUgTGlmZTwva2V5d29yZD48a2V5d29yZD5IaXBwb2NhbXB1cy8qbWV0
YWJvbGlzbS9waHlzaW9sb2d5PC9rZXl3b3JkPjxrZXl3b3JkPkludGVzdGluZSwgU21hbGwvZHJ1
ZyBlZmZlY3RzL21ldGFib2xpc20vKm1pY3JvYmlvbG9neTwva2V5d29yZD48a2V5d29yZD5NaWNl
PC9rZXl3b3JkPjxrZXl3b3JkPk1pY2UsIEluYnJlZCBCQUxCIEM8L2tleXdvcmQ+PGtleXdvcmQ+
UGVyb3hpZGFzZS9tZXRhYm9saXNtPC9rZXl3b3JkPjxrZXl3b3JkPlN5bXBhdGhlY3RvbXk8L2tl
eXdvcmQ+PGtleXdvcmQ+VmFnb3RvbXk8L2tleXdvcmQ+PC9rZXl3b3Jkcz48ZGF0ZXM+PHllYXI+
MjAxMTwveWVhcj48cHViLWRhdGVzPjxkYXRlPkF1ZzwvZGF0ZT48L3B1Yi1kYXRlcz48L2RhdGVz
Pjxpc2JuPjE1MjgtMDAxMiAoRWxlY3Ryb25pYykmI3hEOzAwMTYtNTA4NSAoTGlua2luZyk8L2lz
Ym4+PGFjY2Vzc2lvbi1udW0+MjE2ODMwNzc8L2FjY2Vzc2lvbi1udW0+PHVybHM+PHJlbGF0ZWQt
dXJscz48dXJsPmh0dHA6Ly93d3cubmNiaS5ubG0ubmloLmdvdi9wdWJtZWQvMjE2ODMwNzc8L3Vy
bD48L3JlbGF0ZWQtdXJscz48L3VybHM+PGVsZWN0cm9uaWMtcmVzb3VyY2UtbnVtPjEwLjEwNTMv
ai5nYXN0cm8uMjAxMS4wNC4wNTImI3hEO1MwMDE2LTUwODUoMTEpMDA2MDctWCBbcGlpXTwvZWxl
Y3Ryb25pYy1yZXNvdXJjZS1udW0+PGxhbmd1YWdlPmVuZzwvbGFuZ3VhZ2U+PC9yZWNvcmQ+PC9D
aXRlPjwvRW5kTm90ZT5=
</w:fldData>
        </w:fldChar>
      </w:r>
      <w:r w:rsidRPr="00376367">
        <w:instrText xml:space="preserve"> ADDIN EN.CITE </w:instrText>
      </w:r>
      <w:r w:rsidRPr="00376367">
        <w:fldChar w:fldCharType="begin">
          <w:fldData xml:space="preserve">PEVuZE5vdGU+PENpdGU+PEF1dGhvcj5CZXJjaWs8L0F1dGhvcj48WWVhcj4yMDExPC9ZZWFyPjxS
ZWNOdW0+MTk1NTwvUmVjTnVtPjxEaXNwbGF5VGV4dD48c3R5bGUgZmFjZT0ic3VwZXJzY3JpcHQi
PjEyPC9zdHlsZT48L0Rpc3BsYXlUZXh0PjxyZWNvcmQ+PHJlYy1udW1iZXI+MTk1NTwvcmVjLW51
bWJlcj48Zm9yZWlnbi1rZXlzPjxrZXkgYXBwPSJFTiIgZGItaWQ9InA5ZHdyNXJweGV3c3J0ZWRl
dG41dGVweHR2MmZ3ZnBmc2F2dCI+MTk1NTwva2V5PjwvZm9yZWlnbi1rZXlzPjxyZWYtdHlwZSBu
YW1lPSJKb3VybmFsIEFydGljbGUiPjE3PC9yZWYtdHlwZT48Y29udHJpYnV0b3JzPjxhdXRob3Jz
PjxhdXRob3I+QmVyY2lrLCBQLjwvYXV0aG9yPjxhdXRob3I+RGVub3UsIEUuPC9hdXRob3I+PGF1
dGhvcj5Db2xsaW5zLCBKLjwvYXV0aG9yPjxhdXRob3I+SmFja3NvbiwgVy48L2F1dGhvcj48YXV0
aG9yPkx1LCBKLjwvYXV0aG9yPjxhdXRob3I+SnVyeSwgSi48L2F1dGhvcj48YXV0aG9yPkRlbmcs
IFkuPC9hdXRob3I+PGF1dGhvcj5CbGVubmVyaGFzc2V0dCwgUC48L2F1dGhvcj48YXV0aG9yPk1h
Y3JpLCBKLjwvYXV0aG9yPjxhdXRob3I+TWNDb3ksIEsuIEQuPC9hdXRob3I+PGF1dGhvcj5WZXJk
dSwgRS4gRi48L2F1dGhvcj48YXV0aG9yPkNvbGxpbnMsIFMuIE0uPC9hdXRob3I+PC9hdXRob3Jz
PjwvY29udHJpYnV0b3JzPjxhdXRoLWFkZHJlc3M+VGhlIEZhcm5jb21iZSBGYW1pbHkgRGlnZXN0
aXZlIEhlYWx0aCBJbnN0aXR1dGUsIEZhY3VsdHkgb2YgSGVhbHRoIFNjaWVuY2VzLCBNY01hc3Rl
ciBVbml2ZXJzaXR5LCBIYW1pbHRvbiwgT250YXJpbywgQ2FuYWRhLiBiZXJjaWtwQG1jbWFzdGVy
LmNhPC9hdXRoLWFkZHJlc3M+PHRpdGxlcz48dGl0bGU+VGhlIGludGVzdGluYWwgbWljcm9iaW90
YSBhZmZlY3QgY2VudHJhbCBsZXZlbHMgb2YgYnJhaW4tZGVyaXZlZCBuZXVyb3Ryb3BpYyBmYWN0
b3IgYW5kIGJlaGF2aW9yIGluIG1pY2U8L3RpdGxlPjxzZWNvbmRhcnktdGl0bGU+R2FzdHJvZW50
ZXJvbG9neTwvc2Vjb25kYXJ5LXRpdGxlPjwvdGl0bGVzPjxwZXJpb2RpY2FsPjxmdWxsLXRpdGxl
Pkdhc3Ryb2VudGVyb2xvZ3k8L2Z1bGwtdGl0bGU+PC9wZXJpb2RpY2FsPjxwYWdlcz41OTktNjA5
LCA2MDkgZTEtMzwvcGFnZXM+PHZvbHVtZT4xNDE8L3ZvbHVtZT48bnVtYmVyPjI8L251bWJlcj48
ZWRpdGlvbj4yMDExLzA2LzIxPC9lZGl0aW9uPjxrZXl3b3Jkcz48a2V5d29yZD5BbXlnZGFsYS9t
ZXRhYm9saXNtL3BoeXNpb2xvZ3k8L2tleXdvcmQ+PGtleXdvcmQ+QW5hbHlzaXMgb2YgVmFyaWFu
Y2U8L2tleXdvcmQ+PGtleXdvcmQ+QW5pbWFsczwva2V5d29yZD48a2V5d29yZD5BbnRpLUJhY3Rl
cmlhbCBBZ2VudHMvcGhhcm1hY29sb2d5PC9rZXl3b3JkPjxrZXl3b3JkPkJlaGF2aW9yLCBBbmlt
YWwvKnBoeXNpb2xvZ3k8L2tleXdvcmQ+PGtleXdvcmQ+QnJhaW4tRGVyaXZlZCBOZXVyb3Ryb3Bo
aWMgRmFjdG9yLyptZXRhYm9saXNtPC9rZXl3b3JkPjxrZXl3b3JkPkNvbGl0aXMvbWV0YWJvbGlz
bTwva2V5d29yZD48a2V5d29yZD5Db2xvbi9kcnVnIGVmZmVjdHMvbWV0YWJvbGlzbS8qbWljcm9i
aW9sb2d5PC9rZXl3b3JkPjxrZXl3b3JkPkN5dG9raW5lcy9tZXRhYm9saXNtPC9rZXl3b3JkPjxr
ZXl3b3JkPipHZXJtLUZyZWUgTGlmZTwva2V5d29yZD48a2V5d29yZD5IaXBwb2NhbXB1cy8qbWV0
YWJvbGlzbS9waHlzaW9sb2d5PC9rZXl3b3JkPjxrZXl3b3JkPkludGVzdGluZSwgU21hbGwvZHJ1
ZyBlZmZlY3RzL21ldGFib2xpc20vKm1pY3JvYmlvbG9neTwva2V5d29yZD48a2V5d29yZD5NaWNl
PC9rZXl3b3JkPjxrZXl3b3JkPk1pY2UsIEluYnJlZCBCQUxCIEM8L2tleXdvcmQ+PGtleXdvcmQ+
UGVyb3hpZGFzZS9tZXRhYm9saXNtPC9rZXl3b3JkPjxrZXl3b3JkPlN5bXBhdGhlY3RvbXk8L2tl
eXdvcmQ+PGtleXdvcmQ+VmFnb3RvbXk8L2tleXdvcmQ+PC9rZXl3b3Jkcz48ZGF0ZXM+PHllYXI+
MjAxMTwveWVhcj48cHViLWRhdGVzPjxkYXRlPkF1ZzwvZGF0ZT48L3B1Yi1kYXRlcz48L2RhdGVz
Pjxpc2JuPjE1MjgtMDAxMiAoRWxlY3Ryb25pYykmI3hEOzAwMTYtNTA4NSAoTGlua2luZyk8L2lz
Ym4+PGFjY2Vzc2lvbi1udW0+MjE2ODMwNzc8L2FjY2Vzc2lvbi1udW0+PHVybHM+PHJlbGF0ZWQt
dXJscz48dXJsPmh0dHA6Ly93d3cubmNiaS5ubG0ubmloLmdvdi9wdWJtZWQvMjE2ODMwNzc8L3Vy
bD48L3JlbGF0ZWQtdXJscz48L3VybHM+PGVsZWN0cm9uaWMtcmVzb3VyY2UtbnVtPjEwLjEwNTMv
ai5nYXN0cm8uMjAxMS4wNC4wNTImI3hEO1MwMDE2LTUwODUoMTEpMDA2MDctWCBbcGlpXTwvZWxl
Y3Ryb25pYy1yZXNvdXJjZS1udW0+PGxhbmd1YWdlPmVuZzwvbGFuZ3VhZ2U+PC9yZWNvcmQ+PC9D
aXRlPjwvRW5kTm90ZT5=
</w:fldData>
        </w:fldChar>
      </w:r>
      <w:r w:rsidRPr="00376367">
        <w:instrText xml:space="preserve"> ADDIN EN.CITE.DATA </w:instrText>
      </w:r>
      <w:r w:rsidRPr="00376367">
        <w:fldChar w:fldCharType="end"/>
      </w:r>
      <w:r w:rsidRPr="00376367">
        <w:fldChar w:fldCharType="separate"/>
      </w:r>
      <w:r w:rsidRPr="00376367">
        <w:rPr>
          <w:noProof/>
          <w:vertAlign w:val="superscript"/>
        </w:rPr>
        <w:t>12</w:t>
      </w:r>
      <w:r w:rsidRPr="00376367">
        <w:fldChar w:fldCharType="end"/>
      </w:r>
      <w:r w:rsidRPr="00376367">
        <w:t xml:space="preserve">, function (hypothalamic-pituitary axis) </w:t>
      </w:r>
      <w:r w:rsidRPr="00376367">
        <w:fldChar w:fldCharType="begin">
          <w:fldData xml:space="preserve">PEVuZE5vdGU+PENpdGU+PEF1dGhvcj5TdWRvPC9BdXRob3I+PFllYXI+MjAwNDwvWWVhcj48UmVj
TnVtPjE5NTA8L1JlY051bT48RGlzcGxheVRleHQ+PHN0eWxlIGZhY2U9InN1cGVyc2NyaXB0Ij4x
Mzwvc3R5bGU+PC9EaXNwbGF5VGV4dD48cmVjb3JkPjxyZWMtbnVtYmVyPjE5NTA8L3JlYy1udW1i
ZXI+PGZvcmVpZ24ta2V5cz48a2V5IGFwcD0iRU4iIGRiLWlkPSJwOWR3cjVycHhld3NydGVkZXRu
NXRlcHh0djJmd2ZwZnNhdnQiPjE5NTA8L2tleT48L2ZvcmVpZ24ta2V5cz48cmVmLXR5cGUgbmFt
ZT0iSm91cm5hbCBBcnRpY2xlIj4xNzwvcmVmLXR5cGU+PGNvbnRyaWJ1dG9ycz48YXV0aG9ycz48
YXV0aG9yPlN1ZG8sIE4uPC9hdXRob3I+PGF1dGhvcj5DaGlkYSwgWS48L2F1dGhvcj48YXV0aG9y
PkFpYmEsIFkuPC9hdXRob3I+PGF1dGhvcj5Tb25vZGEsIEouPC9hdXRob3I+PGF1dGhvcj5PeWFt
YSwgTi48L2F1dGhvcj48YXV0aG9yPll1LCBYLiBOLjwvYXV0aG9yPjxhdXRob3I+S3VibywgQy48
L2F1dGhvcj48YXV0aG9yPktvZ2EsIFkuPC9hdXRob3I+PC9hdXRob3JzPjwvY29udHJpYnV0b3Jz
PjxhdXRoLWFkZHJlc3M+RGVwYXJ0bWVudCBvZiBQc3ljaG9zb21hdGljIE1lZGljaW5lLCBHcmFk
dWF0ZSBTY2hvb2wgb2YgTWVkaWNhbCBTY2llbmNlcywgS3l1c2h1IFVuaXZlcnNpdHksIEZ1a3Vv
a2EsIEphcGFuLiBzdWRvQGhjYW0ubWVkLmt5dXNodS11LmFjLmpwPC9hdXRoLWFkZHJlc3M+PHRp
dGxlcz48dGl0bGU+UG9zdG5hdGFsIG1pY3JvYmlhbCBjb2xvbml6YXRpb24gcHJvZ3JhbXMgdGhl
IGh5cG90aGFsYW1pYy1waXR1aXRhcnktYWRyZW5hbCBzeXN0ZW0gZm9yIHN0cmVzcyByZXNwb25z
ZSBpbiBtaWNlPC90aXRsZT48c2Vjb25kYXJ5LXRpdGxlPkogUGh5c2lvbDwvc2Vjb25kYXJ5LXRp
dGxlPjwvdGl0bGVzPjxwZXJpb2RpY2FsPjxmdWxsLXRpdGxlPkogUGh5c2lvbDwvZnVsbC10aXRs
ZT48L3BlcmlvZGljYWw+PHBhZ2VzPjI2My03NTwvcGFnZXM+PHZvbHVtZT41NTg8L3ZvbHVtZT48
bnVtYmVyPlB0IDE8L251bWJlcj48ZWRpdGlvbj4yMDA0LzA1LzExPC9lZGl0aW9uPjxrZXl3b3Jk
cz48a2V5d29yZD5BZHJlbm9jb3J0aWNvdHJvcGljIEhvcm1vbmUvYmxvb2Q8L2tleXdvcmQ+PGtl
eXdvcmQ+QW5pbWFsczwva2V5d29yZD48a2V5d29yZD5CaWZpZG9iYWN0ZXJpdW08L2tleXdvcmQ+
PGtleXdvcmQ+QnJhaW4tRGVyaXZlZCBOZXVyb3Ryb3BoaWMgRmFjdG9yL2dlbmV0aWNzPC9rZXl3
b3JkPjxrZXl3b3JkPkNvcnRpY29zdGVyb25lL2Jsb29kPC9rZXl3b3JkPjxrZXl3b3JkPkN5dG9r
aW5lcy9ibG9vZDwva2V5d29yZD48a2V5d29yZD5GZWNlcy9taWNyb2Jpb2xvZ3k8L2tleXdvcmQ+
PGtleXdvcmQ+R2VuZSBFeHByZXNzaW9uPC9rZXl3b3JkPjxrZXl3b3JkPkdlcm0tRnJlZSBMaWZl
PC9rZXl3b3JkPjxrZXl3b3JkPkh5cG90aGFsYW1vLUh5cG9waHlzZWFsIFN5c3RlbS8qbWljcm9i
aW9sb2d5LypwaHlzaW9sb2d5PC9rZXl3b3JkPjxrZXl3b3JkPk1hbGU8L2tleXdvcmQ+PGtleXdv
cmQ+TWF0ZXJuYWwgQmVoYXZpb3I8L2tleXdvcmQ+PGtleXdvcmQ+TWljZTwva2V5d29yZD48a2V5
d29yZD5NaWNlLCBJbmJyZWQgQkFMQiBDPC9rZXl3b3JkPjxrZXl3b3JkPlBhcmF2ZW50cmljdWxh
ciBIeXBvdGhhbGFtaWMgTnVjbGV1cy9taWNyb2Jpb2xvZ3kvcGh5c2lvbG9neTwva2V5d29yZD48
a2V5d29yZD5QaXR1aXRhcnktQWRyZW5hbCBTeXN0ZW0vKm1pY3JvYmlvbG9neS8qcGh5c2lvbG9n
eTwva2V5d29yZD48a2V5d29yZD5Qcm90by1PbmNvZ2VuZSBQcm90ZWlucyBjLWZvcy9nZW5ldGlj
czwva2V5d29yZD48a2V5d29yZD5STkEsIE1lc3Nlbmdlci9hbmFseXNpczwva2V5d29yZD48a2V5
d29yZD5SZWNlcHRvcnMsIEdsdWNvY29ydGljb2lkL2dlbmV0aWNzPC9rZXl3b3JkPjxrZXl3b3Jk
PlJlc3RyYWludCwgUGh5c2ljYWw8L2tleXdvcmQ+PGtleXdvcmQ+U3BlY2lmaWMgUGF0aG9nZW4t
RnJlZSBPcmdhbmlzbXM8L2tleXdvcmQ+PGtleXdvcmQ+U3RyZXNzLCBQaHlzaW9sb2dpY2FsLypt
aWNyb2Jpb2xvZ3kvKnBoeXNpb3BhdGhvbG9neTwva2V5d29yZD48L2tleXdvcmRzPjxkYXRlcz48
eWVhcj4yMDA0PC95ZWFyPjxwdWItZGF0ZXM+PGRhdGU+SnVsIDE8L2RhdGU+PC9wdWItZGF0ZXM+
PC9kYXRlcz48aXNibj4wMDIyLTM3NTEgKFByaW50KSYjeEQ7MDAyMi0zNzUxIChMaW5raW5nKTwv
aXNibj48YWNjZXNzaW9uLW51bT4xNTEzMzA2MjwvYWNjZXNzaW9uLW51bT48dXJscz48cmVsYXRl
ZC11cmxzPjx1cmw+aHR0cDovL3d3dy5uY2JpLm5sbS5uaWguZ292L3B1Ym1lZC8xNTEzMzA2Mjwv
dXJsPjwvcmVsYXRlZC11cmxzPjwvdXJscz48Y3VzdG9tMj4xNjY0OTI1PC9jdXN0b20yPjxlbGVj
dHJvbmljLXJlc291cmNlLW51bT4xMC4xMTEzL2pwaHlzaW9sLjIwMDQuMDYzMzg4JiN4RDtqcGh5
c2lvbC4yMDA0LjA2MzM4OCBbcGlpXTwvZWxlY3Ryb25pYy1yZXNvdXJjZS1udW0+PGxhbmd1YWdl
PmVuZzwvbGFuZ3VhZ2U+PC9yZWNvcmQ+PC9DaXRlPjwvRW5kTm90ZT4A
</w:fldData>
        </w:fldChar>
      </w:r>
      <w:r w:rsidRPr="00376367">
        <w:instrText xml:space="preserve"> ADDIN EN.CITE </w:instrText>
      </w:r>
      <w:r w:rsidRPr="00376367">
        <w:fldChar w:fldCharType="begin">
          <w:fldData xml:space="preserve">PEVuZE5vdGU+PENpdGU+PEF1dGhvcj5TdWRvPC9BdXRob3I+PFllYXI+MjAwNDwvWWVhcj48UmVj
TnVtPjE5NTA8L1JlY051bT48RGlzcGxheVRleHQ+PHN0eWxlIGZhY2U9InN1cGVyc2NyaXB0Ij4x
Mzwvc3R5bGU+PC9EaXNwbGF5VGV4dD48cmVjb3JkPjxyZWMtbnVtYmVyPjE5NTA8L3JlYy1udW1i
ZXI+PGZvcmVpZ24ta2V5cz48a2V5IGFwcD0iRU4iIGRiLWlkPSJwOWR3cjVycHhld3NydGVkZXRu
NXRlcHh0djJmd2ZwZnNhdnQiPjE5NTA8L2tleT48L2ZvcmVpZ24ta2V5cz48cmVmLXR5cGUgbmFt
ZT0iSm91cm5hbCBBcnRpY2xlIj4xNzwvcmVmLXR5cGU+PGNvbnRyaWJ1dG9ycz48YXV0aG9ycz48
YXV0aG9yPlN1ZG8sIE4uPC9hdXRob3I+PGF1dGhvcj5DaGlkYSwgWS48L2F1dGhvcj48YXV0aG9y
PkFpYmEsIFkuPC9hdXRob3I+PGF1dGhvcj5Tb25vZGEsIEouPC9hdXRob3I+PGF1dGhvcj5PeWFt
YSwgTi48L2F1dGhvcj48YXV0aG9yPll1LCBYLiBOLjwvYXV0aG9yPjxhdXRob3I+S3VibywgQy48
L2F1dGhvcj48YXV0aG9yPktvZ2EsIFkuPC9hdXRob3I+PC9hdXRob3JzPjwvY29udHJpYnV0b3Jz
PjxhdXRoLWFkZHJlc3M+RGVwYXJ0bWVudCBvZiBQc3ljaG9zb21hdGljIE1lZGljaW5lLCBHcmFk
dWF0ZSBTY2hvb2wgb2YgTWVkaWNhbCBTY2llbmNlcywgS3l1c2h1IFVuaXZlcnNpdHksIEZ1a3Vv
a2EsIEphcGFuLiBzdWRvQGhjYW0ubWVkLmt5dXNodS11LmFjLmpwPC9hdXRoLWFkZHJlc3M+PHRp
dGxlcz48dGl0bGU+UG9zdG5hdGFsIG1pY3JvYmlhbCBjb2xvbml6YXRpb24gcHJvZ3JhbXMgdGhl
IGh5cG90aGFsYW1pYy1waXR1aXRhcnktYWRyZW5hbCBzeXN0ZW0gZm9yIHN0cmVzcyByZXNwb25z
ZSBpbiBtaWNlPC90aXRsZT48c2Vjb25kYXJ5LXRpdGxlPkogUGh5c2lvbDwvc2Vjb25kYXJ5LXRp
dGxlPjwvdGl0bGVzPjxwZXJpb2RpY2FsPjxmdWxsLXRpdGxlPkogUGh5c2lvbDwvZnVsbC10aXRs
ZT48L3BlcmlvZGljYWw+PHBhZ2VzPjI2My03NTwvcGFnZXM+PHZvbHVtZT41NTg8L3ZvbHVtZT48
bnVtYmVyPlB0IDE8L251bWJlcj48ZWRpdGlvbj4yMDA0LzA1LzExPC9lZGl0aW9uPjxrZXl3b3Jk
cz48a2V5d29yZD5BZHJlbm9jb3J0aWNvdHJvcGljIEhvcm1vbmUvYmxvb2Q8L2tleXdvcmQ+PGtl
eXdvcmQ+QW5pbWFsczwva2V5d29yZD48a2V5d29yZD5CaWZpZG9iYWN0ZXJpdW08L2tleXdvcmQ+
PGtleXdvcmQ+QnJhaW4tRGVyaXZlZCBOZXVyb3Ryb3BoaWMgRmFjdG9yL2dlbmV0aWNzPC9rZXl3
b3JkPjxrZXl3b3JkPkNvcnRpY29zdGVyb25lL2Jsb29kPC9rZXl3b3JkPjxrZXl3b3JkPkN5dG9r
aW5lcy9ibG9vZDwva2V5d29yZD48a2V5d29yZD5GZWNlcy9taWNyb2Jpb2xvZ3k8L2tleXdvcmQ+
PGtleXdvcmQ+R2VuZSBFeHByZXNzaW9uPC9rZXl3b3JkPjxrZXl3b3JkPkdlcm0tRnJlZSBMaWZl
PC9rZXl3b3JkPjxrZXl3b3JkPkh5cG90aGFsYW1vLUh5cG9waHlzZWFsIFN5c3RlbS8qbWljcm9i
aW9sb2d5LypwaHlzaW9sb2d5PC9rZXl3b3JkPjxrZXl3b3JkPk1hbGU8L2tleXdvcmQ+PGtleXdv
cmQ+TWF0ZXJuYWwgQmVoYXZpb3I8L2tleXdvcmQ+PGtleXdvcmQ+TWljZTwva2V5d29yZD48a2V5
d29yZD5NaWNlLCBJbmJyZWQgQkFMQiBDPC9rZXl3b3JkPjxrZXl3b3JkPlBhcmF2ZW50cmljdWxh
ciBIeXBvdGhhbGFtaWMgTnVjbGV1cy9taWNyb2Jpb2xvZ3kvcGh5c2lvbG9neTwva2V5d29yZD48
a2V5d29yZD5QaXR1aXRhcnktQWRyZW5hbCBTeXN0ZW0vKm1pY3JvYmlvbG9neS8qcGh5c2lvbG9n
eTwva2V5d29yZD48a2V5d29yZD5Qcm90by1PbmNvZ2VuZSBQcm90ZWlucyBjLWZvcy9nZW5ldGlj
czwva2V5d29yZD48a2V5d29yZD5STkEsIE1lc3Nlbmdlci9hbmFseXNpczwva2V5d29yZD48a2V5
d29yZD5SZWNlcHRvcnMsIEdsdWNvY29ydGljb2lkL2dlbmV0aWNzPC9rZXl3b3JkPjxrZXl3b3Jk
PlJlc3RyYWludCwgUGh5c2ljYWw8L2tleXdvcmQ+PGtleXdvcmQ+U3BlY2lmaWMgUGF0aG9nZW4t
RnJlZSBPcmdhbmlzbXM8L2tleXdvcmQ+PGtleXdvcmQ+U3RyZXNzLCBQaHlzaW9sb2dpY2FsLypt
aWNyb2Jpb2xvZ3kvKnBoeXNpb3BhdGhvbG9neTwva2V5d29yZD48L2tleXdvcmRzPjxkYXRlcz48
eWVhcj4yMDA0PC95ZWFyPjxwdWItZGF0ZXM+PGRhdGU+SnVsIDE8L2RhdGU+PC9wdWItZGF0ZXM+
PC9kYXRlcz48aXNibj4wMDIyLTM3NTEgKFByaW50KSYjeEQ7MDAyMi0zNzUxIChMaW5raW5nKTwv
aXNibj48YWNjZXNzaW9uLW51bT4xNTEzMzA2MjwvYWNjZXNzaW9uLW51bT48dXJscz48cmVsYXRl
ZC11cmxzPjx1cmw+aHR0cDovL3d3dy5uY2JpLm5sbS5uaWguZ292L3B1Ym1lZC8xNTEzMzA2Mjwv
dXJsPjwvcmVsYXRlZC11cmxzPjwvdXJscz48Y3VzdG9tMj4xNjY0OTI1PC9jdXN0b20yPjxlbGVj
dHJvbmljLXJlc291cmNlLW51bT4xMC4xMTEzL2pwaHlzaW9sLjIwMDQuMDYzMzg4JiN4RDtqcGh5
c2lvbC4yMDA0LjA2MzM4OCBbcGlpXTwvZWxlY3Ryb25pYy1yZXNvdXJjZS1udW0+PGxhbmd1YWdl
PmVuZzwvbGFuZ3VhZ2U+PC9yZWNvcmQ+PC9DaXRlPjwvRW5kTm90ZT4A
</w:fldData>
        </w:fldChar>
      </w:r>
      <w:r w:rsidRPr="00376367">
        <w:instrText xml:space="preserve"> ADDIN EN.CITE.DATA </w:instrText>
      </w:r>
      <w:r w:rsidRPr="00376367">
        <w:fldChar w:fldCharType="end"/>
      </w:r>
      <w:r w:rsidRPr="00376367">
        <w:fldChar w:fldCharType="separate"/>
      </w:r>
      <w:r w:rsidRPr="00376367">
        <w:rPr>
          <w:noProof/>
          <w:vertAlign w:val="superscript"/>
        </w:rPr>
        <w:t>13</w:t>
      </w:r>
      <w:r w:rsidRPr="00376367">
        <w:fldChar w:fldCharType="end"/>
      </w:r>
      <w:r w:rsidRPr="00376367">
        <w:t xml:space="preserve">, and behaviour (anxiety) </w:t>
      </w:r>
      <w:r w:rsidRPr="00376367">
        <w:fldChar w:fldCharType="begin">
          <w:fldData xml:space="preserve">PEVuZE5vdGU+PENpdGU+PEF1dGhvcj5EaWF6IEhlaWp0ejwvQXV0aG9yPjxZZWFyPjIwMTE8L1ll
YXI+PFJlY051bT4xOTQ5PC9SZWNOdW0+PERpc3BsYXlUZXh0PjxzdHlsZSBmYWNlPSJzdXBlcnNj
cmlwdCI+MTQ8L3N0eWxlPjwvRGlzcGxheVRleHQ+PHJlY29yZD48cmVjLW51bWJlcj4xOTQ5PC9y
ZWMtbnVtYmVyPjxmb3JlaWduLWtleXM+PGtleSBhcHA9IkVOIiBkYi1pZD0icDlkd3I1cnB4ZXdz
cnRlZGV0bjV0ZXB4dHYyZndmcGZzYXZ0Ij4xOTQ5PC9rZXk+PC9mb3JlaWduLWtleXM+PHJlZi10
eXBlIG5hbWU9IkpvdXJuYWwgQXJ0aWNsZSI+MTc8L3JlZi10eXBlPjxjb250cmlidXRvcnM+PGF1
dGhvcnM+PGF1dGhvcj5EaWF6IEhlaWp0eiwgUi48L2F1dGhvcj48YXV0aG9yPldhbmcsIFMuPC9h
dXRob3I+PGF1dGhvcj5BbnVhciwgRi48L2F1dGhvcj48YXV0aG9yPlFpYW4sIFkuPC9hdXRob3I+
PGF1dGhvcj5Cam9ya2hvbG0sIEIuPC9hdXRob3I+PGF1dGhvcj5TYW11ZWxzc29uLCBBLjwvYXV0
aG9yPjxhdXRob3I+SGliYmVyZCwgTS4gTC48L2F1dGhvcj48YXV0aG9yPkZvcnNzYmVyZywgSC48
L2F1dGhvcj48YXV0aG9yPlBldHRlcnNzb24sIFMuPC9hdXRob3I+PC9hdXRob3JzPjwvY29udHJp
YnV0b3JzPjxhdXRoLWFkZHJlc3M+RGVwYXJ0bWVudCBvZiBOZXVyb3NjaWVuY2UsIEthcm9saW5z
a2EgSW5zdGl0dXRldCwgMTcxIDc3IFN0b2NraG9sbSwgU3dlZGVuLjwvYXV0aC1hZGRyZXNzPjx0
aXRsZXM+PHRpdGxlPk5vcm1hbCBndXQgbWljcm9iaW90YSBtb2R1bGF0ZXMgYnJhaW4gZGV2ZWxv
cG1lbnQgYW5kIGJlaGF2aW9yPC90aXRsZT48c2Vjb25kYXJ5LXRpdGxlPlByb2MgTmF0bCBBY2Fk
IFNjaSBVIFMgQTwvc2Vjb25kYXJ5LXRpdGxlPjwvdGl0bGVzPjxwZXJpb2RpY2FsPjxmdWxsLXRp
dGxlPlByb2MgTmF0bCBBY2FkIFNjaSBVIFMgQTwvZnVsbC10aXRsZT48L3BlcmlvZGljYWw+PHBh
Z2VzPjMwNDctNTI8L3BhZ2VzPjx2b2x1bWU+MTA4PC92b2x1bWU+PG51bWJlcj43PC9udW1iZXI+
PGVkaXRpb24+MjAxMS8wMi8wMjwvZWRpdGlvbj48a2V5d29yZHM+PGtleXdvcmQ+QW5hbHlzaXMg
b2YgVmFyaWFuY2U8L2tleXdvcmQ+PGtleXdvcmQ+QW5pbWFsczwva2V5d29yZD48a2V5d29yZD5C
cmFpbi8qbWV0YWJvbGlzbTwva2V5d29yZD48a2V5d29yZD5DaHJvbWF0b2dyYXBoeSwgSGlnaCBQ
cmVzc3VyZSBMaXF1aWQ8L2tleXdvcmQ+PGtleXdvcmQ+RWxlY3Ryb3Bob3Jlc2lzLCBQb2x5YWNy
eWxhbWlkZSBHZWw8L2tleXdvcmQ+PGtleXdvcmQ+RXhwbG9yYXRvcnkgQmVoYXZpb3IvKnBoeXNp
b2xvZ3k8L2tleXdvcmQ+PGtleXdvcmQ+R2FzdHJvaW50ZXN0aW5hbCBUcmFjdC8qbWljcm9iaW9s
b2d5PC9rZXl3b3JkPjxrZXl3b3JkPkdlcm0tRnJlZSBMaWZlPC9rZXl3b3JkPjxrZXl3b3JkPkd1
YW55bGF0ZSBLaW5hc2U8L2tleXdvcmQ+PGtleXdvcmQ+SW4gU2l0dSBIeWJyaWRpemF0aW9uPC9r
ZXl3b3JkPjxrZXl3b3JkPkludHJhY2VsbHVsYXIgU2lnbmFsaW5nIFBlcHRpZGVzIGFuZCBQcm90
ZWlucy9tZXRhYm9saXNtPC9rZXl3b3JkPjxrZXl3b3JkPk1hbGU8L2tleXdvcmQ+PGtleXdvcmQ+
TWF6ZSBMZWFybmluZy8qcGh5c2lvbG9neTwva2V5d29yZD48a2V5d29yZD5NZW1icmFuZSBQcm90
ZWlucy9tZXRhYm9saXNtPC9rZXl3b3JkPjxrZXl3b3JkPk1pY2U8L2tleXdvcmQ+PGtleXdvcmQ+
TWljcm9hcnJheSBBbmFseXNpczwva2V5d29yZD48a2V5d29yZD5Nb3RvciBBY3Rpdml0eS8qcGh5
c2lvbG9neTwva2V5d29yZD48a2V5d29yZD5Qb2x5bWVyYXNlIENoYWluIFJlYWN0aW9uPC9rZXl3
b3JkPjxrZXl3b3JkPlNlcXVlbmNlIEFuYWx5c2lzLCBSTkE8L2tleXdvcmQ+PGtleXdvcmQ+U3Bl
Y2lmaWMgUGF0aG9nZW4tRnJlZSBPcmdhbmlzbXM8L2tleXdvcmQ+PGtleXdvcmQ+U3luYXB0b3Bo
eXNpbi9tZXRhYm9saXNtPC9rZXl3b3JkPjwva2V5d29yZHM+PGRhdGVzPjx5ZWFyPjIwMTE8L3ll
YXI+PHB1Yi1kYXRlcz48ZGF0ZT5GZWIgMTU8L2RhdGU+PC9wdWItZGF0ZXM+PC9kYXRlcz48aXNi
bj4xMDkxLTY0OTAgKEVsZWN0cm9uaWMpJiN4RDswMDI3LTg0MjQgKExpbmtpbmcpPC9pc2JuPjxh
Y2Nlc3Npb24tbnVtPjIxMjgyNjM2PC9hY2Nlc3Npb24tbnVtPjx1cmxzPjxyZWxhdGVkLXVybHM+
PHVybD5odHRwOi8vd3d3Lm5jYmkubmxtLm5paC5nb3YvcHVibWVkLzIxMjgyNjM2PC91cmw+PC9y
ZWxhdGVkLXVybHM+PC91cmxzPjxjdXN0b20yPjMwNDEwNzc8L2N1c3RvbTI+PGVsZWN0cm9uaWMt
cmVzb3VyY2UtbnVtPjEwLjEwNzMvcG5hcy4xMDEwNTI5MTA4JiN4RDsxMDEwNTI5MTA4IFtwaWld
PC9lbGVjdHJvbmljLXJlc291cmNlLW51bT48bGFuZ3VhZ2U+ZW5nPC9sYW5ndWFnZT48L3JlY29y
ZD48L0NpdGU+PC9FbmROb3RlPgB=
</w:fldData>
        </w:fldChar>
      </w:r>
      <w:r w:rsidRPr="00376367">
        <w:instrText xml:space="preserve"> ADDIN EN.CITE </w:instrText>
      </w:r>
      <w:r w:rsidRPr="00376367">
        <w:fldChar w:fldCharType="begin">
          <w:fldData xml:space="preserve">PEVuZE5vdGU+PENpdGU+PEF1dGhvcj5EaWF6IEhlaWp0ejwvQXV0aG9yPjxZZWFyPjIwMTE8L1ll
YXI+PFJlY051bT4xOTQ5PC9SZWNOdW0+PERpc3BsYXlUZXh0PjxzdHlsZSBmYWNlPSJzdXBlcnNj
cmlwdCI+MTQ8L3N0eWxlPjwvRGlzcGxheVRleHQ+PHJlY29yZD48cmVjLW51bWJlcj4xOTQ5PC9y
ZWMtbnVtYmVyPjxmb3JlaWduLWtleXM+PGtleSBhcHA9IkVOIiBkYi1pZD0icDlkd3I1cnB4ZXdz
cnRlZGV0bjV0ZXB4dHYyZndmcGZzYXZ0Ij4xOTQ5PC9rZXk+PC9mb3JlaWduLWtleXM+PHJlZi10
eXBlIG5hbWU9IkpvdXJuYWwgQXJ0aWNsZSI+MTc8L3JlZi10eXBlPjxjb250cmlidXRvcnM+PGF1
dGhvcnM+PGF1dGhvcj5EaWF6IEhlaWp0eiwgUi48L2F1dGhvcj48YXV0aG9yPldhbmcsIFMuPC9h
dXRob3I+PGF1dGhvcj5BbnVhciwgRi48L2F1dGhvcj48YXV0aG9yPlFpYW4sIFkuPC9hdXRob3I+
PGF1dGhvcj5Cam9ya2hvbG0sIEIuPC9hdXRob3I+PGF1dGhvcj5TYW11ZWxzc29uLCBBLjwvYXV0
aG9yPjxhdXRob3I+SGliYmVyZCwgTS4gTC48L2F1dGhvcj48YXV0aG9yPkZvcnNzYmVyZywgSC48
L2F1dGhvcj48YXV0aG9yPlBldHRlcnNzb24sIFMuPC9hdXRob3I+PC9hdXRob3JzPjwvY29udHJp
YnV0b3JzPjxhdXRoLWFkZHJlc3M+RGVwYXJ0bWVudCBvZiBOZXVyb3NjaWVuY2UsIEthcm9saW5z
a2EgSW5zdGl0dXRldCwgMTcxIDc3IFN0b2NraG9sbSwgU3dlZGVuLjwvYXV0aC1hZGRyZXNzPjx0
aXRsZXM+PHRpdGxlPk5vcm1hbCBndXQgbWljcm9iaW90YSBtb2R1bGF0ZXMgYnJhaW4gZGV2ZWxv
cG1lbnQgYW5kIGJlaGF2aW9yPC90aXRsZT48c2Vjb25kYXJ5LXRpdGxlPlByb2MgTmF0bCBBY2Fk
IFNjaSBVIFMgQTwvc2Vjb25kYXJ5LXRpdGxlPjwvdGl0bGVzPjxwZXJpb2RpY2FsPjxmdWxsLXRp
dGxlPlByb2MgTmF0bCBBY2FkIFNjaSBVIFMgQTwvZnVsbC10aXRsZT48L3BlcmlvZGljYWw+PHBh
Z2VzPjMwNDctNTI8L3BhZ2VzPjx2b2x1bWU+MTA4PC92b2x1bWU+PG51bWJlcj43PC9udW1iZXI+
PGVkaXRpb24+MjAxMS8wMi8wMjwvZWRpdGlvbj48a2V5d29yZHM+PGtleXdvcmQ+QW5hbHlzaXMg
b2YgVmFyaWFuY2U8L2tleXdvcmQ+PGtleXdvcmQ+QW5pbWFsczwva2V5d29yZD48a2V5d29yZD5C
cmFpbi8qbWV0YWJvbGlzbTwva2V5d29yZD48a2V5d29yZD5DaHJvbWF0b2dyYXBoeSwgSGlnaCBQ
cmVzc3VyZSBMaXF1aWQ8L2tleXdvcmQ+PGtleXdvcmQ+RWxlY3Ryb3Bob3Jlc2lzLCBQb2x5YWNy
eWxhbWlkZSBHZWw8L2tleXdvcmQ+PGtleXdvcmQ+RXhwbG9yYXRvcnkgQmVoYXZpb3IvKnBoeXNp
b2xvZ3k8L2tleXdvcmQ+PGtleXdvcmQ+R2FzdHJvaW50ZXN0aW5hbCBUcmFjdC8qbWljcm9iaW9s
b2d5PC9rZXl3b3JkPjxrZXl3b3JkPkdlcm0tRnJlZSBMaWZlPC9rZXl3b3JkPjxrZXl3b3JkPkd1
YW55bGF0ZSBLaW5hc2U8L2tleXdvcmQ+PGtleXdvcmQ+SW4gU2l0dSBIeWJyaWRpemF0aW9uPC9r
ZXl3b3JkPjxrZXl3b3JkPkludHJhY2VsbHVsYXIgU2lnbmFsaW5nIFBlcHRpZGVzIGFuZCBQcm90
ZWlucy9tZXRhYm9saXNtPC9rZXl3b3JkPjxrZXl3b3JkPk1hbGU8L2tleXdvcmQ+PGtleXdvcmQ+
TWF6ZSBMZWFybmluZy8qcGh5c2lvbG9neTwva2V5d29yZD48a2V5d29yZD5NZW1icmFuZSBQcm90
ZWlucy9tZXRhYm9saXNtPC9rZXl3b3JkPjxrZXl3b3JkPk1pY2U8L2tleXdvcmQ+PGtleXdvcmQ+
TWljcm9hcnJheSBBbmFseXNpczwva2V5d29yZD48a2V5d29yZD5Nb3RvciBBY3Rpdml0eS8qcGh5
c2lvbG9neTwva2V5d29yZD48a2V5d29yZD5Qb2x5bWVyYXNlIENoYWluIFJlYWN0aW9uPC9rZXl3
b3JkPjxrZXl3b3JkPlNlcXVlbmNlIEFuYWx5c2lzLCBSTkE8L2tleXdvcmQ+PGtleXdvcmQ+U3Bl
Y2lmaWMgUGF0aG9nZW4tRnJlZSBPcmdhbmlzbXM8L2tleXdvcmQ+PGtleXdvcmQ+U3luYXB0b3Bo
eXNpbi9tZXRhYm9saXNtPC9rZXl3b3JkPjwva2V5d29yZHM+PGRhdGVzPjx5ZWFyPjIwMTE8L3ll
YXI+PHB1Yi1kYXRlcz48ZGF0ZT5GZWIgMTU8L2RhdGU+PC9wdWItZGF0ZXM+PC9kYXRlcz48aXNi
bj4xMDkxLTY0OTAgKEVsZWN0cm9uaWMpJiN4RDswMDI3LTg0MjQgKExpbmtpbmcpPC9pc2JuPjxh
Y2Nlc3Npb24tbnVtPjIxMjgyNjM2PC9hY2Nlc3Npb24tbnVtPjx1cmxzPjxyZWxhdGVkLXVybHM+
PHVybD5odHRwOi8vd3d3Lm5jYmkubmxtLm5paC5nb3YvcHVibWVkLzIxMjgyNjM2PC91cmw+PC9y
ZWxhdGVkLXVybHM+PC91cmxzPjxjdXN0b20yPjMwNDEwNzc8L2N1c3RvbTI+PGVsZWN0cm9uaWMt
cmVzb3VyY2UtbnVtPjEwLjEwNzMvcG5hcy4xMDEwNTI5MTA4JiN4RDsxMDEwNTI5MTA4IFtwaWld
PC9lbGVjdHJvbmljLXJlc291cmNlLW51bT48bGFuZ3VhZ2U+ZW5nPC9sYW5ndWFnZT48L3JlY29y
ZD48L0NpdGU+PC9FbmROb3RlPgB=
</w:fldData>
        </w:fldChar>
      </w:r>
      <w:r w:rsidRPr="00376367">
        <w:instrText xml:space="preserve"> ADDIN EN.CITE.DATA </w:instrText>
      </w:r>
      <w:r w:rsidRPr="00376367">
        <w:fldChar w:fldCharType="end"/>
      </w:r>
      <w:r w:rsidRPr="00376367">
        <w:fldChar w:fldCharType="separate"/>
      </w:r>
      <w:r w:rsidRPr="00376367">
        <w:rPr>
          <w:noProof/>
          <w:vertAlign w:val="superscript"/>
        </w:rPr>
        <w:t>14</w:t>
      </w:r>
      <w:r w:rsidRPr="00376367">
        <w:fldChar w:fldCharType="end"/>
      </w:r>
      <w:r w:rsidRPr="00376367">
        <w:t xml:space="preserve">.  Changes in microbiota associated with dietary changes were also temporally associated with changes in memory and learning in male mice </w:t>
      </w:r>
      <w:r w:rsidRPr="00376367">
        <w:fldChar w:fldCharType="begin">
          <w:fldData xml:space="preserve">PEVuZE5vdGU+PENpdGU+PEF1dGhvcj5MaTwvQXV0aG9yPjxZZWFyPjIwMDk8L1llYXI+PFJlY051
bT4xOTcxPC9SZWNOdW0+PERpc3BsYXlUZXh0PjxzdHlsZSBmYWNlPSJzdXBlcnNjcmlwdCI+MTU8
L3N0eWxlPjwvRGlzcGxheVRleHQ+PHJlY29yZD48cmVjLW51bWJlcj4xOTcxPC9yZWMtbnVtYmVy
Pjxmb3JlaWduLWtleXM+PGtleSBhcHA9IkVOIiBkYi1pZD0icDlkd3I1cnB4ZXdzcnRlZGV0bjV0
ZXB4dHYyZndmcGZzYXZ0Ij4xOTcxPC9rZXk+PC9mb3JlaWduLWtleXM+PHJlZi10eXBlIG5hbWU9
IkpvdXJuYWwgQXJ0aWNsZSI+MTc8L3JlZi10eXBlPjxjb250cmlidXRvcnM+PGF1dGhvcnM+PGF1
dGhvcj5MaSwgVy48L2F1dGhvcj48YXV0aG9yPkRvd2QsIFMuIEUuPC9hdXRob3I+PGF1dGhvcj5T
Y3VybG9jaywgQi48L2F1dGhvcj48YXV0aG9yPkFjb3N0YS1NYXJ0aW5leiwgVi48L2F1dGhvcj48
YXV0aG9yPkx5dGUsIE0uPC9hdXRob3I+PC9hdXRob3JzPjwvY29udHJpYnV0b3JzPjxhdXRoLWFk
ZHJlc3M+U2Nob29sIG9mIFBoYXJtYWN5LCBUZXhhcyBUZWNoIFVuaXZlcnNpdHkgSGVhbHRoIFNj
aWVuY2VzIENlbnRlciwgTHViYm9jaywgVFggNzk0MzAsIFVuaXRlZCBTdGF0ZXMuPC9hdXRoLWFk
ZHJlc3M+PHRpdGxlcz48dGl0bGU+TWVtb3J5IGFuZCBsZWFybmluZyBiZWhhdmlvciBpbiBtaWNl
IGlzIHRlbXBvcmFsbHkgYXNzb2NpYXRlZCB3aXRoIGRpZXQtaW5kdWNlZCBhbHRlcmF0aW9ucyBp
biBndXQgYmFjdGVyaWE8L3RpdGxlPjxzZWNvbmRhcnktdGl0bGU+UGh5c2lvbCBCZWhhdjwvc2Vj
b25kYXJ5LXRpdGxlPjwvdGl0bGVzPjxwZXJpb2RpY2FsPjxmdWxsLXRpdGxlPlBoeXNpb2wgQmVo
YXY8L2Z1bGwtdGl0bGU+PC9wZXJpb2RpY2FsPjxwYWdlcz41NTctNjc8L3BhZ2VzPjx2b2x1bWU+
OTY8L3ZvbHVtZT48bnVtYmVyPjQtNTwvbnVtYmVyPjxlZGl0aW9uPjIwMDkvMDEvMTM8L2VkaXRp
b24+PGtleXdvcmRzPjxrZXl3b3JkPkFuYWx5c2lzIG9mIFZhcmlhbmNlPC9rZXl3b3JkPjxrZXl3
b3JkPkFuaW1hbCBGZWVkPC9rZXl3b3JkPjxrZXl3b3JkPkFuaW1hbHM8L2tleXdvcmQ+PGtleXdv
cmQ+QXNzb2NpYXRpb24gTGVhcm5pbmcvKnBoeXNpb2xvZ3k8L2tleXdvcmQ+PGtleXdvcmQ+QmFj
dGVyaWEvKmNsYXNzaWZpY2F0aW9uL2dlbmV0aWNzPC9rZXl3b3JkPjxrZXl3b3JkPkJpb2RpdmVy
c2l0eTwva2V5d29yZD48a2V5d29yZD5Db2xvbi8qbWljcm9iaW9sb2d5L3BoeXNpb2xvZ3k8L2tl
eXdvcmQ+PGtleXdvcmQ+Q29sb255IENvdW50LCBNaWNyb2JpYWw8L2tleXdvcmQ+PGtleXdvcmQ+
RE5BLCBJbnRlcmdlbmljL2dlbmV0aWNzPC9rZXl3b3JkPjxrZXl3b3JkPkRpZXRhcnkgUHJvdGVp
bnMvbWV0YWJvbGlzbTwva2V5d29yZD48a2V5d29yZD5EaXNjcmltaW5hdGlvbiBMZWFybmluZy8q
cGh5c2lvbG9neTwva2V5d29yZD48a2V5d29yZD5FeHBsb3JhdG9yeSBCZWhhdmlvci9waHlzaW9s
b2d5PC9rZXl3b3JkPjxrZXl3b3JkPkxvbmdpdHVkaW5hbCBTdHVkaWVzPC9rZXl3b3JkPjxrZXl3
b3JkPk1hbGU8L2tleXdvcmQ+PGtleXdvcmQ+TWVtb3J5LypwaHlzaW9sb2d5PC9rZXl3b3JkPjxr
ZXl3b3JkPk1pY2U8L2tleXdvcmQ+PGtleXdvcmQ+Uk5BLCBCYWN0ZXJpYWwvYW5hbHlzaXM8L2tl
eXdvcmQ+PGtleXdvcmQ+Uk5BLCBSaWJvc29tYWwvYW5hbHlzaXM8L2tleXdvcmQ+PGtleXdvcmQ+
UmFuZG9tIEFsbG9jYXRpb248L2tleXdvcmQ+PGtleXdvcmQ+U3BhdGlhbCBCZWhhdmlvci9waHlz
aW9sb2d5PC9rZXl3b3JkPjxrZXl3b3JkPlN0YXRpc3RpY3MsIE5vbnBhcmFtZXRyaWM8L2tleXdv
cmQ+PGtleXdvcmQ+VGltZSBGYWN0b3JzPC9rZXl3b3JkPjwva2V5d29yZHM+PGRhdGVzPjx5ZWFy
PjIwMDk8L3llYXI+PHB1Yi1kYXRlcz48ZGF0ZT5NYXIgMjM8L2RhdGU+PC9wdWItZGF0ZXM+PC9k
YXRlcz48aXNibj4wMDMxLTkzODQgKFByaW50KSYjeEQ7MDAzMS05Mzg0IChMaW5raW5nKTwvaXNi
bj48YWNjZXNzaW9uLW51bT4xOTEzNTQ2NDwvYWNjZXNzaW9uLW51bT48dXJscz48cmVsYXRlZC11
cmxzPjx1cmw+aHR0cDovL3d3dy5uY2JpLm5sbS5uaWguZ292L3B1Ym1lZC8xOTEzNTQ2NDwvdXJs
PjwvcmVsYXRlZC11cmxzPjwvdXJscz48ZWxlY3Ryb25pYy1yZXNvdXJjZS1udW0+MTAuMTAxNi9q
LnBoeXNiZWguMjAwOC4xMi4wMDQmI3hEO1MwMDMxLTkzODQoMDgpMDAzODItWCBbcGlpXTwvZWxl
Y3Ryb25pYy1yZXNvdXJjZS1udW0+PGxhbmd1YWdlPmVuZzwvbGFuZ3VhZ2U+PC9yZWNvcmQ+PC9D
aXRlPjwvRW5kTm90ZT5=
</w:fldData>
        </w:fldChar>
      </w:r>
      <w:r w:rsidRPr="00376367">
        <w:instrText xml:space="preserve"> ADDIN EN.CITE </w:instrText>
      </w:r>
      <w:r w:rsidRPr="00376367">
        <w:fldChar w:fldCharType="begin">
          <w:fldData xml:space="preserve">PEVuZE5vdGU+PENpdGU+PEF1dGhvcj5MaTwvQXV0aG9yPjxZZWFyPjIwMDk8L1llYXI+PFJlY051
bT4xOTcxPC9SZWNOdW0+PERpc3BsYXlUZXh0PjxzdHlsZSBmYWNlPSJzdXBlcnNjcmlwdCI+MTU8
L3N0eWxlPjwvRGlzcGxheVRleHQ+PHJlY29yZD48cmVjLW51bWJlcj4xOTcxPC9yZWMtbnVtYmVy
Pjxmb3JlaWduLWtleXM+PGtleSBhcHA9IkVOIiBkYi1pZD0icDlkd3I1cnB4ZXdzcnRlZGV0bjV0
ZXB4dHYyZndmcGZzYXZ0Ij4xOTcxPC9rZXk+PC9mb3JlaWduLWtleXM+PHJlZi10eXBlIG5hbWU9
IkpvdXJuYWwgQXJ0aWNsZSI+MTc8L3JlZi10eXBlPjxjb250cmlidXRvcnM+PGF1dGhvcnM+PGF1
dGhvcj5MaSwgVy48L2F1dGhvcj48YXV0aG9yPkRvd2QsIFMuIEUuPC9hdXRob3I+PGF1dGhvcj5T
Y3VybG9jaywgQi48L2F1dGhvcj48YXV0aG9yPkFjb3N0YS1NYXJ0aW5leiwgVi48L2F1dGhvcj48
YXV0aG9yPkx5dGUsIE0uPC9hdXRob3I+PC9hdXRob3JzPjwvY29udHJpYnV0b3JzPjxhdXRoLWFk
ZHJlc3M+U2Nob29sIG9mIFBoYXJtYWN5LCBUZXhhcyBUZWNoIFVuaXZlcnNpdHkgSGVhbHRoIFNj
aWVuY2VzIENlbnRlciwgTHViYm9jaywgVFggNzk0MzAsIFVuaXRlZCBTdGF0ZXMuPC9hdXRoLWFk
ZHJlc3M+PHRpdGxlcz48dGl0bGU+TWVtb3J5IGFuZCBsZWFybmluZyBiZWhhdmlvciBpbiBtaWNl
IGlzIHRlbXBvcmFsbHkgYXNzb2NpYXRlZCB3aXRoIGRpZXQtaW5kdWNlZCBhbHRlcmF0aW9ucyBp
biBndXQgYmFjdGVyaWE8L3RpdGxlPjxzZWNvbmRhcnktdGl0bGU+UGh5c2lvbCBCZWhhdjwvc2Vj
b25kYXJ5LXRpdGxlPjwvdGl0bGVzPjxwZXJpb2RpY2FsPjxmdWxsLXRpdGxlPlBoeXNpb2wgQmVo
YXY8L2Z1bGwtdGl0bGU+PC9wZXJpb2RpY2FsPjxwYWdlcz41NTctNjc8L3BhZ2VzPjx2b2x1bWU+
OTY8L3ZvbHVtZT48bnVtYmVyPjQtNTwvbnVtYmVyPjxlZGl0aW9uPjIwMDkvMDEvMTM8L2VkaXRp
b24+PGtleXdvcmRzPjxrZXl3b3JkPkFuYWx5c2lzIG9mIFZhcmlhbmNlPC9rZXl3b3JkPjxrZXl3
b3JkPkFuaW1hbCBGZWVkPC9rZXl3b3JkPjxrZXl3b3JkPkFuaW1hbHM8L2tleXdvcmQ+PGtleXdv
cmQ+QXNzb2NpYXRpb24gTGVhcm5pbmcvKnBoeXNpb2xvZ3k8L2tleXdvcmQ+PGtleXdvcmQ+QmFj
dGVyaWEvKmNsYXNzaWZpY2F0aW9uL2dlbmV0aWNzPC9rZXl3b3JkPjxrZXl3b3JkPkJpb2RpdmVy
c2l0eTwva2V5d29yZD48a2V5d29yZD5Db2xvbi8qbWljcm9iaW9sb2d5L3BoeXNpb2xvZ3k8L2tl
eXdvcmQ+PGtleXdvcmQ+Q29sb255IENvdW50LCBNaWNyb2JpYWw8L2tleXdvcmQ+PGtleXdvcmQ+
RE5BLCBJbnRlcmdlbmljL2dlbmV0aWNzPC9rZXl3b3JkPjxrZXl3b3JkPkRpZXRhcnkgUHJvdGVp
bnMvbWV0YWJvbGlzbTwva2V5d29yZD48a2V5d29yZD5EaXNjcmltaW5hdGlvbiBMZWFybmluZy8q
cGh5c2lvbG9neTwva2V5d29yZD48a2V5d29yZD5FeHBsb3JhdG9yeSBCZWhhdmlvci9waHlzaW9s
b2d5PC9rZXl3b3JkPjxrZXl3b3JkPkxvbmdpdHVkaW5hbCBTdHVkaWVzPC9rZXl3b3JkPjxrZXl3
b3JkPk1hbGU8L2tleXdvcmQ+PGtleXdvcmQ+TWVtb3J5LypwaHlzaW9sb2d5PC9rZXl3b3JkPjxr
ZXl3b3JkPk1pY2U8L2tleXdvcmQ+PGtleXdvcmQ+Uk5BLCBCYWN0ZXJpYWwvYW5hbHlzaXM8L2tl
eXdvcmQ+PGtleXdvcmQ+Uk5BLCBSaWJvc29tYWwvYW5hbHlzaXM8L2tleXdvcmQ+PGtleXdvcmQ+
UmFuZG9tIEFsbG9jYXRpb248L2tleXdvcmQ+PGtleXdvcmQ+U3BhdGlhbCBCZWhhdmlvci9waHlz
aW9sb2d5PC9rZXl3b3JkPjxrZXl3b3JkPlN0YXRpc3RpY3MsIE5vbnBhcmFtZXRyaWM8L2tleXdv
cmQ+PGtleXdvcmQ+VGltZSBGYWN0b3JzPC9rZXl3b3JkPjwva2V5d29yZHM+PGRhdGVzPjx5ZWFy
PjIwMDk8L3llYXI+PHB1Yi1kYXRlcz48ZGF0ZT5NYXIgMjM8L2RhdGU+PC9wdWItZGF0ZXM+PC9k
YXRlcz48aXNibj4wMDMxLTkzODQgKFByaW50KSYjeEQ7MDAzMS05Mzg0IChMaW5raW5nKTwvaXNi
bj48YWNjZXNzaW9uLW51bT4xOTEzNTQ2NDwvYWNjZXNzaW9uLW51bT48dXJscz48cmVsYXRlZC11
cmxzPjx1cmw+aHR0cDovL3d3dy5uY2JpLm5sbS5uaWguZ292L3B1Ym1lZC8xOTEzNTQ2NDwvdXJs
PjwvcmVsYXRlZC11cmxzPjwvdXJscz48ZWxlY3Ryb25pYy1yZXNvdXJjZS1udW0+MTAuMTAxNi9q
LnBoeXNiZWguMjAwOC4xMi4wMDQmI3hEO1MwMDMxLTkzODQoMDgpMDAzODItWCBbcGlpXTwvZWxl
Y3Ryb25pYy1yZXNvdXJjZS1udW0+PGxhbmd1YWdlPmVuZzwvbGFuZ3VhZ2U+PC9yZWNvcmQ+PC9D
aXRlPjwvRW5kTm90ZT5=
</w:fldData>
        </w:fldChar>
      </w:r>
      <w:r w:rsidRPr="00376367">
        <w:instrText xml:space="preserve"> ADDIN EN.CITE.DATA </w:instrText>
      </w:r>
      <w:r w:rsidRPr="00376367">
        <w:fldChar w:fldCharType="end"/>
      </w:r>
      <w:r w:rsidRPr="00376367">
        <w:fldChar w:fldCharType="separate"/>
      </w:r>
      <w:r w:rsidRPr="00376367">
        <w:rPr>
          <w:noProof/>
          <w:vertAlign w:val="superscript"/>
        </w:rPr>
        <w:t>15</w:t>
      </w:r>
      <w:r w:rsidRPr="00376367">
        <w:fldChar w:fldCharType="end"/>
      </w:r>
      <w:r w:rsidRPr="00376367">
        <w:t>.</w:t>
      </w:r>
    </w:p>
    <w:p w14:paraId="21706BC9" w14:textId="77777777" w:rsidR="0085016E" w:rsidRPr="00376367" w:rsidRDefault="0085016E" w:rsidP="0085016E">
      <w:pPr>
        <w:widowControl w:val="0"/>
        <w:autoSpaceDE w:val="0"/>
        <w:autoSpaceDN w:val="0"/>
        <w:adjustRightInd w:val="0"/>
        <w:spacing w:after="240"/>
      </w:pPr>
      <w:r w:rsidRPr="00376367">
        <w:t xml:space="preserve">Human studies have supported extrapolations from the animal literature that the microbiome is influential in human behaviours – such as appetite regulation, satiety </w:t>
      </w:r>
      <w:r w:rsidRPr="00376367">
        <w:fldChar w:fldCharType="begin"/>
      </w:r>
      <w:r w:rsidRPr="00376367">
        <w:instrText xml:space="preserve"> ADDIN EN.CITE &lt;EndNote&gt;&lt;Cite&gt;&lt;Author&gt;Turnbaugh&lt;/Author&gt;&lt;Year&gt;2009&lt;/Year&gt;&lt;RecNum&gt;1985&lt;/RecNum&gt;&lt;DisplayText&gt;&lt;style face="superscript"&gt;16&lt;/style&gt;&lt;/DisplayText&gt;&lt;record&gt;&lt;rec-number&gt;1985&lt;/rec-number&gt;&lt;foreign-keys&gt;&lt;key app="EN" db-id="p9dwr5rpxewsrtedetn5tepxtv2fwfpfsavt"&gt;1985&lt;/key&gt;&lt;/foreign-keys&gt;&lt;ref-type name="Journal Article"&gt;17&lt;/ref-type&gt;&lt;contributors&gt;&lt;authors&gt;&lt;author&gt;Turnbaugh, P. J.&lt;/author&gt;&lt;author&gt;Gordon, J. I.&lt;/author&gt;&lt;/authors&gt;&lt;/contributors&gt;&lt;auth-address&gt;Center for Genome Sciences, Washington University School of Medicine, St Louis, MO 63108, USA.&lt;/auth-address&gt;&lt;titles&gt;&lt;title&gt;The core gut microbiome, energy balance and obesity&lt;/title&gt;&lt;secondary-title&gt;J Physiol&lt;/secondary-title&gt;&lt;/titles&gt;&lt;periodical&gt;&lt;full-title&gt;J Physiol&lt;/full-title&gt;&lt;/periodical&gt;&lt;pages&gt;4153-8&lt;/pages&gt;&lt;volume&gt;587&lt;/volume&gt;&lt;number&gt;Pt 17&lt;/number&gt;&lt;edition&gt;2009/06/06&lt;/edition&gt;&lt;keywords&gt;&lt;keyword&gt;Animals&lt;/keyword&gt;&lt;keyword&gt;*Energy Metabolism&lt;/keyword&gt;&lt;keyword&gt;Humans&lt;/keyword&gt;&lt;keyword&gt;Intestines/*microbiology/*physiopathology&lt;/keyword&gt;&lt;keyword&gt;Metagenome/*physiology&lt;/keyword&gt;&lt;keyword&gt;*Models, Biological&lt;/keyword&gt;&lt;keyword&gt;Obesity/*microbiology/pathology/*physiopathology&lt;/keyword&gt;&lt;/keywords&gt;&lt;dates&gt;&lt;year&gt;2009&lt;/year&gt;&lt;pub-dates&gt;&lt;date&gt;Sep 1&lt;/date&gt;&lt;/pub-dates&gt;&lt;/dates&gt;&lt;isbn&gt;1469-7793 (Electronic)&amp;#xD;0022-3751 (Linking)&lt;/isbn&gt;&lt;accession-num&gt;19491241&lt;/accession-num&gt;&lt;urls&gt;&lt;related-urls&gt;&lt;url&gt;http://www.ncbi.nlm.nih.gov/pubmed/19491241&lt;/url&gt;&lt;/related-urls&gt;&lt;/urls&gt;&lt;custom2&gt;2754355&lt;/custom2&gt;&lt;electronic-resource-num&gt;10.1113/jphysiol.2009.174136&amp;#xD;jphysiol.2009.174136 [pii]&lt;/electronic-resource-num&gt;&lt;language&gt;eng&lt;/language&gt;&lt;/record&gt;&lt;/Cite&gt;&lt;/EndNote&gt;</w:instrText>
      </w:r>
      <w:r w:rsidRPr="00376367">
        <w:fldChar w:fldCharType="separate"/>
      </w:r>
      <w:r w:rsidRPr="00376367">
        <w:rPr>
          <w:noProof/>
          <w:vertAlign w:val="superscript"/>
        </w:rPr>
        <w:t>16</w:t>
      </w:r>
      <w:r w:rsidRPr="00376367">
        <w:fldChar w:fldCharType="end"/>
      </w:r>
      <w:r w:rsidRPr="00376367">
        <w:t xml:space="preserve">, and pain responses </w:t>
      </w:r>
      <w:r w:rsidRPr="00376367">
        <w:fldChar w:fldCharType="begin"/>
      </w:r>
      <w:r w:rsidRPr="00376367">
        <w:instrText xml:space="preserve"> ADDIN EN.CITE &lt;EndNote&gt;&lt;Cite&gt;&lt;Author&gt;Cryan&lt;/Author&gt;&lt;Year&gt;2012&lt;/Year&gt;&lt;RecNum&gt;1983&lt;/RecNum&gt;&lt;DisplayText&gt;&lt;style face="superscript"&gt;17&lt;/style&gt;&lt;/DisplayText&gt;&lt;record&gt;&lt;rec-number&gt;1983&lt;/rec-number&gt;&lt;foreign-keys&gt;&lt;key app="EN" db-id="p9dwr5rpxewsrtedetn5tepxtv2fwfpfsavt"&gt;1983&lt;/key&gt;&lt;/foreign-keys&gt;&lt;ref-type name="Journal Article"&gt;17&lt;/ref-type&gt;&lt;contributors&gt;&lt;authors&gt;&lt;author&gt;Cryan, J. F.&lt;/author&gt;&lt;author&gt;Dinan, T. G.&lt;/author&gt;&lt;/authors&gt;&lt;/contributors&gt;&lt;auth-address&gt;Laboratory of Neurogastroenterology, Alimentary Pharmabiotic Centre, University College Cork, Cork, Ireland. j.cryan@ucc.ie&lt;/auth-address&gt;&lt;titles&gt;&lt;title&gt;Mind-altering microorganisms: the impact of the gut microbiota on brain and behaviour&lt;/title&gt;&lt;secondary-title&gt;Nat Rev Neurosci&lt;/secondary-title&gt;&lt;/titles&gt;&lt;periodical&gt;&lt;full-title&gt;Nat Rev Neurosci&lt;/full-title&gt;&lt;/periodical&gt;&lt;pages&gt;701-12&lt;/pages&gt;&lt;volume&gt;13&lt;/volume&gt;&lt;number&gt;10&lt;/number&gt;&lt;edition&gt;2012/09/13&lt;/edition&gt;&lt;keywords&gt;&lt;keyword&gt;Animals&lt;/keyword&gt;&lt;keyword&gt;Brain/microbiology/*physiology&lt;/keyword&gt;&lt;keyword&gt;Cognition/*physiology&lt;/keyword&gt;&lt;keyword&gt;Gastrointestinal Tract/microbiology/*physiology&lt;/keyword&gt;&lt;keyword&gt;Humans&lt;/keyword&gt;&lt;keyword&gt;Metagenome/*physiology&lt;/keyword&gt;&lt;keyword&gt;Signal Transduction/physiology&lt;/keyword&gt;&lt;keyword&gt;Stress, Psychological/microbiology/*psychology&lt;/keyword&gt;&lt;/keywords&gt;&lt;dates&gt;&lt;year&gt;2012&lt;/year&gt;&lt;pub-dates&gt;&lt;date&gt;Oct&lt;/date&gt;&lt;/pub-dates&gt;&lt;/dates&gt;&lt;isbn&gt;1471-0048 (Electronic)&amp;#xD;1471-003X (Linking)&lt;/isbn&gt;&lt;accession-num&gt;22968153&lt;/accession-num&gt;&lt;urls&gt;&lt;related-urls&gt;&lt;url&gt;http://www.ncbi.nlm.nih.gov/pubmed/22968153&lt;/url&gt;&lt;/related-urls&gt;&lt;/urls&gt;&lt;electronic-resource-num&gt;10.1038/nrn3346&amp;#xD;nrn3346 [pii]&lt;/electronic-resource-num&gt;&lt;language&gt;eng&lt;/language&gt;&lt;/record&gt;&lt;/Cite&gt;&lt;/EndNote&gt;</w:instrText>
      </w:r>
      <w:r w:rsidRPr="00376367">
        <w:fldChar w:fldCharType="separate"/>
      </w:r>
      <w:r w:rsidRPr="00376367">
        <w:rPr>
          <w:noProof/>
          <w:vertAlign w:val="superscript"/>
        </w:rPr>
        <w:t>17</w:t>
      </w:r>
      <w:r w:rsidRPr="00376367">
        <w:fldChar w:fldCharType="end"/>
      </w:r>
      <w:r w:rsidRPr="00376367">
        <w:t xml:space="preserve">, and is associated with autism spectrum disorders </w:t>
      </w:r>
      <w:r w:rsidRPr="00376367">
        <w:fldChar w:fldCharType="begin"/>
      </w:r>
      <w:r w:rsidRPr="00376367">
        <w:instrText xml:space="preserve"> ADDIN EN.CITE &lt;EndNote&gt;&lt;Cite&gt;&lt;Author&gt;Mulle&lt;/Author&gt;&lt;Year&gt;2013&lt;/Year&gt;&lt;RecNum&gt;2013&lt;/RecNum&gt;&lt;DisplayText&gt;&lt;style face="superscript"&gt;18&lt;/style&gt;&lt;/DisplayText&gt;&lt;record&gt;&lt;rec-number&gt;2013&lt;/rec-number&gt;&lt;foreign-keys&gt;&lt;key app="EN" db-id="p9dwr5rpxewsrtedetn5tepxtv2fwfpfsavt"&gt;2013&lt;/key&gt;&lt;/foreign-keys&gt;&lt;ref-type name="Journal Article"&gt;17&lt;/ref-type&gt;&lt;contributors&gt;&lt;authors&gt;&lt;author&gt;Mulle, J. G.&lt;/author&gt;&lt;author&gt;Sharp, W. G.&lt;/author&gt;&lt;author&gt;Cubells, J. F.&lt;/author&gt;&lt;/authors&gt;&lt;/contributors&gt;&lt;auth-address&gt;Department of Epidemiology, Emory University Rollins School of Public Health, Mailstop 1518-002-3BB, Atlanta, GA 30322, USA. jmulle@emory.edu&lt;/auth-address&gt;&lt;titles&gt;&lt;title&gt;The gut microbiome: a new frontier in autism research&lt;/title&gt;&lt;secondary-title&gt;Curr Psychiatry Rep&lt;/secondary-title&gt;&lt;/titles&gt;&lt;periodical&gt;&lt;full-title&gt;Curr Psychiatry Rep&lt;/full-title&gt;&lt;/periodical&gt;&lt;pages&gt;337&lt;/pages&gt;&lt;volume&gt;15&lt;/volume&gt;&lt;number&gt;2&lt;/number&gt;&lt;edition&gt;2013/01/12&lt;/edition&gt;&lt;keywords&gt;&lt;keyword&gt;Animals&lt;/keyword&gt;&lt;keyword&gt;Autistic Disorder/*microbiology&lt;/keyword&gt;&lt;keyword&gt;Central Nervous System/*growth &amp;amp; development/microbiology&lt;/keyword&gt;&lt;keyword&gt;Food Habits&lt;/keyword&gt;&lt;keyword&gt;Gastrointestinal Tract/*microbiology&lt;/keyword&gt;&lt;keyword&gt;Humans&lt;/keyword&gt;&lt;/keywords&gt;&lt;dates&gt;&lt;year&gt;2013&lt;/year&gt;&lt;pub-dates&gt;&lt;date&gt;Feb&lt;/date&gt;&lt;/pub-dates&gt;&lt;/dates&gt;&lt;isbn&gt;1535-1645 (Electronic)&amp;#xD;1523-3812 (Linking)&lt;/isbn&gt;&lt;accession-num&gt;23307560&lt;/accession-num&gt;&lt;urls&gt;&lt;related-urls&gt;&lt;url&gt;http://www.ncbi.nlm.nih.gov/pubmed/23307560&lt;/url&gt;&lt;/related-urls&gt;&lt;/urls&gt;&lt;custom2&gt;3564498&lt;/custom2&gt;&lt;electronic-resource-num&gt;10.1007/s11920-012-0337-0&lt;/electronic-resource-num&gt;&lt;language&gt;eng&lt;/language&gt;&lt;/record&gt;&lt;/Cite&gt;&lt;/EndNote&gt;</w:instrText>
      </w:r>
      <w:r w:rsidRPr="00376367">
        <w:fldChar w:fldCharType="separate"/>
      </w:r>
      <w:r w:rsidRPr="00376367">
        <w:rPr>
          <w:noProof/>
          <w:vertAlign w:val="superscript"/>
        </w:rPr>
        <w:t>18</w:t>
      </w:r>
      <w:r w:rsidRPr="00376367">
        <w:fldChar w:fldCharType="end"/>
      </w:r>
      <w:r w:rsidRPr="00376367">
        <w:t xml:space="preserve">. </w:t>
      </w:r>
      <w:proofErr w:type="spellStart"/>
      <w:r w:rsidRPr="00376367">
        <w:rPr>
          <w:i/>
        </w:rPr>
        <w:t>Coprococcus</w:t>
      </w:r>
      <w:proofErr w:type="spellEnd"/>
      <w:r w:rsidRPr="00376367">
        <w:rPr>
          <w:i/>
        </w:rPr>
        <w:t xml:space="preserve">, </w:t>
      </w:r>
      <w:proofErr w:type="spellStart"/>
      <w:r w:rsidRPr="00376367">
        <w:rPr>
          <w:i/>
        </w:rPr>
        <w:t>Barnsiella</w:t>
      </w:r>
      <w:proofErr w:type="spellEnd"/>
      <w:r w:rsidRPr="00376367">
        <w:t xml:space="preserve"> and </w:t>
      </w:r>
      <w:proofErr w:type="spellStart"/>
      <w:r w:rsidRPr="00376367">
        <w:rPr>
          <w:i/>
        </w:rPr>
        <w:t>Actinomyces</w:t>
      </w:r>
      <w:proofErr w:type="spellEnd"/>
      <w:r w:rsidRPr="00376367">
        <w:t xml:space="preserve"> have all been linked with autism </w:t>
      </w:r>
      <w:r w:rsidRPr="00376367">
        <w:fldChar w:fldCharType="begin">
          <w:fldData xml:space="preserve">PEVuZE5vdGU+PENpdGU+PEF1dGhvcj5EZSBBbmdlbGlzPC9BdXRob3I+PFllYXI+MjAxMzwvWWVh
cj48SURUZXh0PkZlY2FsIE1pY3JvYmlvdGEgYW5kIE1ldGFib2xvbWUgb2YgQ2hpbGRyZW4gd2l0
aCBBdXRpc20gYW5kIFBlcnZhc2l2ZSBEZXZlbG9wbWVudGFsIERpc29yZGVyIE5vdCBPdGhlcndp
c2UgU3BlY2lmaWVkPC9JRFRleHQ+PERpc3BsYXlUZXh0PjxzdHlsZSBmYWNlPSJzdXBlcnNjcmlw
dCI+MTktMjE8L3N0eWxlPjwvRGlzcGxheVRleHQ+PHJlY29yZD48ZGF0ZXM+PHB1Yi1kYXRlcz48
ZGF0ZT5PY3Q8L2RhdGU+PC9wdWItZGF0ZXM+PHllYXI+MjAxMzwveWVhcj48L2RhdGVzPjx1cmxz
PjxyZWxhdGVkLXVybHM+PHVybD4mbHQ7R28gdG8gSVNJJmd0OzovL1dPUzowMDAzMjU4MTA5MDAx
MTQ8L3VybD48L3JlbGF0ZWQtdXJscz48L3VybHM+PGlzYm4+MTkzMi02MjAzPC9pc2JuPjx0aXRs
ZXM+PHRpdGxlPkZlY2FsIE1pY3JvYmlvdGEgYW5kIE1ldGFib2xvbWUgb2YgQ2hpbGRyZW4gd2l0
aCBBdXRpc20gYW5kIFBlcnZhc2l2ZSBEZXZlbG9wbWVudGFsIERpc29yZGVyIE5vdCBPdGhlcndp
c2UgU3BlY2lmaWVkPC90aXRsZT48c2Vjb25kYXJ5LXRpdGxlPlBsb3MgT25lPC9zZWNvbmRhcnkt
dGl0bGU+PC90aXRsZXM+PG51bWJlcj4xMDwvbnVtYmVyPjxjb250cmlidXRvcnM+PGF1dGhvcnM+
PGF1dGhvcj5EZSBBbmdlbGlzLCBNLjwvYXV0aG9yPjxhdXRob3I+UGljY29sbywgTS48L2F1dGhv
cj48YXV0aG9yPlZhbm5pbmksIEwuPC9hdXRob3I+PGF1dGhvcj5TaXJhZ3VzYSwgUy48L2F1dGhv
cj48YXV0aG9yPkRlIEdpYWNvbW8sIEEuPC9hdXRob3I+PGF1dGhvcj5TZXJyYXp6YW5ldHRpLCBE
LiBJLjwvYXV0aG9yPjxhdXRob3I+Q3Jpc3RvZm9yaSwgRi48L2F1dGhvcj48YXV0aG9yPkd1ZXJ6
b25pLCBNLiBFLjwvYXV0aG9yPjxhdXRob3I+R29iYmV0dGksIE0uPC9hdXRob3I+PGF1dGhvcj5G
cmFuY2F2aWxsYSwgUi48L2F1dGhvcj48L2F1dGhvcnM+PC9jb250cmlidXRvcnM+PGN1c3RvbTc+
ZTc2OTkzPC9jdXN0b203PjxhZGRlZC1kYXRlIGZvcm1hdD0idXRjIj4xNDcwMDU3MTA3PC9hZGRl
ZC1kYXRlPjxyZWYtdHlwZSBuYW1lPSJKb3VybmFsIEFydGljbGUiPjE3PC9yZWYtdHlwZT48cmVj
LW51bWJlcj40NzU8L3JlYy1udW1iZXI+PGxhc3QtdXBkYXRlZC1kYXRlIGZvcm1hdD0idXRjIj4x
NDcwMDU3MTA3PC9sYXN0LXVwZGF0ZWQtZGF0ZT48YWNjZXNzaW9uLW51bT5XT1M6MDAwMzI1ODEw
OTAwMTE0PC9hY2Nlc3Npb24tbnVtPjxlbGVjdHJvbmljLXJlc291cmNlLW51bT4xMC4xMzcxL2pv
dXJuYWwucG9uZS4wMDc2OTkzPC9lbGVjdHJvbmljLXJlc291cmNlLW51bT48dm9sdW1lPjg8L3Zv
bHVtZT48L3JlY29yZD48L0NpdGU+PENpdGU+PEF1dGhvcj5GaW5lZ29sZDwvQXV0aG9yPjxZZWFy
PjIwMDI8L1llYXI+PElEVGV4dD5HYXN0cm9pbnRlc3RpbmFsIG1pY3JvZmxvcmEgc3R1ZGllcyBp
biBsYXRlLW9uc2V0IGF1dGlzbTwvSURUZXh0PjxyZWNvcmQ+PGRhdGVzPjxwdWItZGF0ZXM+PGRh
dGU+U2VwPC9kYXRlPjwvcHViLWRhdGVzPjx5ZWFyPjIwMDI8L3llYXI+PC9kYXRlcz48dXJscz48
cmVsYXRlZC11cmxzPjx1cmw+Jmx0O0dvIHRvIElTSSZndDs6Ly9XT1M6MDAwMTc3NTMzNDAwMDAy
PC91cmw+PC9yZWxhdGVkLXVybHM+PC91cmxzPjxpc2JuPjEwNTgtNDgzODwvaXNibj48dGl0bGVz
Pjx0aXRsZT5HYXN0cm9pbnRlc3RpbmFsIG1pY3JvZmxvcmEgc3R1ZGllcyBpbiBsYXRlLW9uc2V0
IGF1dGlzbTwvdGl0bGU+PHNlY29uZGFyeS10aXRsZT5DbGluaWNhbCBJbmZlY3Rpb3VzIERpc2Vh
c2VzPC9zZWNvbmRhcnktdGl0bGU+PC90aXRsZXM+PHBhZ2VzPlM2LVMxNjwvcGFnZXM+PGNvbnRy
aWJ1dG9ycz48YXV0aG9ycz48YXV0aG9yPkZpbmVnb2xkLCBTLiBNLjwvYXV0aG9yPjxhdXRob3I+
TW9saXRvcmlzLCBELjwvYXV0aG9yPjxhdXRob3I+U29uZywgWS4gTC48L2F1dGhvcj48YXV0aG9y
PkxpdSwgQy4gWC48L2F1dGhvcj48YXV0aG9yPlZhaXNhbmVuLCBNLiBMLjwvYXV0aG9yPjxhdXRo
b3I+Qm9sdGUsIEUuPC9hdXRob3I+PGF1dGhvcj5NY1RlYWd1ZSwgTS48L2F1dGhvcj48YXV0aG9y
PlNhbmRsZXIsIFIuPC9hdXRob3I+PGF1dGhvcj5XZXhsZXIsIEguPC9hdXRob3I+PGF1dGhvcj5N
YXJsb3dlLCBFLiBNLjwvYXV0aG9yPjxhdXRob3I+Q29sbGlucywgTS4gRC48L2F1dGhvcj48YXV0
aG9yPkxhd3NvbiwgUC4gQS48L2F1dGhvcj48YXV0aG9yPlN1bW1hbmVuLCBQLjwvYXV0aG9yPjxh
dXRob3I+QmF5c2FsbGFyLCBNLjwvYXV0aG9yPjxhdXRob3I+VG9tenluc2tpLCBULiBKLjwvYXV0
aG9yPjxhdXRob3I+UmVhZCwgRS48L2F1dGhvcj48YXV0aG9yPkpvaG5zb24sIEUuPC9hdXRob3I+
PGF1dGhvcj5Sb2xmZSwgUi48L2F1dGhvcj48YXV0aG9yPk5hc2lyLCBQLjwvYXV0aG9yPjxhdXRo
b3I+U2hhaCwgSC48L2F1dGhvcj48YXV0aG9yPkhhYWtlLCBELiBBLjwvYXV0aG9yPjxhdXRob3I+
TWFubmluZywgUC48L2F1dGhvcj48YXV0aG9yPkthdWwsIEEuPC9hdXRob3I+PC9hdXRob3JzPjwv
Y29udHJpYnV0b3JzPjxhZGRlZC1kYXRlIGZvcm1hdD0idXRjIj4xNDcwMDU2OTIyPC9hZGRlZC1k
YXRlPjxyZWYtdHlwZSBuYW1lPSJKb3VybmFsIEFydGljbGUiPjE3PC9yZWYtdHlwZT48cmVjLW51
bWJlcj40NzQ8L3JlYy1udW1iZXI+PGxhc3QtdXBkYXRlZC1kYXRlIGZvcm1hdD0idXRjIj4xNDcw
MDU2OTIyPC9sYXN0LXVwZGF0ZWQtZGF0ZT48YWNjZXNzaW9uLW51bT5XT1M6MDAwMTc3NTMzNDAw
MDAyPC9hY2Nlc3Npb24tbnVtPjxlbGVjdHJvbmljLXJlc291cmNlLW51bT4xMC4xMDg2LzM0MTkx
NDwvZWxlY3Ryb25pYy1yZXNvdXJjZS1udW0+PHZvbHVtZT4zNTwvdm9sdW1lPjwvcmVjb3JkPjwv
Q2l0ZT48Q2l0ZT48QXV0aG9yPkthbmc8L0F1dGhvcj48WWVhcj4yMDEzPC9ZZWFyPjxJRFRleHQ+
UmVkdWNlZCBJbmNpZGVuY2Ugb2YgUHJldm90ZWxsYSBhbmQgT3RoZXIgRmVybWVudGVycyBpbiBJ
bnRlc3RpbmFsIE1pY3JvZmxvcmEgb2YgQXV0aXN0aWMgQ2hpbGRyZW48L0lEVGV4dD48cmVjb3Jk
PjxkYXRlcz48cHViLWRhdGVzPjxkYXRlPkp1bDwvZGF0ZT48L3B1Yi1kYXRlcz48eWVhcj4yMDEz
PC95ZWFyPjwvZGF0ZXM+PHVybHM+PHJlbGF0ZWQtdXJscz48dXJsPiZsdDtHbyB0byBJU0kmZ3Q7
Oi8vV09TOjAwMDMyMTczMzAwMDE0MDwvdXJsPjwvcmVsYXRlZC11cmxzPjwvdXJscz48aXNibj4x
OTMyLTYyMDM8L2lzYm4+PHRpdGxlcz48dGl0bGU+UmVkdWNlZCBJbmNpZGVuY2Ugb2YgUHJldm90
ZWxsYSBhbmQgT3RoZXIgRmVybWVudGVycyBpbiBJbnRlc3RpbmFsIE1pY3JvZmxvcmEgb2YgQXV0
aXN0aWMgQ2hpbGRyZW48L3RpdGxlPjxzZWNvbmRhcnktdGl0bGU+UGxvcyBPbmU8L3NlY29uZGFy
eS10aXRsZT48L3RpdGxlcz48bnVtYmVyPjc8L251bWJlcj48Y29udHJpYnV0b3JzPjxhdXRob3Jz
PjxhdXRob3I+S2FuZywgRC4gVy48L2F1dGhvcj48YXV0aG9yPlBhcmssIEouIEcuPC9hdXRob3I+
PGF1dGhvcj5JbGhhbiwgWi4gRS48L2F1dGhvcj48YXV0aG9yPldhbGxzdHJvbSwgRy48L2F1dGhv
cj48YXV0aG9yPkxhQmFlciwgSi48L2F1dGhvcj48YXV0aG9yPkFkYW1zLCBKLiBCLjwvYXV0aG9y
PjxhdXRob3I+S3Jham1hbG5pay1Ccm93biwgUi48L2F1dGhvcj48L2F1dGhvcnM+PC9jb250cmli
dXRvcnM+PGN1c3RvbTc+ZTY4MzIyPC9jdXN0b203PjxhZGRlZC1kYXRlIGZvcm1hdD0idXRjIj4x
NDcwMDU3MTY4PC9hZGRlZC1kYXRlPjxyZWYtdHlwZSBuYW1lPSJKb3VybmFsIEFydGljbGUiPjE3
PC9yZWYtdHlwZT48cmVjLW51bWJlcj40NzY8L3JlYy1udW1iZXI+PGxhc3QtdXBkYXRlZC1kYXRl
IGZvcm1hdD0idXRjIj4xNDcwMDU3MTY4PC9sYXN0LXVwZGF0ZWQtZGF0ZT48YWNjZXNzaW9uLW51
bT5XT1M6MDAwMzIxNzMzMDAwMTQwPC9hY2Nlc3Npb24tbnVtPjxlbGVjdHJvbmljLXJlc291cmNl
LW51bT4xMC4xMzcxL2pvdXJuYWwucG9uZS4wMDY4MzIyPC9lbGVjdHJvbmljLXJlc291cmNlLW51
bT48dm9sdW1lPjg8L3ZvbHVtZT48L3JlY29yZD48L0NpdGU+PC9FbmROb3RlPgB=
</w:fldData>
        </w:fldChar>
      </w:r>
      <w:r w:rsidRPr="00376367">
        <w:instrText xml:space="preserve"> ADDIN EN.CITE </w:instrText>
      </w:r>
      <w:r w:rsidRPr="00376367">
        <w:fldChar w:fldCharType="begin">
          <w:fldData xml:space="preserve">PEVuZE5vdGU+PENpdGU+PEF1dGhvcj5EZSBBbmdlbGlzPC9BdXRob3I+PFllYXI+MjAxMzwvWWVh
cj48SURUZXh0PkZlY2FsIE1pY3JvYmlvdGEgYW5kIE1ldGFib2xvbWUgb2YgQ2hpbGRyZW4gd2l0
aCBBdXRpc20gYW5kIFBlcnZhc2l2ZSBEZXZlbG9wbWVudGFsIERpc29yZGVyIE5vdCBPdGhlcndp
c2UgU3BlY2lmaWVkPC9JRFRleHQ+PERpc3BsYXlUZXh0PjxzdHlsZSBmYWNlPSJzdXBlcnNjcmlw
dCI+MTktMjE8L3N0eWxlPjwvRGlzcGxheVRleHQ+PHJlY29yZD48ZGF0ZXM+PHB1Yi1kYXRlcz48
ZGF0ZT5PY3Q8L2RhdGU+PC9wdWItZGF0ZXM+PHllYXI+MjAxMzwveWVhcj48L2RhdGVzPjx1cmxz
PjxyZWxhdGVkLXVybHM+PHVybD4mbHQ7R28gdG8gSVNJJmd0OzovL1dPUzowMDAzMjU4MTA5MDAx
MTQ8L3VybD48L3JlbGF0ZWQtdXJscz48L3VybHM+PGlzYm4+MTkzMi02MjAzPC9pc2JuPjx0aXRs
ZXM+PHRpdGxlPkZlY2FsIE1pY3JvYmlvdGEgYW5kIE1ldGFib2xvbWUgb2YgQ2hpbGRyZW4gd2l0
aCBBdXRpc20gYW5kIFBlcnZhc2l2ZSBEZXZlbG9wbWVudGFsIERpc29yZGVyIE5vdCBPdGhlcndp
c2UgU3BlY2lmaWVkPC90aXRsZT48c2Vjb25kYXJ5LXRpdGxlPlBsb3MgT25lPC9zZWNvbmRhcnkt
dGl0bGU+PC90aXRsZXM+PG51bWJlcj4xMDwvbnVtYmVyPjxjb250cmlidXRvcnM+PGF1dGhvcnM+
PGF1dGhvcj5EZSBBbmdlbGlzLCBNLjwvYXV0aG9yPjxhdXRob3I+UGljY29sbywgTS48L2F1dGhv
cj48YXV0aG9yPlZhbm5pbmksIEwuPC9hdXRob3I+PGF1dGhvcj5TaXJhZ3VzYSwgUy48L2F1dGhv
cj48YXV0aG9yPkRlIEdpYWNvbW8sIEEuPC9hdXRob3I+PGF1dGhvcj5TZXJyYXp6YW5ldHRpLCBE
LiBJLjwvYXV0aG9yPjxhdXRob3I+Q3Jpc3RvZm9yaSwgRi48L2F1dGhvcj48YXV0aG9yPkd1ZXJ6
b25pLCBNLiBFLjwvYXV0aG9yPjxhdXRob3I+R29iYmV0dGksIE0uPC9hdXRob3I+PGF1dGhvcj5G
cmFuY2F2aWxsYSwgUi48L2F1dGhvcj48L2F1dGhvcnM+PC9jb250cmlidXRvcnM+PGN1c3RvbTc+
ZTc2OTkzPC9jdXN0b203PjxhZGRlZC1kYXRlIGZvcm1hdD0idXRjIj4xNDcwMDU3MTA3PC9hZGRl
ZC1kYXRlPjxyZWYtdHlwZSBuYW1lPSJKb3VybmFsIEFydGljbGUiPjE3PC9yZWYtdHlwZT48cmVj
LW51bWJlcj40NzU8L3JlYy1udW1iZXI+PGxhc3QtdXBkYXRlZC1kYXRlIGZvcm1hdD0idXRjIj4x
NDcwMDU3MTA3PC9sYXN0LXVwZGF0ZWQtZGF0ZT48YWNjZXNzaW9uLW51bT5XT1M6MDAwMzI1ODEw
OTAwMTE0PC9hY2Nlc3Npb24tbnVtPjxlbGVjdHJvbmljLXJlc291cmNlLW51bT4xMC4xMzcxL2pv
dXJuYWwucG9uZS4wMDc2OTkzPC9lbGVjdHJvbmljLXJlc291cmNlLW51bT48dm9sdW1lPjg8L3Zv
bHVtZT48L3JlY29yZD48L0NpdGU+PENpdGU+PEF1dGhvcj5GaW5lZ29sZDwvQXV0aG9yPjxZZWFy
PjIwMDI8L1llYXI+PElEVGV4dD5HYXN0cm9pbnRlc3RpbmFsIG1pY3JvZmxvcmEgc3R1ZGllcyBp
biBsYXRlLW9uc2V0IGF1dGlzbTwvSURUZXh0PjxyZWNvcmQ+PGRhdGVzPjxwdWItZGF0ZXM+PGRh
dGU+U2VwPC9kYXRlPjwvcHViLWRhdGVzPjx5ZWFyPjIwMDI8L3llYXI+PC9kYXRlcz48dXJscz48
cmVsYXRlZC11cmxzPjx1cmw+Jmx0O0dvIHRvIElTSSZndDs6Ly9XT1M6MDAwMTc3NTMzNDAwMDAy
PC91cmw+PC9yZWxhdGVkLXVybHM+PC91cmxzPjxpc2JuPjEwNTgtNDgzODwvaXNibj48dGl0bGVz
Pjx0aXRsZT5HYXN0cm9pbnRlc3RpbmFsIG1pY3JvZmxvcmEgc3R1ZGllcyBpbiBsYXRlLW9uc2V0
IGF1dGlzbTwvdGl0bGU+PHNlY29uZGFyeS10aXRsZT5DbGluaWNhbCBJbmZlY3Rpb3VzIERpc2Vh
c2VzPC9zZWNvbmRhcnktdGl0bGU+PC90aXRsZXM+PHBhZ2VzPlM2LVMxNjwvcGFnZXM+PGNvbnRy
aWJ1dG9ycz48YXV0aG9ycz48YXV0aG9yPkZpbmVnb2xkLCBTLiBNLjwvYXV0aG9yPjxhdXRob3I+
TW9saXRvcmlzLCBELjwvYXV0aG9yPjxhdXRob3I+U29uZywgWS4gTC48L2F1dGhvcj48YXV0aG9y
PkxpdSwgQy4gWC48L2F1dGhvcj48YXV0aG9yPlZhaXNhbmVuLCBNLiBMLjwvYXV0aG9yPjxhdXRo
b3I+Qm9sdGUsIEUuPC9hdXRob3I+PGF1dGhvcj5NY1RlYWd1ZSwgTS48L2F1dGhvcj48YXV0aG9y
PlNhbmRsZXIsIFIuPC9hdXRob3I+PGF1dGhvcj5XZXhsZXIsIEguPC9hdXRob3I+PGF1dGhvcj5N
YXJsb3dlLCBFLiBNLjwvYXV0aG9yPjxhdXRob3I+Q29sbGlucywgTS4gRC48L2F1dGhvcj48YXV0
aG9yPkxhd3NvbiwgUC4gQS48L2F1dGhvcj48YXV0aG9yPlN1bW1hbmVuLCBQLjwvYXV0aG9yPjxh
dXRob3I+QmF5c2FsbGFyLCBNLjwvYXV0aG9yPjxhdXRob3I+VG9tenluc2tpLCBULiBKLjwvYXV0
aG9yPjxhdXRob3I+UmVhZCwgRS48L2F1dGhvcj48YXV0aG9yPkpvaG5zb24sIEUuPC9hdXRob3I+
PGF1dGhvcj5Sb2xmZSwgUi48L2F1dGhvcj48YXV0aG9yPk5hc2lyLCBQLjwvYXV0aG9yPjxhdXRo
b3I+U2hhaCwgSC48L2F1dGhvcj48YXV0aG9yPkhhYWtlLCBELiBBLjwvYXV0aG9yPjxhdXRob3I+
TWFubmluZywgUC48L2F1dGhvcj48YXV0aG9yPkthdWwsIEEuPC9hdXRob3I+PC9hdXRob3JzPjwv
Y29udHJpYnV0b3JzPjxhZGRlZC1kYXRlIGZvcm1hdD0idXRjIj4xNDcwMDU2OTIyPC9hZGRlZC1k
YXRlPjxyZWYtdHlwZSBuYW1lPSJKb3VybmFsIEFydGljbGUiPjE3PC9yZWYtdHlwZT48cmVjLW51
bWJlcj40NzQ8L3JlYy1udW1iZXI+PGxhc3QtdXBkYXRlZC1kYXRlIGZvcm1hdD0idXRjIj4xNDcw
MDU2OTIyPC9sYXN0LXVwZGF0ZWQtZGF0ZT48YWNjZXNzaW9uLW51bT5XT1M6MDAwMTc3NTMzNDAw
MDAyPC9hY2Nlc3Npb24tbnVtPjxlbGVjdHJvbmljLXJlc291cmNlLW51bT4xMC4xMDg2LzM0MTkx
NDwvZWxlY3Ryb25pYy1yZXNvdXJjZS1udW0+PHZvbHVtZT4zNTwvdm9sdW1lPjwvcmVjb3JkPjwv
Q2l0ZT48Q2l0ZT48QXV0aG9yPkthbmc8L0F1dGhvcj48WWVhcj4yMDEzPC9ZZWFyPjxJRFRleHQ+
UmVkdWNlZCBJbmNpZGVuY2Ugb2YgUHJldm90ZWxsYSBhbmQgT3RoZXIgRmVybWVudGVycyBpbiBJ
bnRlc3RpbmFsIE1pY3JvZmxvcmEgb2YgQXV0aXN0aWMgQ2hpbGRyZW48L0lEVGV4dD48cmVjb3Jk
PjxkYXRlcz48cHViLWRhdGVzPjxkYXRlPkp1bDwvZGF0ZT48L3B1Yi1kYXRlcz48eWVhcj4yMDEz
PC95ZWFyPjwvZGF0ZXM+PHVybHM+PHJlbGF0ZWQtdXJscz48dXJsPiZsdDtHbyB0byBJU0kmZ3Q7
Oi8vV09TOjAwMDMyMTczMzAwMDE0MDwvdXJsPjwvcmVsYXRlZC11cmxzPjwvdXJscz48aXNibj4x
OTMyLTYyMDM8L2lzYm4+PHRpdGxlcz48dGl0bGU+UmVkdWNlZCBJbmNpZGVuY2Ugb2YgUHJldm90
ZWxsYSBhbmQgT3RoZXIgRmVybWVudGVycyBpbiBJbnRlc3RpbmFsIE1pY3JvZmxvcmEgb2YgQXV0
aXN0aWMgQ2hpbGRyZW48L3RpdGxlPjxzZWNvbmRhcnktdGl0bGU+UGxvcyBPbmU8L3NlY29uZGFy
eS10aXRsZT48L3RpdGxlcz48bnVtYmVyPjc8L251bWJlcj48Y29udHJpYnV0b3JzPjxhdXRob3Jz
PjxhdXRob3I+S2FuZywgRC4gVy48L2F1dGhvcj48YXV0aG9yPlBhcmssIEouIEcuPC9hdXRob3I+
PGF1dGhvcj5JbGhhbiwgWi4gRS48L2F1dGhvcj48YXV0aG9yPldhbGxzdHJvbSwgRy48L2F1dGhv
cj48YXV0aG9yPkxhQmFlciwgSi48L2F1dGhvcj48YXV0aG9yPkFkYW1zLCBKLiBCLjwvYXV0aG9y
PjxhdXRob3I+S3Jham1hbG5pay1Ccm93biwgUi48L2F1dGhvcj48L2F1dGhvcnM+PC9jb250cmli
dXRvcnM+PGN1c3RvbTc+ZTY4MzIyPC9jdXN0b203PjxhZGRlZC1kYXRlIGZvcm1hdD0idXRjIj4x
NDcwMDU3MTY4PC9hZGRlZC1kYXRlPjxyZWYtdHlwZSBuYW1lPSJKb3VybmFsIEFydGljbGUiPjE3
PC9yZWYtdHlwZT48cmVjLW51bWJlcj40NzY8L3JlYy1udW1iZXI+PGxhc3QtdXBkYXRlZC1kYXRl
IGZvcm1hdD0idXRjIj4xNDcwMDU3MTY4PC9sYXN0LXVwZGF0ZWQtZGF0ZT48YWNjZXNzaW9uLW51
bT5XT1M6MDAwMzIxNzMzMDAwMTQwPC9hY2Nlc3Npb24tbnVtPjxlbGVjdHJvbmljLXJlc291cmNl
LW51bT4xMC4xMzcxL2pvdXJuYWwucG9uZS4wMDY4MzIyPC9lbGVjdHJvbmljLXJlc291cmNlLW51
bT48dm9sdW1lPjg8L3ZvbHVtZT48L3JlY29yZD48L0NpdGU+PC9FbmROb3RlPgB=
</w:fldData>
        </w:fldChar>
      </w:r>
      <w:r w:rsidRPr="00376367">
        <w:instrText xml:space="preserve"> ADDIN EN.CITE.DATA </w:instrText>
      </w:r>
      <w:r w:rsidRPr="00376367">
        <w:fldChar w:fldCharType="end"/>
      </w:r>
      <w:r w:rsidRPr="00376367">
        <w:fldChar w:fldCharType="separate"/>
      </w:r>
      <w:r w:rsidRPr="00376367">
        <w:rPr>
          <w:noProof/>
          <w:vertAlign w:val="superscript"/>
        </w:rPr>
        <w:t>19-21</w:t>
      </w:r>
      <w:r w:rsidRPr="00376367">
        <w:fldChar w:fldCharType="end"/>
      </w:r>
      <w:r w:rsidRPr="00376367">
        <w:t xml:space="preserve">, while </w:t>
      </w:r>
      <w:proofErr w:type="spellStart"/>
      <w:r w:rsidRPr="00376367">
        <w:rPr>
          <w:i/>
        </w:rPr>
        <w:t>Faecalibacterium</w:t>
      </w:r>
      <w:proofErr w:type="spellEnd"/>
      <w:r w:rsidRPr="00376367">
        <w:rPr>
          <w:i/>
        </w:rPr>
        <w:t xml:space="preserve"> </w:t>
      </w:r>
      <w:proofErr w:type="spellStart"/>
      <w:r w:rsidRPr="00376367">
        <w:rPr>
          <w:i/>
        </w:rPr>
        <w:t>prausnitzii</w:t>
      </w:r>
      <w:proofErr w:type="spellEnd"/>
      <w:r w:rsidRPr="00376367">
        <w:t xml:space="preserve"> and the </w:t>
      </w:r>
      <w:proofErr w:type="spellStart"/>
      <w:r w:rsidRPr="00376367">
        <w:t>Enterobacteriaceae</w:t>
      </w:r>
      <w:proofErr w:type="spellEnd"/>
      <w:r w:rsidRPr="00376367">
        <w:t xml:space="preserve"> family have been linked with cognitive function in hepatic encephalopathy</w:t>
      </w:r>
      <w:r w:rsidRPr="00376367">
        <w:fldChar w:fldCharType="begin"/>
      </w:r>
      <w:r w:rsidRPr="00376367">
        <w:instrText xml:space="preserve"> ADDIN EN.CITE &lt;EndNote&gt;&lt;Cite&gt;&lt;Author&gt;Bajaj&lt;/Author&gt;&lt;Year&gt;2012&lt;/Year&gt;&lt;IDText&gt;Linkage of gut microbiome with cognition in hepatic encephalopathy&lt;/IDText&gt;&lt;DisplayText&gt;&lt;style face="superscript"&gt;22&lt;/style&gt;&lt;/DisplayText&gt;&lt;record&gt;&lt;dates&gt;&lt;pub-dates&gt;&lt;date&gt;Jan&lt;/date&gt;&lt;/pub-dates&gt;&lt;year&gt;2012&lt;/year&gt;&lt;/dates&gt;&lt;urls&gt;&lt;related-urls&gt;&lt;url&gt;&amp;lt;Go to ISI&amp;gt;://WOS:000298640200017&lt;/url&gt;&lt;/related-urls&gt;&lt;/urls&gt;&lt;isbn&gt;0193-1857&lt;/isbn&gt;&lt;titles&gt;&lt;title&gt;Linkage of gut microbiome with cognition in hepatic encephalopathy&lt;/title&gt;&lt;secondary-title&gt;American Journal of Physiology-Gastrointestinal and Liver Physiology&lt;/secondary-title&gt;&lt;/titles&gt;&lt;pages&gt;G168-G175&lt;/pages&gt;&lt;number&gt;1&lt;/number&gt;&lt;contributors&gt;&lt;authors&gt;&lt;author&gt;Bajaj, J. S.&lt;/author&gt;&lt;author&gt;Ridlon, J. M.&lt;/author&gt;&lt;author&gt;Hylemon, P. B.&lt;/author&gt;&lt;author&gt;Thacker, L. R.&lt;/author&gt;&lt;author&gt;Heuman, D. M.&lt;/author&gt;&lt;author&gt;Smith, S.&lt;/author&gt;&lt;author&gt;Sikaroodi, M.&lt;/author&gt;&lt;author&gt;Gillevet, P. M.&lt;/author&gt;&lt;/authors&gt;&lt;/contributors&gt;&lt;added-date format="utc"&gt;1470057321&lt;/added-date&gt;&lt;ref-type name="Journal Article"&gt;17&lt;/ref-type&gt;&lt;rec-number&gt;477&lt;/rec-number&gt;&lt;last-updated-date format="utc"&gt;1470057321&lt;/last-updated-date&gt;&lt;accession-num&gt;WOS:000298640200017&lt;/accession-num&gt;&lt;electronic-resource-num&gt;10.1152/ajpgi.00190.2011&lt;/electronic-resource-num&gt;&lt;volume&gt;302&lt;/volume&gt;&lt;/record&gt;&lt;/Cite&gt;&lt;/EndNote&gt;</w:instrText>
      </w:r>
      <w:r w:rsidRPr="00376367">
        <w:fldChar w:fldCharType="separate"/>
      </w:r>
      <w:r w:rsidRPr="00376367">
        <w:rPr>
          <w:noProof/>
          <w:vertAlign w:val="superscript"/>
        </w:rPr>
        <w:t>22</w:t>
      </w:r>
      <w:r w:rsidRPr="00376367">
        <w:fldChar w:fldCharType="end"/>
      </w:r>
      <w:r w:rsidRPr="00376367">
        <w:t xml:space="preserve">.   There is also some evidence that probiotics improve mood/anxiety in humans </w:t>
      </w:r>
      <w:r w:rsidRPr="00376367">
        <w:fldChar w:fldCharType="begin"/>
      </w:r>
      <w:r w:rsidRPr="00376367">
        <w:instrText xml:space="preserve"> ADDIN EN.CITE &lt;EndNote&gt;&lt;Cite&gt;&lt;Author&gt;Messaoudi&lt;/Author&gt;&lt;Year&gt;2011&lt;/Year&gt;&lt;RecNum&gt;1952&lt;/RecNum&gt;&lt;DisplayText&gt;&lt;style face="superscript"&gt;23&lt;/style&gt;&lt;/DisplayText&gt;&lt;record&gt;&lt;rec-number&gt;1952&lt;/rec-number&gt;&lt;foreign-keys&gt;&lt;key app="EN" db-id="p9dwr5rpxewsrtedetn5tepxtv2fwfpfsavt"&gt;1952&lt;/key&gt;&lt;/foreign-keys&gt;&lt;ref-type name="Journal Article"&gt;17&lt;/ref-type&gt;&lt;contributors&gt;&lt;authors&gt;&lt;author&gt;Messaoudi, M.&lt;/author&gt;&lt;author&gt;Violle, N.&lt;/author&gt;&lt;author&gt;Bisson, J. F.&lt;/author&gt;&lt;author&gt;Desor, D.&lt;/author&gt;&lt;author&gt;Javelot, H.&lt;/author&gt;&lt;author&gt;Rougeot, C.&lt;/author&gt;&lt;/authors&gt;&lt;/contributors&gt;&lt;auth-address&gt;ETAP-Ethologie Appliquee, 13 rue Bois de la Champelle, 54500 Vandoeuvre-les-Nancy, France. mmessaoudi@etap-lab.com&lt;/auth-address&gt;&lt;titles&gt;&lt;title&gt;Beneficial psychological effects of a probiotic formulation (Lactobacillus helveticus R0052 and Bifidobacterium longum R0175) in healthy human volunteers&lt;/title&gt;&lt;secondary-title&gt;Gut Microbes&lt;/secondary-title&gt;&lt;/titles&gt;&lt;periodical&gt;&lt;full-title&gt;Gut Microbes&lt;/full-title&gt;&lt;/periodical&gt;&lt;pages&gt;256-61&lt;/pages&gt;&lt;volume&gt;2&lt;/volume&gt;&lt;number&gt;4&lt;/number&gt;&lt;edition&gt;2011/10/11&lt;/edition&gt;&lt;keywords&gt;&lt;keyword&gt;Anxiety/*drug therapy/psychology&lt;/keyword&gt;&lt;keyword&gt;Bifidobacterium/*physiology&lt;/keyword&gt;&lt;keyword&gt;Depression/*drug therapy/psychology&lt;/keyword&gt;&lt;keyword&gt;Health Status&lt;/keyword&gt;&lt;keyword&gt;Human Experimentation&lt;/keyword&gt;&lt;keyword&gt;Humans&lt;/keyword&gt;&lt;keyword&gt;Lactobacillus helveticus/*physiology&lt;/keyword&gt;&lt;keyword&gt;Probiotics/*administration &amp;amp; dosage&lt;/keyword&gt;&lt;/keywords&gt;&lt;dates&gt;&lt;year&gt;2011&lt;/year&gt;&lt;pub-dates&gt;&lt;date&gt;Jul-Aug&lt;/date&gt;&lt;/pub-dates&gt;&lt;/dates&gt;&lt;isbn&gt;1949-0984 (Electronic)&lt;/isbn&gt;&lt;accession-num&gt;21983070&lt;/accession-num&gt;&lt;urls&gt;&lt;related-urls&gt;&lt;url&gt;http://www.ncbi.nlm.nih.gov/pubmed/21983070&lt;/url&gt;&lt;/related-urls&gt;&lt;/urls&gt;&lt;electronic-resource-num&gt;10.4161/gmic.2.4.16108&amp;#xD;16108 [pii]&lt;/electronic-resource-num&gt;&lt;language&gt;eng&lt;/language&gt;&lt;/record&gt;&lt;/Cite&gt;&lt;/EndNote&gt;</w:instrText>
      </w:r>
      <w:r w:rsidRPr="00376367">
        <w:fldChar w:fldCharType="separate"/>
      </w:r>
      <w:r w:rsidRPr="00376367">
        <w:rPr>
          <w:noProof/>
          <w:vertAlign w:val="superscript"/>
        </w:rPr>
        <w:t>23</w:t>
      </w:r>
      <w:r w:rsidRPr="00376367">
        <w:fldChar w:fldCharType="end"/>
      </w:r>
      <w:r w:rsidRPr="00376367">
        <w:t xml:space="preserve"> particularly with those with relatively low mood to begin with </w:t>
      </w:r>
      <w:r w:rsidRPr="00376367">
        <w:fldChar w:fldCharType="begin"/>
      </w:r>
      <w:r w:rsidRPr="00376367">
        <w:instrText xml:space="preserve"> ADDIN EN.CITE &lt;EndNote&gt;&lt;Cite&gt;&lt;Author&gt;Benton&lt;/Author&gt;&lt;Year&gt;2007&lt;/Year&gt;&lt;RecNum&gt;1954&lt;/RecNum&gt;&lt;DisplayText&gt;&lt;style face="superscript"&gt;24&lt;/style&gt;&lt;/DisplayText&gt;&lt;record&gt;&lt;rec-number&gt;1954&lt;/rec-number&gt;&lt;foreign-keys&gt;&lt;key app="EN" db-id="p9dwr5rpxewsrtedetn5tepxtv2fwfpfsavt"&gt;1954&lt;/key&gt;&lt;/foreign-keys&gt;&lt;ref-type name="Journal Article"&gt;17&lt;/ref-type&gt;&lt;contributors&gt;&lt;authors&gt;&lt;author&gt;Benton, D.&lt;/author&gt;&lt;author&gt;Williams, C.&lt;/author&gt;&lt;author&gt;Brown, A.&lt;/author&gt;&lt;/authors&gt;&lt;/contributors&gt;&lt;auth-address&gt;Department of Psychology, University of Wales Swansea, Wales, UK. d.benton@swansea.ac.uk&lt;/auth-address&gt;&lt;titles&gt;&lt;title&gt;Impact of consuming a milk drink containing a probiotic on mood and cognition&lt;/title&gt;&lt;secondary-title&gt;Eur J Clin Nutr&lt;/secondary-title&gt;&lt;/titles&gt;&lt;periodical&gt;&lt;full-title&gt;Eur J Clin Nutr&lt;/full-title&gt;&lt;/periodical&gt;&lt;pages&gt;355-61&lt;/pages&gt;&lt;volume&gt;61&lt;/volume&gt;&lt;number&gt;3&lt;/number&gt;&lt;edition&gt;2006/12/08&lt;/edition&gt;&lt;keywords&gt;&lt;keyword&gt;Affect/*drug effects/physiology&lt;/keyword&gt;&lt;keyword&gt;Aged&lt;/keyword&gt;&lt;keyword&gt;Animals&lt;/keyword&gt;&lt;keyword&gt;Cognition/*drug effects/physiology&lt;/keyword&gt;&lt;keyword&gt;Constipation/drug therapy/epidemiology/psychology&lt;/keyword&gt;&lt;keyword&gt;Defecation/drug effects/physiology&lt;/keyword&gt;&lt;keyword&gt;Double-Blind Method&lt;/keyword&gt;&lt;keyword&gt;Female&lt;/keyword&gt;&lt;keyword&gt;Humans&lt;/keyword&gt;&lt;keyword&gt;Male&lt;/keyword&gt;&lt;keyword&gt;Middle Aged&lt;/keyword&gt;&lt;keyword&gt;*Probiotics&lt;/keyword&gt;&lt;keyword&gt;Yogurt/*microbiology&lt;/keyword&gt;&lt;/keywords&gt;&lt;dates&gt;&lt;year&gt;2007&lt;/year&gt;&lt;pub-dates&gt;&lt;date&gt;Mar&lt;/date&gt;&lt;/pub-dates&gt;&lt;/dates&gt;&lt;isbn&gt;0954-3007 (Print)&amp;#xD;0954-3007 (Linking)&lt;/isbn&gt;&lt;accession-num&gt;17151594&lt;/accession-num&gt;&lt;urls&gt;&lt;related-urls&gt;&lt;url&gt;http://www.ncbi.nlm.nih.gov/pubmed/17151594&lt;/url&gt;&lt;/related-urls&gt;&lt;/urls&gt;&lt;electronic-resource-num&gt;1602546 [pii]&amp;#xD;10.1038/sj.ejcn.1602546&lt;/electronic-resource-num&gt;&lt;language&gt;eng&lt;/language&gt;&lt;/record&gt;&lt;/Cite&gt;&lt;/EndNote&gt;</w:instrText>
      </w:r>
      <w:r w:rsidRPr="00376367">
        <w:fldChar w:fldCharType="separate"/>
      </w:r>
      <w:r w:rsidRPr="00376367">
        <w:rPr>
          <w:noProof/>
          <w:vertAlign w:val="superscript"/>
        </w:rPr>
        <w:t>24</w:t>
      </w:r>
      <w:r w:rsidRPr="00376367">
        <w:fldChar w:fldCharType="end"/>
      </w:r>
      <w:r w:rsidRPr="00376367">
        <w:t xml:space="preserve">.  However, this latter small study also reported deleterious effects of probiotics on memory.  </w:t>
      </w:r>
    </w:p>
    <w:p w14:paraId="70E3AFEB" w14:textId="77777777" w:rsidR="0085016E" w:rsidRPr="00376367" w:rsidRDefault="0085016E" w:rsidP="0085016E">
      <w:pPr>
        <w:widowControl w:val="0"/>
        <w:autoSpaceDE w:val="0"/>
        <w:autoSpaceDN w:val="0"/>
        <w:adjustRightInd w:val="0"/>
        <w:spacing w:after="240"/>
      </w:pPr>
      <w:r w:rsidRPr="00376367">
        <w:lastRenderedPageBreak/>
        <w:t xml:space="preserve">Despite the known relationship between mood disorder in older adults and cognitive decline, very few studies in humans have reported on association of the gastrointestinal microbiome patterns and memory and cognition.  An association between the gut microbiome and cognitive impairment as measured by the Mini-Mental State Examination (MMSE) </w:t>
      </w:r>
      <w:r w:rsidRPr="00376367">
        <w:fldChar w:fldCharType="begin">
          <w:fldData xml:space="preserve">PEVuZE5vdGU+PENpdGU+PEF1dGhvcj5DbGFlc3NvbjwvQXV0aG9yPjxZZWFyPjIwMTI8L1llYXI+
PFJlY051bT4xOTM4PC9SZWNOdW0+PERpc3BsYXlUZXh0PjxzdHlsZSBmYWNlPSJzdXBlcnNjcmlw
dCI+Njwvc3R5bGU+PC9EaXNwbGF5VGV4dD48cmVjb3JkPjxyZWMtbnVtYmVyPjE5Mzg8L3JlYy1u
dW1iZXI+PGZvcmVpZ24ta2V5cz48a2V5IGFwcD0iRU4iIGRiLWlkPSJwOWR3cjVycHhld3NydGVk
ZXRuNXRlcHh0djJmd2ZwZnNhdnQiPjE5Mzg8L2tleT48L2ZvcmVpZ24ta2V5cz48cmVmLXR5cGUg
bmFtZT0iSm91cm5hbCBBcnRpY2xlIj4xNzwvcmVmLXR5cGU+PGNvbnRyaWJ1dG9ycz48YXV0aG9y
cz48YXV0aG9yPkNsYWVzc29uLCBNLiBKLjwvYXV0aG9yPjxhdXRob3I+SmVmZmVyeSwgSS4gQi48
L2F1dGhvcj48YXV0aG9yPkNvbmRlLCBTLjwvYXV0aG9yPjxhdXRob3I+UG93ZXIsIFMuIEUuPC9h
dXRob3I+PGF1dGhvcj5PJmFwb3M7Q29ubm9yLCBFLiBNLjwvYXV0aG9yPjxhdXRob3I+Q3VzYWNr
LCBTLjwvYXV0aG9yPjxhdXRob3I+SGFycmlzLCBILiBNLjwvYXV0aG9yPjxhdXRob3I+Q29ha2xl
eSwgTS48L2F1dGhvcj48YXV0aG9yPkxha3NobWluYXJheWFuYW4sIEIuPC9hdXRob3I+PGF1dGhv
cj5PJmFwb3M7U3VsbGl2YW4sIE8uPC9hdXRob3I+PGF1dGhvcj5GaXR6Z2VyYWxkLCBHLiBGLjwv
YXV0aG9yPjxhdXRob3I+RGVhbmUsIEouPC9hdXRob3I+PGF1dGhvcj5PJmFwb3M7Q29ubm9yLCBN
LjwvYXV0aG9yPjxhdXRob3I+SGFybmVkeSwgTi48L2F1dGhvcj48YXV0aG9yPk8mYXBvcztDb25u
b3IsIEsuPC9hdXRob3I+PGF1dGhvcj5PJmFwb3M7TWFob255LCBELjwvYXV0aG9yPjxhdXRob3I+
dmFuIFNpbmRlcmVuLCBELjwvYXV0aG9yPjxhdXRob3I+V2FsbGFjZSwgTS48L2F1dGhvcj48YXV0
aG9yPkJyZW5uYW4sIEwuPC9hdXRob3I+PGF1dGhvcj5TdGFudG9uLCBDLjwvYXV0aG9yPjxhdXRo
b3I+TWFyY2hlc2ksIEouIFIuPC9hdXRob3I+PGF1dGhvcj5GaXR6Z2VyYWxkLCBBLiBQLjwvYXV0
aG9yPjxhdXRob3I+U2hhbmFoYW4sIEYuPC9hdXRob3I+PGF1dGhvcj5IaWxsLCBDLjwvYXV0aG9y
PjxhdXRob3I+Um9zcywgUi4gUC48L2F1dGhvcj48YXV0aG9yPk8mYXBvcztUb29sZSwgUC4gVy48
L2F1dGhvcj48L2F1dGhvcnM+PC9jb250cmlidXRvcnM+PGF1dGgtYWRkcmVzcz5EZXBhcnRtZW50
IG9mIE1pY3JvYmlvbG9neSwgVW5pdmVyc2l0eSBDb2xsZWdlIENvcmssIElyZWxhbmQuPC9hdXRo
LWFkZHJlc3M+PHRpdGxlcz48dGl0bGU+R3V0IG1pY3JvYmlvdGEgY29tcG9zaXRpb24gY29ycmVs
YXRlcyB3aXRoIGRpZXQgYW5kIGhlYWx0aCBpbiB0aGUgZWxkZXJseTwvdGl0bGU+PHNlY29uZGFy
eS10aXRsZT5OYXR1cmU8L3NlY29uZGFyeS10aXRsZT48L3RpdGxlcz48cGVyaW9kaWNhbD48ZnVs
bC10aXRsZT5OYXR1cmU8L2Z1bGwtdGl0bGU+PC9wZXJpb2RpY2FsPjxwYWdlcz4xNzgtODQ8L3Bh
Z2VzPjx2b2x1bWU+NDg4PC92b2x1bWU+PG51bWJlcj43NDEwPC9udW1iZXI+PGVkaXRpb24+MjAx
Mi8wNy8xNzwvZWRpdGlvbj48a2V5d29yZHM+PGtleXdvcmQ+QWdlZDwva2V5d29yZD48a2V5d29y
ZD5BZ2VkLCA4MCBhbmQgb3Zlcjwva2V5d29yZD48a2V5d29yZD5BZ2luZy8qcGh5c2lvbG9neTwv
a2V5d29yZD48a2V5d29yZD5Db2hvcnQgU3R1ZGllczwva2V5d29yZD48a2V5d29yZD5EaWV0Lypz
dGF0aXN0aWNzICZhbXA7IG51bWVyaWNhbCBkYXRhPC9rZXl3b3JkPjxrZXl3b3JkPkRpZXQgU3Vy
dmV5czwva2V5d29yZD48a2V5d29yZD5GZWNlcy8qbWljcm9iaW9sb2d5PC9rZXl3b3JkPjxrZXl3
b3JkPkZydWl0PC9rZXl3b3JkPjxrZXl3b3JkPkdlcmlhdHJpYyBBc3Nlc3NtZW50PC9rZXl3b3Jk
PjxrZXl3b3JkPkhlYWx0aDwva2V5d29yZD48a2V5d29yZD4qSGVhbHRoIFN0YXR1czwva2V5d29y
ZD48a2V5d29yZD5IZWFsdGggU3VydmV5czwva2V5d29yZD48a2V5d29yZD5Ib21lcyBmb3IgdGhl
IEFnZWQ8L2tleXdvcmQ+PGtleXdvcmQ+SG9zcGl0YWxzLCBDb21tdW5pdHk8L2tleXdvcmQ+PGtl
eXdvcmQ+SHVtYW5zPC9rZXl3b3JkPjxrZXl3b3JkPkludGVzdGluZXMvKm1pY3JvYmlvbG9neTwv
a2V5d29yZD48a2V5d29yZD5NZWF0PC9rZXl3b3JkPjxrZXl3b3JkPk1ldGFnZW5vbWUvKnBoeXNp
b2xvZ3k8L2tleXdvcmQ+PGtleXdvcmQ+UXVlc3Rpb25uYWlyZXM8L2tleXdvcmQ+PGtleXdvcmQ+
UmVoYWJpbGl0YXRpb24gQ2VudGVyczwva2V5d29yZD48a2V5d29yZD5WZWdldGFibGVzPC9rZXl3
b3JkPjwva2V5d29yZHM+PGRhdGVzPjx5ZWFyPjIwMTI8L3llYXI+PHB1Yi1kYXRlcz48ZGF0ZT5B
dWcgOTwvZGF0ZT48L3B1Yi1kYXRlcz48L2RhdGVzPjxpc2JuPjE0NzYtNDY4NyAoRWxlY3Ryb25p
YykmI3hEOzAwMjgtMDgzNiAoTGlua2luZyk8L2lzYm4+PGFjY2Vzc2lvbi1udW0+MjI3OTc1MTg8
L2FjY2Vzc2lvbi1udW0+PHVybHM+PHJlbGF0ZWQtdXJscz48dXJsPmh0dHA6Ly93d3cubmNiaS5u
bG0ubmloLmdvdi9wdWJtZWQvMjI3OTc1MTg8L3VybD48L3JlbGF0ZWQtdXJscz48L3VybHM+PGVs
ZWN0cm9uaWMtcmVzb3VyY2UtbnVtPjEwLjEwMzgvbmF0dXJlMTEzMTkmI3hEO25hdHVyZTExMzE5
IFtwaWldPC9lbGVjdHJvbmljLXJlc291cmNlLW51bT48bGFuZ3VhZ2U+ZW5nPC9sYW5ndWFnZT48
L3JlY29yZD48L0NpdGU+PC9FbmROb3RlPn==
</w:fldData>
        </w:fldChar>
      </w:r>
      <w:r w:rsidRPr="00376367">
        <w:instrText xml:space="preserve"> ADDIN EN.CITE </w:instrText>
      </w:r>
      <w:r w:rsidRPr="00376367">
        <w:fldChar w:fldCharType="begin">
          <w:fldData xml:space="preserve">PEVuZE5vdGU+PENpdGU+PEF1dGhvcj5DbGFlc3NvbjwvQXV0aG9yPjxZZWFyPjIwMTI8L1llYXI+
PFJlY051bT4xOTM4PC9SZWNOdW0+PERpc3BsYXlUZXh0PjxzdHlsZSBmYWNlPSJzdXBlcnNjcmlw
dCI+Njwvc3R5bGU+PC9EaXNwbGF5VGV4dD48cmVjb3JkPjxyZWMtbnVtYmVyPjE5Mzg8L3JlYy1u
dW1iZXI+PGZvcmVpZ24ta2V5cz48a2V5IGFwcD0iRU4iIGRiLWlkPSJwOWR3cjVycHhld3NydGVk
ZXRuNXRlcHh0djJmd2ZwZnNhdnQiPjE5Mzg8L2tleT48L2ZvcmVpZ24ta2V5cz48cmVmLXR5cGUg
bmFtZT0iSm91cm5hbCBBcnRpY2xlIj4xNzwvcmVmLXR5cGU+PGNvbnRyaWJ1dG9ycz48YXV0aG9y
cz48YXV0aG9yPkNsYWVzc29uLCBNLiBKLjwvYXV0aG9yPjxhdXRob3I+SmVmZmVyeSwgSS4gQi48
L2F1dGhvcj48YXV0aG9yPkNvbmRlLCBTLjwvYXV0aG9yPjxhdXRob3I+UG93ZXIsIFMuIEUuPC9h
dXRob3I+PGF1dGhvcj5PJmFwb3M7Q29ubm9yLCBFLiBNLjwvYXV0aG9yPjxhdXRob3I+Q3VzYWNr
LCBTLjwvYXV0aG9yPjxhdXRob3I+SGFycmlzLCBILiBNLjwvYXV0aG9yPjxhdXRob3I+Q29ha2xl
eSwgTS48L2F1dGhvcj48YXV0aG9yPkxha3NobWluYXJheWFuYW4sIEIuPC9hdXRob3I+PGF1dGhv
cj5PJmFwb3M7U3VsbGl2YW4sIE8uPC9hdXRob3I+PGF1dGhvcj5GaXR6Z2VyYWxkLCBHLiBGLjwv
YXV0aG9yPjxhdXRob3I+RGVhbmUsIEouPC9hdXRob3I+PGF1dGhvcj5PJmFwb3M7Q29ubm9yLCBN
LjwvYXV0aG9yPjxhdXRob3I+SGFybmVkeSwgTi48L2F1dGhvcj48YXV0aG9yPk8mYXBvcztDb25u
b3IsIEsuPC9hdXRob3I+PGF1dGhvcj5PJmFwb3M7TWFob255LCBELjwvYXV0aG9yPjxhdXRob3I+
dmFuIFNpbmRlcmVuLCBELjwvYXV0aG9yPjxhdXRob3I+V2FsbGFjZSwgTS48L2F1dGhvcj48YXV0
aG9yPkJyZW5uYW4sIEwuPC9hdXRob3I+PGF1dGhvcj5TdGFudG9uLCBDLjwvYXV0aG9yPjxhdXRo
b3I+TWFyY2hlc2ksIEouIFIuPC9hdXRob3I+PGF1dGhvcj5GaXR6Z2VyYWxkLCBBLiBQLjwvYXV0
aG9yPjxhdXRob3I+U2hhbmFoYW4sIEYuPC9hdXRob3I+PGF1dGhvcj5IaWxsLCBDLjwvYXV0aG9y
PjxhdXRob3I+Um9zcywgUi4gUC48L2F1dGhvcj48YXV0aG9yPk8mYXBvcztUb29sZSwgUC4gVy48
L2F1dGhvcj48L2F1dGhvcnM+PC9jb250cmlidXRvcnM+PGF1dGgtYWRkcmVzcz5EZXBhcnRtZW50
IG9mIE1pY3JvYmlvbG9neSwgVW5pdmVyc2l0eSBDb2xsZWdlIENvcmssIElyZWxhbmQuPC9hdXRo
LWFkZHJlc3M+PHRpdGxlcz48dGl0bGU+R3V0IG1pY3JvYmlvdGEgY29tcG9zaXRpb24gY29ycmVs
YXRlcyB3aXRoIGRpZXQgYW5kIGhlYWx0aCBpbiB0aGUgZWxkZXJseTwvdGl0bGU+PHNlY29uZGFy
eS10aXRsZT5OYXR1cmU8L3NlY29uZGFyeS10aXRsZT48L3RpdGxlcz48cGVyaW9kaWNhbD48ZnVs
bC10aXRsZT5OYXR1cmU8L2Z1bGwtdGl0bGU+PC9wZXJpb2RpY2FsPjxwYWdlcz4xNzgtODQ8L3Bh
Z2VzPjx2b2x1bWU+NDg4PC92b2x1bWU+PG51bWJlcj43NDEwPC9udW1iZXI+PGVkaXRpb24+MjAx
Mi8wNy8xNzwvZWRpdGlvbj48a2V5d29yZHM+PGtleXdvcmQ+QWdlZDwva2V5d29yZD48a2V5d29y
ZD5BZ2VkLCA4MCBhbmQgb3Zlcjwva2V5d29yZD48a2V5d29yZD5BZ2luZy8qcGh5c2lvbG9neTwv
a2V5d29yZD48a2V5d29yZD5Db2hvcnQgU3R1ZGllczwva2V5d29yZD48a2V5d29yZD5EaWV0Lypz
dGF0aXN0aWNzICZhbXA7IG51bWVyaWNhbCBkYXRhPC9rZXl3b3JkPjxrZXl3b3JkPkRpZXQgU3Vy
dmV5czwva2V5d29yZD48a2V5d29yZD5GZWNlcy8qbWljcm9iaW9sb2d5PC9rZXl3b3JkPjxrZXl3
b3JkPkZydWl0PC9rZXl3b3JkPjxrZXl3b3JkPkdlcmlhdHJpYyBBc3Nlc3NtZW50PC9rZXl3b3Jk
PjxrZXl3b3JkPkhlYWx0aDwva2V5d29yZD48a2V5d29yZD4qSGVhbHRoIFN0YXR1czwva2V5d29y
ZD48a2V5d29yZD5IZWFsdGggU3VydmV5czwva2V5d29yZD48a2V5d29yZD5Ib21lcyBmb3IgdGhl
IEFnZWQ8L2tleXdvcmQ+PGtleXdvcmQ+SG9zcGl0YWxzLCBDb21tdW5pdHk8L2tleXdvcmQ+PGtl
eXdvcmQ+SHVtYW5zPC9rZXl3b3JkPjxrZXl3b3JkPkludGVzdGluZXMvKm1pY3JvYmlvbG9neTwv
a2V5d29yZD48a2V5d29yZD5NZWF0PC9rZXl3b3JkPjxrZXl3b3JkPk1ldGFnZW5vbWUvKnBoeXNp
b2xvZ3k8L2tleXdvcmQ+PGtleXdvcmQ+UXVlc3Rpb25uYWlyZXM8L2tleXdvcmQ+PGtleXdvcmQ+
UmVoYWJpbGl0YXRpb24gQ2VudGVyczwva2V5d29yZD48a2V5d29yZD5WZWdldGFibGVzPC9rZXl3
b3JkPjwva2V5d29yZHM+PGRhdGVzPjx5ZWFyPjIwMTI8L3llYXI+PHB1Yi1kYXRlcz48ZGF0ZT5B
dWcgOTwvZGF0ZT48L3B1Yi1kYXRlcz48L2RhdGVzPjxpc2JuPjE0NzYtNDY4NyAoRWxlY3Ryb25p
YykmI3hEOzAwMjgtMDgzNiAoTGlua2luZyk8L2lzYm4+PGFjY2Vzc2lvbi1udW0+MjI3OTc1MTg8
L2FjY2Vzc2lvbi1udW0+PHVybHM+PHJlbGF0ZWQtdXJscz48dXJsPmh0dHA6Ly93d3cubmNiaS5u
bG0ubmloLmdvdi9wdWJtZWQvMjI3OTc1MTg8L3VybD48L3JlbGF0ZWQtdXJscz48L3VybHM+PGVs
ZWN0cm9uaWMtcmVzb3VyY2UtbnVtPjEwLjEwMzgvbmF0dXJlMTEzMTkmI3hEO25hdHVyZTExMzE5
IFtwaWldPC9lbGVjdHJvbmljLXJlc291cmNlLW51bT48bGFuZ3VhZ2U+ZW5nPC9sYW5ndWFnZT48
L3JlY29yZD48L0NpdGU+PC9FbmROb3RlPn==
</w:fldData>
        </w:fldChar>
      </w:r>
      <w:r w:rsidRPr="00376367">
        <w:instrText xml:space="preserve"> ADDIN EN.CITE.DATA </w:instrText>
      </w:r>
      <w:r w:rsidRPr="00376367">
        <w:fldChar w:fldCharType="end"/>
      </w:r>
      <w:r w:rsidRPr="00376367">
        <w:fldChar w:fldCharType="separate"/>
      </w:r>
      <w:r w:rsidRPr="00376367">
        <w:rPr>
          <w:noProof/>
          <w:vertAlign w:val="superscript"/>
        </w:rPr>
        <w:t>6</w:t>
      </w:r>
      <w:r w:rsidRPr="00376367">
        <w:fldChar w:fldCharType="end"/>
      </w:r>
      <w:r w:rsidRPr="00376367">
        <w:t xml:space="preserve"> has been reported, but this may partly be accounted for by overall frailty, dependency and altered diet in later stages of disease.  In view of the substantial </w:t>
      </w:r>
      <w:proofErr w:type="spellStart"/>
      <w:r w:rsidRPr="00376367">
        <w:t>prodrome</w:t>
      </w:r>
      <w:proofErr w:type="spellEnd"/>
      <w:r w:rsidRPr="00376367">
        <w:t xml:space="preserve"> before dementia is realized, it is important that studies of the effect of the microbiome on cognition and risk of dementia start early enough to establish the direction of any temporal association. </w:t>
      </w:r>
    </w:p>
    <w:p w14:paraId="69E0C986" w14:textId="77777777" w:rsidR="0085016E" w:rsidRPr="00376367" w:rsidRDefault="0085016E" w:rsidP="0085016E">
      <w:pPr>
        <w:widowControl w:val="0"/>
        <w:autoSpaceDE w:val="0"/>
        <w:autoSpaceDN w:val="0"/>
        <w:adjustRightInd w:val="0"/>
        <w:spacing w:after="240"/>
      </w:pPr>
      <w:r w:rsidRPr="00376367">
        <w:t xml:space="preserve">There are compelling reasons why a causal association between the microbiome and cognitive decline in later life might be observed.  The inflammatory response, augmented or dampened by an individual’s microbial pattern, may have direct influence on the development of cognitive impairment, </w:t>
      </w:r>
      <w:proofErr w:type="spellStart"/>
      <w:r w:rsidRPr="00376367">
        <w:t>delerium</w:t>
      </w:r>
      <w:proofErr w:type="spellEnd"/>
      <w:r w:rsidRPr="00376367">
        <w:t xml:space="preserve"> and dementia.  Important neurotransmitter metabolic pathways, such as tryptophan metabolism are known to be influenced by the microbiome, and microbial metabolites have central nervous system effects </w:t>
      </w:r>
      <w:r w:rsidRPr="00376367">
        <w:fldChar w:fldCharType="begin"/>
      </w:r>
      <w:r w:rsidRPr="00376367">
        <w:instrText xml:space="preserve"> ADDIN EN.CITE &lt;EndNote&gt;&lt;Cite&gt;&lt;Author&gt;Cryan&lt;/Author&gt;&lt;Year&gt;2012&lt;/Year&gt;&lt;RecNum&gt;1983&lt;/RecNum&gt;&lt;DisplayText&gt;&lt;style face="superscript"&gt;17&lt;/style&gt;&lt;/DisplayText&gt;&lt;record&gt;&lt;rec-number&gt;1983&lt;/rec-number&gt;&lt;foreign-keys&gt;&lt;key app="EN" db-id="p9dwr5rpxewsrtedetn5tepxtv2fwfpfsavt"&gt;1983&lt;/key&gt;&lt;/foreign-keys&gt;&lt;ref-type name="Journal Article"&gt;17&lt;/ref-type&gt;&lt;contributors&gt;&lt;authors&gt;&lt;author&gt;Cryan, J. F.&lt;/author&gt;&lt;author&gt;Dinan, T. G.&lt;/author&gt;&lt;/authors&gt;&lt;/contributors&gt;&lt;auth-address&gt;Laboratory of Neurogastroenterology, Alimentary Pharmabiotic Centre, University College Cork, Cork, Ireland. j.cryan@ucc.ie&lt;/auth-address&gt;&lt;titles&gt;&lt;title&gt;Mind-altering microorganisms: the impact of the gut microbiota on brain and behaviour&lt;/title&gt;&lt;secondary-title&gt;Nat Rev Neurosci&lt;/secondary-title&gt;&lt;/titles&gt;&lt;periodical&gt;&lt;full-title&gt;Nat Rev Neurosci&lt;/full-title&gt;&lt;/periodical&gt;&lt;pages&gt;701-12&lt;/pages&gt;&lt;volume&gt;13&lt;/volume&gt;&lt;number&gt;10&lt;/number&gt;&lt;edition&gt;2012/09/13&lt;/edition&gt;&lt;keywords&gt;&lt;keyword&gt;Animals&lt;/keyword&gt;&lt;keyword&gt;Brain/microbiology/*physiology&lt;/keyword&gt;&lt;keyword&gt;Cognition/*physiology&lt;/keyword&gt;&lt;keyword&gt;Gastrointestinal Tract/microbiology/*physiology&lt;/keyword&gt;&lt;keyword&gt;Humans&lt;/keyword&gt;&lt;keyword&gt;Metagenome/*physiology&lt;/keyword&gt;&lt;keyword&gt;Signal Transduction/physiology&lt;/keyword&gt;&lt;keyword&gt;Stress, Psychological/microbiology/*psychology&lt;/keyword&gt;&lt;/keywords&gt;&lt;dates&gt;&lt;year&gt;2012&lt;/year&gt;&lt;pub-dates&gt;&lt;date&gt;Oct&lt;/date&gt;&lt;/pub-dates&gt;&lt;/dates&gt;&lt;isbn&gt;1471-0048 (Electronic)&amp;#xD;1471-003X (Linking)&lt;/isbn&gt;&lt;accession-num&gt;22968153&lt;/accession-num&gt;&lt;urls&gt;&lt;related-urls&gt;&lt;url&gt;http://www.ncbi.nlm.nih.gov/pubmed/22968153&lt;/url&gt;&lt;/related-urls&gt;&lt;/urls&gt;&lt;electronic-resource-num&gt;10.1038/nrn3346&amp;#xD;nrn3346 [pii]&lt;/electronic-resource-num&gt;&lt;language&gt;eng&lt;/language&gt;&lt;/record&gt;&lt;/Cite&gt;&lt;/EndNote&gt;</w:instrText>
      </w:r>
      <w:r w:rsidRPr="00376367">
        <w:fldChar w:fldCharType="separate"/>
      </w:r>
      <w:r w:rsidRPr="00376367">
        <w:rPr>
          <w:noProof/>
          <w:vertAlign w:val="superscript"/>
        </w:rPr>
        <w:t>17</w:t>
      </w:r>
      <w:r w:rsidRPr="00376367">
        <w:fldChar w:fldCharType="end"/>
      </w:r>
      <w:r w:rsidRPr="00376367">
        <w:t xml:space="preserve">.  Moreover, diet has been identified to be a significant factor in cognitive ageing, and may exert its influence via the microbiome.  Clearly, if suggestive temporal associations are found between specific microbial patterns and subsequent cognitive decline, this may be readily translatable into interventions – either via probiotics or dietary changes – to reduce cognitive ageing and dementia. </w:t>
      </w:r>
    </w:p>
    <w:p w14:paraId="6F9FFCF5" w14:textId="77777777" w:rsidR="0085016E" w:rsidRPr="00376367" w:rsidRDefault="0085016E" w:rsidP="0085016E">
      <w:pPr>
        <w:widowControl w:val="0"/>
        <w:autoSpaceDE w:val="0"/>
        <w:autoSpaceDN w:val="0"/>
        <w:adjustRightInd w:val="0"/>
        <w:spacing w:after="240"/>
      </w:pPr>
      <w:r w:rsidRPr="00376367">
        <w:t>During this grant period we have conducted a number of studies to investigate the link between the human gut microbiota and cognition. Below you will find an outline of each project, a summary of results and published papers.</w:t>
      </w:r>
    </w:p>
    <w:p w14:paraId="67B836B1" w14:textId="77777777" w:rsidR="0085016E" w:rsidRDefault="0085016E" w:rsidP="0085016E">
      <w:pPr>
        <w:widowControl w:val="0"/>
        <w:autoSpaceDE w:val="0"/>
        <w:autoSpaceDN w:val="0"/>
        <w:adjustRightInd w:val="0"/>
        <w:spacing w:after="240"/>
        <w:rPr>
          <w:u w:val="single"/>
        </w:rPr>
      </w:pPr>
    </w:p>
    <w:p w14:paraId="21170F86" w14:textId="77777777" w:rsidR="0085016E" w:rsidRDefault="0085016E" w:rsidP="0085016E">
      <w:pPr>
        <w:widowControl w:val="0"/>
        <w:autoSpaceDE w:val="0"/>
        <w:autoSpaceDN w:val="0"/>
        <w:adjustRightInd w:val="0"/>
        <w:rPr>
          <w:b/>
        </w:rPr>
      </w:pPr>
      <w:r w:rsidRPr="00376367">
        <w:rPr>
          <w:b/>
        </w:rPr>
        <w:t>Ongoing Projects</w:t>
      </w:r>
    </w:p>
    <w:p w14:paraId="0CBB5EC0" w14:textId="77777777" w:rsidR="0085016E" w:rsidRDefault="0085016E" w:rsidP="0085016E">
      <w:pPr>
        <w:widowControl w:val="0"/>
        <w:autoSpaceDE w:val="0"/>
        <w:autoSpaceDN w:val="0"/>
        <w:adjustRightInd w:val="0"/>
        <w:rPr>
          <w:b/>
        </w:rPr>
      </w:pPr>
      <w:r w:rsidRPr="00376367">
        <w:rPr>
          <w:b/>
        </w:rPr>
        <w:t>Cognitive Function</w:t>
      </w:r>
    </w:p>
    <w:p w14:paraId="0B2EA1C7" w14:textId="77777777" w:rsidR="0085016E" w:rsidRPr="00376367" w:rsidRDefault="0085016E" w:rsidP="0085016E">
      <w:pPr>
        <w:widowControl w:val="0"/>
        <w:autoSpaceDE w:val="0"/>
        <w:autoSpaceDN w:val="0"/>
        <w:adjustRightInd w:val="0"/>
        <w:rPr>
          <w:b/>
        </w:rPr>
      </w:pPr>
    </w:p>
    <w:p w14:paraId="17010159" w14:textId="77777777" w:rsidR="0085016E" w:rsidRPr="00376367" w:rsidRDefault="0085016E" w:rsidP="0085016E">
      <w:r w:rsidRPr="00376367">
        <w:t xml:space="preserve">This study aims to investigate study the link between cognitive function and the human gut microbiome within a sample of up to 900 community twin volunteers.  </w:t>
      </w:r>
    </w:p>
    <w:p w14:paraId="1C9D73B3" w14:textId="77777777" w:rsidR="0085016E" w:rsidRPr="00376367" w:rsidRDefault="0085016E" w:rsidP="0085016E">
      <w:r w:rsidRPr="00376367">
        <w:t xml:space="preserve">In this initial analysis, three exclusively cognitive phenotypes were selected as markers of cognition; </w:t>
      </w:r>
      <w:proofErr w:type="spellStart"/>
      <w:r w:rsidRPr="00376367">
        <w:t>Deary-Liewald</w:t>
      </w:r>
      <w:proofErr w:type="spellEnd"/>
      <w:r w:rsidRPr="00376367">
        <w:t xml:space="preserve"> Reaction Time (DLRT), Mini-Mental State Examination (MMSE) and Verbal Fluency. </w:t>
      </w:r>
    </w:p>
    <w:p w14:paraId="5F6C4EA0" w14:textId="77777777" w:rsidR="0085016E" w:rsidRPr="00376367" w:rsidRDefault="0085016E" w:rsidP="0085016E"/>
    <w:p w14:paraId="59113D98" w14:textId="77777777" w:rsidR="0085016E" w:rsidRPr="00376367" w:rsidRDefault="0085016E" w:rsidP="0085016E">
      <w:pPr>
        <w:rPr>
          <w:i/>
        </w:rPr>
      </w:pPr>
      <w:r w:rsidRPr="00376367">
        <w:rPr>
          <w:i/>
        </w:rPr>
        <w:t>Verbal Fluency</w:t>
      </w:r>
    </w:p>
    <w:p w14:paraId="0574D886" w14:textId="77777777" w:rsidR="0085016E" w:rsidRPr="00376367" w:rsidRDefault="0085016E" w:rsidP="0085016E"/>
    <w:p w14:paraId="6EA33A29" w14:textId="77777777" w:rsidR="0085016E" w:rsidRPr="00376367" w:rsidRDefault="0085016E" w:rsidP="0085016E">
      <w:r w:rsidRPr="00376367">
        <w:t xml:space="preserve">111 OTU associations surpassed nominal significance, although none surpassed a multiple testing threshold. A number of the top hits were composed of negative associations between OTUs in </w:t>
      </w:r>
      <w:proofErr w:type="spellStart"/>
      <w:r w:rsidRPr="00376367">
        <w:t>Enterobacteriaceae</w:t>
      </w:r>
      <w:proofErr w:type="spellEnd"/>
      <w:r w:rsidRPr="00376367">
        <w:t xml:space="preserve">, suggesting an increase of these bacteria in individuals with a lower verbal fluency score. </w:t>
      </w:r>
    </w:p>
    <w:p w14:paraId="06FB1A8E" w14:textId="77777777" w:rsidR="0085016E" w:rsidRPr="00376367" w:rsidRDefault="0085016E" w:rsidP="0085016E">
      <w:r w:rsidRPr="00376367">
        <w:br/>
      </w:r>
      <w:proofErr w:type="spellStart"/>
      <w:r w:rsidRPr="00376367">
        <w:t>Enterobacteriaceae</w:t>
      </w:r>
      <w:proofErr w:type="spellEnd"/>
      <w:r w:rsidRPr="00376367">
        <w:t xml:space="preserve"> has previously been found to be increased in individuals showing lower cognition in hepatic encephalopathy</w:t>
      </w:r>
      <w:r w:rsidRPr="00376367">
        <w:fldChar w:fldCharType="begin"/>
      </w:r>
      <w:r w:rsidRPr="00376367">
        <w:instrText xml:space="preserve"> ADDIN EN.CITE &lt;EndNote&gt;&lt;Cite&gt;&lt;Author&gt;Bajaj&lt;/Author&gt;&lt;Year&gt;2012&lt;/Year&gt;&lt;IDText&gt;Linkage of gut microbiome with cognition in hepatic encephalopathy&lt;/IDText&gt;&lt;DisplayText&gt;&lt;style face="superscript"&gt;22&lt;/style&gt;&lt;/DisplayText&gt;&lt;record&gt;&lt;dates&gt;&lt;pub-dates&gt;&lt;date&gt;Jan&lt;/date&gt;&lt;/pub-dates&gt;&lt;year&gt;2012&lt;/year&gt;&lt;/dates&gt;&lt;urls&gt;&lt;related-urls&gt;&lt;url&gt;&amp;lt;Go to ISI&amp;gt;://WOS:000298640200017&lt;/url&gt;&lt;/related-urls&gt;&lt;/urls&gt;&lt;isbn&gt;0193-1857&lt;/isbn&gt;&lt;titles&gt;&lt;title&gt;Linkage of gut microbiome with cognition in hepatic encephalopathy&lt;/title&gt;&lt;secondary-title&gt;American Journal of Physiology-Gastrointestinal and Liver Physiology&lt;/secondary-title&gt;&lt;/titles&gt;&lt;pages&gt;G168-G175&lt;/pages&gt;&lt;number&gt;1&lt;/number&gt;&lt;contributors&gt;&lt;authors&gt;&lt;author&gt;Bajaj, J. S.&lt;/author&gt;&lt;author&gt;Ridlon, J. M.&lt;/author&gt;&lt;author&gt;Hylemon, P. B.&lt;/author&gt;&lt;author&gt;Thacker, L. R.&lt;/author&gt;&lt;author&gt;Heuman, D. M.&lt;/author&gt;&lt;author&gt;Smith, S.&lt;/author&gt;&lt;author&gt;Sikaroodi, M.&lt;/author&gt;&lt;author&gt;Gillevet, P. M.&lt;/author&gt;&lt;/authors&gt;&lt;/contributors&gt;&lt;added-date format="utc"&gt;1470057321&lt;/added-date&gt;&lt;ref-type name="Journal Article"&gt;17&lt;/ref-type&gt;&lt;rec-number&gt;477&lt;/rec-number&gt;&lt;last-updated-date format="utc"&gt;1470057321&lt;/last-updated-date&gt;&lt;accession-num&gt;WOS:000298640200017&lt;/accession-num&gt;&lt;electronic-resource-num&gt;10.1152/ajpgi.00190.2011&lt;/electronic-resource-num&gt;&lt;volume&gt;302&lt;/volume&gt;&lt;/record&gt;&lt;/Cite&gt;&lt;/EndNote&gt;</w:instrText>
      </w:r>
      <w:r w:rsidRPr="00376367">
        <w:fldChar w:fldCharType="separate"/>
      </w:r>
      <w:r w:rsidRPr="00376367">
        <w:rPr>
          <w:noProof/>
          <w:vertAlign w:val="superscript"/>
        </w:rPr>
        <w:t>22</w:t>
      </w:r>
      <w:r w:rsidRPr="00376367">
        <w:fldChar w:fldCharType="end"/>
      </w:r>
      <w:r w:rsidRPr="00376367">
        <w:t xml:space="preserve">. The </w:t>
      </w:r>
      <w:proofErr w:type="spellStart"/>
      <w:r w:rsidRPr="00376367">
        <w:t>Enterobacteriaceae</w:t>
      </w:r>
      <w:proofErr w:type="spellEnd"/>
      <w:r w:rsidRPr="00376367">
        <w:t xml:space="preserve"> are an interesting group due to the high number of pathogens within this group. </w:t>
      </w:r>
    </w:p>
    <w:p w14:paraId="6A365D2D" w14:textId="77777777" w:rsidR="0085016E" w:rsidRPr="00376367" w:rsidRDefault="0085016E" w:rsidP="0085016E"/>
    <w:p w14:paraId="42A16BE7" w14:textId="77777777" w:rsidR="0085016E" w:rsidRPr="00376367" w:rsidRDefault="0085016E" w:rsidP="0085016E">
      <w:r w:rsidRPr="00376367">
        <w:t xml:space="preserve">Given the lack of power to detect associations at the OTU level, we collapsed the OTUs to the species, genus and family level and ran associations between these and verbal fluency. No associations at any collapsed level surpassed a multiple testing threshold. 4 associations at the family level surpassed nominal significance, 15 at the genus level and 19 at the species level. The top association at the species level was with </w:t>
      </w:r>
      <w:proofErr w:type="spellStart"/>
      <w:r w:rsidRPr="00376367">
        <w:rPr>
          <w:i/>
        </w:rPr>
        <w:t>Dysgomonas</w:t>
      </w:r>
      <w:proofErr w:type="spellEnd"/>
      <w:r w:rsidRPr="00376367">
        <w:rPr>
          <w:i/>
        </w:rPr>
        <w:t xml:space="preserve"> </w:t>
      </w:r>
      <w:proofErr w:type="spellStart"/>
      <w:r w:rsidRPr="00376367">
        <w:rPr>
          <w:i/>
        </w:rPr>
        <w:t>gadei</w:t>
      </w:r>
      <w:proofErr w:type="spellEnd"/>
      <w:r w:rsidRPr="00376367">
        <w:rPr>
          <w:i/>
        </w:rPr>
        <w:t>,</w:t>
      </w:r>
      <w:r w:rsidRPr="00376367">
        <w:t xml:space="preserve"> and was the most significant association of all the results (P=0.00017, beta=-0.211). Little is currently known about this species of bacteria.  One of the top hits at the genus level was with </w:t>
      </w:r>
      <w:proofErr w:type="spellStart"/>
      <w:r w:rsidRPr="00376367">
        <w:rPr>
          <w:i/>
        </w:rPr>
        <w:t>Barnsiella</w:t>
      </w:r>
      <w:proofErr w:type="spellEnd"/>
      <w:r w:rsidRPr="00376367">
        <w:t xml:space="preserve"> (p=0.002, beta=-0.17) that has previously been linked with </w:t>
      </w:r>
      <w:proofErr w:type="spellStart"/>
      <w:r w:rsidRPr="00376367">
        <w:t>austim</w:t>
      </w:r>
      <w:proofErr w:type="spellEnd"/>
      <w:r w:rsidRPr="00376367">
        <w:t>.</w:t>
      </w:r>
    </w:p>
    <w:p w14:paraId="45B54D9E" w14:textId="77777777" w:rsidR="0085016E" w:rsidRPr="00376367" w:rsidRDefault="0085016E" w:rsidP="0085016E"/>
    <w:p w14:paraId="576F71ED" w14:textId="77777777" w:rsidR="0085016E" w:rsidRPr="00376367" w:rsidRDefault="0085016E" w:rsidP="0085016E">
      <w:r w:rsidRPr="00376367">
        <w:rPr>
          <w:i/>
        </w:rPr>
        <w:t>DLRT</w:t>
      </w:r>
      <w:r w:rsidRPr="00376367">
        <w:rPr>
          <w:u w:val="single"/>
        </w:rPr>
        <w:br/>
      </w:r>
      <w:r w:rsidRPr="00376367">
        <w:br/>
      </w:r>
      <w:r w:rsidRPr="00376367">
        <w:lastRenderedPageBreak/>
        <w:t xml:space="preserve">In the DLRT dataset there were 840 individuals that possessed both DLRT data and microbiome data. For this analysis, the choice-reaction time test was used, in particular the mean time taken to respond correctly. There were 24 nominally significant OTU associations (p&lt;0.05), however no associations surpass a multiple testing threshold when considering false discovery rate. The top association was with </w:t>
      </w:r>
      <w:proofErr w:type="spellStart"/>
      <w:r w:rsidRPr="00376367">
        <w:rPr>
          <w:i/>
        </w:rPr>
        <w:t>Oscillospira</w:t>
      </w:r>
      <w:proofErr w:type="spellEnd"/>
      <w:r w:rsidRPr="00376367">
        <w:t xml:space="preserve">, a prevalent member of the human microbiome. The second association was with </w:t>
      </w:r>
      <w:proofErr w:type="spellStart"/>
      <w:r w:rsidRPr="00376367">
        <w:rPr>
          <w:i/>
        </w:rPr>
        <w:t>Faecalibacterium</w:t>
      </w:r>
      <w:proofErr w:type="spellEnd"/>
      <w:r w:rsidRPr="00376367">
        <w:rPr>
          <w:i/>
        </w:rPr>
        <w:t xml:space="preserve"> </w:t>
      </w:r>
      <w:proofErr w:type="spellStart"/>
      <w:r w:rsidRPr="00376367">
        <w:rPr>
          <w:i/>
        </w:rPr>
        <w:t>prausnitzii</w:t>
      </w:r>
      <w:proofErr w:type="spellEnd"/>
      <w:r w:rsidRPr="00376367">
        <w:t>, which as mentioned above has been previously linked with cognition in hepatic encephalopathy.</w:t>
      </w:r>
    </w:p>
    <w:p w14:paraId="69726E88" w14:textId="77777777" w:rsidR="0085016E" w:rsidRPr="00376367" w:rsidRDefault="0085016E" w:rsidP="0085016E"/>
    <w:p w14:paraId="660744A6" w14:textId="77777777" w:rsidR="0085016E" w:rsidRPr="00376367" w:rsidRDefault="0085016E" w:rsidP="0085016E">
      <w:r w:rsidRPr="00376367">
        <w:t xml:space="preserve">There were 3 nominally significant associations with the collapsed genus’ </w:t>
      </w:r>
      <w:proofErr w:type="spellStart"/>
      <w:r w:rsidRPr="00376367">
        <w:t>Oscillospira</w:t>
      </w:r>
      <w:proofErr w:type="spellEnd"/>
      <w:r w:rsidRPr="00376367">
        <w:t xml:space="preserve">, </w:t>
      </w:r>
      <w:proofErr w:type="spellStart"/>
      <w:r w:rsidRPr="00376367">
        <w:t>Lachnobacterium</w:t>
      </w:r>
      <w:proofErr w:type="spellEnd"/>
      <w:r w:rsidRPr="00376367">
        <w:t xml:space="preserve"> and an unknown genus within the </w:t>
      </w:r>
      <w:proofErr w:type="spellStart"/>
      <w:r w:rsidRPr="00376367">
        <w:t>Clostridiales</w:t>
      </w:r>
      <w:proofErr w:type="spellEnd"/>
      <w:r w:rsidRPr="00376367">
        <w:t xml:space="preserve">. 1 order, </w:t>
      </w:r>
      <w:proofErr w:type="spellStart"/>
      <w:r w:rsidRPr="00376367">
        <w:t>Lactobacillales</w:t>
      </w:r>
      <w:proofErr w:type="spellEnd"/>
      <w:r w:rsidRPr="00376367">
        <w:t xml:space="preserve"> was also nominally significantly associated with DLRT (p=0.03, beta=-0.05).</w:t>
      </w:r>
    </w:p>
    <w:p w14:paraId="3FE18E10" w14:textId="77777777" w:rsidR="0085016E" w:rsidRPr="00376367" w:rsidRDefault="0085016E" w:rsidP="0085016E"/>
    <w:p w14:paraId="4B13DC05" w14:textId="77777777" w:rsidR="0085016E" w:rsidRPr="00376367" w:rsidRDefault="0085016E" w:rsidP="0085016E">
      <w:r w:rsidRPr="00376367">
        <w:rPr>
          <w:i/>
        </w:rPr>
        <w:t>MMSE</w:t>
      </w:r>
      <w:r w:rsidRPr="00376367">
        <w:br/>
      </w:r>
      <w:r w:rsidRPr="00376367">
        <w:tab/>
      </w:r>
      <w:r w:rsidRPr="00376367">
        <w:br/>
      </w:r>
      <w:proofErr w:type="spellStart"/>
      <w:r w:rsidRPr="00376367">
        <w:t>TwinsUK</w:t>
      </w:r>
      <w:proofErr w:type="spellEnd"/>
      <w:r w:rsidRPr="00376367">
        <w:t xml:space="preserve"> is a healthy cohort, and while the dataset was fairly large with 978 individuals, only 20 of had MMSE &lt; 26.  At this stage, the ceiling effect of this test precludes its analysis.  More data has recently been received and as such all the above cognitive function analyses, including MMSE, will be repeated with an increased sample size. </w:t>
      </w:r>
    </w:p>
    <w:p w14:paraId="53EC8E59" w14:textId="77777777" w:rsidR="0085016E" w:rsidRPr="00376367" w:rsidRDefault="0085016E" w:rsidP="0085016E"/>
    <w:p w14:paraId="351DC0B4" w14:textId="77777777" w:rsidR="0085016E" w:rsidRPr="00376367" w:rsidRDefault="0085016E" w:rsidP="0085016E">
      <w:pPr>
        <w:rPr>
          <w:i/>
        </w:rPr>
      </w:pPr>
      <w:r w:rsidRPr="00376367">
        <w:rPr>
          <w:i/>
        </w:rPr>
        <w:t>Future of the project</w:t>
      </w:r>
    </w:p>
    <w:p w14:paraId="51768119" w14:textId="77777777" w:rsidR="0085016E" w:rsidRPr="00376367" w:rsidRDefault="0085016E" w:rsidP="0085016E"/>
    <w:p w14:paraId="4A436F67" w14:textId="77777777" w:rsidR="0085016E" w:rsidRPr="00376367" w:rsidRDefault="0085016E" w:rsidP="0085016E">
      <w:r w:rsidRPr="00376367">
        <w:t xml:space="preserve">With the addition of batch 3 microbial data, sample sizes can be extended. Therefore, the coming months will focus on re-running all past analyses with a larger sample size. In addition to this, we will use the larger sample size to determine microbial functional alterations in cognitively impaired individuals using the program </w:t>
      </w:r>
      <w:proofErr w:type="spellStart"/>
      <w:r w:rsidRPr="00376367">
        <w:t>PICRUSt</w:t>
      </w:r>
      <w:proofErr w:type="spellEnd"/>
      <w:r w:rsidRPr="00376367">
        <w:t xml:space="preserve">. </w:t>
      </w:r>
      <w:r w:rsidRPr="00376367">
        <w:br/>
      </w:r>
    </w:p>
    <w:p w14:paraId="18159BA9" w14:textId="77777777" w:rsidR="0085016E" w:rsidRPr="00376367" w:rsidRDefault="0085016E" w:rsidP="0085016E">
      <w:pPr>
        <w:rPr>
          <w:u w:val="single"/>
        </w:rPr>
      </w:pPr>
    </w:p>
    <w:p w14:paraId="100162B0" w14:textId="77777777" w:rsidR="0085016E" w:rsidRPr="00F92BC7" w:rsidRDefault="0085016E" w:rsidP="0085016E">
      <w:pPr>
        <w:rPr>
          <w:b/>
        </w:rPr>
      </w:pPr>
      <w:r w:rsidRPr="00F92BC7">
        <w:rPr>
          <w:b/>
        </w:rPr>
        <w:t>SCFA (Faecal Acquisition Study)</w:t>
      </w:r>
    </w:p>
    <w:p w14:paraId="2033A792" w14:textId="77777777" w:rsidR="0085016E" w:rsidRPr="00376367" w:rsidRDefault="0085016E" w:rsidP="0085016E">
      <w:pPr>
        <w:rPr>
          <w:sz w:val="28"/>
          <w:szCs w:val="28"/>
          <w:u w:val="single"/>
        </w:rPr>
      </w:pPr>
    </w:p>
    <w:p w14:paraId="78B05744" w14:textId="77777777" w:rsidR="0085016E" w:rsidRPr="00376367" w:rsidRDefault="0085016E" w:rsidP="0085016E">
      <w:pPr>
        <w:widowControl w:val="0"/>
        <w:autoSpaceDE w:val="0"/>
        <w:autoSpaceDN w:val="0"/>
        <w:adjustRightInd w:val="0"/>
        <w:spacing w:after="240" w:line="340" w:lineRule="atLeast"/>
        <w:rPr>
          <w:rFonts w:cs="Times"/>
        </w:rPr>
      </w:pPr>
      <w:r w:rsidRPr="00376367">
        <w:rPr>
          <w:rFonts w:cs="Times"/>
        </w:rPr>
        <w:t>Short-chain fatty acids (SCFAs) are primarily produced in the colon via microbial fermentation and are important not only for colonic health, but may also influence obesity, diabetes and cardiovascular disease</w:t>
      </w:r>
      <w:r w:rsidRPr="00376367">
        <w:rPr>
          <w:rFonts w:cs="Times"/>
        </w:rPr>
        <w:fldChar w:fldCharType="begin"/>
      </w:r>
      <w:r w:rsidRPr="00376367">
        <w:rPr>
          <w:rFonts w:cs="Times"/>
        </w:rPr>
        <w:instrText xml:space="preserve"> ADDIN EN.CITE &lt;EndNote&gt;&lt;Cite&gt;&lt;Author&gt;Conlon&lt;/Author&gt;&lt;Year&gt;2015&lt;/Year&gt;&lt;IDText&gt;The Impact of Diet and Lifestyle on Gut Microbiota and Human Health&lt;/IDText&gt;&lt;DisplayText&gt;&lt;style face="superscript"&gt;30&lt;/style&gt;&lt;/DisplayText&gt;&lt;record&gt;&lt;dates&gt;&lt;pub-dates&gt;&lt;date&gt;Jan&lt;/date&gt;&lt;/pub-dates&gt;&lt;year&gt;2015&lt;/year&gt;&lt;/dates&gt;&lt;urls&gt;&lt;related-urls&gt;&lt;url&gt;&amp;lt;Go to ISI&amp;gt;://WOS:000348402900002&lt;/url&gt;&lt;/related-urls&gt;&lt;/urls&gt;&lt;isbn&gt;2072-6643&lt;/isbn&gt;&lt;titles&gt;&lt;title&gt;The Impact of Diet and Lifestyle on Gut Microbiota and Human Health&lt;/title&gt;&lt;secondary-title&gt;Nutrients&lt;/secondary-title&gt;&lt;/titles&gt;&lt;pages&gt;17-44&lt;/pages&gt;&lt;number&gt;1&lt;/number&gt;&lt;contributors&gt;&lt;authors&gt;&lt;author&gt;Conlon, M. A.&lt;/author&gt;&lt;author&gt;Bird, A. R.&lt;/author&gt;&lt;/authors&gt;&lt;/contributors&gt;&lt;added-date format="utc"&gt;1470064555&lt;/added-date&gt;&lt;ref-type name="Journal Article"&gt;17&lt;/ref-type&gt;&lt;rec-number&gt;483&lt;/rec-number&gt;&lt;last-updated-date format="utc"&gt;1470064555&lt;/last-updated-date&gt;&lt;accession-num&gt;WOS:000348402900002&lt;/accession-num&gt;&lt;electronic-resource-num&gt;10.3390/nu7010017&lt;/electronic-resource-num&gt;&lt;volume&gt;7&lt;/volume&gt;&lt;/record&gt;&lt;/Cite&gt;&lt;/EndNote&gt;</w:instrText>
      </w:r>
      <w:r w:rsidRPr="00376367">
        <w:rPr>
          <w:rFonts w:cs="Times"/>
        </w:rPr>
        <w:fldChar w:fldCharType="separate"/>
      </w:r>
      <w:r w:rsidRPr="00376367">
        <w:rPr>
          <w:rFonts w:cs="Times"/>
          <w:noProof/>
          <w:vertAlign w:val="superscript"/>
        </w:rPr>
        <w:t>30</w:t>
      </w:r>
      <w:r w:rsidRPr="00376367">
        <w:rPr>
          <w:rFonts w:cs="Times"/>
        </w:rPr>
        <w:fldChar w:fldCharType="end"/>
      </w:r>
      <w:r w:rsidRPr="00376367">
        <w:rPr>
          <w:rFonts w:cs="Times"/>
        </w:rPr>
        <w:t xml:space="preserve">. Furthermore, some SCFA such as n-butyrate, acetate and </w:t>
      </w:r>
      <w:proofErr w:type="spellStart"/>
      <w:r w:rsidRPr="00376367">
        <w:rPr>
          <w:rFonts w:cs="Times"/>
        </w:rPr>
        <w:t>proprionate</w:t>
      </w:r>
      <w:proofErr w:type="spellEnd"/>
      <w:r w:rsidRPr="00376367">
        <w:rPr>
          <w:rFonts w:cs="Times"/>
        </w:rPr>
        <w:t xml:space="preserve"> are known neuroactive compounds</w:t>
      </w:r>
      <w:r w:rsidRPr="00376367">
        <w:rPr>
          <w:rFonts w:cs="Times"/>
        </w:rPr>
        <w:fldChar w:fldCharType="begin"/>
      </w:r>
      <w:r w:rsidRPr="00376367">
        <w:rPr>
          <w:rFonts w:cs="Times"/>
        </w:rPr>
        <w:instrText xml:space="preserve"> ADDIN EN.CITE &lt;EndNote&gt;&lt;Cite&gt;&lt;Author&gt;Al-Asmakh&lt;/Author&gt;&lt;Year&gt;2012&lt;/Year&gt;&lt;IDText&gt;Gut microbial communities modulating brain development and function&lt;/IDText&gt;&lt;DisplayText&gt;&lt;style face="superscript"&gt;31&lt;/style&gt;&lt;/DisplayText&gt;&lt;record&gt;&lt;urls&gt;&lt;related-urls&gt;&lt;url&gt;http://www.ncbi.nlm.nih.gov/pmc/articles/PMC3463494/&lt;/url&gt;&lt;/related-urls&gt;&lt;/urls&gt;&lt;isbn&gt;1949-0976&amp;#xD;1949-0984&lt;/isbn&gt;&lt;titles&gt;&lt;title&gt;Gut microbial communities modulating brain development and function&lt;/title&gt;&lt;secondary-title&gt;Gut Microbes&lt;/secondary-title&gt;&lt;/titles&gt;&lt;pages&gt;366-373&lt;/pages&gt;&lt;number&gt;4&lt;/number&gt;&lt;contributors&gt;&lt;authors&gt;&lt;author&gt;Al-Asmakh, Maha&lt;/author&gt;&lt;author&gt;Anuar, Farhana&lt;/author&gt;&lt;author&gt;Zadjali, Fahad&lt;/author&gt;&lt;author&gt;Rafter, Joseph&lt;/author&gt;&lt;author&gt;Pettersson, Sven&lt;/author&gt;&lt;/authors&gt;&lt;/contributors&gt;&lt;added-date format="utc"&gt;1470066769&lt;/added-date&gt;&lt;ref-type name="Journal Article"&gt;17&lt;/ref-type&gt;&lt;dates&gt;&lt;year&gt;2012&lt;/year&gt;&lt;/dates&gt;&lt;rec-number&gt;486&lt;/rec-number&gt;&lt;publisher&gt;Landes Bioscience&lt;/publisher&gt;&lt;last-updated-date format="utc"&gt;1470066769&lt;/last-updated-date&gt;&lt;accession-num&gt;PMC3463494&lt;/accession-num&gt;&lt;electronic-resource-num&gt;10.4161/gmic.21287&lt;/electronic-resource-num&gt;&lt;volume&gt;3&lt;/volume&gt;&lt;remote-database-name&gt;PMC&lt;/remote-database-name&gt;&lt;/record&gt;&lt;/Cite&gt;&lt;/EndNote&gt;</w:instrText>
      </w:r>
      <w:r w:rsidRPr="00376367">
        <w:rPr>
          <w:rFonts w:cs="Times"/>
        </w:rPr>
        <w:fldChar w:fldCharType="separate"/>
      </w:r>
      <w:r w:rsidRPr="00376367">
        <w:rPr>
          <w:rFonts w:cs="Times"/>
          <w:noProof/>
          <w:vertAlign w:val="superscript"/>
        </w:rPr>
        <w:t>31</w:t>
      </w:r>
      <w:r w:rsidRPr="00376367">
        <w:rPr>
          <w:rFonts w:cs="Times"/>
        </w:rPr>
        <w:fldChar w:fldCharType="end"/>
      </w:r>
      <w:r w:rsidRPr="00376367">
        <w:rPr>
          <w:rFonts w:cs="Times"/>
        </w:rPr>
        <w:t xml:space="preserve"> that by interacting with G protein-coupled receptors</w:t>
      </w:r>
      <w:r w:rsidRPr="00376367">
        <w:rPr>
          <w:rFonts w:cs="Time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jMyLDMzPC9zdHlsZT48L0Rpc3BsYXlUZXh0PjxyZWNvcmQ+PGRhdGVz
PjxwdWItZGF0ZXM+PGRhdGU+T2N0PC9kYXRlPjwvcHViLWRhdGVzPjx5ZWFyPjIwMDg8L3llYXI+
PC9kYXRlcz48dXJscz48cmVsYXRlZC11cmxzPjx1cmw+Jmx0O0dvIHRvIElTSSZndDs6Ly9XT1M6
MDAwMjYwOTEzNTAwMDY1PC91cmw+PC9yZWxhdGVkLXVybHM+PC91cmxzPjxpc2JuPjAwMjctODQy
NDwvaXNibj48dGl0bGVzPjx0aXRsZT5FZmZlY3RzIG9mIHRoZSBndXQgbWljcm9iaW90YSBvbiBo
b3N0IGFkaXBvc2l0eSBhcmUgbW9kdWxhdGVkIGJ5IHRoZSBzaG9ydC1jaGFpbiBmYXR0eS1hY2lk
IGJpbmRpbmcgRyBwcm90ZWluLWNvdXBsZWQgcmVjZXB0b3IsIEdwcjQxPC90aXRsZT48c2Vjb25k
YXJ5LXRpdGxlPlByb2NlZWRpbmdzIG9mIHRoZSBOYXRpb25hbCBBY2FkZW15IG9mIFNjaWVuY2Vz
IG9mIHRoZSBVbml0ZWQgU3RhdGVzIG9mIEFtZXJpY2E8L3NlY29uZGFyeS10aXRsZT48L3RpdGxl
cz48cGFnZXM+MTY3NjctMTY3NzI8L3BhZ2VzPjxudW1iZXI+NDM8L251bWJlcj48Y29udHJpYnV0
b3JzPjxhdXRob3JzPjxhdXRob3I+U2FtdWVsLCBCLiBTLjwvYXV0aG9yPjxhdXRob3I+U2hhaXRv
LCBBLjwvYXV0aG9yPjxhdXRob3I+TW90b2lrZSwgVC48L2F1dGhvcj48YXV0aG9yPlJleSwgRi4g
RS48L2F1dGhvcj48YXV0aG9yPkJhY2toZWQsIEYuPC9hdXRob3I+PGF1dGhvcj5NYW5jaGVzdGVy
LCBKLiBLLjwvYXV0aG9yPjxhdXRob3I+SGFtbWVyLCBSLiBFLjwvYXV0aG9yPjxhdXRob3I+V2ls
bGlhbXMsIFMuIEMuPC9hdXRob3I+PGF1dGhvcj5Dcm93bGV5LCBKLjwvYXV0aG9yPjxhdXRob3I+
WWFuYWdpc2F3YSwgTS48L2F1dGhvcj48YXV0aG9yPkdvcmRvbiwgSi4gSS48L2F1dGhvcj48L2F1
dGhvcnM+PC9jb250cmlidXRvcnM+PGFkZGVkLWRhdGUgZm9ybWF0PSJ1dGMiPjE0NzAwNjYzOTQ8
L2FkZGVkLWRhdGU+PHJlZi10eXBlIG5hbWU9IkpvdXJuYWwgQXJ0aWNsZSI+MTc8L3JlZi10eXBl
PjxyZWMtbnVtYmVyPjQ4NDwvcmVjLW51bWJlcj48bGFzdC11cGRhdGVkLWRhdGUgZm9ybWF0PSJ1
dGMiPjE0NzAwNjYzOTQ8L2xhc3QtdXBkYXRlZC1kYXRlPjxhY2Nlc3Npb24tbnVtPldPUzowMDAy
NjA5MTM1MDAwNjU8L2FjY2Vzc2lvbi1udW0+PGVsZWN0cm9uaWMtcmVzb3VyY2UtbnVtPjEwLjEw
NzMvcG5hcy4wODA4NTY3MTA1PC9lbGVjdHJvbmljLXJlc291cmNlLW51bT48dm9sdW1lPjEwNTwv
dm9sdW1lPjwvcmVjb3JkPjwvQ2l0ZT48Q2l0ZT48QXV0aG9yPkJyb3duPC9BdXRob3I+PFllYXI+
MjAwMzwvWWVhcj48SURUZXh0PlRoZSBvcnBoYW4gRyBwcm90ZWluLWNvdXBsZWQgcmVjZXB0b3Jz
IEdQUjQxIGFuZCBHUFI0MyBhcmUgYWN0aXZhdGVkIGJ5IHByb3Bpb25hdGUgYW5kIG90aGVyIHNo
b3J0IGNoYWluIGNhcmJveHlsaWMgYWNpZHM8L0lEVGV4dD48cmVjb3JkPjxkYXRlcz48cHViLWRh
dGVzPjxkYXRlPk1hcjwvZGF0ZT48L3B1Yi1kYXRlcz48eWVhcj4yMDAzPC95ZWFyPjwvZGF0ZXM+
PHVybHM+PHJlbGF0ZWQtdXJscz48dXJsPiZsdDtHbyB0byBJU0kmZ3Q7Oi8vV09TOjAwMDE4MTg1
NTQwMDA1ODwvdXJsPjwvcmVsYXRlZC11cmxzPjwvdXJscz48aXNibj4wMDIxLTkyNTg8L2lzYm4+
PHRpdGxlcz48dGl0bGU+VGhlIG9ycGhhbiBHIHByb3RlaW4tY291cGxlZCByZWNlcHRvcnMgR1BS
NDEgYW5kIEdQUjQzIGFyZSBhY3RpdmF0ZWQgYnkgcHJvcGlvbmF0ZSBhbmQgb3RoZXIgc2hvcnQg
Y2hhaW4gY2FyYm94eWxpYyBhY2lkczwvdGl0bGU+PHNlY29uZGFyeS10aXRsZT5Kb3VybmFsIG9m
IEJpb2xvZ2ljYWwgQ2hlbWlzdHJ5PC9zZWNvbmRhcnktdGl0bGU+PC90aXRsZXM+PHBhZ2VzPjEx
MzEyLTExMzE5PC9wYWdlcz48bnVtYmVyPjEzPC9udW1iZXI+PGNvbnRyaWJ1dG9ycz48YXV0aG9y
cz48YXV0aG9yPkJyb3duLCBBLiBKLjwvYXV0aG9yPjxhdXRob3I+R29sZHN3b3J0aHksIFMuIE0u
PC9hdXRob3I+PGF1dGhvcj5CYXJuZXMsIEEuIEEuPC9hdXRob3I+PGF1dGhvcj5FaWxlcnQsIE0u
IE0uPC9hdXRob3I+PGF1dGhvcj5UY2hlYW5nLCBMLjwvYXV0aG9yPjxhdXRob3I+RGFuaWVscywg
RC48L2F1dGhvcj48YXV0aG9yPk11aXIsIEEuIEkuPC9hdXRob3I+PGF1dGhvcj5XaWdnbGVzd29y
dGgsIE0uIEouPC9hdXRob3I+PGF1dGhvcj5LaW5naG9ybiwgSS48L2F1dGhvcj48YXV0aG9yPkZy
YXNlciwgTi4gSi48L2F1dGhvcj48YXV0aG9yPlBpa2UsIE4uIEIuPC9hdXRob3I+PGF1dGhvcj5T
dHJ1bSwgSi4gQy48L2F1dGhvcj48YXV0aG9yPlN0ZXBsZXdza2ksIEsuIE0uPC9hdXRob3I+PGF1
dGhvcj5NdXJkb2NrLCBQLiBSLjwvYXV0aG9yPjxhdXRob3I+SG9sZGVyLCBKLiBDLjwvYXV0aG9y
PjxhdXRob3I+TWFyc2hhbGwsIEYuIEguPC9hdXRob3I+PGF1dGhvcj5TemVrZXJlcywgUC4gRy48
L2F1dGhvcj48YXV0aG9yPldpbHNvbiwgUy48L2F1dGhvcj48YXV0aG9yPklnbmFyLCBELiBNLjwv
YXV0aG9yPjxhdXRob3I+Rm9vcmQsIFMuIE0uPC9hdXRob3I+PGF1dGhvcj5XaXNlLCBBLjwvYXV0
aG9yPjxhdXRob3I+RG93ZWxsLCBTLiBKLjwvYXV0aG9yPjwvYXV0aG9ycz48L2NvbnRyaWJ1dG9y
cz48YWRkZWQtZGF0ZSBmb3JtYXQ9InV0YyI+MTQ3MDA2NjQ2MjwvYWRkZWQtZGF0ZT48cmVmLXR5
cGUgbmFtZT0iSm91cm5hbCBBcnRpY2xlIj4xNzwvcmVmLXR5cGU+PHJlYy1udW1iZXI+NDg1PC9y
ZWMtbnVtYmVyPjxsYXN0LXVwZGF0ZWQtZGF0ZSBmb3JtYXQ9InV0YyI+MTQ3MDA2NjQ2MjwvbGFz
dC11cGRhdGVkLWRhdGU+PGFjY2Vzc2lvbi1udW0+V09TOjAwMDE4MTg1NTQwMDA1ODwvYWNjZXNz
aW9uLW51bT48ZWxlY3Ryb25pYy1yZXNvdXJjZS1udW0+MTAuMTA3NC9qYmMuTTIxMTYwOTIwMDwv
ZWxlY3Ryb25pYy1yZXNvdXJjZS1udW0+PHZvbHVtZT4yNzg8L3ZvbHVtZT48L3JlY29yZD48L0Np
dGU+PC9FbmROb3RlPgB=
</w:fldData>
        </w:fldChar>
      </w:r>
      <w:r w:rsidRPr="00376367">
        <w:rPr>
          <w:rFonts w:cs="Times"/>
        </w:rPr>
        <w:instrText xml:space="preserve"> ADDIN EN.CITE </w:instrText>
      </w:r>
      <w:r w:rsidRPr="00376367">
        <w:rPr>
          <w:rFonts w:cs="Time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jMyLDMzPC9zdHlsZT48L0Rpc3BsYXlUZXh0PjxyZWNvcmQ+PGRhdGVz
PjxwdWItZGF0ZXM+PGRhdGU+T2N0PC9kYXRlPjwvcHViLWRhdGVzPjx5ZWFyPjIwMDg8L3llYXI+
PC9kYXRlcz48dXJscz48cmVsYXRlZC11cmxzPjx1cmw+Jmx0O0dvIHRvIElTSSZndDs6Ly9XT1M6
MDAwMjYwOTEzNTAwMDY1PC91cmw+PC9yZWxhdGVkLXVybHM+PC91cmxzPjxpc2JuPjAwMjctODQy
NDwvaXNibj48dGl0bGVzPjx0aXRsZT5FZmZlY3RzIG9mIHRoZSBndXQgbWljcm9iaW90YSBvbiBo
b3N0IGFkaXBvc2l0eSBhcmUgbW9kdWxhdGVkIGJ5IHRoZSBzaG9ydC1jaGFpbiBmYXR0eS1hY2lk
IGJpbmRpbmcgRyBwcm90ZWluLWNvdXBsZWQgcmVjZXB0b3IsIEdwcjQxPC90aXRsZT48c2Vjb25k
YXJ5LXRpdGxlPlByb2NlZWRpbmdzIG9mIHRoZSBOYXRpb25hbCBBY2FkZW15IG9mIFNjaWVuY2Vz
IG9mIHRoZSBVbml0ZWQgU3RhdGVzIG9mIEFtZXJpY2E8L3NlY29uZGFyeS10aXRsZT48L3RpdGxl
cz48cGFnZXM+MTY3NjctMTY3NzI8L3BhZ2VzPjxudW1iZXI+NDM8L251bWJlcj48Y29udHJpYnV0
b3JzPjxhdXRob3JzPjxhdXRob3I+U2FtdWVsLCBCLiBTLjwvYXV0aG9yPjxhdXRob3I+U2hhaXRv
LCBBLjwvYXV0aG9yPjxhdXRob3I+TW90b2lrZSwgVC48L2F1dGhvcj48YXV0aG9yPlJleSwgRi4g
RS48L2F1dGhvcj48YXV0aG9yPkJhY2toZWQsIEYuPC9hdXRob3I+PGF1dGhvcj5NYW5jaGVzdGVy
LCBKLiBLLjwvYXV0aG9yPjxhdXRob3I+SGFtbWVyLCBSLiBFLjwvYXV0aG9yPjxhdXRob3I+V2ls
bGlhbXMsIFMuIEMuPC9hdXRob3I+PGF1dGhvcj5Dcm93bGV5LCBKLjwvYXV0aG9yPjxhdXRob3I+
WWFuYWdpc2F3YSwgTS48L2F1dGhvcj48YXV0aG9yPkdvcmRvbiwgSi4gSS48L2F1dGhvcj48L2F1
dGhvcnM+PC9jb250cmlidXRvcnM+PGFkZGVkLWRhdGUgZm9ybWF0PSJ1dGMiPjE0NzAwNjYzOTQ8
L2FkZGVkLWRhdGU+PHJlZi10eXBlIG5hbWU9IkpvdXJuYWwgQXJ0aWNsZSI+MTc8L3JlZi10eXBl
PjxyZWMtbnVtYmVyPjQ4NDwvcmVjLW51bWJlcj48bGFzdC11cGRhdGVkLWRhdGUgZm9ybWF0PSJ1
dGMiPjE0NzAwNjYzOTQ8L2xhc3QtdXBkYXRlZC1kYXRlPjxhY2Nlc3Npb24tbnVtPldPUzowMDAy
NjA5MTM1MDAwNjU8L2FjY2Vzc2lvbi1udW0+PGVsZWN0cm9uaWMtcmVzb3VyY2UtbnVtPjEwLjEw
NzMvcG5hcy4wODA4NTY3MTA1PC9lbGVjdHJvbmljLXJlc291cmNlLW51bT48dm9sdW1lPjEwNTwv
dm9sdW1lPjwvcmVjb3JkPjwvQ2l0ZT48Q2l0ZT48QXV0aG9yPkJyb3duPC9BdXRob3I+PFllYXI+
MjAwMzwvWWVhcj48SURUZXh0PlRoZSBvcnBoYW4gRyBwcm90ZWluLWNvdXBsZWQgcmVjZXB0b3Jz
IEdQUjQxIGFuZCBHUFI0MyBhcmUgYWN0aXZhdGVkIGJ5IHByb3Bpb25hdGUgYW5kIG90aGVyIHNo
b3J0IGNoYWluIGNhcmJveHlsaWMgYWNpZHM8L0lEVGV4dD48cmVjb3JkPjxkYXRlcz48cHViLWRh
dGVzPjxkYXRlPk1hcjwvZGF0ZT48L3B1Yi1kYXRlcz48eWVhcj4yMDAzPC95ZWFyPjwvZGF0ZXM+
PHVybHM+PHJlbGF0ZWQtdXJscz48dXJsPiZsdDtHbyB0byBJU0kmZ3Q7Oi8vV09TOjAwMDE4MTg1
NTQwMDA1ODwvdXJsPjwvcmVsYXRlZC11cmxzPjwvdXJscz48aXNibj4wMDIxLTkyNTg8L2lzYm4+
PHRpdGxlcz48dGl0bGU+VGhlIG9ycGhhbiBHIHByb3RlaW4tY291cGxlZCByZWNlcHRvcnMgR1BS
NDEgYW5kIEdQUjQzIGFyZSBhY3RpdmF0ZWQgYnkgcHJvcGlvbmF0ZSBhbmQgb3RoZXIgc2hvcnQg
Y2hhaW4gY2FyYm94eWxpYyBhY2lkczwvdGl0bGU+PHNlY29uZGFyeS10aXRsZT5Kb3VybmFsIG9m
IEJpb2xvZ2ljYWwgQ2hlbWlzdHJ5PC9zZWNvbmRhcnktdGl0bGU+PC90aXRsZXM+PHBhZ2VzPjEx
MzEyLTExMzE5PC9wYWdlcz48bnVtYmVyPjEzPC9udW1iZXI+PGNvbnRyaWJ1dG9ycz48YXV0aG9y
cz48YXV0aG9yPkJyb3duLCBBLiBKLjwvYXV0aG9yPjxhdXRob3I+R29sZHN3b3J0aHksIFMuIE0u
PC9hdXRob3I+PGF1dGhvcj5CYXJuZXMsIEEuIEEuPC9hdXRob3I+PGF1dGhvcj5FaWxlcnQsIE0u
IE0uPC9hdXRob3I+PGF1dGhvcj5UY2hlYW5nLCBMLjwvYXV0aG9yPjxhdXRob3I+RGFuaWVscywg
RC48L2F1dGhvcj48YXV0aG9yPk11aXIsIEEuIEkuPC9hdXRob3I+PGF1dGhvcj5XaWdnbGVzd29y
dGgsIE0uIEouPC9hdXRob3I+PGF1dGhvcj5LaW5naG9ybiwgSS48L2F1dGhvcj48YXV0aG9yPkZy
YXNlciwgTi4gSi48L2F1dGhvcj48YXV0aG9yPlBpa2UsIE4uIEIuPC9hdXRob3I+PGF1dGhvcj5T
dHJ1bSwgSi4gQy48L2F1dGhvcj48YXV0aG9yPlN0ZXBsZXdza2ksIEsuIE0uPC9hdXRob3I+PGF1
dGhvcj5NdXJkb2NrLCBQLiBSLjwvYXV0aG9yPjxhdXRob3I+SG9sZGVyLCBKLiBDLjwvYXV0aG9y
PjxhdXRob3I+TWFyc2hhbGwsIEYuIEguPC9hdXRob3I+PGF1dGhvcj5TemVrZXJlcywgUC4gRy48
L2F1dGhvcj48YXV0aG9yPldpbHNvbiwgUy48L2F1dGhvcj48YXV0aG9yPklnbmFyLCBELiBNLjwv
YXV0aG9yPjxhdXRob3I+Rm9vcmQsIFMuIE0uPC9hdXRob3I+PGF1dGhvcj5XaXNlLCBBLjwvYXV0
aG9yPjxhdXRob3I+RG93ZWxsLCBTLiBKLjwvYXV0aG9yPjwvYXV0aG9ycz48L2NvbnRyaWJ1dG9y
cz48YWRkZWQtZGF0ZSBmb3JtYXQ9InV0YyI+MTQ3MDA2NjQ2MjwvYWRkZWQtZGF0ZT48cmVmLXR5
cGUgbmFtZT0iSm91cm5hbCBBcnRpY2xlIj4xNzwvcmVmLXR5cGU+PHJlYy1udW1iZXI+NDg1PC9y
ZWMtbnVtYmVyPjxsYXN0LXVwZGF0ZWQtZGF0ZSBmb3JtYXQ9InV0YyI+MTQ3MDA2NjQ2MjwvbGFz
dC11cGRhdGVkLWRhdGU+PGFjY2Vzc2lvbi1udW0+V09TOjAwMDE4MTg1NTQwMDA1ODwvYWNjZXNz
aW9uLW51bT48ZWxlY3Ryb25pYy1yZXNvdXJjZS1udW0+MTAuMTA3NC9qYmMuTTIxMTYwOTIwMDwv
ZWxlY3Ryb25pYy1yZXNvdXJjZS1udW0+PHZvbHVtZT4yNzg8L3ZvbHVtZT48L3JlY29yZD48L0Np
dGU+PC9FbmROb3RlPgB=
</w:fldData>
        </w:fldChar>
      </w:r>
      <w:r w:rsidRPr="00376367">
        <w:rPr>
          <w:rFonts w:cs="Times"/>
        </w:rPr>
        <w:instrText xml:space="preserve"> ADDIN EN.CITE.DATA </w:instrText>
      </w:r>
      <w:r w:rsidRPr="00376367">
        <w:rPr>
          <w:rFonts w:cs="Times"/>
        </w:rPr>
      </w:r>
      <w:r w:rsidRPr="00376367">
        <w:rPr>
          <w:rFonts w:cs="Times"/>
        </w:rPr>
        <w:fldChar w:fldCharType="end"/>
      </w:r>
      <w:r w:rsidRPr="00376367">
        <w:rPr>
          <w:rFonts w:cs="Times"/>
        </w:rPr>
      </w:r>
      <w:r w:rsidRPr="00376367">
        <w:rPr>
          <w:rFonts w:cs="Times"/>
        </w:rPr>
        <w:fldChar w:fldCharType="separate"/>
      </w:r>
      <w:r w:rsidRPr="00376367">
        <w:rPr>
          <w:rFonts w:cs="Times"/>
          <w:noProof/>
          <w:vertAlign w:val="superscript"/>
        </w:rPr>
        <w:t>32,33</w:t>
      </w:r>
      <w:r w:rsidRPr="00376367">
        <w:rPr>
          <w:rFonts w:cs="Times"/>
        </w:rPr>
        <w:fldChar w:fldCharType="end"/>
      </w:r>
      <w:r w:rsidRPr="00376367">
        <w:rPr>
          <w:rFonts w:cs="Times"/>
        </w:rPr>
        <w:t xml:space="preserve"> can influence memory decline</w:t>
      </w:r>
      <w:r w:rsidRPr="00376367">
        <w:rPr>
          <w:rFonts w:cs="Times"/>
        </w:rPr>
        <w:fldChar w:fldCharType="begin"/>
      </w:r>
      <w:r w:rsidRPr="00376367">
        <w:rPr>
          <w:rFonts w:cs="Times"/>
        </w:rPr>
        <w:instrText xml:space="preserve"> ADDIN EN.CITE &lt;EndNote&gt;&lt;Cite&gt;&lt;Author&gt;Reolon&lt;/Author&gt;&lt;Year&gt;2011&lt;/Year&gt;&lt;IDText&gt;Posttraining systemic administration of the histone deacetylase inhibitor sodium butyrate ameliorates aging-related memory decline in rats&lt;/IDText&gt;&lt;DisplayText&gt;&lt;style face="superscript"&gt;34&lt;/style&gt;&lt;/DisplayText&gt;&lt;record&gt;&lt;dates&gt;&lt;pub-dates&gt;&lt;date&gt;Aug&lt;/date&gt;&lt;/pub-dates&gt;&lt;year&gt;2011&lt;/year&gt;&lt;/dates&gt;&lt;urls&gt;&lt;related-urls&gt;&lt;url&gt;&amp;lt;Go to ISI&amp;gt;://WOS:000290886200044&lt;/url&gt;&lt;/related-urls&gt;&lt;/urls&gt;&lt;isbn&gt;0166-4328&lt;/isbn&gt;&lt;titles&gt;&lt;title&gt;Posttraining systemic administration of the histone deacetylase inhibitor sodium butyrate ameliorates aging-related memory decline in rats&lt;/title&gt;&lt;secondary-title&gt;Behavioural Brain Research&lt;/secondary-title&gt;&lt;/titles&gt;&lt;pages&gt;329-332&lt;/pages&gt;&lt;number&gt;1&lt;/number&gt;&lt;contributors&gt;&lt;authors&gt;&lt;author&gt;Reolon, G. K.&lt;/author&gt;&lt;author&gt;Maurmann, N.&lt;/author&gt;&lt;author&gt;Werenicz, A.&lt;/author&gt;&lt;author&gt;Garcia, V. A.&lt;/author&gt;&lt;author&gt;Schroder, N.&lt;/author&gt;&lt;author&gt;Wood, M. A.&lt;/author&gt;&lt;author&gt;Roesler, R.&lt;/author&gt;&lt;/authors&gt;&lt;/contributors&gt;&lt;added-date format="utc"&gt;1470066837&lt;/added-date&gt;&lt;ref-type name="Journal Article"&gt;17&lt;/ref-type&gt;&lt;rec-number&gt;487&lt;/rec-number&gt;&lt;last-updated-date format="utc"&gt;1470066837&lt;/last-updated-date&gt;&lt;accession-num&gt;WOS:000290886200044&lt;/accession-num&gt;&lt;electronic-resource-num&gt;10.1016/j.bbr.2011.03.033&lt;/electronic-resource-num&gt;&lt;volume&gt;221&lt;/volume&gt;&lt;/record&gt;&lt;/Cite&gt;&lt;/EndNote&gt;</w:instrText>
      </w:r>
      <w:r w:rsidRPr="00376367">
        <w:rPr>
          <w:rFonts w:cs="Times"/>
        </w:rPr>
        <w:fldChar w:fldCharType="separate"/>
      </w:r>
      <w:r w:rsidRPr="00376367">
        <w:rPr>
          <w:rFonts w:cs="Times"/>
          <w:noProof/>
          <w:vertAlign w:val="superscript"/>
        </w:rPr>
        <w:t>34</w:t>
      </w:r>
      <w:r w:rsidRPr="00376367">
        <w:rPr>
          <w:rFonts w:cs="Times"/>
        </w:rPr>
        <w:fldChar w:fldCharType="end"/>
      </w:r>
      <w:r w:rsidRPr="00376367">
        <w:rPr>
          <w:rFonts w:cs="Times"/>
        </w:rPr>
        <w:t xml:space="preserve"> and autism</w:t>
      </w:r>
      <w:r w:rsidRPr="00376367">
        <w:rPr>
          <w:rFonts w:cs="Times"/>
        </w:rPr>
        <w:fldChar w:fldCharType="begin"/>
      </w:r>
      <w:r w:rsidRPr="00376367">
        <w:rPr>
          <w:rFonts w:cs="Times"/>
        </w:rPr>
        <w:instrText xml:space="preserve"> ADDIN EN.CITE &lt;EndNote&gt;&lt;Cite&gt;&lt;Author&gt;Thomas&lt;/Author&gt;&lt;Year&gt;2012&lt;/Year&gt;&lt;IDText&gt;The enteric bacterial metabolite propionic acid alters brain and plasma phospholipid molecular species: further development of a rodent model of autism spectrum disorders&lt;/IDText&gt;&lt;DisplayText&gt;&lt;style face="superscript"&gt;35&lt;/style&gt;&lt;/DisplayText&gt;&lt;record&gt;&lt;dates&gt;&lt;pub-dates&gt;&lt;date&gt;Jul&lt;/date&gt;&lt;/pub-dates&gt;&lt;year&gt;2012&lt;/year&gt;&lt;/dates&gt;&lt;urls&gt;&lt;related-urls&gt;&lt;url&gt;&amp;lt;Go to ISI&amp;gt;://WOS:000309878800001&lt;/url&gt;&lt;/related-urls&gt;&lt;/urls&gt;&lt;isbn&gt;1742-2094&lt;/isbn&gt;&lt;titles&gt;&lt;title&gt;The enteric bacterial metabolite propionic acid alters brain and plasma phospholipid molecular species: further development of a rodent model of autism spectrum disorders&lt;/title&gt;&lt;secondary-title&gt;Journal of Neuroinflammation&lt;/secondary-title&gt;&lt;/titles&gt;&lt;contributors&gt;&lt;authors&gt;&lt;author&gt;Thomas, R. H.&lt;/author&gt;&lt;author&gt;Meeking, M. M.&lt;/author&gt;&lt;author&gt;Mepham, J. R.&lt;/author&gt;&lt;author&gt;Tichenoff, L.&lt;/author&gt;&lt;author&gt;Possmayer, F.&lt;/author&gt;&lt;author&gt;Liu, S. Y.&lt;/author&gt;&lt;author&gt;MacFabe, D. F.&lt;/author&gt;&lt;/authors&gt;&lt;/contributors&gt;&lt;custom7&gt;153&lt;/custom7&gt;&lt;added-date format="utc"&gt;1470066880&lt;/added-date&gt;&lt;ref-type name="Journal Article"&gt;17&lt;/ref-type&gt;&lt;rec-number&gt;488&lt;/rec-number&gt;&lt;last-updated-date format="utc"&gt;1470066880&lt;/last-updated-date&gt;&lt;accession-num&gt;WOS:000309878800001&lt;/accession-num&gt;&lt;electronic-resource-num&gt;10.1186/1742-2094-9-153&lt;/electronic-resource-num&gt;&lt;volume&gt;9&lt;/volume&gt;&lt;/record&gt;&lt;/Cite&gt;&lt;/EndNote&gt;</w:instrText>
      </w:r>
      <w:r w:rsidRPr="00376367">
        <w:rPr>
          <w:rFonts w:cs="Times"/>
        </w:rPr>
        <w:fldChar w:fldCharType="separate"/>
      </w:r>
      <w:r w:rsidRPr="00376367">
        <w:rPr>
          <w:rFonts w:cs="Times"/>
          <w:noProof/>
          <w:vertAlign w:val="superscript"/>
        </w:rPr>
        <w:t>35</w:t>
      </w:r>
      <w:r w:rsidRPr="00376367">
        <w:rPr>
          <w:rFonts w:cs="Times"/>
        </w:rPr>
        <w:fldChar w:fldCharType="end"/>
      </w:r>
      <w:r w:rsidRPr="00376367">
        <w:rPr>
          <w:rFonts w:cs="Times"/>
        </w:rPr>
        <w:t xml:space="preserve">. For this reason, we were interested to measure SCFA concentrations in faecal samples held in storage at </w:t>
      </w:r>
      <w:proofErr w:type="spellStart"/>
      <w:r w:rsidRPr="00376367">
        <w:rPr>
          <w:rFonts w:cs="Times"/>
        </w:rPr>
        <w:t>TwinsUK</w:t>
      </w:r>
      <w:proofErr w:type="spellEnd"/>
      <w:r w:rsidRPr="00376367">
        <w:rPr>
          <w:rFonts w:cs="Times"/>
        </w:rPr>
        <w:t>. Due to the volatile nature of SCFA we wished to test whether or not we could extract SCFA from samples that had undergone our collection procedure, i.e. refrigerated for up to 3 days prior to freezing at -80. We conducted a pilot study where we collected 2 samples from the same faeces from 5 individuals, freezing one sample immediately and the other after 2 days of refrigeration.</w:t>
      </w:r>
      <w:r w:rsidRPr="00376367">
        <w:rPr>
          <w:rFonts w:cs="Times"/>
          <w:sz w:val="30"/>
          <w:szCs w:val="30"/>
        </w:rPr>
        <w:t xml:space="preserve"> </w:t>
      </w:r>
      <w:r w:rsidRPr="00376367">
        <w:rPr>
          <w:rFonts w:cs="Times"/>
        </w:rPr>
        <w:t xml:space="preserve">Samples were then homogenised and subjected to gas chromatography for measurement, resulting in final concentrations. </w:t>
      </w:r>
    </w:p>
    <w:p w14:paraId="2010B3A2" w14:textId="77777777" w:rsidR="0085016E" w:rsidRPr="00376367" w:rsidRDefault="0085016E" w:rsidP="0085016E">
      <w:pPr>
        <w:widowControl w:val="0"/>
        <w:autoSpaceDE w:val="0"/>
        <w:autoSpaceDN w:val="0"/>
        <w:adjustRightInd w:val="0"/>
        <w:spacing w:after="240" w:line="340" w:lineRule="atLeast"/>
        <w:rPr>
          <w:rFonts w:cs="Times"/>
        </w:rPr>
      </w:pPr>
      <w:r w:rsidRPr="00376367">
        <w:rPr>
          <w:rFonts w:cs="Times"/>
        </w:rPr>
        <w:t>Samples that underwent refrigeration prior to freezing showed an increase in overall SCFA concentration suggesting that refrigeration is not enough to stop microbial fermentation. The SCFA profile however remains largely stable, but there does seem to be significant alterations in levels of butyrate during refrigeration. This is a very limited sample size however making it difficult to extrapolate to a larger population and as such we have decided to broaden this study and collect more samples to investigate this effect further. This we have named the Faecal Acquisition Study (FAQS). In addition to refrigeration effect, we will also collect Bristol Stool Chart scores, and measure faecal water content to determine if these factors affect SCFA content in stool.</w:t>
      </w:r>
    </w:p>
    <w:p w14:paraId="3BC7FEEE" w14:textId="77777777" w:rsidR="0085016E" w:rsidRPr="00376367" w:rsidRDefault="0085016E" w:rsidP="0085016E">
      <w:pPr>
        <w:rPr>
          <w:sz w:val="32"/>
          <w:szCs w:val="32"/>
          <w:u w:val="single"/>
        </w:rPr>
      </w:pPr>
    </w:p>
    <w:p w14:paraId="2BAC3738" w14:textId="77777777" w:rsidR="0097277A" w:rsidRDefault="0085016E" w:rsidP="0085016E">
      <w:pPr>
        <w:rPr>
          <w:b/>
        </w:rPr>
      </w:pPr>
      <w:r w:rsidRPr="00F92BC7">
        <w:rPr>
          <w:b/>
        </w:rPr>
        <w:t>Microbiome Sampling Review</w:t>
      </w:r>
    </w:p>
    <w:p w14:paraId="60D0DBC1" w14:textId="08CF1A3E" w:rsidR="0085016E" w:rsidRPr="0097277A" w:rsidRDefault="0085016E" w:rsidP="0085016E">
      <w:pPr>
        <w:rPr>
          <w:b/>
        </w:rPr>
      </w:pPr>
      <w:r w:rsidRPr="00376367">
        <w:lastRenderedPageBreak/>
        <w:t xml:space="preserve">It came to our attention recently that while there is an abundance of literature that discusses various sequencing methods and techniques in microbiome studies, there is a lack of literature which considers sampling and storage biases in microbiome research. We performed some analysis in our own </w:t>
      </w:r>
      <w:proofErr w:type="spellStart"/>
      <w:r w:rsidRPr="00376367">
        <w:t>TwinsUK</w:t>
      </w:r>
      <w:proofErr w:type="spellEnd"/>
      <w:r w:rsidRPr="00376367">
        <w:t xml:space="preserve"> cohort to explore the effect of length of time spent refrigerated prior to freezing, as well as length of time spent in frozen storage on faecal microbiome profiles. These results, as well as a review of current literature have been written up in to a review article. The manuscript will shortly be submitted to </w:t>
      </w:r>
      <w:proofErr w:type="spellStart"/>
      <w:r w:rsidRPr="00376367">
        <w:t>PLoS</w:t>
      </w:r>
      <w:proofErr w:type="spellEnd"/>
      <w:r w:rsidRPr="00376367">
        <w:t xml:space="preserve"> One.</w:t>
      </w:r>
    </w:p>
    <w:p w14:paraId="478B5B79" w14:textId="77777777" w:rsidR="0085016E" w:rsidRPr="00376367" w:rsidRDefault="0085016E" w:rsidP="0085016E">
      <w:pPr>
        <w:rPr>
          <w:sz w:val="32"/>
          <w:szCs w:val="32"/>
          <w:u w:val="single"/>
        </w:rPr>
      </w:pPr>
    </w:p>
    <w:p w14:paraId="4840FB10" w14:textId="77777777" w:rsidR="0085016E" w:rsidRPr="00F92BC7" w:rsidRDefault="0085016E" w:rsidP="0085016E">
      <w:pPr>
        <w:rPr>
          <w:b/>
        </w:rPr>
      </w:pPr>
      <w:r w:rsidRPr="00F92BC7">
        <w:rPr>
          <w:b/>
        </w:rPr>
        <w:t>Completed Projects</w:t>
      </w:r>
    </w:p>
    <w:p w14:paraId="7FEC60F0" w14:textId="77777777" w:rsidR="0085016E" w:rsidRPr="00376367" w:rsidRDefault="0085016E" w:rsidP="0085016E">
      <w:pPr>
        <w:rPr>
          <w:u w:val="single"/>
        </w:rPr>
      </w:pPr>
    </w:p>
    <w:p w14:paraId="2A4FC602" w14:textId="77777777" w:rsidR="0085016E" w:rsidRPr="00F92BC7" w:rsidRDefault="0085016E" w:rsidP="0085016E">
      <w:pPr>
        <w:rPr>
          <w:b/>
        </w:rPr>
      </w:pPr>
      <w:r w:rsidRPr="00F92BC7">
        <w:rPr>
          <w:b/>
        </w:rPr>
        <w:t>Benchmarking of methodology used to summarise gut microbiome data sets</w:t>
      </w:r>
    </w:p>
    <w:p w14:paraId="516C0714" w14:textId="77777777" w:rsidR="0085016E" w:rsidRPr="00376367" w:rsidRDefault="0085016E" w:rsidP="0085016E"/>
    <w:p w14:paraId="385867A1" w14:textId="77777777" w:rsidR="0085016E" w:rsidRPr="00376367" w:rsidRDefault="0085016E" w:rsidP="0085016E">
      <w:r w:rsidRPr="00376367">
        <w:t xml:space="preserve">The gut microbiome is often characterised by sequencing of the 16S </w:t>
      </w:r>
      <w:proofErr w:type="spellStart"/>
      <w:r w:rsidRPr="00376367">
        <w:t>rRNA</w:t>
      </w:r>
      <w:proofErr w:type="spellEnd"/>
      <w:r w:rsidRPr="00376367">
        <w:t xml:space="preserve"> genes within DNA extracted from stool samples.  This gene has high variability between bacterial species enabling the quantification of different bacteria within samples, which can then be used to investigate associations between bacteria and disease. </w:t>
      </w:r>
    </w:p>
    <w:p w14:paraId="328C4B67" w14:textId="77777777" w:rsidR="0085016E" w:rsidRPr="00376367" w:rsidRDefault="0085016E" w:rsidP="0085016E"/>
    <w:p w14:paraId="4B3585EF" w14:textId="77777777" w:rsidR="0085016E" w:rsidRPr="00376367" w:rsidRDefault="0085016E" w:rsidP="0085016E">
      <w:r w:rsidRPr="00376367">
        <w:t>A number of different methods can be used to summarise the complex 16S sequencing read data into a manageable format for data analysis. The standard approach collapses sequences based on their similarity into units called operational taxonomic units (OTUs). We have carried out a large comparison of different computational tools to create OTUs from sequencing data. To do this we used the power of the twin structure of our cohort to find which methods produced the most heritable OTUs. This is the first application of heritability in methodological comparisons and allows us to gauge the biological relevance of the OTUs generated by a method.</w:t>
      </w:r>
    </w:p>
    <w:p w14:paraId="5F6001A8" w14:textId="77777777" w:rsidR="0085016E" w:rsidRPr="00376367" w:rsidRDefault="0085016E" w:rsidP="0085016E"/>
    <w:p w14:paraId="012C7016" w14:textId="77777777" w:rsidR="0085016E" w:rsidRPr="00376367" w:rsidRDefault="0085016E" w:rsidP="0085016E">
      <w:r w:rsidRPr="00376367">
        <w:t xml:space="preserve">This work enables us to determine which is the best method to use to generate OTUs that accurately represent bacteria, and should improve the quality of the data we are using in further investigations of microbiome and disease interactions.  This project has also recently been accepted for publication, and we hope its dissemination will provide guidance to other researchers investigating similar human microbiome associations (see Publications list). </w:t>
      </w:r>
    </w:p>
    <w:p w14:paraId="20D4BE9B" w14:textId="77777777" w:rsidR="0085016E" w:rsidRPr="00376367" w:rsidRDefault="0085016E" w:rsidP="0085016E"/>
    <w:p w14:paraId="1CA10625" w14:textId="77777777" w:rsidR="0085016E" w:rsidRDefault="0085016E" w:rsidP="0085016E">
      <w:pPr>
        <w:rPr>
          <w:sz w:val="28"/>
          <w:szCs w:val="28"/>
          <w:u w:val="single"/>
        </w:rPr>
      </w:pPr>
    </w:p>
    <w:p w14:paraId="68758382" w14:textId="77777777" w:rsidR="0085016E" w:rsidRPr="00471071" w:rsidRDefault="0085016E" w:rsidP="0085016E">
      <w:pPr>
        <w:rPr>
          <w:b/>
        </w:rPr>
      </w:pPr>
      <w:r w:rsidRPr="00471071">
        <w:rPr>
          <w:b/>
        </w:rPr>
        <w:t>PPI Use</w:t>
      </w:r>
    </w:p>
    <w:p w14:paraId="7F42EE0C" w14:textId="77777777" w:rsidR="0085016E" w:rsidRPr="00376367" w:rsidRDefault="0085016E" w:rsidP="0085016E">
      <w:pPr>
        <w:rPr>
          <w:u w:val="single"/>
        </w:rPr>
      </w:pPr>
    </w:p>
    <w:p w14:paraId="45B34662" w14:textId="77777777" w:rsidR="0085016E" w:rsidRPr="00376367" w:rsidRDefault="0085016E" w:rsidP="0085016E">
      <w:r w:rsidRPr="00376367">
        <w:t>Proton pump inhibitors (PPIs) are drugs to treat GI disorders such as gastric reflux and peptic ulcers. Considered to be low-risk medication, they are distributed quite widely, particularly to elderly and frail populations and emerging research has shown that PPIs may not be as benign as originally thought</w:t>
      </w:r>
      <w:r w:rsidRPr="00376367">
        <w:fldChar w:fldCharType="begin">
          <w:fldData xml:space="preserve">PEVuZE5vdGU+PENpdGU+PEF1dGhvcj5MZW9uYXJkPC9BdXRob3I+PFllYXI+MjAwNzwvWWVhcj48
SURUZXh0PlN5c3RlbWF0aWMgcmV2aWV3IG9mIHRoZSByaXNrIG9mIGVudGVyaWMgaW5mZWN0aW9u
IGluIHBhdGllbnRzIHRha2luZyBhY2lkIHN1cHByZXNzaW9uPC9JRFRleHQ+PERpc3BsYXlUZXh0
PjxzdHlsZSBmYWNlPSJzdXBlcnNjcmlwdCI+MjcsMjg8L3N0eWxlPjwvRGlzcGxheVRleHQ+PHJl
Y29yZD48ZGF0ZXM+PHB1Yi1kYXRlcz48ZGF0ZT5TZXA8L2RhdGU+PC9wdWItZGF0ZXM+PHllYXI+
MjAwNzwveWVhcj48L2RhdGVzPjx1cmxzPjxyZWxhdGVkLXVybHM+PHVybD4mbHQ7R28gdG8gSVNJ
Jmd0OzovL1dPUzowMDAyNDg5MjI1MDAwMzA8L3VybD48L3JlbGF0ZWQtdXJscz48L3VybHM+PGlz
Ym4+MDAwMi05MjcwPC9pc2JuPjx0aXRsZXM+PHRpdGxlPlN5c3RlbWF0aWMgcmV2aWV3IG9mIHRo
ZSByaXNrIG9mIGVudGVyaWMgaW5mZWN0aW9uIGluIHBhdGllbnRzIHRha2luZyBhY2lkIHN1cHBy
ZXNzaW9uPC90aXRsZT48c2Vjb25kYXJ5LXRpdGxlPkFtZXJpY2FuIEpvdXJuYWwgb2YgR2FzdHJv
ZW50ZXJvbG9neTwvc2Vjb25kYXJ5LXRpdGxlPjwvdGl0bGVzPjxwYWdlcz4yMDQ3LTIwNTY8L3Bh
Z2VzPjxudW1iZXI+OTwvbnVtYmVyPjxjb250cmlidXRvcnM+PGF1dGhvcnM+PGF1dGhvcj5MZW9u
YXJkLCBKLjwvYXV0aG9yPjxhdXRob3I+TWFyc2hhbGwsIEouIEsuPC9hdXRob3I+PGF1dGhvcj5N
b2F5eWVkaSwgUC48L2F1dGhvcj48L2F1dGhvcnM+PC9jb250cmlidXRvcnM+PGFkZGVkLWRhdGUg
Zm9ybWF0PSJ1dGMiPjE0NzAwNjI3NjU8L2FkZGVkLWRhdGU+PHJlZi10eXBlIG5hbWU9IkpvdXJu
YWwgQXJ0aWNsZSI+MTc8L3JlZi10eXBlPjxyZWMtbnVtYmVyPjQ4MTwvcmVjLW51bWJlcj48bGFz
dC11cGRhdGVkLWRhdGUgZm9ybWF0PSJ1dGMiPjE0NzAwNjI3NjU8L2xhc3QtdXBkYXRlZC1kYXRl
PjxhY2Nlc3Npb24tbnVtPldPUzowMDAyNDg5MjI1MDAwMzA8L2FjY2Vzc2lvbi1udW0+PGVsZWN0
cm9uaWMtcmVzb3VyY2UtbnVtPjEwLjExMTEvai4xNTcyLTAyNDEuMjAwNy4wMTI3NS54PC9lbGVj
dHJvbmljLXJlc291cmNlLW51bT48dm9sdW1lPjEwMjwvdm9sdW1lPjwvcmVjb3JkPjwvQ2l0ZT48
Q2l0ZT48QXV0aG9yPlZhbHVjazwvQXV0aG9yPjxZZWFyPjIwMDQ8L1llYXI+PElEVGV4dD5BIGNh
c2UtY29udHJvbCBzdHVkeSBvbiBhZHZlcnNlIGVmZmVjdHM6IEgyIGJsb2NrZXIgb3IgcHJvdG9u
IHB1bXAgaW5oaWJpdG9yIHVzZSBhbmQgcmlzayBvZiB2aXRhbWluIEItMTIgZGVmaWNpZW5jeSBp
biBvbGRlciBhZHVsdHM8L0lEVGV4dD48cmVjb3JkPjxkYXRlcz48cHViLWRhdGVzPjxkYXRlPkFw
cjwvZGF0ZT48L3B1Yi1kYXRlcz48eWVhcj4yMDA0PC95ZWFyPjwvZGF0ZXM+PHVybHM+PHJlbGF0
ZWQtdXJscz48dXJsPiZsdDtHbyB0byBJU0kmZ3Q7Oi8vV09TOjAwMDIyMTc3MjUwMDAxNjwvdXJs
PjwvcmVsYXRlZC11cmxzPjwvdXJscz48aXNibj4wODk1LTQzNTY8L2lzYm4+PHRpdGxlcz48dGl0
bGU+QSBjYXNlLWNvbnRyb2wgc3R1ZHkgb24gYWR2ZXJzZSBlZmZlY3RzOiBIMiBibG9ja2VyIG9y
IHByb3RvbiBwdW1wIGluaGliaXRvciB1c2UgYW5kIHJpc2sgb2Ygdml0YW1pbiBCLTEyIGRlZmlj
aWVuY3kgaW4gb2xkZXIgYWR1bHRzPC90aXRsZT48c2Vjb25kYXJ5LXRpdGxlPkpvdXJuYWwgb2Yg
Q2xpbmljYWwgRXBpZGVtaW9sb2d5PC9zZWNvbmRhcnktdGl0bGU+PC90aXRsZXM+PHBhZ2VzPjQy
Mi00Mjg8L3BhZ2VzPjxudW1iZXI+NDwvbnVtYmVyPjxjb250cmlidXRvcnM+PGF1dGhvcnM+PGF1
dGhvcj5WYWx1Y2ssIFIuIEouPC9hdXRob3I+PGF1dGhvcj5SdXNjaW4sIEouIE0uPC9hdXRob3I+
PC9hdXRob3JzPjwvY29udHJpYnV0b3JzPjxhZGRlZC1kYXRlIGZvcm1hdD0idXRjIj4xNDcwMDYy
NzI0PC9hZGRlZC1kYXRlPjxyZWYtdHlwZSBuYW1lPSJKb3VybmFsIEFydGljbGUiPjE3PC9yZWYt
dHlwZT48cmVjLW51bWJlcj40ODA8L3JlYy1udW1iZXI+PGxhc3QtdXBkYXRlZC1kYXRlIGZvcm1h
dD0idXRjIj4xNDcwMDYyNzI0PC9sYXN0LXVwZGF0ZWQtZGF0ZT48YWNjZXNzaW9uLW51bT5XT1M6
MDAwMjIxNzcyNTAwMDE2PC9hY2Nlc3Npb24tbnVtPjxlbGVjdHJvbmljLXJlc291cmNlLW51bT4x
MC4xMDE2L2ouamNsaW5lcGkuMjAwMy4wOC4wMTU8L2VsZWN0cm9uaWMtcmVzb3VyY2UtbnVtPjx2
b2x1bWU+NTc8L3ZvbHVtZT48L3JlY29yZD48L0NpdGU+PC9FbmROb3RlPn==
</w:fldData>
        </w:fldChar>
      </w:r>
      <w:r w:rsidRPr="00376367">
        <w:instrText xml:space="preserve"> ADDIN EN.CITE </w:instrText>
      </w:r>
      <w:r w:rsidRPr="00376367">
        <w:fldChar w:fldCharType="begin">
          <w:fldData xml:space="preserve">PEVuZE5vdGU+PENpdGU+PEF1dGhvcj5MZW9uYXJkPC9BdXRob3I+PFllYXI+MjAwNzwvWWVhcj48
SURUZXh0PlN5c3RlbWF0aWMgcmV2aWV3IG9mIHRoZSByaXNrIG9mIGVudGVyaWMgaW5mZWN0aW9u
IGluIHBhdGllbnRzIHRha2luZyBhY2lkIHN1cHByZXNzaW9uPC9JRFRleHQ+PERpc3BsYXlUZXh0
PjxzdHlsZSBmYWNlPSJzdXBlcnNjcmlwdCI+MjcsMjg8L3N0eWxlPjwvRGlzcGxheVRleHQ+PHJl
Y29yZD48ZGF0ZXM+PHB1Yi1kYXRlcz48ZGF0ZT5TZXA8L2RhdGU+PC9wdWItZGF0ZXM+PHllYXI+
MjAwNzwveWVhcj48L2RhdGVzPjx1cmxzPjxyZWxhdGVkLXVybHM+PHVybD4mbHQ7R28gdG8gSVNJ
Jmd0OzovL1dPUzowMDAyNDg5MjI1MDAwMzA8L3VybD48L3JlbGF0ZWQtdXJscz48L3VybHM+PGlz
Ym4+MDAwMi05MjcwPC9pc2JuPjx0aXRsZXM+PHRpdGxlPlN5c3RlbWF0aWMgcmV2aWV3IG9mIHRo
ZSByaXNrIG9mIGVudGVyaWMgaW5mZWN0aW9uIGluIHBhdGllbnRzIHRha2luZyBhY2lkIHN1cHBy
ZXNzaW9uPC90aXRsZT48c2Vjb25kYXJ5LXRpdGxlPkFtZXJpY2FuIEpvdXJuYWwgb2YgR2FzdHJv
ZW50ZXJvbG9neTwvc2Vjb25kYXJ5LXRpdGxlPjwvdGl0bGVzPjxwYWdlcz4yMDQ3LTIwNTY8L3Bh
Z2VzPjxudW1iZXI+OTwvbnVtYmVyPjxjb250cmlidXRvcnM+PGF1dGhvcnM+PGF1dGhvcj5MZW9u
YXJkLCBKLjwvYXV0aG9yPjxhdXRob3I+TWFyc2hhbGwsIEouIEsuPC9hdXRob3I+PGF1dGhvcj5N
b2F5eWVkaSwgUC48L2F1dGhvcj48L2F1dGhvcnM+PC9jb250cmlidXRvcnM+PGFkZGVkLWRhdGUg
Zm9ybWF0PSJ1dGMiPjE0NzAwNjI3NjU8L2FkZGVkLWRhdGU+PHJlZi10eXBlIG5hbWU9IkpvdXJu
YWwgQXJ0aWNsZSI+MTc8L3JlZi10eXBlPjxyZWMtbnVtYmVyPjQ4MTwvcmVjLW51bWJlcj48bGFz
dC11cGRhdGVkLWRhdGUgZm9ybWF0PSJ1dGMiPjE0NzAwNjI3NjU8L2xhc3QtdXBkYXRlZC1kYXRl
PjxhY2Nlc3Npb24tbnVtPldPUzowMDAyNDg5MjI1MDAwMzA8L2FjY2Vzc2lvbi1udW0+PGVsZWN0
cm9uaWMtcmVzb3VyY2UtbnVtPjEwLjExMTEvai4xNTcyLTAyNDEuMjAwNy4wMTI3NS54PC9lbGVj
dHJvbmljLXJlc291cmNlLW51bT48dm9sdW1lPjEwMjwvdm9sdW1lPjwvcmVjb3JkPjwvQ2l0ZT48
Q2l0ZT48QXV0aG9yPlZhbHVjazwvQXV0aG9yPjxZZWFyPjIwMDQ8L1llYXI+PElEVGV4dD5BIGNh
c2UtY29udHJvbCBzdHVkeSBvbiBhZHZlcnNlIGVmZmVjdHM6IEgyIGJsb2NrZXIgb3IgcHJvdG9u
IHB1bXAgaW5oaWJpdG9yIHVzZSBhbmQgcmlzayBvZiB2aXRhbWluIEItMTIgZGVmaWNpZW5jeSBp
biBvbGRlciBhZHVsdHM8L0lEVGV4dD48cmVjb3JkPjxkYXRlcz48cHViLWRhdGVzPjxkYXRlPkFw
cjwvZGF0ZT48L3B1Yi1kYXRlcz48eWVhcj4yMDA0PC95ZWFyPjwvZGF0ZXM+PHVybHM+PHJlbGF0
ZWQtdXJscz48dXJsPiZsdDtHbyB0byBJU0kmZ3Q7Oi8vV09TOjAwMDIyMTc3MjUwMDAxNjwvdXJs
PjwvcmVsYXRlZC11cmxzPjwvdXJscz48aXNibj4wODk1LTQzNTY8L2lzYm4+PHRpdGxlcz48dGl0
bGU+QSBjYXNlLWNvbnRyb2wgc3R1ZHkgb24gYWR2ZXJzZSBlZmZlY3RzOiBIMiBibG9ja2VyIG9y
IHByb3RvbiBwdW1wIGluaGliaXRvciB1c2UgYW5kIHJpc2sgb2Ygdml0YW1pbiBCLTEyIGRlZmlj
aWVuY3kgaW4gb2xkZXIgYWR1bHRzPC90aXRsZT48c2Vjb25kYXJ5LXRpdGxlPkpvdXJuYWwgb2Yg
Q2xpbmljYWwgRXBpZGVtaW9sb2d5PC9zZWNvbmRhcnktdGl0bGU+PC90aXRsZXM+PHBhZ2VzPjQy
Mi00Mjg8L3BhZ2VzPjxudW1iZXI+NDwvbnVtYmVyPjxjb250cmlidXRvcnM+PGF1dGhvcnM+PGF1
dGhvcj5WYWx1Y2ssIFIuIEouPC9hdXRob3I+PGF1dGhvcj5SdXNjaW4sIEouIE0uPC9hdXRob3I+
PC9hdXRob3JzPjwvY29udHJpYnV0b3JzPjxhZGRlZC1kYXRlIGZvcm1hdD0idXRjIj4xNDcwMDYy
NzI0PC9hZGRlZC1kYXRlPjxyZWYtdHlwZSBuYW1lPSJKb3VybmFsIEFydGljbGUiPjE3PC9yZWYt
dHlwZT48cmVjLW51bWJlcj40ODA8L3JlYy1udW1iZXI+PGxhc3QtdXBkYXRlZC1kYXRlIGZvcm1h
dD0idXRjIj4xNDcwMDYyNzI0PC9sYXN0LXVwZGF0ZWQtZGF0ZT48YWNjZXNzaW9uLW51bT5XT1M6
MDAwMjIxNzcyNTAwMDE2PC9hY2Nlc3Npb24tbnVtPjxlbGVjdHJvbmljLXJlc291cmNlLW51bT4x
MC4xMDE2L2ouamNsaW5lcGkuMjAwMy4wOC4wMTU8L2VsZWN0cm9uaWMtcmVzb3VyY2UtbnVtPjx2
b2x1bWU+NTc8L3ZvbHVtZT48L3JlY29yZD48L0NpdGU+PC9FbmROb3RlPn==
</w:fldData>
        </w:fldChar>
      </w:r>
      <w:r w:rsidRPr="00376367">
        <w:instrText xml:space="preserve"> ADDIN EN.CITE.DATA </w:instrText>
      </w:r>
      <w:r w:rsidRPr="00376367">
        <w:fldChar w:fldCharType="end"/>
      </w:r>
      <w:r w:rsidRPr="00376367">
        <w:fldChar w:fldCharType="separate"/>
      </w:r>
      <w:r w:rsidRPr="00376367">
        <w:rPr>
          <w:noProof/>
          <w:vertAlign w:val="superscript"/>
        </w:rPr>
        <w:t>27,28</w:t>
      </w:r>
      <w:r w:rsidRPr="00376367">
        <w:fldChar w:fldCharType="end"/>
      </w:r>
      <w:r w:rsidRPr="00376367">
        <w:t xml:space="preserve">. In a sample of 1827 twins, PPI usage was associated with a significant decrease in microbial diversity (p&lt;0.05) and a significant increase in </w:t>
      </w:r>
      <w:proofErr w:type="spellStart"/>
      <w:r w:rsidRPr="00376367">
        <w:t>Streptococcaceae</w:t>
      </w:r>
      <w:proofErr w:type="spellEnd"/>
      <w:r w:rsidRPr="00376367">
        <w:t xml:space="preserve"> (q&lt;10</w:t>
      </w:r>
      <w:r w:rsidRPr="00376367">
        <w:rPr>
          <w:vertAlign w:val="superscript"/>
        </w:rPr>
        <w:t>-6</w:t>
      </w:r>
      <w:r w:rsidRPr="00376367">
        <w:t xml:space="preserve">, </w:t>
      </w:r>
      <w:r w:rsidRPr="00376367">
        <w:rPr>
          <w:rFonts w:eastAsia="Times New Roman" w:cs="Arial"/>
          <w:color w:val="333333"/>
        </w:rPr>
        <w:t>β=0.46</w:t>
      </w:r>
      <w:r w:rsidRPr="00376367">
        <w:t xml:space="preserve">). This association with </w:t>
      </w:r>
      <w:proofErr w:type="spellStart"/>
      <w:r w:rsidRPr="00376367">
        <w:t>Streptococcaceae</w:t>
      </w:r>
      <w:proofErr w:type="spellEnd"/>
      <w:r w:rsidRPr="00376367">
        <w:t>, as well as 7 others, was further replicated in an independent study of drug intervention</w:t>
      </w:r>
      <w:r w:rsidRPr="00376367">
        <w:fldChar w:fldCharType="begin"/>
      </w:r>
      <w:r w:rsidRPr="00376367">
        <w:instrText xml:space="preserve"> ADDIN EN.CITE &lt;EndNote&gt;&lt;Cite&gt;&lt;Author&gt;Freedberg&lt;/Author&gt;&lt;Year&gt;2015&lt;/Year&gt;&lt;IDText&gt;Proton Pump Inhibitors Alter Specific Taxa in the Human Gastrointestinal Microbiome: A Crossover Trial&lt;/IDText&gt;&lt;DisplayText&gt;&lt;style face="superscript"&gt;29&lt;/style&gt;&lt;/DisplayText&gt;&lt;record&gt;&lt;dates&gt;&lt;pub-dates&gt;&lt;date&gt;Oct&lt;/date&gt;&lt;/pub-dates&gt;&lt;year&gt;2015&lt;/year&gt;&lt;/dates&gt;&lt;urls&gt;&lt;related-urls&gt;&lt;url&gt;&amp;lt;Go to ISI&amp;gt;://WOS:000361976900023&lt;/url&gt;&lt;/related-urls&gt;&lt;/urls&gt;&lt;isbn&gt;0016-5085&lt;/isbn&gt;&lt;titles&gt;&lt;title&gt;Proton Pump Inhibitors Alter Specific Taxa in the Human Gastrointestinal Microbiome: A Crossover Trial&lt;/title&gt;&lt;secondary-title&gt;Gastroenterology&lt;/secondary-title&gt;&lt;/titles&gt;&lt;pages&gt;883-U531&lt;/pages&gt;&lt;number&gt;4&lt;/number&gt;&lt;contributors&gt;&lt;authors&gt;&lt;author&gt;Freedberg, D. E.&lt;/author&gt;&lt;author&gt;Toussaint, N. C.&lt;/author&gt;&lt;author&gt;Chen, S. P.&lt;/author&gt;&lt;author&gt;Ratner, A. J.&lt;/author&gt;&lt;author&gt;Whittier, S.&lt;/author&gt;&lt;author&gt;Wang, T. C.&lt;/author&gt;&lt;author&gt;Wang, H. H.&lt;/author&gt;&lt;author&gt;Abrams, J. A.&lt;/author&gt;&lt;/authors&gt;&lt;/contributors&gt;&lt;added-date format="utc"&gt;1470063567&lt;/added-date&gt;&lt;ref-type name="Journal Article"&gt;17&lt;/ref-type&gt;&lt;rec-number&gt;482&lt;/rec-number&gt;&lt;last-updated-date format="utc"&gt;1470063567&lt;/last-updated-date&gt;&lt;accession-num&gt;WOS:000361976900023&lt;/accession-num&gt;&lt;electronic-resource-num&gt;10.1053/j.gastro.2015.06.043&lt;/electronic-resource-num&gt;&lt;volume&gt;149&lt;/volume&gt;&lt;/record&gt;&lt;/Cite&gt;&lt;/EndNote&gt;</w:instrText>
      </w:r>
      <w:r w:rsidRPr="00376367">
        <w:fldChar w:fldCharType="separate"/>
      </w:r>
      <w:r w:rsidRPr="00376367">
        <w:rPr>
          <w:noProof/>
          <w:vertAlign w:val="superscript"/>
        </w:rPr>
        <w:t>29</w:t>
      </w:r>
      <w:r w:rsidRPr="00376367">
        <w:fldChar w:fldCharType="end"/>
      </w:r>
      <w:r w:rsidRPr="00376367">
        <w:t xml:space="preserve">. Given the significance of these findings, caution should be used in prescribing PPIs unless absolutely necessary. This work has been published in </w:t>
      </w:r>
      <w:r w:rsidRPr="00376367">
        <w:rPr>
          <w:i/>
        </w:rPr>
        <w:t>Gut</w:t>
      </w:r>
      <w:r w:rsidRPr="00376367">
        <w:t xml:space="preserve"> (see Publications list).</w:t>
      </w:r>
    </w:p>
    <w:p w14:paraId="099FF98B" w14:textId="77777777" w:rsidR="0085016E" w:rsidRPr="00376367" w:rsidRDefault="0085016E" w:rsidP="0085016E"/>
    <w:p w14:paraId="5934F81A" w14:textId="77777777" w:rsidR="0085016E" w:rsidRPr="00471071" w:rsidRDefault="0085016E" w:rsidP="0085016E">
      <w:pPr>
        <w:widowControl w:val="0"/>
        <w:autoSpaceDE w:val="0"/>
        <w:autoSpaceDN w:val="0"/>
        <w:adjustRightInd w:val="0"/>
        <w:spacing w:after="240"/>
        <w:rPr>
          <w:b/>
        </w:rPr>
      </w:pPr>
      <w:r w:rsidRPr="00471071">
        <w:rPr>
          <w:b/>
        </w:rPr>
        <w:t>Frailty</w:t>
      </w:r>
    </w:p>
    <w:p w14:paraId="601ED689" w14:textId="77777777" w:rsidR="0085016E" w:rsidRPr="00376367" w:rsidRDefault="0085016E" w:rsidP="0085016E">
      <w:r w:rsidRPr="00376367">
        <w:rPr>
          <w:rFonts w:cs="Times"/>
        </w:rPr>
        <w:t>While not a direct measure of cognitive function, t</w:t>
      </w:r>
      <w:r w:rsidRPr="00376367">
        <w:t xml:space="preserve">here is a well recognized association between cognitive frailty and generalized frailty as measured using the Rockwood Frailty index, a finding which is also found in the </w:t>
      </w:r>
      <w:proofErr w:type="spellStart"/>
      <w:r w:rsidRPr="00376367">
        <w:t>TwinsUK</w:t>
      </w:r>
      <w:proofErr w:type="spellEnd"/>
      <w:r w:rsidRPr="00376367">
        <w:t xml:space="preserve"> dataset </w:t>
      </w:r>
      <w:r w:rsidRPr="00376367">
        <w:rPr>
          <w:rFonts w:cs="Times"/>
        </w:rPr>
        <w:t>(Negative association between frailty and verbal fluency: Beta= -1.</w:t>
      </w:r>
      <w:proofErr w:type="gramStart"/>
      <w:r w:rsidRPr="00376367">
        <w:rPr>
          <w:rFonts w:cs="Times"/>
        </w:rPr>
        <w:t>87  p</w:t>
      </w:r>
      <w:proofErr w:type="gramEnd"/>
      <w:r w:rsidRPr="00376367">
        <w:rPr>
          <w:rFonts w:cs="Times"/>
        </w:rPr>
        <w:t>= 2.2x10</w:t>
      </w:r>
      <w:r w:rsidRPr="00376367">
        <w:rPr>
          <w:rFonts w:cs="Times"/>
          <w:vertAlign w:val="superscript"/>
        </w:rPr>
        <w:t>-16</w:t>
      </w:r>
      <w:r w:rsidRPr="00376367">
        <w:rPr>
          <w:rFonts w:cs="Times"/>
        </w:rPr>
        <w:t>). We were therefore interested to characterise the association between frailty and the human gut microbiota.</w:t>
      </w:r>
      <w:r w:rsidRPr="00376367">
        <w:rPr>
          <w:rFonts w:cs="Times"/>
          <w:sz w:val="26"/>
          <w:szCs w:val="26"/>
        </w:rPr>
        <w:t xml:space="preserve"> </w:t>
      </w:r>
      <w:r w:rsidRPr="00376367">
        <w:rPr>
          <w:rFonts w:cs="Times"/>
        </w:rPr>
        <w:t xml:space="preserve">In the </w:t>
      </w:r>
      <w:proofErr w:type="spellStart"/>
      <w:r w:rsidRPr="00376367">
        <w:rPr>
          <w:rFonts w:cs="Times"/>
        </w:rPr>
        <w:t>TwinsUK</w:t>
      </w:r>
      <w:proofErr w:type="spellEnd"/>
      <w:r w:rsidRPr="00376367">
        <w:rPr>
          <w:rFonts w:cs="Times"/>
        </w:rPr>
        <w:t xml:space="preserve"> cohort, 728 female twins possessed both microbiome and frailty data. The cohort has a relatively low level of frailty (14% considered pre-frail).  Frailty was found to associate with the microbe </w:t>
      </w:r>
      <w:proofErr w:type="spellStart"/>
      <w:r w:rsidRPr="00376367">
        <w:rPr>
          <w:rFonts w:cs="Times"/>
          <w:i/>
        </w:rPr>
        <w:t>Faecalibacterium</w:t>
      </w:r>
      <w:proofErr w:type="spellEnd"/>
      <w:r w:rsidRPr="00376367">
        <w:rPr>
          <w:rFonts w:cs="Times"/>
          <w:i/>
        </w:rPr>
        <w:t xml:space="preserve"> </w:t>
      </w:r>
      <w:proofErr w:type="spellStart"/>
      <w:r w:rsidRPr="00376367">
        <w:rPr>
          <w:rFonts w:cs="Times"/>
          <w:i/>
        </w:rPr>
        <w:t>prausnitzii</w:t>
      </w:r>
      <w:proofErr w:type="spellEnd"/>
      <w:r w:rsidRPr="00376367">
        <w:rPr>
          <w:rFonts w:cs="Times"/>
        </w:rPr>
        <w:t xml:space="preserve"> negatively, suggesting a reduction of this microbe in frailer individuals, consistent with previous research </w:t>
      </w:r>
      <w:r w:rsidRPr="00376367">
        <w:rPr>
          <w:rFonts w:cs="Times"/>
        </w:rPr>
        <w:fldChar w:fldCharType="begin">
          <w:fldData xml:space="preserve">PEVuZE5vdGU+PENpdGU+PEF1dGhvcj5CaWFnaTwvQXV0aG9yPjxZZWFyPjIwMTA8L1llYXI+PElE
VGV4dD5UaHJvdWdoIEFnZWluZywgYW5kIEJleW9uZDogR3V0IE1pY3JvYmlvdGEgYW5kIEluZmxh
bW1hdG9yeSBTdGF0dXMgaW4gU2VuaW9ycyBhbmQgQ2VudGVuYXJpYW5zPC9JRFRleHQ+PERpc3Bs
YXlUZXh0PjxzdHlsZSBmYWNlPSJzdXBlcnNjcmlwdCI+MjUsMjY8L3N0eWxlPjwvRGlzcGxheVRl
eHQ+PHJlY29yZD48ZGF0ZXM+PHB1Yi1kYXRlcz48ZGF0ZT5NYXk8L2RhdGU+PC9wdWItZGF0ZXM+
PHllYXI+MjAxMDwveWVhcj48L2RhdGVzPjx1cmxzPjxyZWxhdGVkLXVybHM+PHVybD4mbHQ7R28g
dG8gSVNJJmd0OzovL1dPUzowMDAyNzc3NzM3MDAwMTE8L3VybD48L3JlbGF0ZWQtdXJscz48L3Vy
bHM+PGlzYm4+MTkzMi02MjAzPC9pc2JuPjx0aXRsZXM+PHRpdGxlPlRocm91Z2ggQWdlaW5nLCBh
bmQgQmV5b25kOiBHdXQgTWljcm9iaW90YSBhbmQgSW5mbGFtbWF0b3J5IFN0YXR1cyBpbiBTZW5p
b3JzIGFuZCBDZW50ZW5hcmlhbnM8L3RpdGxlPjxzZWNvbmRhcnktdGl0bGU+UGxvcyBPbmU8L3Nl
Y29uZGFyeS10aXRsZT48L3RpdGxlcz48bnVtYmVyPjU8L251bWJlcj48Y29udHJpYnV0b3JzPjxh
dXRob3JzPjxhdXRob3I+QmlhZ2ksIEUuPC9hdXRob3I+PGF1dGhvcj5OeWx1bmQsIEwuPC9hdXRo
b3I+PGF1dGhvcj5DYW5kZWxhLCBNLjwvYXV0aG9yPjxhdXRob3I+T3N0YW4sIFIuPC9hdXRob3I+
PGF1dGhvcj5CdWNjaSwgTC48L2F1dGhvcj48YXV0aG9yPlBpbmksIEUuPC9hdXRob3I+PGF1dGhv
cj5OaWtraWxhLCBKLjwvYXV0aG9yPjxhdXRob3I+TW9udGksIEQuPC9hdXRob3I+PGF1dGhvcj5T
YXRva2FyaSwgUi48L2F1dGhvcj48YXV0aG9yPkZyYW5jZXNjaGksIEMuPC9hdXRob3I+PGF1dGhv
cj5CcmlnaWRpLCBQLjwvYXV0aG9yPjxhdXRob3I+RGUgVm9zLCBXLjwvYXV0aG9yPjwvYXV0aG9y
cz48L2NvbnRyaWJ1dG9ycz48Y3VzdG9tNz5lMTA2Njc8L2N1c3RvbTc+PGFkZGVkLWRhdGUgZm9y
bWF0PSJ1dGMiPjE0NzAwNTk3MzU8L2FkZGVkLWRhdGU+PHJlZi10eXBlIG5hbWU9IkpvdXJuYWwg
QXJ0aWNsZSI+MTc8L3JlZi10eXBlPjxyZWMtbnVtYmVyPjQ3OTwvcmVjLW51bWJlcj48bGFzdC11
cGRhdGVkLWRhdGUgZm9ybWF0PSJ1dGMiPjE0NzAwNTk3MzU8L2xhc3QtdXBkYXRlZC1kYXRlPjxh
Y2Nlc3Npb24tbnVtPldPUzowMDAyNzc3NzM3MDAwMTE8L2FjY2Vzc2lvbi1udW0+PGVsZWN0cm9u
aWMtcmVzb3VyY2UtbnVtPjEwLjEzNzEvam91cm5hbC5wb25lLjAwMTA2Njc8L2VsZWN0cm9uaWMt
cmVzb3VyY2UtbnVtPjx2b2x1bWU+NTwvdm9sdW1lPjwvcmVjb3JkPjwvQ2l0ZT48Q2l0ZT48QXV0
aG9yPnZhbiBUb25nZXJlbjwvQXV0aG9yPjxZZWFyPjIwMDU8L1llYXI+PElEVGV4dD5GZWNhbCBt
aWNyb2Jpb3RhIGNvbXBvc2l0aW9uIGFuZCBmcmFpbHR5PC9JRFRleHQ+PHJlY29yZD48ZGF0ZXM+
PHB1Yi1kYXRlcz48ZGF0ZT5PY3Q8L2RhdGU+PC9wdWItZGF0ZXM+PHllYXI+MjAwNTwveWVhcj48
L2RhdGVzPjx1cmxzPjxyZWxhdGVkLXVybHM+PHVybD4mbHQ7R28gdG8gSVNJJmd0OzovL1dPUzow
MDAyMzI1MDQwMDAxMDM8L3VybD48L3JlbGF0ZWQtdXJscz48L3VybHM+PGlzYm4+MDA5OS0yMjQw
PC9pc2JuPjx0aXRsZXM+PHRpdGxlPkZlY2FsIG1pY3JvYmlvdGEgY29tcG9zaXRpb24gYW5kIGZy
YWlsdHk8L3RpdGxlPjxzZWNvbmRhcnktdGl0bGU+QXBwbGllZCBhbmQgRW52aXJvbm1lbnRhbCBN
aWNyb2Jpb2xvZ3k8L3NlY29uZGFyeS10aXRsZT48L3RpdGxlcz48cGFnZXM+NjQzOC02NDQyPC9w
YWdlcz48bnVtYmVyPjEwPC9udW1iZXI+PGNvbnRyaWJ1dG9ycz48YXV0aG9ycz48YXV0aG9yPnZh
biBUb25nZXJlbiwgUy4gUC48L2F1dGhvcj48YXV0aG9yPlNsYWV0cywgSi4gUC4gSi48L2F1dGhv
cj48YXV0aG9yPkhhcm1zZW4sIEguIEouIE0uPC9hdXRob3I+PGF1dGhvcj5XZWxsaW5nLCBHLiBX
LjwvYXV0aG9yPjwvYXV0aG9ycz48L2NvbnRyaWJ1dG9ycz48YWRkZWQtZGF0ZSBmb3JtYXQ9InV0
YyI+MTQ3MDA1OTY5OTwvYWRkZWQtZGF0ZT48cmVmLXR5cGUgbmFtZT0iSm91cm5hbCBBcnRpY2xl
Ij4xNzwvcmVmLXR5cGU+PHJlYy1udW1iZXI+NDc4PC9yZWMtbnVtYmVyPjxsYXN0LXVwZGF0ZWQt
ZGF0ZSBmb3JtYXQ9InV0YyI+MTQ3MDA1OTY5OTwvbGFzdC11cGRhdGVkLWRhdGU+PGFjY2Vzc2lv
bi1udW0+V09TOjAwMDIzMjUwNDAwMDEwMzwvYWNjZXNzaW9uLW51bT48ZWxlY3Ryb25pYy1yZXNv
dXJjZS1udW0+MTAuMTEyOC9hZW0uNzEuMTAuNjQzOC02NDQyLjIwMDU8L2VsZWN0cm9uaWMtcmVz
b3VyY2UtbnVtPjx2b2x1bWU+NzE8L3ZvbHVtZT48L3JlY29yZD48L0NpdGU+PC9FbmROb3RlPn==
</w:fldData>
        </w:fldChar>
      </w:r>
      <w:r w:rsidRPr="00376367">
        <w:rPr>
          <w:rFonts w:cs="Times"/>
        </w:rPr>
        <w:instrText xml:space="preserve"> ADDIN EN.CITE </w:instrText>
      </w:r>
      <w:r w:rsidRPr="00376367">
        <w:rPr>
          <w:rFonts w:cs="Times"/>
        </w:rPr>
        <w:fldChar w:fldCharType="begin">
          <w:fldData xml:space="preserve">PEVuZE5vdGU+PENpdGU+PEF1dGhvcj5CaWFnaTwvQXV0aG9yPjxZZWFyPjIwMTA8L1llYXI+PElE
VGV4dD5UaHJvdWdoIEFnZWluZywgYW5kIEJleW9uZDogR3V0IE1pY3JvYmlvdGEgYW5kIEluZmxh
bW1hdG9yeSBTdGF0dXMgaW4gU2VuaW9ycyBhbmQgQ2VudGVuYXJpYW5zPC9JRFRleHQ+PERpc3Bs
YXlUZXh0PjxzdHlsZSBmYWNlPSJzdXBlcnNjcmlwdCI+MjUsMjY8L3N0eWxlPjwvRGlzcGxheVRl
eHQ+PHJlY29yZD48ZGF0ZXM+PHB1Yi1kYXRlcz48ZGF0ZT5NYXk8L2RhdGU+PC9wdWItZGF0ZXM+
PHllYXI+MjAxMDwveWVhcj48L2RhdGVzPjx1cmxzPjxyZWxhdGVkLXVybHM+PHVybD4mbHQ7R28g
dG8gSVNJJmd0OzovL1dPUzowMDAyNzc3NzM3MDAwMTE8L3VybD48L3JlbGF0ZWQtdXJscz48L3Vy
bHM+PGlzYm4+MTkzMi02MjAzPC9pc2JuPjx0aXRsZXM+PHRpdGxlPlRocm91Z2ggQWdlaW5nLCBh
bmQgQmV5b25kOiBHdXQgTWljcm9iaW90YSBhbmQgSW5mbGFtbWF0b3J5IFN0YXR1cyBpbiBTZW5p
b3JzIGFuZCBDZW50ZW5hcmlhbnM8L3RpdGxlPjxzZWNvbmRhcnktdGl0bGU+UGxvcyBPbmU8L3Nl
Y29uZGFyeS10aXRsZT48L3RpdGxlcz48bnVtYmVyPjU8L251bWJlcj48Y29udHJpYnV0b3JzPjxh
dXRob3JzPjxhdXRob3I+QmlhZ2ksIEUuPC9hdXRob3I+PGF1dGhvcj5OeWx1bmQsIEwuPC9hdXRo
b3I+PGF1dGhvcj5DYW5kZWxhLCBNLjwvYXV0aG9yPjxhdXRob3I+T3N0YW4sIFIuPC9hdXRob3I+
PGF1dGhvcj5CdWNjaSwgTC48L2F1dGhvcj48YXV0aG9yPlBpbmksIEUuPC9hdXRob3I+PGF1dGhv
cj5OaWtraWxhLCBKLjwvYXV0aG9yPjxhdXRob3I+TW9udGksIEQuPC9hdXRob3I+PGF1dGhvcj5T
YXRva2FyaSwgUi48L2F1dGhvcj48YXV0aG9yPkZyYW5jZXNjaGksIEMuPC9hdXRob3I+PGF1dGhv
cj5CcmlnaWRpLCBQLjwvYXV0aG9yPjxhdXRob3I+RGUgVm9zLCBXLjwvYXV0aG9yPjwvYXV0aG9y
cz48L2NvbnRyaWJ1dG9ycz48Y3VzdG9tNz5lMTA2Njc8L2N1c3RvbTc+PGFkZGVkLWRhdGUgZm9y
bWF0PSJ1dGMiPjE0NzAwNTk3MzU8L2FkZGVkLWRhdGU+PHJlZi10eXBlIG5hbWU9IkpvdXJuYWwg
QXJ0aWNsZSI+MTc8L3JlZi10eXBlPjxyZWMtbnVtYmVyPjQ3OTwvcmVjLW51bWJlcj48bGFzdC11
cGRhdGVkLWRhdGUgZm9ybWF0PSJ1dGMiPjE0NzAwNTk3MzU8L2xhc3QtdXBkYXRlZC1kYXRlPjxh
Y2Nlc3Npb24tbnVtPldPUzowMDAyNzc3NzM3MDAwMTE8L2FjY2Vzc2lvbi1udW0+PGVsZWN0cm9u
aWMtcmVzb3VyY2UtbnVtPjEwLjEzNzEvam91cm5hbC5wb25lLjAwMTA2Njc8L2VsZWN0cm9uaWMt
cmVzb3VyY2UtbnVtPjx2b2x1bWU+NTwvdm9sdW1lPjwvcmVjb3JkPjwvQ2l0ZT48Q2l0ZT48QXV0
aG9yPnZhbiBUb25nZXJlbjwvQXV0aG9yPjxZZWFyPjIwMDU8L1llYXI+PElEVGV4dD5GZWNhbCBt
aWNyb2Jpb3RhIGNvbXBvc2l0aW9uIGFuZCBmcmFpbHR5PC9JRFRleHQ+PHJlY29yZD48ZGF0ZXM+
PHB1Yi1kYXRlcz48ZGF0ZT5PY3Q8L2RhdGU+PC9wdWItZGF0ZXM+PHllYXI+MjAwNTwveWVhcj48
L2RhdGVzPjx1cmxzPjxyZWxhdGVkLXVybHM+PHVybD4mbHQ7R28gdG8gSVNJJmd0OzovL1dPUzow
MDAyMzI1MDQwMDAxMDM8L3VybD48L3JlbGF0ZWQtdXJscz48L3VybHM+PGlzYm4+MDA5OS0yMjQw
PC9pc2JuPjx0aXRsZXM+PHRpdGxlPkZlY2FsIG1pY3JvYmlvdGEgY29tcG9zaXRpb24gYW5kIGZy
YWlsdHk8L3RpdGxlPjxzZWNvbmRhcnktdGl0bGU+QXBwbGllZCBhbmQgRW52aXJvbm1lbnRhbCBN
aWNyb2Jpb2xvZ3k8L3NlY29uZGFyeS10aXRsZT48L3RpdGxlcz48cGFnZXM+NjQzOC02NDQyPC9w
YWdlcz48bnVtYmVyPjEwPC9udW1iZXI+PGNvbnRyaWJ1dG9ycz48YXV0aG9ycz48YXV0aG9yPnZh
biBUb25nZXJlbiwgUy4gUC48L2F1dGhvcj48YXV0aG9yPlNsYWV0cywgSi4gUC4gSi48L2F1dGhv
cj48YXV0aG9yPkhhcm1zZW4sIEguIEouIE0uPC9hdXRob3I+PGF1dGhvcj5XZWxsaW5nLCBHLiBX
LjwvYXV0aG9yPjwvYXV0aG9ycz48L2NvbnRyaWJ1dG9ycz48YWRkZWQtZGF0ZSBmb3JtYXQ9InV0
YyI+MTQ3MDA1OTY5OTwvYWRkZWQtZGF0ZT48cmVmLXR5cGUgbmFtZT0iSm91cm5hbCBBcnRpY2xl
Ij4xNzwvcmVmLXR5cGU+PHJlYy1udW1iZXI+NDc4PC9yZWMtbnVtYmVyPjxsYXN0LXVwZGF0ZWQt
ZGF0ZSBmb3JtYXQ9InV0YyI+MTQ3MDA1OTY5OTwvbGFzdC11cGRhdGVkLWRhdGU+PGFjY2Vzc2lv
bi1udW0+V09TOjAwMDIzMjUwNDAwMDEwMzwvYWNjZXNzaW9uLW51bT48ZWxlY3Ryb25pYy1yZXNv
dXJjZS1udW0+MTAuMTEyOC9hZW0uNzEuMTAuNjQzOC02NDQyLjIwMDU8L2VsZWN0cm9uaWMtcmVz
b3VyY2UtbnVtPjx2b2x1bWU+NzE8L3ZvbHVtZT48L3JlY29yZD48L0NpdGU+PC9FbmROb3RlPn==
</w:fldData>
        </w:fldChar>
      </w:r>
      <w:r w:rsidRPr="00376367">
        <w:rPr>
          <w:rFonts w:cs="Times"/>
        </w:rPr>
        <w:instrText xml:space="preserve"> ADDIN EN.CITE.DATA </w:instrText>
      </w:r>
      <w:r w:rsidRPr="00376367">
        <w:rPr>
          <w:rFonts w:cs="Times"/>
        </w:rPr>
      </w:r>
      <w:r w:rsidRPr="00376367">
        <w:rPr>
          <w:rFonts w:cs="Times"/>
        </w:rPr>
        <w:fldChar w:fldCharType="end"/>
      </w:r>
      <w:r w:rsidRPr="00376367">
        <w:rPr>
          <w:rFonts w:cs="Times"/>
        </w:rPr>
      </w:r>
      <w:r w:rsidRPr="00376367">
        <w:rPr>
          <w:rFonts w:cs="Times"/>
        </w:rPr>
        <w:fldChar w:fldCharType="separate"/>
      </w:r>
      <w:r w:rsidRPr="00376367">
        <w:rPr>
          <w:rFonts w:cs="Times"/>
          <w:noProof/>
          <w:vertAlign w:val="superscript"/>
        </w:rPr>
        <w:t>25,26</w:t>
      </w:r>
      <w:r w:rsidRPr="00376367">
        <w:rPr>
          <w:rFonts w:cs="Times"/>
        </w:rPr>
        <w:fldChar w:fldCharType="end"/>
      </w:r>
      <w:r w:rsidRPr="00376367">
        <w:rPr>
          <w:rFonts w:cs="Times"/>
        </w:rPr>
        <w:t xml:space="preserve">. After adjustment for microbial alpha diversity (within sample diversity), three </w:t>
      </w:r>
      <w:r w:rsidRPr="00376367">
        <w:rPr>
          <w:rFonts w:cs="Times"/>
        </w:rPr>
        <w:lastRenderedPageBreak/>
        <w:t xml:space="preserve">microbes, </w:t>
      </w:r>
      <w:proofErr w:type="spellStart"/>
      <w:r w:rsidRPr="00376367">
        <w:rPr>
          <w:rFonts w:cs="Times"/>
          <w:i/>
        </w:rPr>
        <w:t>Eubacterium</w:t>
      </w:r>
      <w:proofErr w:type="spellEnd"/>
      <w:r w:rsidRPr="00376367">
        <w:rPr>
          <w:rFonts w:cs="Times"/>
          <w:i/>
        </w:rPr>
        <w:t xml:space="preserve"> </w:t>
      </w:r>
      <w:proofErr w:type="spellStart"/>
      <w:r w:rsidRPr="00376367">
        <w:rPr>
          <w:rFonts w:cs="Times"/>
          <w:i/>
        </w:rPr>
        <w:t>dolichum</w:t>
      </w:r>
      <w:proofErr w:type="spellEnd"/>
      <w:r w:rsidRPr="00376367">
        <w:rPr>
          <w:rFonts w:cs="Times"/>
        </w:rPr>
        <w:t xml:space="preserve">, </w:t>
      </w:r>
      <w:proofErr w:type="spellStart"/>
      <w:r w:rsidRPr="00376367">
        <w:rPr>
          <w:rFonts w:cs="Times"/>
          <w:i/>
        </w:rPr>
        <w:t>Eggerthella</w:t>
      </w:r>
      <w:proofErr w:type="spellEnd"/>
      <w:r w:rsidRPr="00376367">
        <w:rPr>
          <w:rFonts w:cs="Times"/>
          <w:i/>
        </w:rPr>
        <w:t xml:space="preserve"> </w:t>
      </w:r>
      <w:proofErr w:type="spellStart"/>
      <w:r w:rsidRPr="00376367">
        <w:rPr>
          <w:rFonts w:cs="Times"/>
          <w:i/>
        </w:rPr>
        <w:t>lenta</w:t>
      </w:r>
      <w:proofErr w:type="spellEnd"/>
      <w:r w:rsidRPr="00376367">
        <w:rPr>
          <w:rFonts w:cs="Times"/>
        </w:rPr>
        <w:t xml:space="preserve"> and </w:t>
      </w:r>
      <w:proofErr w:type="spellStart"/>
      <w:r w:rsidRPr="00376367">
        <w:rPr>
          <w:rFonts w:cs="Times"/>
          <w:i/>
        </w:rPr>
        <w:t>Faecalibacterium</w:t>
      </w:r>
      <w:proofErr w:type="spellEnd"/>
      <w:r w:rsidRPr="00376367">
        <w:rPr>
          <w:rFonts w:cs="Times"/>
          <w:i/>
        </w:rPr>
        <w:t xml:space="preserve"> </w:t>
      </w:r>
      <w:proofErr w:type="spellStart"/>
      <w:r w:rsidRPr="00376367">
        <w:rPr>
          <w:rFonts w:cs="Times"/>
          <w:i/>
        </w:rPr>
        <w:t>prausnitzii</w:t>
      </w:r>
      <w:proofErr w:type="spellEnd"/>
      <w:r w:rsidRPr="00376367">
        <w:rPr>
          <w:rFonts w:cs="Times"/>
        </w:rPr>
        <w:t>, remained significantly associated with frailty, independently of PPI and analgesic use (</w:t>
      </w:r>
      <w:r w:rsidRPr="00376367">
        <w:t xml:space="preserve">q = </w:t>
      </w:r>
      <w:r w:rsidRPr="00376367">
        <w:rPr>
          <w:rFonts w:eastAsia="Times New Roman" w:cs="Times New Roman"/>
          <w:color w:val="000000"/>
        </w:rPr>
        <w:t xml:space="preserve">0.013, </w:t>
      </w:r>
      <w:r w:rsidRPr="00376367">
        <w:t xml:space="preserve">q = </w:t>
      </w:r>
      <w:r w:rsidRPr="00376367">
        <w:rPr>
          <w:rFonts w:eastAsia="Times New Roman" w:cs="Times New Roman"/>
          <w:color w:val="000000"/>
        </w:rPr>
        <w:t xml:space="preserve">0.048 &amp; </w:t>
      </w:r>
      <w:r w:rsidRPr="00376367">
        <w:t>q = 0.027 respectively)</w:t>
      </w:r>
      <w:r w:rsidRPr="00376367">
        <w:rPr>
          <w:rFonts w:cs="Times"/>
        </w:rPr>
        <w:t xml:space="preserve">. This finding was replicated within the </w:t>
      </w:r>
      <w:proofErr w:type="spellStart"/>
      <w:r w:rsidRPr="00376367">
        <w:rPr>
          <w:rFonts w:cs="Times"/>
        </w:rPr>
        <w:t>Eldermet</w:t>
      </w:r>
      <w:proofErr w:type="spellEnd"/>
      <w:r w:rsidRPr="00376367">
        <w:rPr>
          <w:rFonts w:cs="Times"/>
        </w:rPr>
        <w:t xml:space="preserve"> cohort, a cohort of frailer individuals in Ireland. These three microbes may make therapeutic targets for reducing the rate of cognitive decline, or they may even be useful as probiotics to help slow down the rate of cognitive decline. This work has been published in </w:t>
      </w:r>
      <w:r w:rsidRPr="00376367">
        <w:rPr>
          <w:rFonts w:cs="Times"/>
          <w:i/>
        </w:rPr>
        <w:t xml:space="preserve">Genome Medicine </w:t>
      </w:r>
      <w:r w:rsidRPr="00376367">
        <w:rPr>
          <w:rFonts w:cs="Times"/>
        </w:rPr>
        <w:t>(see Publications List).</w:t>
      </w:r>
      <w:r w:rsidRPr="00376367">
        <w:rPr>
          <w:u w:val="single"/>
        </w:rPr>
        <w:br/>
      </w:r>
    </w:p>
    <w:p w14:paraId="1A191E7D" w14:textId="77777777" w:rsidR="0085016E" w:rsidRPr="00471071" w:rsidRDefault="0085016E" w:rsidP="0085016E">
      <w:pPr>
        <w:rPr>
          <w:b/>
        </w:rPr>
      </w:pPr>
      <w:r w:rsidRPr="00471071">
        <w:rPr>
          <w:b/>
        </w:rPr>
        <w:t>Microbiome and Musculoskeletal Conditions of Aging</w:t>
      </w:r>
    </w:p>
    <w:p w14:paraId="50B35748" w14:textId="77777777" w:rsidR="0085016E" w:rsidRPr="00376367" w:rsidRDefault="0085016E" w:rsidP="0085016E">
      <w:pPr>
        <w:rPr>
          <w:sz w:val="28"/>
          <w:szCs w:val="28"/>
          <w:u w:val="single"/>
        </w:rPr>
      </w:pPr>
    </w:p>
    <w:p w14:paraId="0B285600" w14:textId="77777777" w:rsidR="0085016E" w:rsidRPr="00376367" w:rsidRDefault="0085016E" w:rsidP="0085016E">
      <w:r w:rsidRPr="00376367">
        <w:t>Recent understanding of the microbiome is highlighting the importance and effect of the human gut flora on the adaptive and innate immune system. A number of autoimmune diseases and inflammatory diseases are now being linked with changes in the human gut microbiome and given the potential therapeutic target that the microbiota presents, this developing knowledge could be vital in providing new treatment options for patients. We outline this recent literature in a review, covering the conditions: Frailty, sarcopenia, osteoporosis and osteoarthritis, rheumatoid arthritis, gout and drug interactions. This work was published in American Society for Bone and Mineral Research (see Publications list).</w:t>
      </w:r>
    </w:p>
    <w:p w14:paraId="2578069C" w14:textId="77777777" w:rsidR="0085016E" w:rsidRPr="00376367" w:rsidRDefault="0085016E" w:rsidP="0085016E"/>
    <w:p w14:paraId="08A24287" w14:textId="77777777" w:rsidR="0085016E" w:rsidRPr="00376367" w:rsidRDefault="0085016E" w:rsidP="0085016E">
      <w:pPr>
        <w:rPr>
          <w:u w:val="single"/>
        </w:rPr>
      </w:pPr>
    </w:p>
    <w:p w14:paraId="53DEDCD4" w14:textId="77777777" w:rsidR="0085016E" w:rsidRPr="0050780C" w:rsidRDefault="0085016E" w:rsidP="0085016E">
      <w:pPr>
        <w:rPr>
          <w:b/>
        </w:rPr>
      </w:pPr>
      <w:r>
        <w:rPr>
          <w:b/>
        </w:rPr>
        <w:t>PUBLICATIONS</w:t>
      </w:r>
    </w:p>
    <w:p w14:paraId="27CA9C2A" w14:textId="77777777" w:rsidR="0085016E" w:rsidRPr="00376367" w:rsidRDefault="0085016E" w:rsidP="0085016E">
      <w:pPr>
        <w:rPr>
          <w:b/>
        </w:rPr>
      </w:pPr>
      <w:r w:rsidRPr="00376367">
        <w:t xml:space="preserve">Beaumont M, Martin T, Spector TD, </w:t>
      </w:r>
      <w:proofErr w:type="spellStart"/>
      <w:r w:rsidRPr="00376367">
        <w:t>Steves</w:t>
      </w:r>
      <w:proofErr w:type="spellEnd"/>
      <w:r w:rsidRPr="00376367">
        <w:t xml:space="preserve"> CJ. (In preparation, 2016) </w:t>
      </w:r>
      <w:r w:rsidRPr="00376367">
        <w:rPr>
          <w:b/>
        </w:rPr>
        <w:t xml:space="preserve">Perspective on faecal sample collection and storage for microbiome studies. </w:t>
      </w:r>
    </w:p>
    <w:p w14:paraId="22D5C75C" w14:textId="77777777" w:rsidR="0085016E" w:rsidRPr="00376367" w:rsidRDefault="0085016E" w:rsidP="0085016E">
      <w:pPr>
        <w:rPr>
          <w:u w:val="single"/>
        </w:rPr>
      </w:pPr>
    </w:p>
    <w:p w14:paraId="7E4DCE90" w14:textId="77777777" w:rsidR="0085016E" w:rsidRPr="00376367" w:rsidRDefault="0085016E" w:rsidP="0085016E">
      <w:pPr>
        <w:rPr>
          <w:rFonts w:cs="Calibri"/>
          <w:i/>
        </w:rPr>
      </w:pPr>
      <w:r w:rsidRPr="00376367">
        <w:rPr>
          <w:rFonts w:cs="Calibri"/>
        </w:rPr>
        <w:t xml:space="preserve">Jackson MA, Bell JT, Spector TD, </w:t>
      </w:r>
      <w:proofErr w:type="spellStart"/>
      <w:r w:rsidRPr="00376367">
        <w:rPr>
          <w:rFonts w:cs="Calibri"/>
        </w:rPr>
        <w:t>Steves</w:t>
      </w:r>
      <w:proofErr w:type="spellEnd"/>
      <w:r w:rsidRPr="00376367">
        <w:rPr>
          <w:rFonts w:cs="Calibri"/>
        </w:rPr>
        <w:t xml:space="preserve"> CJ. (Forthcoming, 2016) </w:t>
      </w:r>
      <w:r w:rsidRPr="00376367">
        <w:rPr>
          <w:rFonts w:cs="Calibri"/>
          <w:b/>
        </w:rPr>
        <w:t xml:space="preserve">A heritability-based comparison of methods used to cluster 16S </w:t>
      </w:r>
      <w:proofErr w:type="spellStart"/>
      <w:r w:rsidRPr="00376367">
        <w:rPr>
          <w:rFonts w:cs="Calibri"/>
          <w:b/>
        </w:rPr>
        <w:t>rRNA</w:t>
      </w:r>
      <w:proofErr w:type="spellEnd"/>
      <w:r w:rsidRPr="00376367">
        <w:rPr>
          <w:rFonts w:cs="Calibri"/>
          <w:b/>
        </w:rPr>
        <w:t xml:space="preserve"> gene sequences into operational taxonomic units.</w:t>
      </w:r>
      <w:r w:rsidRPr="00376367">
        <w:rPr>
          <w:rFonts w:cs="Calibri"/>
        </w:rPr>
        <w:t xml:space="preserve"> </w:t>
      </w:r>
      <w:proofErr w:type="spellStart"/>
      <w:r w:rsidRPr="00376367">
        <w:rPr>
          <w:rFonts w:cs="Calibri"/>
          <w:i/>
        </w:rPr>
        <w:t>PeerJ</w:t>
      </w:r>
      <w:proofErr w:type="spellEnd"/>
    </w:p>
    <w:p w14:paraId="09FA68B8" w14:textId="77777777" w:rsidR="0085016E" w:rsidRPr="00376367" w:rsidRDefault="0085016E" w:rsidP="0085016E">
      <w:pPr>
        <w:rPr>
          <w:rFonts w:cs="Calibri"/>
          <w:i/>
        </w:rPr>
      </w:pPr>
    </w:p>
    <w:p w14:paraId="66901ECD" w14:textId="77777777" w:rsidR="0085016E" w:rsidRPr="00376367" w:rsidRDefault="00D1188A" w:rsidP="0085016E">
      <w:pPr>
        <w:rPr>
          <w:b/>
          <w:bCs/>
          <w:color w:val="343C36"/>
        </w:rPr>
      </w:pPr>
      <w:hyperlink r:id="rId16" w:history="1">
        <w:proofErr w:type="spellStart"/>
        <w:r w:rsidR="0085016E" w:rsidRPr="00376367">
          <w:rPr>
            <w:rStyle w:val="Hyperlink"/>
            <w:color w:val="343C36"/>
          </w:rPr>
          <w:t>Steves</w:t>
        </w:r>
        <w:proofErr w:type="spellEnd"/>
        <w:r w:rsidR="0085016E" w:rsidRPr="00376367">
          <w:rPr>
            <w:rStyle w:val="Hyperlink"/>
            <w:color w:val="343C36"/>
          </w:rPr>
          <w:t xml:space="preserve"> CJ</w:t>
        </w:r>
      </w:hyperlink>
      <w:r w:rsidR="0085016E" w:rsidRPr="00376367">
        <w:rPr>
          <w:color w:val="343C36"/>
        </w:rPr>
        <w:t>, </w:t>
      </w:r>
      <w:hyperlink r:id="rId17" w:history="1">
        <w:r w:rsidR="0085016E" w:rsidRPr="00376367">
          <w:rPr>
            <w:rStyle w:val="Hyperlink"/>
            <w:color w:val="343C36"/>
          </w:rPr>
          <w:t>Bird S</w:t>
        </w:r>
      </w:hyperlink>
      <w:r w:rsidR="0085016E" w:rsidRPr="00376367">
        <w:rPr>
          <w:color w:val="343C36"/>
        </w:rPr>
        <w:t>, </w:t>
      </w:r>
      <w:hyperlink r:id="rId18" w:history="1">
        <w:r w:rsidR="0085016E" w:rsidRPr="00376367">
          <w:rPr>
            <w:rStyle w:val="Hyperlink"/>
            <w:color w:val="343C36"/>
          </w:rPr>
          <w:t>Williams FM</w:t>
        </w:r>
      </w:hyperlink>
      <w:r w:rsidR="0085016E" w:rsidRPr="00376367">
        <w:rPr>
          <w:color w:val="343C36"/>
        </w:rPr>
        <w:t>, </w:t>
      </w:r>
      <w:hyperlink r:id="rId19" w:history="1">
        <w:r w:rsidR="0085016E" w:rsidRPr="00376367">
          <w:rPr>
            <w:rStyle w:val="Hyperlink"/>
            <w:color w:val="343C36"/>
          </w:rPr>
          <w:t>Spector TD</w:t>
        </w:r>
      </w:hyperlink>
      <w:r w:rsidR="0085016E" w:rsidRPr="00376367">
        <w:rPr>
          <w:color w:val="343C36"/>
          <w:vertAlign w:val="superscript"/>
        </w:rPr>
        <w:t xml:space="preserve">. </w:t>
      </w:r>
      <w:r w:rsidR="0085016E" w:rsidRPr="00376367">
        <w:rPr>
          <w:color w:val="343C36"/>
        </w:rPr>
        <w:t xml:space="preserve">(2016) </w:t>
      </w:r>
      <w:r w:rsidR="0085016E" w:rsidRPr="00376367">
        <w:rPr>
          <w:b/>
          <w:bCs/>
          <w:color w:val="343C36"/>
        </w:rPr>
        <w:t xml:space="preserve">The Microbiome and Musculoskeletal Conditions of Aging: A Review of Evidence for Impact and Potential Therapeutics. </w:t>
      </w:r>
      <w:hyperlink r:id="rId20" w:tooltip="Journal of bone and mineral research : the official journal of the American Society for Bone and Mineral Research." w:history="1">
        <w:r w:rsidR="0085016E" w:rsidRPr="00376367">
          <w:rPr>
            <w:rStyle w:val="Hyperlink"/>
            <w:i/>
            <w:color w:val="343C36"/>
          </w:rPr>
          <w:t>J Bone Miner Res.</w:t>
        </w:r>
      </w:hyperlink>
    </w:p>
    <w:p w14:paraId="41FA9502" w14:textId="77777777" w:rsidR="0085016E" w:rsidRPr="00376367" w:rsidRDefault="0085016E" w:rsidP="0085016E">
      <w:pPr>
        <w:rPr>
          <w:color w:val="343C36"/>
        </w:rPr>
      </w:pPr>
    </w:p>
    <w:p w14:paraId="45335534" w14:textId="77777777" w:rsidR="0085016E" w:rsidRPr="00376367" w:rsidRDefault="0085016E" w:rsidP="0085016E">
      <w:pPr>
        <w:rPr>
          <w:u w:val="single"/>
        </w:rPr>
      </w:pPr>
      <w:r w:rsidRPr="00376367">
        <w:rPr>
          <w:noProof/>
        </w:rPr>
        <w:t xml:space="preserve">Jackson MA, Goodrich JK, Maxan ME, Freedberg DE, Abrams JA, Poole AC et al. (2015). </w:t>
      </w:r>
      <w:r w:rsidRPr="00376367">
        <w:rPr>
          <w:b/>
          <w:noProof/>
        </w:rPr>
        <w:t>Proton pump inhibitors alter the composition of the gut microbiota</w:t>
      </w:r>
      <w:r w:rsidRPr="00376367">
        <w:rPr>
          <w:noProof/>
        </w:rPr>
        <w:t xml:space="preserve">. </w:t>
      </w:r>
      <w:r w:rsidRPr="00376367">
        <w:rPr>
          <w:i/>
          <w:noProof/>
        </w:rPr>
        <w:t>Gut</w:t>
      </w:r>
      <w:r w:rsidRPr="00376367">
        <w:rPr>
          <w:noProof/>
        </w:rPr>
        <w:br/>
      </w:r>
    </w:p>
    <w:p w14:paraId="5D587FCF" w14:textId="77777777" w:rsidR="0085016E" w:rsidRPr="00376367" w:rsidRDefault="0085016E" w:rsidP="0085016E">
      <w:pPr>
        <w:pStyle w:val="EndNoteBibliography"/>
        <w:rPr>
          <w:rFonts w:asciiTheme="majorHAnsi" w:hAnsiTheme="majorHAnsi"/>
          <w:noProof/>
        </w:rPr>
      </w:pPr>
      <w:r w:rsidRPr="00376367">
        <w:rPr>
          <w:rFonts w:asciiTheme="majorHAnsi" w:hAnsiTheme="majorHAnsi"/>
          <w:noProof/>
        </w:rPr>
        <w:t xml:space="preserve">Jackson MA, Jeffery IB, Beaumont M, Bell JT, Clark AG, Ley RE et al. (2016). </w:t>
      </w:r>
      <w:r w:rsidRPr="00376367">
        <w:rPr>
          <w:rFonts w:asciiTheme="majorHAnsi" w:hAnsiTheme="majorHAnsi"/>
          <w:b/>
          <w:noProof/>
        </w:rPr>
        <w:t>Signatures of early frailty in the gut microbiota.</w:t>
      </w:r>
      <w:r w:rsidRPr="00376367">
        <w:rPr>
          <w:rFonts w:asciiTheme="majorHAnsi" w:hAnsiTheme="majorHAnsi"/>
          <w:noProof/>
        </w:rPr>
        <w:t xml:space="preserve"> </w:t>
      </w:r>
      <w:r w:rsidRPr="00376367">
        <w:rPr>
          <w:rFonts w:asciiTheme="majorHAnsi" w:hAnsiTheme="majorHAnsi"/>
          <w:i/>
          <w:noProof/>
        </w:rPr>
        <w:t>Genome medicine, 8</w:t>
      </w:r>
      <w:r w:rsidRPr="00376367">
        <w:rPr>
          <w:rFonts w:asciiTheme="majorHAnsi" w:hAnsiTheme="majorHAnsi"/>
          <w:noProof/>
        </w:rPr>
        <w:t>(1), 8-8.</w:t>
      </w:r>
    </w:p>
    <w:p w14:paraId="272C12D3" w14:textId="77777777" w:rsidR="0085016E" w:rsidRPr="00376367" w:rsidRDefault="0085016E" w:rsidP="0085016E">
      <w:pPr>
        <w:rPr>
          <w:u w:val="single"/>
        </w:rPr>
      </w:pPr>
    </w:p>
    <w:p w14:paraId="60DAEE55" w14:textId="77777777" w:rsidR="0085016E" w:rsidRPr="005D49A4" w:rsidRDefault="0085016E" w:rsidP="0085016E">
      <w:pPr>
        <w:rPr>
          <w:b/>
        </w:rPr>
      </w:pPr>
      <w:r w:rsidRPr="005D49A4">
        <w:rPr>
          <w:b/>
        </w:rPr>
        <w:t>References</w:t>
      </w:r>
    </w:p>
    <w:p w14:paraId="49F6303C" w14:textId="77777777" w:rsidR="0085016E" w:rsidRPr="00376367" w:rsidRDefault="0085016E" w:rsidP="0085016E"/>
    <w:p w14:paraId="04A54338"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rPr>
        <w:fldChar w:fldCharType="begin"/>
      </w:r>
      <w:r w:rsidRPr="00376367">
        <w:rPr>
          <w:rFonts w:asciiTheme="majorHAnsi" w:hAnsiTheme="majorHAnsi"/>
        </w:rPr>
        <w:instrText xml:space="preserve"> ADDIN EN.REFLIST </w:instrText>
      </w:r>
      <w:r w:rsidRPr="00376367">
        <w:rPr>
          <w:rFonts w:asciiTheme="majorHAnsi" w:hAnsiTheme="majorHAnsi"/>
        </w:rPr>
        <w:fldChar w:fldCharType="separate"/>
      </w:r>
      <w:r w:rsidRPr="00376367">
        <w:rPr>
          <w:rFonts w:asciiTheme="majorHAnsi" w:hAnsiTheme="majorHAnsi"/>
          <w:noProof/>
        </w:rPr>
        <w:t>1</w:t>
      </w:r>
      <w:r w:rsidRPr="00376367">
        <w:rPr>
          <w:rFonts w:asciiTheme="majorHAnsi" w:hAnsiTheme="majorHAnsi"/>
          <w:noProof/>
        </w:rPr>
        <w:tab/>
        <w:t>Gill, S. R.</w:t>
      </w:r>
      <w:r w:rsidRPr="00376367">
        <w:rPr>
          <w:rFonts w:asciiTheme="majorHAnsi" w:hAnsiTheme="majorHAnsi"/>
          <w:i/>
          <w:noProof/>
        </w:rPr>
        <w:t xml:space="preserve"> et al.</w:t>
      </w:r>
      <w:r w:rsidRPr="00376367">
        <w:rPr>
          <w:rFonts w:asciiTheme="majorHAnsi" w:hAnsiTheme="majorHAnsi"/>
          <w:noProof/>
        </w:rPr>
        <w:t xml:space="preserve"> Metagenomic analysis of the human distal gut microbiome. </w:t>
      </w:r>
      <w:r w:rsidRPr="00376367">
        <w:rPr>
          <w:rFonts w:asciiTheme="majorHAnsi" w:hAnsiTheme="majorHAnsi"/>
          <w:i/>
          <w:noProof/>
        </w:rPr>
        <w:t>Science</w:t>
      </w:r>
      <w:r w:rsidRPr="00376367">
        <w:rPr>
          <w:rFonts w:asciiTheme="majorHAnsi" w:hAnsiTheme="majorHAnsi"/>
          <w:noProof/>
        </w:rPr>
        <w:t xml:space="preserve"> </w:t>
      </w:r>
      <w:r w:rsidRPr="00376367">
        <w:rPr>
          <w:rFonts w:asciiTheme="majorHAnsi" w:hAnsiTheme="majorHAnsi"/>
          <w:b/>
          <w:noProof/>
        </w:rPr>
        <w:t>312</w:t>
      </w:r>
      <w:r w:rsidRPr="00376367">
        <w:rPr>
          <w:rFonts w:asciiTheme="majorHAnsi" w:hAnsiTheme="majorHAnsi"/>
          <w:noProof/>
        </w:rPr>
        <w:t>, 1355-1359, doi:312/5778/1355 [pii]</w:t>
      </w:r>
      <w:r>
        <w:rPr>
          <w:rFonts w:asciiTheme="majorHAnsi" w:hAnsiTheme="majorHAnsi"/>
          <w:noProof/>
        </w:rPr>
        <w:t xml:space="preserve"> </w:t>
      </w:r>
      <w:r w:rsidRPr="00376367">
        <w:rPr>
          <w:rFonts w:asciiTheme="majorHAnsi" w:hAnsiTheme="majorHAnsi"/>
          <w:noProof/>
        </w:rPr>
        <w:t>10.1126/science.1124234 (2006).</w:t>
      </w:r>
    </w:p>
    <w:p w14:paraId="53107184"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w:t>
      </w:r>
      <w:r w:rsidRPr="00376367">
        <w:rPr>
          <w:rFonts w:asciiTheme="majorHAnsi" w:hAnsiTheme="majorHAnsi"/>
          <w:noProof/>
        </w:rPr>
        <w:tab/>
        <w:t>Qin, J.</w:t>
      </w:r>
      <w:r w:rsidRPr="00376367">
        <w:rPr>
          <w:rFonts w:asciiTheme="majorHAnsi" w:hAnsiTheme="majorHAnsi"/>
          <w:i/>
          <w:noProof/>
        </w:rPr>
        <w:t xml:space="preserve"> et al.</w:t>
      </w:r>
      <w:r w:rsidRPr="00376367">
        <w:rPr>
          <w:rFonts w:asciiTheme="majorHAnsi" w:hAnsiTheme="majorHAnsi"/>
          <w:noProof/>
        </w:rPr>
        <w:t xml:space="preserve"> A human gut microbial gene catalogue established by metagenomic sequencing. </w:t>
      </w:r>
      <w:r w:rsidRPr="00376367">
        <w:rPr>
          <w:rFonts w:asciiTheme="majorHAnsi" w:hAnsiTheme="majorHAnsi"/>
          <w:i/>
          <w:noProof/>
        </w:rPr>
        <w:t>Nature</w:t>
      </w:r>
      <w:r w:rsidRPr="00376367">
        <w:rPr>
          <w:rFonts w:asciiTheme="majorHAnsi" w:hAnsiTheme="majorHAnsi"/>
          <w:noProof/>
        </w:rPr>
        <w:t xml:space="preserve"> </w:t>
      </w:r>
      <w:r w:rsidRPr="00376367">
        <w:rPr>
          <w:rFonts w:asciiTheme="majorHAnsi" w:hAnsiTheme="majorHAnsi"/>
          <w:b/>
          <w:noProof/>
        </w:rPr>
        <w:t>464</w:t>
      </w:r>
      <w:r w:rsidRPr="00376367">
        <w:rPr>
          <w:rFonts w:asciiTheme="majorHAnsi" w:hAnsiTheme="majorHAnsi"/>
          <w:noProof/>
        </w:rPr>
        <w:t>, 59-65, doi:10.1038/nature08821</w:t>
      </w:r>
      <w:r>
        <w:rPr>
          <w:rFonts w:asciiTheme="majorHAnsi" w:hAnsiTheme="majorHAnsi"/>
          <w:noProof/>
        </w:rPr>
        <w:t xml:space="preserve"> </w:t>
      </w:r>
      <w:r w:rsidRPr="00376367">
        <w:rPr>
          <w:rFonts w:asciiTheme="majorHAnsi" w:hAnsiTheme="majorHAnsi"/>
          <w:noProof/>
        </w:rPr>
        <w:t>nature08821 [pii] (2010).</w:t>
      </w:r>
    </w:p>
    <w:p w14:paraId="38DFBB4E"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w:t>
      </w:r>
      <w:r w:rsidRPr="00376367">
        <w:rPr>
          <w:rFonts w:asciiTheme="majorHAnsi" w:hAnsiTheme="majorHAnsi"/>
          <w:noProof/>
        </w:rPr>
        <w:tab/>
        <w:t>Fierer, N.</w:t>
      </w:r>
      <w:r w:rsidRPr="00376367">
        <w:rPr>
          <w:rFonts w:asciiTheme="majorHAnsi" w:hAnsiTheme="majorHAnsi"/>
          <w:i/>
          <w:noProof/>
        </w:rPr>
        <w:t xml:space="preserve"> et al.</w:t>
      </w:r>
      <w:r w:rsidRPr="00376367">
        <w:rPr>
          <w:rFonts w:asciiTheme="majorHAnsi" w:hAnsiTheme="majorHAnsi"/>
          <w:noProof/>
        </w:rPr>
        <w:t xml:space="preserve"> Forensic identification using skin bacterial communities. </w:t>
      </w:r>
      <w:r w:rsidRPr="00376367">
        <w:rPr>
          <w:rFonts w:asciiTheme="majorHAnsi" w:hAnsiTheme="majorHAnsi"/>
          <w:i/>
          <w:noProof/>
        </w:rPr>
        <w:t>Proceedings of the National Academy of Sciences of the United States of America</w:t>
      </w:r>
      <w:r w:rsidRPr="00376367">
        <w:rPr>
          <w:rFonts w:asciiTheme="majorHAnsi" w:hAnsiTheme="majorHAnsi"/>
          <w:noProof/>
        </w:rPr>
        <w:t xml:space="preserve"> </w:t>
      </w:r>
      <w:r w:rsidRPr="00376367">
        <w:rPr>
          <w:rFonts w:asciiTheme="majorHAnsi" w:hAnsiTheme="majorHAnsi"/>
          <w:b/>
          <w:noProof/>
        </w:rPr>
        <w:t>107</w:t>
      </w:r>
      <w:r w:rsidRPr="00376367">
        <w:rPr>
          <w:rFonts w:asciiTheme="majorHAnsi" w:hAnsiTheme="majorHAnsi"/>
          <w:noProof/>
        </w:rPr>
        <w:t>, 6477-6481, doi:10.1073/pnas.1000162107 (2010).</w:t>
      </w:r>
    </w:p>
    <w:p w14:paraId="7A217DD1"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4</w:t>
      </w:r>
      <w:r w:rsidRPr="00376367">
        <w:rPr>
          <w:rFonts w:asciiTheme="majorHAnsi" w:hAnsiTheme="majorHAnsi"/>
          <w:noProof/>
        </w:rPr>
        <w:tab/>
        <w:t>Petschow, B.</w:t>
      </w:r>
      <w:r w:rsidRPr="00376367">
        <w:rPr>
          <w:rFonts w:asciiTheme="majorHAnsi" w:hAnsiTheme="majorHAnsi"/>
          <w:i/>
          <w:noProof/>
        </w:rPr>
        <w:t xml:space="preserve"> et al.</w:t>
      </w:r>
      <w:r w:rsidRPr="00376367">
        <w:rPr>
          <w:rFonts w:asciiTheme="majorHAnsi" w:hAnsiTheme="majorHAnsi"/>
          <w:noProof/>
        </w:rPr>
        <w:t xml:space="preserve"> Probiotics, prebiotics, and the host microbiome: the science of translation. </w:t>
      </w:r>
      <w:r w:rsidRPr="00376367">
        <w:rPr>
          <w:rFonts w:asciiTheme="majorHAnsi" w:hAnsiTheme="majorHAnsi"/>
          <w:i/>
          <w:noProof/>
        </w:rPr>
        <w:t>Annals Reports</w:t>
      </w:r>
      <w:r w:rsidRPr="00376367">
        <w:rPr>
          <w:rFonts w:asciiTheme="majorHAnsi" w:hAnsiTheme="majorHAnsi"/>
          <w:noProof/>
        </w:rPr>
        <w:t xml:space="preserve"> </w:t>
      </w:r>
      <w:r w:rsidRPr="00376367">
        <w:rPr>
          <w:rFonts w:asciiTheme="majorHAnsi" w:hAnsiTheme="majorHAnsi"/>
          <w:b/>
          <w:noProof/>
        </w:rPr>
        <w:t>1306</w:t>
      </w:r>
      <w:r w:rsidRPr="00376367">
        <w:rPr>
          <w:rFonts w:asciiTheme="majorHAnsi" w:hAnsiTheme="majorHAnsi"/>
          <w:noProof/>
        </w:rPr>
        <w:t>, 1-17, doi:10.1111/nyas.12303 (2013).</w:t>
      </w:r>
    </w:p>
    <w:p w14:paraId="71E4BD00"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5</w:t>
      </w:r>
      <w:r w:rsidRPr="00376367">
        <w:rPr>
          <w:rFonts w:asciiTheme="majorHAnsi" w:hAnsiTheme="majorHAnsi"/>
          <w:noProof/>
        </w:rPr>
        <w:tab/>
        <w:t>Rajilic-Stojanovic, M.</w:t>
      </w:r>
      <w:r w:rsidRPr="00376367">
        <w:rPr>
          <w:rFonts w:asciiTheme="majorHAnsi" w:hAnsiTheme="majorHAnsi"/>
          <w:i/>
          <w:noProof/>
        </w:rPr>
        <w:t xml:space="preserve"> et al.</w:t>
      </w:r>
      <w:r w:rsidRPr="00376367">
        <w:rPr>
          <w:rFonts w:asciiTheme="majorHAnsi" w:hAnsiTheme="majorHAnsi"/>
          <w:noProof/>
        </w:rPr>
        <w:t xml:space="preserve"> Development and application of the human intestinal tract chip, a phylogenetic microarray: analysis of universally conserved phylotypes in the abundant microbiota of young and elderly adults. </w:t>
      </w:r>
      <w:r w:rsidRPr="00376367">
        <w:rPr>
          <w:rFonts w:asciiTheme="majorHAnsi" w:hAnsiTheme="majorHAnsi"/>
          <w:i/>
          <w:noProof/>
        </w:rPr>
        <w:t>Environ Microbiol</w:t>
      </w:r>
      <w:r w:rsidRPr="00376367">
        <w:rPr>
          <w:rFonts w:asciiTheme="majorHAnsi" w:hAnsiTheme="majorHAnsi"/>
          <w:noProof/>
        </w:rPr>
        <w:t xml:space="preserve"> </w:t>
      </w:r>
      <w:r w:rsidRPr="00376367">
        <w:rPr>
          <w:rFonts w:asciiTheme="majorHAnsi" w:hAnsiTheme="majorHAnsi"/>
          <w:b/>
          <w:noProof/>
        </w:rPr>
        <w:t>11</w:t>
      </w:r>
      <w:r w:rsidRPr="00376367">
        <w:rPr>
          <w:rFonts w:asciiTheme="majorHAnsi" w:hAnsiTheme="majorHAnsi"/>
          <w:noProof/>
        </w:rPr>
        <w:t>, 1736-1751, doi:10.1111/j.1462-2920.2009.01900.x</w:t>
      </w:r>
      <w:r>
        <w:rPr>
          <w:rFonts w:asciiTheme="majorHAnsi" w:hAnsiTheme="majorHAnsi"/>
          <w:noProof/>
        </w:rPr>
        <w:t xml:space="preserve"> </w:t>
      </w:r>
      <w:r w:rsidRPr="00376367">
        <w:rPr>
          <w:rFonts w:asciiTheme="majorHAnsi" w:hAnsiTheme="majorHAnsi"/>
          <w:noProof/>
        </w:rPr>
        <w:t>EMI1900 [pii] (2009).</w:t>
      </w:r>
    </w:p>
    <w:p w14:paraId="6F338F6D"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6</w:t>
      </w:r>
      <w:r w:rsidRPr="00376367">
        <w:rPr>
          <w:rFonts w:asciiTheme="majorHAnsi" w:hAnsiTheme="majorHAnsi"/>
          <w:noProof/>
        </w:rPr>
        <w:tab/>
        <w:t>Claesson, M. J.</w:t>
      </w:r>
      <w:r w:rsidRPr="00376367">
        <w:rPr>
          <w:rFonts w:asciiTheme="majorHAnsi" w:hAnsiTheme="majorHAnsi"/>
          <w:i/>
          <w:noProof/>
        </w:rPr>
        <w:t xml:space="preserve"> et al.</w:t>
      </w:r>
      <w:r w:rsidRPr="00376367">
        <w:rPr>
          <w:rFonts w:asciiTheme="majorHAnsi" w:hAnsiTheme="majorHAnsi"/>
          <w:noProof/>
        </w:rPr>
        <w:t xml:space="preserve"> Gut microbiota composition correlates with diet and health in the elderly. </w:t>
      </w:r>
      <w:r w:rsidRPr="00376367">
        <w:rPr>
          <w:rFonts w:asciiTheme="majorHAnsi" w:hAnsiTheme="majorHAnsi"/>
          <w:i/>
          <w:noProof/>
        </w:rPr>
        <w:t>Nature</w:t>
      </w:r>
      <w:r w:rsidRPr="00376367">
        <w:rPr>
          <w:rFonts w:asciiTheme="majorHAnsi" w:hAnsiTheme="majorHAnsi"/>
          <w:noProof/>
        </w:rPr>
        <w:t xml:space="preserve"> </w:t>
      </w:r>
      <w:r w:rsidRPr="00376367">
        <w:rPr>
          <w:rFonts w:asciiTheme="majorHAnsi" w:hAnsiTheme="majorHAnsi"/>
          <w:b/>
          <w:noProof/>
        </w:rPr>
        <w:t>488</w:t>
      </w:r>
      <w:r w:rsidRPr="00376367">
        <w:rPr>
          <w:rFonts w:asciiTheme="majorHAnsi" w:hAnsiTheme="majorHAnsi"/>
          <w:noProof/>
        </w:rPr>
        <w:t>, 178-184, doi:10.1038/nature11319</w:t>
      </w:r>
      <w:r>
        <w:rPr>
          <w:rFonts w:asciiTheme="majorHAnsi" w:hAnsiTheme="majorHAnsi"/>
          <w:noProof/>
        </w:rPr>
        <w:t xml:space="preserve"> </w:t>
      </w:r>
      <w:r w:rsidRPr="00376367">
        <w:rPr>
          <w:rFonts w:asciiTheme="majorHAnsi" w:hAnsiTheme="majorHAnsi"/>
          <w:noProof/>
        </w:rPr>
        <w:t>nature11319 [pii] (2012).</w:t>
      </w:r>
    </w:p>
    <w:p w14:paraId="28122E21"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lastRenderedPageBreak/>
        <w:t>7</w:t>
      </w:r>
      <w:r w:rsidRPr="00376367">
        <w:rPr>
          <w:rFonts w:asciiTheme="majorHAnsi" w:hAnsiTheme="majorHAnsi"/>
          <w:noProof/>
        </w:rPr>
        <w:tab/>
        <w:t xml:space="preserve">Macpherson, A. J. &amp; Harris, N. L. Interactions between commensal intestinal bacteria and the immune system. </w:t>
      </w:r>
      <w:r w:rsidRPr="00376367">
        <w:rPr>
          <w:rFonts w:asciiTheme="majorHAnsi" w:hAnsiTheme="majorHAnsi"/>
          <w:i/>
          <w:noProof/>
        </w:rPr>
        <w:t>Nat Rev Immunol</w:t>
      </w:r>
      <w:r w:rsidRPr="00376367">
        <w:rPr>
          <w:rFonts w:asciiTheme="majorHAnsi" w:hAnsiTheme="majorHAnsi"/>
          <w:noProof/>
        </w:rPr>
        <w:t xml:space="preserve"> </w:t>
      </w:r>
      <w:r w:rsidRPr="00376367">
        <w:rPr>
          <w:rFonts w:asciiTheme="majorHAnsi" w:hAnsiTheme="majorHAnsi"/>
          <w:b/>
          <w:noProof/>
        </w:rPr>
        <w:t>4</w:t>
      </w:r>
      <w:r w:rsidRPr="00376367">
        <w:rPr>
          <w:rFonts w:asciiTheme="majorHAnsi" w:hAnsiTheme="majorHAnsi"/>
          <w:noProof/>
        </w:rPr>
        <w:t>, 478-485, doi:10.1038/nri1373</w:t>
      </w:r>
      <w:r>
        <w:rPr>
          <w:rFonts w:asciiTheme="majorHAnsi" w:hAnsiTheme="majorHAnsi"/>
          <w:noProof/>
        </w:rPr>
        <w:t xml:space="preserve"> </w:t>
      </w:r>
      <w:r w:rsidRPr="00376367">
        <w:rPr>
          <w:rFonts w:asciiTheme="majorHAnsi" w:hAnsiTheme="majorHAnsi"/>
          <w:noProof/>
        </w:rPr>
        <w:t>nri1373 [pii] (2004).</w:t>
      </w:r>
    </w:p>
    <w:p w14:paraId="5C806042"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8</w:t>
      </w:r>
      <w:r w:rsidRPr="00376367">
        <w:rPr>
          <w:rFonts w:asciiTheme="majorHAnsi" w:hAnsiTheme="majorHAnsi"/>
          <w:noProof/>
        </w:rPr>
        <w:tab/>
        <w:t>Petschow, B.</w:t>
      </w:r>
      <w:r w:rsidRPr="00376367">
        <w:rPr>
          <w:rFonts w:asciiTheme="majorHAnsi" w:hAnsiTheme="majorHAnsi"/>
          <w:i/>
          <w:noProof/>
        </w:rPr>
        <w:t xml:space="preserve"> et al.</w:t>
      </w:r>
      <w:r w:rsidRPr="00376367">
        <w:rPr>
          <w:rFonts w:asciiTheme="majorHAnsi" w:hAnsiTheme="majorHAnsi"/>
          <w:noProof/>
        </w:rPr>
        <w:t xml:space="preserve"> Probiotics, prebiotics, and the host microbiome: the science of translation. </w:t>
      </w:r>
      <w:r w:rsidRPr="00376367">
        <w:rPr>
          <w:rFonts w:asciiTheme="majorHAnsi" w:hAnsiTheme="majorHAnsi"/>
          <w:i/>
          <w:noProof/>
        </w:rPr>
        <w:t>Ann N Y Acad Sci</w:t>
      </w:r>
      <w:r w:rsidRPr="00376367">
        <w:rPr>
          <w:rFonts w:asciiTheme="majorHAnsi" w:hAnsiTheme="majorHAnsi"/>
          <w:noProof/>
        </w:rPr>
        <w:t xml:space="preserve"> </w:t>
      </w:r>
      <w:r w:rsidRPr="00376367">
        <w:rPr>
          <w:rFonts w:asciiTheme="majorHAnsi" w:hAnsiTheme="majorHAnsi"/>
          <w:b/>
          <w:noProof/>
        </w:rPr>
        <w:t>1306</w:t>
      </w:r>
      <w:r w:rsidRPr="00376367">
        <w:rPr>
          <w:rFonts w:asciiTheme="majorHAnsi" w:hAnsiTheme="majorHAnsi"/>
          <w:noProof/>
        </w:rPr>
        <w:t>, 1-17, doi:10.1111/nyas.12303 (2013).</w:t>
      </w:r>
    </w:p>
    <w:p w14:paraId="43F9ADA0"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9</w:t>
      </w:r>
      <w:r w:rsidRPr="00376367">
        <w:rPr>
          <w:rFonts w:asciiTheme="majorHAnsi" w:hAnsiTheme="majorHAnsi"/>
          <w:noProof/>
        </w:rPr>
        <w:tab/>
        <w:t xml:space="preserve">Ley, R. E. Obesity and the human microbiome. </w:t>
      </w:r>
      <w:r w:rsidRPr="00376367">
        <w:rPr>
          <w:rFonts w:asciiTheme="majorHAnsi" w:hAnsiTheme="majorHAnsi"/>
          <w:i/>
          <w:noProof/>
        </w:rPr>
        <w:t>Curr Opin Gastroenterol</w:t>
      </w:r>
      <w:r w:rsidRPr="00376367">
        <w:rPr>
          <w:rFonts w:asciiTheme="majorHAnsi" w:hAnsiTheme="majorHAnsi"/>
          <w:noProof/>
        </w:rPr>
        <w:t xml:space="preserve"> </w:t>
      </w:r>
      <w:r w:rsidRPr="00376367">
        <w:rPr>
          <w:rFonts w:asciiTheme="majorHAnsi" w:hAnsiTheme="majorHAnsi"/>
          <w:b/>
          <w:noProof/>
        </w:rPr>
        <w:t>26</w:t>
      </w:r>
      <w:r w:rsidRPr="00376367">
        <w:rPr>
          <w:rFonts w:asciiTheme="majorHAnsi" w:hAnsiTheme="majorHAnsi"/>
          <w:noProof/>
        </w:rPr>
        <w:t>, 5-11, doi:10.1097/MOG.0b013e328333d751 (2010).</w:t>
      </w:r>
    </w:p>
    <w:p w14:paraId="5C86B14F"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0</w:t>
      </w:r>
      <w:r w:rsidRPr="00376367">
        <w:rPr>
          <w:rFonts w:asciiTheme="majorHAnsi" w:hAnsiTheme="majorHAnsi"/>
          <w:noProof/>
        </w:rPr>
        <w:tab/>
        <w:t>Vrieze, A.</w:t>
      </w:r>
      <w:r w:rsidRPr="00376367">
        <w:rPr>
          <w:rFonts w:asciiTheme="majorHAnsi" w:hAnsiTheme="majorHAnsi"/>
          <w:i/>
          <w:noProof/>
        </w:rPr>
        <w:t xml:space="preserve"> et al.</w:t>
      </w:r>
      <w:r w:rsidRPr="00376367">
        <w:rPr>
          <w:rFonts w:asciiTheme="majorHAnsi" w:hAnsiTheme="majorHAnsi"/>
          <w:noProof/>
        </w:rPr>
        <w:t xml:space="preserve"> Transfer of intestinal microbiota from lean donors increases insulin sensitivity in individuals with metabolic syndrome. </w:t>
      </w:r>
      <w:r w:rsidRPr="00376367">
        <w:rPr>
          <w:rFonts w:asciiTheme="majorHAnsi" w:hAnsiTheme="majorHAnsi"/>
          <w:i/>
          <w:noProof/>
        </w:rPr>
        <w:t>Gastroenterology</w:t>
      </w:r>
      <w:r w:rsidRPr="00376367">
        <w:rPr>
          <w:rFonts w:asciiTheme="majorHAnsi" w:hAnsiTheme="majorHAnsi"/>
          <w:noProof/>
        </w:rPr>
        <w:t xml:space="preserve"> </w:t>
      </w:r>
      <w:r w:rsidRPr="00376367">
        <w:rPr>
          <w:rFonts w:asciiTheme="majorHAnsi" w:hAnsiTheme="majorHAnsi"/>
          <w:b/>
          <w:noProof/>
        </w:rPr>
        <w:t>143</w:t>
      </w:r>
      <w:r w:rsidRPr="00376367">
        <w:rPr>
          <w:rFonts w:asciiTheme="majorHAnsi" w:hAnsiTheme="majorHAnsi"/>
          <w:noProof/>
        </w:rPr>
        <w:t>, 913-916 e917, doi:10.1053/j.gastro.2012.06.031</w:t>
      </w:r>
      <w:r>
        <w:rPr>
          <w:rFonts w:asciiTheme="majorHAnsi" w:hAnsiTheme="majorHAnsi"/>
          <w:noProof/>
        </w:rPr>
        <w:t xml:space="preserve"> </w:t>
      </w:r>
      <w:r w:rsidRPr="00376367">
        <w:rPr>
          <w:rFonts w:asciiTheme="majorHAnsi" w:hAnsiTheme="majorHAnsi"/>
          <w:noProof/>
        </w:rPr>
        <w:t>S0016-5085(12)00892-X [pii] (2012).</w:t>
      </w:r>
    </w:p>
    <w:p w14:paraId="364D09E7"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1</w:t>
      </w:r>
      <w:r w:rsidRPr="00376367">
        <w:rPr>
          <w:rFonts w:asciiTheme="majorHAnsi" w:hAnsiTheme="majorHAnsi"/>
          <w:noProof/>
        </w:rPr>
        <w:tab/>
        <w:t>Ridaura, V. K.</w:t>
      </w:r>
      <w:r w:rsidRPr="00376367">
        <w:rPr>
          <w:rFonts w:asciiTheme="majorHAnsi" w:hAnsiTheme="majorHAnsi"/>
          <w:i/>
          <w:noProof/>
        </w:rPr>
        <w:t xml:space="preserve"> et al.</w:t>
      </w:r>
      <w:r w:rsidRPr="00376367">
        <w:rPr>
          <w:rFonts w:asciiTheme="majorHAnsi" w:hAnsiTheme="majorHAnsi"/>
          <w:noProof/>
        </w:rPr>
        <w:t xml:space="preserve"> Gut microbiota from twins discordant for obesity modulate metabolism in mice. </w:t>
      </w:r>
      <w:r w:rsidRPr="00376367">
        <w:rPr>
          <w:rFonts w:asciiTheme="majorHAnsi" w:hAnsiTheme="majorHAnsi"/>
          <w:i/>
          <w:noProof/>
        </w:rPr>
        <w:t>Science</w:t>
      </w:r>
      <w:r w:rsidRPr="00376367">
        <w:rPr>
          <w:rFonts w:asciiTheme="majorHAnsi" w:hAnsiTheme="majorHAnsi"/>
          <w:noProof/>
        </w:rPr>
        <w:t xml:space="preserve"> </w:t>
      </w:r>
      <w:r w:rsidRPr="00376367">
        <w:rPr>
          <w:rFonts w:asciiTheme="majorHAnsi" w:hAnsiTheme="majorHAnsi"/>
          <w:b/>
          <w:noProof/>
        </w:rPr>
        <w:t>341</w:t>
      </w:r>
      <w:r w:rsidRPr="00376367">
        <w:rPr>
          <w:rFonts w:asciiTheme="majorHAnsi" w:hAnsiTheme="majorHAnsi"/>
          <w:noProof/>
        </w:rPr>
        <w:t>, 1241214, doi:10.1126/science.1241214</w:t>
      </w:r>
      <w:r>
        <w:rPr>
          <w:rFonts w:asciiTheme="majorHAnsi" w:hAnsiTheme="majorHAnsi"/>
          <w:noProof/>
        </w:rPr>
        <w:t xml:space="preserve"> </w:t>
      </w:r>
      <w:r w:rsidRPr="00376367">
        <w:rPr>
          <w:rFonts w:asciiTheme="majorHAnsi" w:hAnsiTheme="majorHAnsi"/>
          <w:noProof/>
        </w:rPr>
        <w:t>341/6150/1241214 [pii] (2013).</w:t>
      </w:r>
    </w:p>
    <w:p w14:paraId="4481B377"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2</w:t>
      </w:r>
      <w:r w:rsidRPr="00376367">
        <w:rPr>
          <w:rFonts w:asciiTheme="majorHAnsi" w:hAnsiTheme="majorHAnsi"/>
          <w:noProof/>
        </w:rPr>
        <w:tab/>
        <w:t>Bercik, P.</w:t>
      </w:r>
      <w:r w:rsidRPr="00376367">
        <w:rPr>
          <w:rFonts w:asciiTheme="majorHAnsi" w:hAnsiTheme="majorHAnsi"/>
          <w:i/>
          <w:noProof/>
        </w:rPr>
        <w:t xml:space="preserve"> et al.</w:t>
      </w:r>
      <w:r w:rsidRPr="00376367">
        <w:rPr>
          <w:rFonts w:asciiTheme="majorHAnsi" w:hAnsiTheme="majorHAnsi"/>
          <w:noProof/>
        </w:rPr>
        <w:t xml:space="preserve"> The intestinal microbiota affect central levels of brain-derived neurotropic factor and behavior in mice. </w:t>
      </w:r>
      <w:r w:rsidRPr="00376367">
        <w:rPr>
          <w:rFonts w:asciiTheme="majorHAnsi" w:hAnsiTheme="majorHAnsi"/>
          <w:i/>
          <w:noProof/>
        </w:rPr>
        <w:t>Gastroenterology</w:t>
      </w:r>
      <w:r w:rsidRPr="00376367">
        <w:rPr>
          <w:rFonts w:asciiTheme="majorHAnsi" w:hAnsiTheme="majorHAnsi"/>
          <w:noProof/>
        </w:rPr>
        <w:t xml:space="preserve"> </w:t>
      </w:r>
      <w:r w:rsidRPr="00376367">
        <w:rPr>
          <w:rFonts w:asciiTheme="majorHAnsi" w:hAnsiTheme="majorHAnsi"/>
          <w:b/>
          <w:noProof/>
        </w:rPr>
        <w:t>141</w:t>
      </w:r>
      <w:r w:rsidRPr="00376367">
        <w:rPr>
          <w:rFonts w:asciiTheme="majorHAnsi" w:hAnsiTheme="majorHAnsi"/>
          <w:noProof/>
        </w:rPr>
        <w:t>, 599-609, 609 e591-593, doi:10.1053/j.gastro.2011.04.052</w:t>
      </w:r>
      <w:r>
        <w:rPr>
          <w:rFonts w:asciiTheme="majorHAnsi" w:hAnsiTheme="majorHAnsi"/>
          <w:noProof/>
        </w:rPr>
        <w:t xml:space="preserve"> </w:t>
      </w:r>
      <w:r w:rsidRPr="00376367">
        <w:rPr>
          <w:rFonts w:asciiTheme="majorHAnsi" w:hAnsiTheme="majorHAnsi"/>
          <w:noProof/>
        </w:rPr>
        <w:t>S0016-5085(11)00607-X [pii] (2011).</w:t>
      </w:r>
    </w:p>
    <w:p w14:paraId="3ECEC02F"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3</w:t>
      </w:r>
      <w:r w:rsidRPr="00376367">
        <w:rPr>
          <w:rFonts w:asciiTheme="majorHAnsi" w:hAnsiTheme="majorHAnsi"/>
          <w:noProof/>
        </w:rPr>
        <w:tab/>
        <w:t>Sudo, N.</w:t>
      </w:r>
      <w:r w:rsidRPr="00376367">
        <w:rPr>
          <w:rFonts w:asciiTheme="majorHAnsi" w:hAnsiTheme="majorHAnsi"/>
          <w:i/>
          <w:noProof/>
        </w:rPr>
        <w:t xml:space="preserve"> et al.</w:t>
      </w:r>
      <w:r w:rsidRPr="00376367">
        <w:rPr>
          <w:rFonts w:asciiTheme="majorHAnsi" w:hAnsiTheme="majorHAnsi"/>
          <w:noProof/>
        </w:rPr>
        <w:t xml:space="preserve"> Postnatal microbial colonization programs the hypothalamic-pituitary-adrenal system for stress response in mice. </w:t>
      </w:r>
      <w:r w:rsidRPr="00376367">
        <w:rPr>
          <w:rFonts w:asciiTheme="majorHAnsi" w:hAnsiTheme="majorHAnsi"/>
          <w:i/>
          <w:noProof/>
        </w:rPr>
        <w:t>J Physiol</w:t>
      </w:r>
      <w:r w:rsidRPr="00376367">
        <w:rPr>
          <w:rFonts w:asciiTheme="majorHAnsi" w:hAnsiTheme="majorHAnsi"/>
          <w:noProof/>
        </w:rPr>
        <w:t xml:space="preserve"> </w:t>
      </w:r>
      <w:r w:rsidRPr="00376367">
        <w:rPr>
          <w:rFonts w:asciiTheme="majorHAnsi" w:hAnsiTheme="majorHAnsi"/>
          <w:b/>
          <w:noProof/>
        </w:rPr>
        <w:t>558</w:t>
      </w:r>
      <w:r w:rsidRPr="00376367">
        <w:rPr>
          <w:rFonts w:asciiTheme="majorHAnsi" w:hAnsiTheme="majorHAnsi"/>
          <w:noProof/>
        </w:rPr>
        <w:t>, 263-275, doi:10.1113/jphysiol.2004.063388</w:t>
      </w:r>
      <w:r>
        <w:rPr>
          <w:rFonts w:asciiTheme="majorHAnsi" w:hAnsiTheme="majorHAnsi"/>
          <w:noProof/>
        </w:rPr>
        <w:t xml:space="preserve"> </w:t>
      </w:r>
      <w:r w:rsidRPr="00376367">
        <w:rPr>
          <w:rFonts w:asciiTheme="majorHAnsi" w:hAnsiTheme="majorHAnsi"/>
          <w:noProof/>
        </w:rPr>
        <w:t>jphysiol.2004.063388 [pii] (2004).</w:t>
      </w:r>
    </w:p>
    <w:p w14:paraId="1CAFB0C1"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4</w:t>
      </w:r>
      <w:r w:rsidRPr="00376367">
        <w:rPr>
          <w:rFonts w:asciiTheme="majorHAnsi" w:hAnsiTheme="majorHAnsi"/>
          <w:noProof/>
        </w:rPr>
        <w:tab/>
        <w:t>Diaz Heijtz, R.</w:t>
      </w:r>
      <w:r w:rsidRPr="00376367">
        <w:rPr>
          <w:rFonts w:asciiTheme="majorHAnsi" w:hAnsiTheme="majorHAnsi"/>
          <w:i/>
          <w:noProof/>
        </w:rPr>
        <w:t xml:space="preserve"> et al.</w:t>
      </w:r>
      <w:r w:rsidRPr="00376367">
        <w:rPr>
          <w:rFonts w:asciiTheme="majorHAnsi" w:hAnsiTheme="majorHAnsi"/>
          <w:noProof/>
        </w:rPr>
        <w:t xml:space="preserve"> Normal gut microbiota modulates brain development and behavior. </w:t>
      </w:r>
      <w:r w:rsidRPr="00376367">
        <w:rPr>
          <w:rFonts w:asciiTheme="majorHAnsi" w:hAnsiTheme="majorHAnsi"/>
          <w:i/>
          <w:noProof/>
        </w:rPr>
        <w:t>Proc Natl Acad Sci U S A</w:t>
      </w:r>
      <w:r w:rsidRPr="00376367">
        <w:rPr>
          <w:rFonts w:asciiTheme="majorHAnsi" w:hAnsiTheme="majorHAnsi"/>
          <w:noProof/>
        </w:rPr>
        <w:t xml:space="preserve"> </w:t>
      </w:r>
      <w:r w:rsidRPr="00376367">
        <w:rPr>
          <w:rFonts w:asciiTheme="majorHAnsi" w:hAnsiTheme="majorHAnsi"/>
          <w:b/>
          <w:noProof/>
        </w:rPr>
        <w:t>108</w:t>
      </w:r>
      <w:r w:rsidRPr="00376367">
        <w:rPr>
          <w:rFonts w:asciiTheme="majorHAnsi" w:hAnsiTheme="majorHAnsi"/>
          <w:noProof/>
        </w:rPr>
        <w:t>, 3047-3052, doi:10.1073/pnas.1010529108</w:t>
      </w:r>
      <w:r>
        <w:rPr>
          <w:rFonts w:asciiTheme="majorHAnsi" w:hAnsiTheme="majorHAnsi"/>
          <w:noProof/>
        </w:rPr>
        <w:t xml:space="preserve"> </w:t>
      </w:r>
      <w:r w:rsidRPr="00376367">
        <w:rPr>
          <w:rFonts w:asciiTheme="majorHAnsi" w:hAnsiTheme="majorHAnsi"/>
          <w:noProof/>
        </w:rPr>
        <w:t>1010529108 [pii] (2011).</w:t>
      </w:r>
    </w:p>
    <w:p w14:paraId="1B1CA240"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5</w:t>
      </w:r>
      <w:r w:rsidRPr="00376367">
        <w:rPr>
          <w:rFonts w:asciiTheme="majorHAnsi" w:hAnsiTheme="majorHAnsi"/>
          <w:noProof/>
        </w:rPr>
        <w:tab/>
        <w:t xml:space="preserve">Li, W., Dowd, S. E., Scurlock, B., Acosta-Martinez, V. &amp; Lyte, M. Memory and learning behavior in mice is temporally associated with diet-induced alterations in gut bacteria. </w:t>
      </w:r>
      <w:r w:rsidRPr="00376367">
        <w:rPr>
          <w:rFonts w:asciiTheme="majorHAnsi" w:hAnsiTheme="majorHAnsi"/>
          <w:i/>
          <w:noProof/>
        </w:rPr>
        <w:t>Physiol Behav</w:t>
      </w:r>
      <w:r w:rsidRPr="00376367">
        <w:rPr>
          <w:rFonts w:asciiTheme="majorHAnsi" w:hAnsiTheme="majorHAnsi"/>
          <w:noProof/>
        </w:rPr>
        <w:t xml:space="preserve"> </w:t>
      </w:r>
      <w:r w:rsidRPr="00376367">
        <w:rPr>
          <w:rFonts w:asciiTheme="majorHAnsi" w:hAnsiTheme="majorHAnsi"/>
          <w:b/>
          <w:noProof/>
        </w:rPr>
        <w:t>96</w:t>
      </w:r>
      <w:r w:rsidRPr="00376367">
        <w:rPr>
          <w:rFonts w:asciiTheme="majorHAnsi" w:hAnsiTheme="majorHAnsi"/>
          <w:noProof/>
        </w:rPr>
        <w:t>, 557-567, doi:10.1016/j.physbeh.2008.12.004</w:t>
      </w:r>
      <w:r>
        <w:rPr>
          <w:rFonts w:asciiTheme="majorHAnsi" w:hAnsiTheme="majorHAnsi"/>
          <w:noProof/>
        </w:rPr>
        <w:t xml:space="preserve"> </w:t>
      </w:r>
      <w:r w:rsidRPr="00376367">
        <w:rPr>
          <w:rFonts w:asciiTheme="majorHAnsi" w:hAnsiTheme="majorHAnsi"/>
          <w:noProof/>
        </w:rPr>
        <w:t>S0031-9384(08)00382-X [pii] (2009).</w:t>
      </w:r>
    </w:p>
    <w:p w14:paraId="34892554"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6</w:t>
      </w:r>
      <w:r w:rsidRPr="00376367">
        <w:rPr>
          <w:rFonts w:asciiTheme="majorHAnsi" w:hAnsiTheme="majorHAnsi"/>
          <w:noProof/>
        </w:rPr>
        <w:tab/>
        <w:t xml:space="preserve">Turnbaugh, P. J. &amp; Gordon, J. I. The core gut microbiome, energy balance and obesity. </w:t>
      </w:r>
      <w:r w:rsidRPr="00376367">
        <w:rPr>
          <w:rFonts w:asciiTheme="majorHAnsi" w:hAnsiTheme="majorHAnsi"/>
          <w:i/>
          <w:noProof/>
        </w:rPr>
        <w:t>J Physiol</w:t>
      </w:r>
      <w:r w:rsidRPr="00376367">
        <w:rPr>
          <w:rFonts w:asciiTheme="majorHAnsi" w:hAnsiTheme="majorHAnsi"/>
          <w:noProof/>
        </w:rPr>
        <w:t xml:space="preserve"> </w:t>
      </w:r>
      <w:r w:rsidRPr="00376367">
        <w:rPr>
          <w:rFonts w:asciiTheme="majorHAnsi" w:hAnsiTheme="majorHAnsi"/>
          <w:b/>
          <w:noProof/>
        </w:rPr>
        <w:t>587</w:t>
      </w:r>
      <w:r w:rsidRPr="00376367">
        <w:rPr>
          <w:rFonts w:asciiTheme="majorHAnsi" w:hAnsiTheme="majorHAnsi"/>
          <w:noProof/>
        </w:rPr>
        <w:t>, 4153-4158, doi:10.1113/jphysiol.2009.174136</w:t>
      </w:r>
      <w:r>
        <w:rPr>
          <w:rFonts w:asciiTheme="majorHAnsi" w:hAnsiTheme="majorHAnsi"/>
          <w:noProof/>
        </w:rPr>
        <w:t xml:space="preserve"> </w:t>
      </w:r>
      <w:r w:rsidRPr="00376367">
        <w:rPr>
          <w:rFonts w:asciiTheme="majorHAnsi" w:hAnsiTheme="majorHAnsi"/>
          <w:noProof/>
        </w:rPr>
        <w:t>jphysiol.2009.174136 [pii] (2009).</w:t>
      </w:r>
    </w:p>
    <w:p w14:paraId="0C69C436"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7</w:t>
      </w:r>
      <w:r w:rsidRPr="00376367">
        <w:rPr>
          <w:rFonts w:asciiTheme="majorHAnsi" w:hAnsiTheme="majorHAnsi"/>
          <w:noProof/>
        </w:rPr>
        <w:tab/>
        <w:t xml:space="preserve">Cryan, J. F. &amp; Dinan, T. G. Mind-altering microorganisms: the impact of the gut microbiota on brain and behaviour. </w:t>
      </w:r>
      <w:r w:rsidRPr="00376367">
        <w:rPr>
          <w:rFonts w:asciiTheme="majorHAnsi" w:hAnsiTheme="majorHAnsi"/>
          <w:i/>
          <w:noProof/>
        </w:rPr>
        <w:t>Nat Rev Neurosci</w:t>
      </w:r>
      <w:r w:rsidRPr="00376367">
        <w:rPr>
          <w:rFonts w:asciiTheme="majorHAnsi" w:hAnsiTheme="majorHAnsi"/>
          <w:noProof/>
        </w:rPr>
        <w:t xml:space="preserve"> </w:t>
      </w:r>
      <w:r w:rsidRPr="00376367">
        <w:rPr>
          <w:rFonts w:asciiTheme="majorHAnsi" w:hAnsiTheme="majorHAnsi"/>
          <w:b/>
          <w:noProof/>
        </w:rPr>
        <w:t>13</w:t>
      </w:r>
      <w:r w:rsidRPr="00376367">
        <w:rPr>
          <w:rFonts w:asciiTheme="majorHAnsi" w:hAnsiTheme="majorHAnsi"/>
          <w:noProof/>
        </w:rPr>
        <w:t>, 701-712, doi:10.1038/nrn3346</w:t>
      </w:r>
      <w:r>
        <w:rPr>
          <w:rFonts w:asciiTheme="majorHAnsi" w:hAnsiTheme="majorHAnsi"/>
          <w:noProof/>
        </w:rPr>
        <w:t xml:space="preserve"> </w:t>
      </w:r>
      <w:r w:rsidRPr="00376367">
        <w:rPr>
          <w:rFonts w:asciiTheme="majorHAnsi" w:hAnsiTheme="majorHAnsi"/>
          <w:noProof/>
        </w:rPr>
        <w:t>nrn3346 [pii] (2012).</w:t>
      </w:r>
    </w:p>
    <w:p w14:paraId="5099040A"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8</w:t>
      </w:r>
      <w:r w:rsidRPr="00376367">
        <w:rPr>
          <w:rFonts w:asciiTheme="majorHAnsi" w:hAnsiTheme="majorHAnsi"/>
          <w:noProof/>
        </w:rPr>
        <w:tab/>
        <w:t xml:space="preserve">Mulle, J. G., Sharp, W. G. &amp; Cubells, J. F. The gut microbiome: a new frontier in autism research. </w:t>
      </w:r>
      <w:r w:rsidRPr="00376367">
        <w:rPr>
          <w:rFonts w:asciiTheme="majorHAnsi" w:hAnsiTheme="majorHAnsi"/>
          <w:i/>
          <w:noProof/>
        </w:rPr>
        <w:t>Curr Psychiatry Rep</w:t>
      </w:r>
      <w:r w:rsidRPr="00376367">
        <w:rPr>
          <w:rFonts w:asciiTheme="majorHAnsi" w:hAnsiTheme="majorHAnsi"/>
          <w:noProof/>
        </w:rPr>
        <w:t xml:space="preserve"> </w:t>
      </w:r>
      <w:r w:rsidRPr="00376367">
        <w:rPr>
          <w:rFonts w:asciiTheme="majorHAnsi" w:hAnsiTheme="majorHAnsi"/>
          <w:b/>
          <w:noProof/>
        </w:rPr>
        <w:t>15</w:t>
      </w:r>
      <w:r w:rsidRPr="00376367">
        <w:rPr>
          <w:rFonts w:asciiTheme="majorHAnsi" w:hAnsiTheme="majorHAnsi"/>
          <w:noProof/>
        </w:rPr>
        <w:t>, 337, doi:10.1007/s11920-012-0337-0 (2013).</w:t>
      </w:r>
    </w:p>
    <w:p w14:paraId="193CC4DC"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19</w:t>
      </w:r>
      <w:r w:rsidRPr="00376367">
        <w:rPr>
          <w:rFonts w:asciiTheme="majorHAnsi" w:hAnsiTheme="majorHAnsi"/>
          <w:noProof/>
        </w:rPr>
        <w:tab/>
        <w:t>De Angelis, M.</w:t>
      </w:r>
      <w:r w:rsidRPr="00376367">
        <w:rPr>
          <w:rFonts w:asciiTheme="majorHAnsi" w:hAnsiTheme="majorHAnsi"/>
          <w:i/>
          <w:noProof/>
        </w:rPr>
        <w:t xml:space="preserve"> et al.</w:t>
      </w:r>
      <w:r w:rsidRPr="00376367">
        <w:rPr>
          <w:rFonts w:asciiTheme="majorHAnsi" w:hAnsiTheme="majorHAnsi"/>
          <w:noProof/>
        </w:rPr>
        <w:t xml:space="preserve"> Fecal Microbiota and Metabolome of Children with Autism and Pervasive Developmental Disorder Not Otherwise Specified. </w:t>
      </w:r>
      <w:r w:rsidRPr="00376367">
        <w:rPr>
          <w:rFonts w:asciiTheme="majorHAnsi" w:hAnsiTheme="majorHAnsi"/>
          <w:i/>
          <w:noProof/>
        </w:rPr>
        <w:t>Plos One</w:t>
      </w:r>
      <w:r w:rsidRPr="00376367">
        <w:rPr>
          <w:rFonts w:asciiTheme="majorHAnsi" w:hAnsiTheme="majorHAnsi"/>
          <w:noProof/>
        </w:rPr>
        <w:t xml:space="preserve"> </w:t>
      </w:r>
      <w:r w:rsidRPr="00376367">
        <w:rPr>
          <w:rFonts w:asciiTheme="majorHAnsi" w:hAnsiTheme="majorHAnsi"/>
          <w:b/>
          <w:noProof/>
        </w:rPr>
        <w:t>8</w:t>
      </w:r>
      <w:r w:rsidRPr="00376367">
        <w:rPr>
          <w:rFonts w:asciiTheme="majorHAnsi" w:hAnsiTheme="majorHAnsi"/>
          <w:noProof/>
        </w:rPr>
        <w:t>, doi:10.1371/journal.pone.0076993 (2013).</w:t>
      </w:r>
    </w:p>
    <w:p w14:paraId="4B58DB80"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0</w:t>
      </w:r>
      <w:r w:rsidRPr="00376367">
        <w:rPr>
          <w:rFonts w:asciiTheme="majorHAnsi" w:hAnsiTheme="majorHAnsi"/>
          <w:noProof/>
        </w:rPr>
        <w:tab/>
        <w:t>Finegold, S. M.</w:t>
      </w:r>
      <w:r w:rsidRPr="00376367">
        <w:rPr>
          <w:rFonts w:asciiTheme="majorHAnsi" w:hAnsiTheme="majorHAnsi"/>
          <w:i/>
          <w:noProof/>
        </w:rPr>
        <w:t xml:space="preserve"> et al.</w:t>
      </w:r>
      <w:r w:rsidRPr="00376367">
        <w:rPr>
          <w:rFonts w:asciiTheme="majorHAnsi" w:hAnsiTheme="majorHAnsi"/>
          <w:noProof/>
        </w:rPr>
        <w:t xml:space="preserve"> Gastrointestinal microflora studies in late-onset autism. </w:t>
      </w:r>
      <w:r w:rsidRPr="00376367">
        <w:rPr>
          <w:rFonts w:asciiTheme="majorHAnsi" w:hAnsiTheme="majorHAnsi"/>
          <w:i/>
          <w:noProof/>
        </w:rPr>
        <w:t>Clinical Infectious Diseases</w:t>
      </w:r>
      <w:r w:rsidRPr="00376367">
        <w:rPr>
          <w:rFonts w:asciiTheme="majorHAnsi" w:hAnsiTheme="majorHAnsi"/>
          <w:noProof/>
        </w:rPr>
        <w:t xml:space="preserve"> </w:t>
      </w:r>
      <w:r w:rsidRPr="00376367">
        <w:rPr>
          <w:rFonts w:asciiTheme="majorHAnsi" w:hAnsiTheme="majorHAnsi"/>
          <w:b/>
          <w:noProof/>
        </w:rPr>
        <w:t>35</w:t>
      </w:r>
      <w:r w:rsidRPr="00376367">
        <w:rPr>
          <w:rFonts w:asciiTheme="majorHAnsi" w:hAnsiTheme="majorHAnsi"/>
          <w:noProof/>
        </w:rPr>
        <w:t>, S6-S16, doi:10.1086/341914 (2002).</w:t>
      </w:r>
    </w:p>
    <w:p w14:paraId="2AE9A474"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1</w:t>
      </w:r>
      <w:r w:rsidRPr="00376367">
        <w:rPr>
          <w:rFonts w:asciiTheme="majorHAnsi" w:hAnsiTheme="majorHAnsi"/>
          <w:noProof/>
        </w:rPr>
        <w:tab/>
        <w:t>Kang, D. W.</w:t>
      </w:r>
      <w:r w:rsidRPr="00376367">
        <w:rPr>
          <w:rFonts w:asciiTheme="majorHAnsi" w:hAnsiTheme="majorHAnsi"/>
          <w:i/>
          <w:noProof/>
        </w:rPr>
        <w:t xml:space="preserve"> et al.</w:t>
      </w:r>
      <w:r w:rsidRPr="00376367">
        <w:rPr>
          <w:rFonts w:asciiTheme="majorHAnsi" w:hAnsiTheme="majorHAnsi"/>
          <w:noProof/>
        </w:rPr>
        <w:t xml:space="preserve"> Reduced Incidence of Prevotella and Other Fermenters in Intestinal Microflora of Autistic Children. </w:t>
      </w:r>
      <w:r w:rsidRPr="00376367">
        <w:rPr>
          <w:rFonts w:asciiTheme="majorHAnsi" w:hAnsiTheme="majorHAnsi"/>
          <w:i/>
          <w:noProof/>
        </w:rPr>
        <w:t>Plos One</w:t>
      </w:r>
      <w:r w:rsidRPr="00376367">
        <w:rPr>
          <w:rFonts w:asciiTheme="majorHAnsi" w:hAnsiTheme="majorHAnsi"/>
          <w:noProof/>
        </w:rPr>
        <w:t xml:space="preserve"> </w:t>
      </w:r>
      <w:r w:rsidRPr="00376367">
        <w:rPr>
          <w:rFonts w:asciiTheme="majorHAnsi" w:hAnsiTheme="majorHAnsi"/>
          <w:b/>
          <w:noProof/>
        </w:rPr>
        <w:t>8</w:t>
      </w:r>
      <w:r w:rsidRPr="00376367">
        <w:rPr>
          <w:rFonts w:asciiTheme="majorHAnsi" w:hAnsiTheme="majorHAnsi"/>
          <w:noProof/>
        </w:rPr>
        <w:t>, doi:10.1371/journal.pone.0068322 (2013).</w:t>
      </w:r>
    </w:p>
    <w:p w14:paraId="6056BFA5"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2</w:t>
      </w:r>
      <w:r w:rsidRPr="00376367">
        <w:rPr>
          <w:rFonts w:asciiTheme="majorHAnsi" w:hAnsiTheme="majorHAnsi"/>
          <w:noProof/>
        </w:rPr>
        <w:tab/>
        <w:t>Bajaj, J. S.</w:t>
      </w:r>
      <w:r w:rsidRPr="00376367">
        <w:rPr>
          <w:rFonts w:asciiTheme="majorHAnsi" w:hAnsiTheme="majorHAnsi"/>
          <w:i/>
          <w:noProof/>
        </w:rPr>
        <w:t xml:space="preserve"> et al.</w:t>
      </w:r>
      <w:r w:rsidRPr="00376367">
        <w:rPr>
          <w:rFonts w:asciiTheme="majorHAnsi" w:hAnsiTheme="majorHAnsi"/>
          <w:noProof/>
        </w:rPr>
        <w:t xml:space="preserve"> Linkage of gut microbiome with cognition in hepatic encephalopathy. </w:t>
      </w:r>
      <w:r w:rsidRPr="00376367">
        <w:rPr>
          <w:rFonts w:asciiTheme="majorHAnsi" w:hAnsiTheme="majorHAnsi"/>
          <w:i/>
          <w:noProof/>
        </w:rPr>
        <w:t>American Journal of Physiology-Gastrointestinal and Liver Physiology</w:t>
      </w:r>
      <w:r w:rsidRPr="00376367">
        <w:rPr>
          <w:rFonts w:asciiTheme="majorHAnsi" w:hAnsiTheme="majorHAnsi"/>
          <w:noProof/>
        </w:rPr>
        <w:t xml:space="preserve"> </w:t>
      </w:r>
      <w:r w:rsidRPr="00376367">
        <w:rPr>
          <w:rFonts w:asciiTheme="majorHAnsi" w:hAnsiTheme="majorHAnsi"/>
          <w:b/>
          <w:noProof/>
        </w:rPr>
        <w:t>302</w:t>
      </w:r>
      <w:r w:rsidRPr="00376367">
        <w:rPr>
          <w:rFonts w:asciiTheme="majorHAnsi" w:hAnsiTheme="majorHAnsi"/>
          <w:noProof/>
        </w:rPr>
        <w:t>, G168-G175, doi:10.1152/ajpgi.00190.2011 (2012).</w:t>
      </w:r>
    </w:p>
    <w:p w14:paraId="7B02FE0C"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3</w:t>
      </w:r>
      <w:r w:rsidRPr="00376367">
        <w:rPr>
          <w:rFonts w:asciiTheme="majorHAnsi" w:hAnsiTheme="majorHAnsi"/>
          <w:noProof/>
        </w:rPr>
        <w:tab/>
        <w:t>Messaoudi, M.</w:t>
      </w:r>
      <w:r w:rsidRPr="00376367">
        <w:rPr>
          <w:rFonts w:asciiTheme="majorHAnsi" w:hAnsiTheme="majorHAnsi"/>
          <w:i/>
          <w:noProof/>
        </w:rPr>
        <w:t xml:space="preserve"> et al.</w:t>
      </w:r>
      <w:r w:rsidRPr="00376367">
        <w:rPr>
          <w:rFonts w:asciiTheme="majorHAnsi" w:hAnsiTheme="majorHAnsi"/>
          <w:noProof/>
        </w:rPr>
        <w:t xml:space="preserve"> Beneficial psychological effects of a probiotic formulation (Lactobacillus helveticus R0052 and Bifidobacterium longum R0175) in healthy human volunteers. </w:t>
      </w:r>
      <w:r w:rsidRPr="00376367">
        <w:rPr>
          <w:rFonts w:asciiTheme="majorHAnsi" w:hAnsiTheme="majorHAnsi"/>
          <w:i/>
          <w:noProof/>
        </w:rPr>
        <w:t>Gut Microbes</w:t>
      </w:r>
      <w:r w:rsidRPr="00376367">
        <w:rPr>
          <w:rFonts w:asciiTheme="majorHAnsi" w:hAnsiTheme="majorHAnsi"/>
          <w:noProof/>
        </w:rPr>
        <w:t xml:space="preserve"> </w:t>
      </w:r>
      <w:r w:rsidRPr="00376367">
        <w:rPr>
          <w:rFonts w:asciiTheme="majorHAnsi" w:hAnsiTheme="majorHAnsi"/>
          <w:b/>
          <w:noProof/>
        </w:rPr>
        <w:t>2</w:t>
      </w:r>
      <w:r w:rsidRPr="00376367">
        <w:rPr>
          <w:rFonts w:asciiTheme="majorHAnsi" w:hAnsiTheme="majorHAnsi"/>
          <w:noProof/>
        </w:rPr>
        <w:t>, 256-261, doi:10.4161/gmic.2.4.16108</w:t>
      </w:r>
      <w:r>
        <w:rPr>
          <w:rFonts w:asciiTheme="majorHAnsi" w:hAnsiTheme="majorHAnsi"/>
          <w:noProof/>
        </w:rPr>
        <w:t xml:space="preserve"> </w:t>
      </w:r>
      <w:r w:rsidRPr="00376367">
        <w:rPr>
          <w:rFonts w:asciiTheme="majorHAnsi" w:hAnsiTheme="majorHAnsi"/>
          <w:noProof/>
        </w:rPr>
        <w:t>16108 [pii] (2011).</w:t>
      </w:r>
    </w:p>
    <w:p w14:paraId="3CD8FBC9"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4</w:t>
      </w:r>
      <w:r w:rsidRPr="00376367">
        <w:rPr>
          <w:rFonts w:asciiTheme="majorHAnsi" w:hAnsiTheme="majorHAnsi"/>
          <w:noProof/>
        </w:rPr>
        <w:tab/>
        <w:t xml:space="preserve">Benton, D., Williams, C. &amp; Brown, A. Impact of consuming a milk drink containing a probiotic on mood and cognition. </w:t>
      </w:r>
      <w:r w:rsidRPr="00376367">
        <w:rPr>
          <w:rFonts w:asciiTheme="majorHAnsi" w:hAnsiTheme="majorHAnsi"/>
          <w:i/>
          <w:noProof/>
        </w:rPr>
        <w:t>Eur J Clin Nutr</w:t>
      </w:r>
      <w:r w:rsidRPr="00376367">
        <w:rPr>
          <w:rFonts w:asciiTheme="majorHAnsi" w:hAnsiTheme="majorHAnsi"/>
          <w:noProof/>
        </w:rPr>
        <w:t xml:space="preserve"> </w:t>
      </w:r>
      <w:r w:rsidRPr="00376367">
        <w:rPr>
          <w:rFonts w:asciiTheme="majorHAnsi" w:hAnsiTheme="majorHAnsi"/>
          <w:b/>
          <w:noProof/>
        </w:rPr>
        <w:t>61</w:t>
      </w:r>
      <w:r w:rsidRPr="00376367">
        <w:rPr>
          <w:rFonts w:asciiTheme="majorHAnsi" w:hAnsiTheme="majorHAnsi"/>
          <w:noProof/>
        </w:rPr>
        <w:t>, 355-361, doi:1602546 [pii]</w:t>
      </w:r>
      <w:r>
        <w:rPr>
          <w:rFonts w:asciiTheme="majorHAnsi" w:hAnsiTheme="majorHAnsi"/>
          <w:noProof/>
        </w:rPr>
        <w:t xml:space="preserve"> </w:t>
      </w:r>
      <w:r w:rsidRPr="00376367">
        <w:rPr>
          <w:rFonts w:asciiTheme="majorHAnsi" w:hAnsiTheme="majorHAnsi"/>
          <w:noProof/>
        </w:rPr>
        <w:t>10.1038/sj.ejcn.1602546 (2007).</w:t>
      </w:r>
    </w:p>
    <w:p w14:paraId="6B40175F"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5</w:t>
      </w:r>
      <w:r w:rsidRPr="00376367">
        <w:rPr>
          <w:rFonts w:asciiTheme="majorHAnsi" w:hAnsiTheme="majorHAnsi"/>
          <w:noProof/>
        </w:rPr>
        <w:tab/>
        <w:t>Biagi, E.</w:t>
      </w:r>
      <w:r w:rsidRPr="00376367">
        <w:rPr>
          <w:rFonts w:asciiTheme="majorHAnsi" w:hAnsiTheme="majorHAnsi"/>
          <w:i/>
          <w:noProof/>
        </w:rPr>
        <w:t xml:space="preserve"> et al.</w:t>
      </w:r>
      <w:r w:rsidRPr="00376367">
        <w:rPr>
          <w:rFonts w:asciiTheme="majorHAnsi" w:hAnsiTheme="majorHAnsi"/>
          <w:noProof/>
        </w:rPr>
        <w:t xml:space="preserve"> Through Ageing, and Beyond: Gut Microbiota and Inflammatory Status in Seniors and Centenarians. </w:t>
      </w:r>
      <w:r w:rsidRPr="00376367">
        <w:rPr>
          <w:rFonts w:asciiTheme="majorHAnsi" w:hAnsiTheme="majorHAnsi"/>
          <w:i/>
          <w:noProof/>
        </w:rPr>
        <w:t>Plos One</w:t>
      </w:r>
      <w:r w:rsidRPr="00376367">
        <w:rPr>
          <w:rFonts w:asciiTheme="majorHAnsi" w:hAnsiTheme="majorHAnsi"/>
          <w:noProof/>
        </w:rPr>
        <w:t xml:space="preserve"> </w:t>
      </w:r>
      <w:r w:rsidRPr="00376367">
        <w:rPr>
          <w:rFonts w:asciiTheme="majorHAnsi" w:hAnsiTheme="majorHAnsi"/>
          <w:b/>
          <w:noProof/>
        </w:rPr>
        <w:t>5</w:t>
      </w:r>
      <w:r w:rsidRPr="00376367">
        <w:rPr>
          <w:rFonts w:asciiTheme="majorHAnsi" w:hAnsiTheme="majorHAnsi"/>
          <w:noProof/>
        </w:rPr>
        <w:t>, doi:10.1371/journal.pone.0010667 (2010).</w:t>
      </w:r>
    </w:p>
    <w:p w14:paraId="14CD910C"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6</w:t>
      </w:r>
      <w:r w:rsidRPr="00376367">
        <w:rPr>
          <w:rFonts w:asciiTheme="majorHAnsi" w:hAnsiTheme="majorHAnsi"/>
          <w:noProof/>
        </w:rPr>
        <w:tab/>
        <w:t xml:space="preserve">van Tongeren, S. P., Slaets, J. P. J., Harmsen, H. J. M. &amp; Welling, G. W. Fecal microbiota composition and frailty. </w:t>
      </w:r>
      <w:r w:rsidRPr="00376367">
        <w:rPr>
          <w:rFonts w:asciiTheme="majorHAnsi" w:hAnsiTheme="majorHAnsi"/>
          <w:i/>
          <w:noProof/>
        </w:rPr>
        <w:t>Applied and Environmental Microbiology</w:t>
      </w:r>
      <w:r w:rsidRPr="00376367">
        <w:rPr>
          <w:rFonts w:asciiTheme="majorHAnsi" w:hAnsiTheme="majorHAnsi"/>
          <w:noProof/>
        </w:rPr>
        <w:t xml:space="preserve"> </w:t>
      </w:r>
      <w:r w:rsidRPr="00376367">
        <w:rPr>
          <w:rFonts w:asciiTheme="majorHAnsi" w:hAnsiTheme="majorHAnsi"/>
          <w:b/>
          <w:noProof/>
        </w:rPr>
        <w:t>71</w:t>
      </w:r>
      <w:r w:rsidRPr="00376367">
        <w:rPr>
          <w:rFonts w:asciiTheme="majorHAnsi" w:hAnsiTheme="majorHAnsi"/>
          <w:noProof/>
        </w:rPr>
        <w:t>, 6438-6442, doi:10.1128/aem.71.10.6438-6442.2005 (2005).</w:t>
      </w:r>
    </w:p>
    <w:p w14:paraId="2D4244D0"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7</w:t>
      </w:r>
      <w:r w:rsidRPr="00376367">
        <w:rPr>
          <w:rFonts w:asciiTheme="majorHAnsi" w:hAnsiTheme="majorHAnsi"/>
          <w:noProof/>
        </w:rPr>
        <w:tab/>
        <w:t xml:space="preserve">Leonard, J., Marshall, J. K. &amp; Moayyedi, P. Systematic review of the risk of enteric infection in patients taking acid suppression. </w:t>
      </w:r>
      <w:r w:rsidRPr="00376367">
        <w:rPr>
          <w:rFonts w:asciiTheme="majorHAnsi" w:hAnsiTheme="majorHAnsi"/>
          <w:i/>
          <w:noProof/>
        </w:rPr>
        <w:t>American Journal of Gastroenterology</w:t>
      </w:r>
      <w:r w:rsidRPr="00376367">
        <w:rPr>
          <w:rFonts w:asciiTheme="majorHAnsi" w:hAnsiTheme="majorHAnsi"/>
          <w:noProof/>
        </w:rPr>
        <w:t xml:space="preserve"> </w:t>
      </w:r>
      <w:r w:rsidRPr="00376367">
        <w:rPr>
          <w:rFonts w:asciiTheme="majorHAnsi" w:hAnsiTheme="majorHAnsi"/>
          <w:b/>
          <w:noProof/>
        </w:rPr>
        <w:t>102</w:t>
      </w:r>
      <w:r w:rsidRPr="00376367">
        <w:rPr>
          <w:rFonts w:asciiTheme="majorHAnsi" w:hAnsiTheme="majorHAnsi"/>
          <w:noProof/>
        </w:rPr>
        <w:t>, 2047-2056, doi:10.1111/j.1572-0241.2007.01275.x (2007).</w:t>
      </w:r>
    </w:p>
    <w:p w14:paraId="6256B607"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lastRenderedPageBreak/>
        <w:t>28</w:t>
      </w:r>
      <w:r w:rsidRPr="00376367">
        <w:rPr>
          <w:rFonts w:asciiTheme="majorHAnsi" w:hAnsiTheme="majorHAnsi"/>
          <w:noProof/>
        </w:rPr>
        <w:tab/>
        <w:t xml:space="preserve">Valuck, R. J. &amp; Ruscin, J. M. A case-control study on adverse effects: H2 blocker or proton pump inhibitor use and risk of vitamin B-12 deficiency in older adults. </w:t>
      </w:r>
      <w:r w:rsidRPr="00376367">
        <w:rPr>
          <w:rFonts w:asciiTheme="majorHAnsi" w:hAnsiTheme="majorHAnsi"/>
          <w:i/>
          <w:noProof/>
        </w:rPr>
        <w:t>Journal of Clinical Epidemiology</w:t>
      </w:r>
      <w:r w:rsidRPr="00376367">
        <w:rPr>
          <w:rFonts w:asciiTheme="majorHAnsi" w:hAnsiTheme="majorHAnsi"/>
          <w:noProof/>
        </w:rPr>
        <w:t xml:space="preserve"> </w:t>
      </w:r>
      <w:r w:rsidRPr="00376367">
        <w:rPr>
          <w:rFonts w:asciiTheme="majorHAnsi" w:hAnsiTheme="majorHAnsi"/>
          <w:b/>
          <w:noProof/>
        </w:rPr>
        <w:t>57</w:t>
      </w:r>
      <w:r w:rsidRPr="00376367">
        <w:rPr>
          <w:rFonts w:asciiTheme="majorHAnsi" w:hAnsiTheme="majorHAnsi"/>
          <w:noProof/>
        </w:rPr>
        <w:t>, 422-428, doi:10.1016/j.jclinepi.2003.08.015 (2004).</w:t>
      </w:r>
    </w:p>
    <w:p w14:paraId="33921BE9"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29</w:t>
      </w:r>
      <w:r w:rsidRPr="00376367">
        <w:rPr>
          <w:rFonts w:asciiTheme="majorHAnsi" w:hAnsiTheme="majorHAnsi"/>
          <w:noProof/>
        </w:rPr>
        <w:tab/>
        <w:t>Freedberg, D. E.</w:t>
      </w:r>
      <w:r w:rsidRPr="00376367">
        <w:rPr>
          <w:rFonts w:asciiTheme="majorHAnsi" w:hAnsiTheme="majorHAnsi"/>
          <w:i/>
          <w:noProof/>
        </w:rPr>
        <w:t xml:space="preserve"> et al.</w:t>
      </w:r>
      <w:r w:rsidRPr="00376367">
        <w:rPr>
          <w:rFonts w:asciiTheme="majorHAnsi" w:hAnsiTheme="majorHAnsi"/>
          <w:noProof/>
        </w:rPr>
        <w:t xml:space="preserve"> Proton Pump Inhibitors Alter Specific Taxa in the Human Gastrointestinal Microbiome: A Crossover Trial. </w:t>
      </w:r>
      <w:r w:rsidRPr="00376367">
        <w:rPr>
          <w:rFonts w:asciiTheme="majorHAnsi" w:hAnsiTheme="majorHAnsi"/>
          <w:i/>
          <w:noProof/>
        </w:rPr>
        <w:t>Gastroenterology</w:t>
      </w:r>
      <w:r w:rsidRPr="00376367">
        <w:rPr>
          <w:rFonts w:asciiTheme="majorHAnsi" w:hAnsiTheme="majorHAnsi"/>
          <w:noProof/>
        </w:rPr>
        <w:t xml:space="preserve"> </w:t>
      </w:r>
      <w:r w:rsidRPr="00376367">
        <w:rPr>
          <w:rFonts w:asciiTheme="majorHAnsi" w:hAnsiTheme="majorHAnsi"/>
          <w:b/>
          <w:noProof/>
        </w:rPr>
        <w:t>149</w:t>
      </w:r>
      <w:r w:rsidRPr="00376367">
        <w:rPr>
          <w:rFonts w:asciiTheme="majorHAnsi" w:hAnsiTheme="majorHAnsi"/>
          <w:noProof/>
        </w:rPr>
        <w:t>, 883-U531, doi:10.1053/j.gastro.2015.06.043 (2015).</w:t>
      </w:r>
    </w:p>
    <w:p w14:paraId="07458CAB"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0</w:t>
      </w:r>
      <w:r w:rsidRPr="00376367">
        <w:rPr>
          <w:rFonts w:asciiTheme="majorHAnsi" w:hAnsiTheme="majorHAnsi"/>
          <w:noProof/>
        </w:rPr>
        <w:tab/>
        <w:t xml:space="preserve">Conlon, M. A. &amp; Bird, A. R. The Impact of Diet and Lifestyle on Gut Microbiota and Human Health. </w:t>
      </w:r>
      <w:r w:rsidRPr="00376367">
        <w:rPr>
          <w:rFonts w:asciiTheme="majorHAnsi" w:hAnsiTheme="majorHAnsi"/>
          <w:i/>
          <w:noProof/>
        </w:rPr>
        <w:t>Nutrients</w:t>
      </w:r>
      <w:r w:rsidRPr="00376367">
        <w:rPr>
          <w:rFonts w:asciiTheme="majorHAnsi" w:hAnsiTheme="majorHAnsi"/>
          <w:noProof/>
        </w:rPr>
        <w:t xml:space="preserve"> </w:t>
      </w:r>
      <w:r w:rsidRPr="00376367">
        <w:rPr>
          <w:rFonts w:asciiTheme="majorHAnsi" w:hAnsiTheme="majorHAnsi"/>
          <w:b/>
          <w:noProof/>
        </w:rPr>
        <w:t>7</w:t>
      </w:r>
      <w:r w:rsidRPr="00376367">
        <w:rPr>
          <w:rFonts w:asciiTheme="majorHAnsi" w:hAnsiTheme="majorHAnsi"/>
          <w:noProof/>
        </w:rPr>
        <w:t>, 17-44, doi:10.3390/nu7010017 (2015).</w:t>
      </w:r>
    </w:p>
    <w:p w14:paraId="1232397E"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1</w:t>
      </w:r>
      <w:r w:rsidRPr="00376367">
        <w:rPr>
          <w:rFonts w:asciiTheme="majorHAnsi" w:hAnsiTheme="majorHAnsi"/>
          <w:noProof/>
        </w:rPr>
        <w:tab/>
        <w:t xml:space="preserve">Al-Asmakh, M., Anuar, F., Zadjali, F., Rafter, J. &amp; Pettersson, S. Gut microbial communities modulating brain development and function. </w:t>
      </w:r>
      <w:r w:rsidRPr="00376367">
        <w:rPr>
          <w:rFonts w:asciiTheme="majorHAnsi" w:hAnsiTheme="majorHAnsi"/>
          <w:i/>
          <w:noProof/>
        </w:rPr>
        <w:t>Gut Microbes</w:t>
      </w:r>
      <w:r w:rsidRPr="00376367">
        <w:rPr>
          <w:rFonts w:asciiTheme="majorHAnsi" w:hAnsiTheme="majorHAnsi"/>
          <w:noProof/>
        </w:rPr>
        <w:t xml:space="preserve"> </w:t>
      </w:r>
      <w:r w:rsidRPr="00376367">
        <w:rPr>
          <w:rFonts w:asciiTheme="majorHAnsi" w:hAnsiTheme="majorHAnsi"/>
          <w:b/>
          <w:noProof/>
        </w:rPr>
        <w:t>3</w:t>
      </w:r>
      <w:r w:rsidRPr="00376367">
        <w:rPr>
          <w:rFonts w:asciiTheme="majorHAnsi" w:hAnsiTheme="majorHAnsi"/>
          <w:noProof/>
        </w:rPr>
        <w:t>, 366-373, doi:10.4161/gmic.21287 (2012).</w:t>
      </w:r>
    </w:p>
    <w:p w14:paraId="2BD4412F"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2</w:t>
      </w:r>
      <w:r w:rsidRPr="00376367">
        <w:rPr>
          <w:rFonts w:asciiTheme="majorHAnsi" w:hAnsiTheme="majorHAnsi"/>
          <w:noProof/>
        </w:rPr>
        <w:tab/>
        <w:t>Samuel, B. S.</w:t>
      </w:r>
      <w:r w:rsidRPr="00376367">
        <w:rPr>
          <w:rFonts w:asciiTheme="majorHAnsi" w:hAnsiTheme="majorHAnsi"/>
          <w:i/>
          <w:noProof/>
        </w:rPr>
        <w:t xml:space="preserve"> et al.</w:t>
      </w:r>
      <w:r w:rsidRPr="00376367">
        <w:rPr>
          <w:rFonts w:asciiTheme="majorHAnsi" w:hAnsiTheme="majorHAnsi"/>
          <w:noProof/>
        </w:rPr>
        <w:t xml:space="preserve"> Effects of the gut microbiota on host adiposity are modulated by the short-chain fatty-acid binding G protein-coupled receptor, Gpr41. </w:t>
      </w:r>
      <w:r w:rsidRPr="00376367">
        <w:rPr>
          <w:rFonts w:asciiTheme="majorHAnsi" w:hAnsiTheme="majorHAnsi"/>
          <w:i/>
          <w:noProof/>
        </w:rPr>
        <w:t>Proceedings of the National Academy of Sciences of the United States of America</w:t>
      </w:r>
      <w:r w:rsidRPr="00376367">
        <w:rPr>
          <w:rFonts w:asciiTheme="majorHAnsi" w:hAnsiTheme="majorHAnsi"/>
          <w:noProof/>
        </w:rPr>
        <w:t xml:space="preserve"> </w:t>
      </w:r>
      <w:r w:rsidRPr="00376367">
        <w:rPr>
          <w:rFonts w:asciiTheme="majorHAnsi" w:hAnsiTheme="majorHAnsi"/>
          <w:b/>
          <w:noProof/>
        </w:rPr>
        <w:t>105</w:t>
      </w:r>
      <w:r w:rsidRPr="00376367">
        <w:rPr>
          <w:rFonts w:asciiTheme="majorHAnsi" w:hAnsiTheme="majorHAnsi"/>
          <w:noProof/>
        </w:rPr>
        <w:t>, 16767-16772, doi:10.1073/pnas.0808567105 (2008).</w:t>
      </w:r>
    </w:p>
    <w:p w14:paraId="08D57A93"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3</w:t>
      </w:r>
      <w:r w:rsidRPr="00376367">
        <w:rPr>
          <w:rFonts w:asciiTheme="majorHAnsi" w:hAnsiTheme="majorHAnsi"/>
          <w:noProof/>
        </w:rPr>
        <w:tab/>
        <w:t>Brown, A. J.</w:t>
      </w:r>
      <w:r w:rsidRPr="00376367">
        <w:rPr>
          <w:rFonts w:asciiTheme="majorHAnsi" w:hAnsiTheme="majorHAnsi"/>
          <w:i/>
          <w:noProof/>
        </w:rPr>
        <w:t xml:space="preserve"> et al.</w:t>
      </w:r>
      <w:r w:rsidRPr="00376367">
        <w:rPr>
          <w:rFonts w:asciiTheme="majorHAnsi" w:hAnsiTheme="majorHAnsi"/>
          <w:noProof/>
        </w:rPr>
        <w:t xml:space="preserve"> The orphan G protein-coupled receptors GPR41 and GPR43 are activated by propionate and other short chain carboxylic acids. </w:t>
      </w:r>
      <w:r w:rsidRPr="00376367">
        <w:rPr>
          <w:rFonts w:asciiTheme="majorHAnsi" w:hAnsiTheme="majorHAnsi"/>
          <w:i/>
          <w:noProof/>
        </w:rPr>
        <w:t>Journal of Biological Chemistry</w:t>
      </w:r>
      <w:r w:rsidRPr="00376367">
        <w:rPr>
          <w:rFonts w:asciiTheme="majorHAnsi" w:hAnsiTheme="majorHAnsi"/>
          <w:noProof/>
        </w:rPr>
        <w:t xml:space="preserve"> </w:t>
      </w:r>
      <w:r w:rsidRPr="00376367">
        <w:rPr>
          <w:rFonts w:asciiTheme="majorHAnsi" w:hAnsiTheme="majorHAnsi"/>
          <w:b/>
          <w:noProof/>
        </w:rPr>
        <w:t>278</w:t>
      </w:r>
      <w:r w:rsidRPr="00376367">
        <w:rPr>
          <w:rFonts w:asciiTheme="majorHAnsi" w:hAnsiTheme="majorHAnsi"/>
          <w:noProof/>
        </w:rPr>
        <w:t>, 11312-11319, doi:10.1074/jbc.M211609200 (2003).</w:t>
      </w:r>
    </w:p>
    <w:p w14:paraId="00CC0C5C"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4</w:t>
      </w:r>
      <w:r w:rsidRPr="00376367">
        <w:rPr>
          <w:rFonts w:asciiTheme="majorHAnsi" w:hAnsiTheme="majorHAnsi"/>
          <w:noProof/>
        </w:rPr>
        <w:tab/>
        <w:t>Reolon, G. K.</w:t>
      </w:r>
      <w:r w:rsidRPr="00376367">
        <w:rPr>
          <w:rFonts w:asciiTheme="majorHAnsi" w:hAnsiTheme="majorHAnsi"/>
          <w:i/>
          <w:noProof/>
        </w:rPr>
        <w:t xml:space="preserve"> et al.</w:t>
      </w:r>
      <w:r w:rsidRPr="00376367">
        <w:rPr>
          <w:rFonts w:asciiTheme="majorHAnsi" w:hAnsiTheme="majorHAnsi"/>
          <w:noProof/>
        </w:rPr>
        <w:t xml:space="preserve"> Posttraining systemic administration of the histone deacetylase inhibitor sodium butyrate ameliorates aging-related memory decline in rats. </w:t>
      </w:r>
      <w:r w:rsidRPr="00376367">
        <w:rPr>
          <w:rFonts w:asciiTheme="majorHAnsi" w:hAnsiTheme="majorHAnsi"/>
          <w:i/>
          <w:noProof/>
        </w:rPr>
        <w:t>Behavioural Brain Research</w:t>
      </w:r>
      <w:r w:rsidRPr="00376367">
        <w:rPr>
          <w:rFonts w:asciiTheme="majorHAnsi" w:hAnsiTheme="majorHAnsi"/>
          <w:noProof/>
        </w:rPr>
        <w:t xml:space="preserve"> </w:t>
      </w:r>
      <w:r w:rsidRPr="00376367">
        <w:rPr>
          <w:rFonts w:asciiTheme="majorHAnsi" w:hAnsiTheme="majorHAnsi"/>
          <w:b/>
          <w:noProof/>
        </w:rPr>
        <w:t>221</w:t>
      </w:r>
      <w:r w:rsidRPr="00376367">
        <w:rPr>
          <w:rFonts w:asciiTheme="majorHAnsi" w:hAnsiTheme="majorHAnsi"/>
          <w:noProof/>
        </w:rPr>
        <w:t>, 329-332, doi:10.1016/j.bbr.2011.03.033 (2011).</w:t>
      </w:r>
    </w:p>
    <w:p w14:paraId="2F02C651" w14:textId="77777777" w:rsidR="0085016E" w:rsidRPr="00376367" w:rsidRDefault="0085016E" w:rsidP="0085016E">
      <w:pPr>
        <w:pStyle w:val="EndNoteBibliography"/>
        <w:ind w:left="720" w:hanging="720"/>
        <w:rPr>
          <w:rFonts w:asciiTheme="majorHAnsi" w:hAnsiTheme="majorHAnsi"/>
          <w:noProof/>
        </w:rPr>
      </w:pPr>
      <w:r w:rsidRPr="00376367">
        <w:rPr>
          <w:rFonts w:asciiTheme="majorHAnsi" w:hAnsiTheme="majorHAnsi"/>
          <w:noProof/>
        </w:rPr>
        <w:t>35</w:t>
      </w:r>
      <w:r w:rsidRPr="00376367">
        <w:rPr>
          <w:rFonts w:asciiTheme="majorHAnsi" w:hAnsiTheme="majorHAnsi"/>
          <w:noProof/>
        </w:rPr>
        <w:tab/>
        <w:t>Thomas, R. H.</w:t>
      </w:r>
      <w:r w:rsidRPr="00376367">
        <w:rPr>
          <w:rFonts w:asciiTheme="majorHAnsi" w:hAnsiTheme="majorHAnsi"/>
          <w:i/>
          <w:noProof/>
        </w:rPr>
        <w:t xml:space="preserve"> et al.</w:t>
      </w:r>
      <w:r w:rsidRPr="00376367">
        <w:rPr>
          <w:rFonts w:asciiTheme="majorHAnsi" w:hAnsiTheme="majorHAnsi"/>
          <w:noProof/>
        </w:rPr>
        <w:t xml:space="preserve"> The enteric bacterial metabolite propionic acid alters brain and plasma phospholipid molecular species: further development of a rodent model of autism spectrum disorders. </w:t>
      </w:r>
      <w:r w:rsidRPr="00376367">
        <w:rPr>
          <w:rFonts w:asciiTheme="majorHAnsi" w:hAnsiTheme="majorHAnsi"/>
          <w:i/>
          <w:noProof/>
        </w:rPr>
        <w:t>Journal of Neuroinflammation</w:t>
      </w:r>
      <w:r w:rsidRPr="00376367">
        <w:rPr>
          <w:rFonts w:asciiTheme="majorHAnsi" w:hAnsiTheme="majorHAnsi"/>
          <w:noProof/>
        </w:rPr>
        <w:t xml:space="preserve"> </w:t>
      </w:r>
      <w:r w:rsidRPr="00376367">
        <w:rPr>
          <w:rFonts w:asciiTheme="majorHAnsi" w:hAnsiTheme="majorHAnsi"/>
          <w:b/>
          <w:noProof/>
        </w:rPr>
        <w:t>9</w:t>
      </w:r>
      <w:r w:rsidRPr="00376367">
        <w:rPr>
          <w:rFonts w:asciiTheme="majorHAnsi" w:hAnsiTheme="majorHAnsi"/>
          <w:noProof/>
        </w:rPr>
        <w:t>, doi:10.1186/1742-2094-9-153 (2012).</w:t>
      </w:r>
    </w:p>
    <w:p w14:paraId="187EE14E" w14:textId="77777777" w:rsidR="0085016E" w:rsidRDefault="0085016E" w:rsidP="0085016E">
      <w:r w:rsidRPr="00376367">
        <w:fldChar w:fldCharType="end"/>
      </w:r>
    </w:p>
    <w:p w14:paraId="56961E13" w14:textId="77777777" w:rsidR="00F5658D" w:rsidRDefault="00F5658D" w:rsidP="0085016E"/>
    <w:p w14:paraId="3B8D7873" w14:textId="77777777" w:rsidR="0097277A" w:rsidRDefault="0097277A" w:rsidP="00F5658D">
      <w:pPr>
        <w:rPr>
          <w:rFonts w:cs="Microsoft Sans Serif"/>
          <w:bCs/>
          <w:color w:val="B82049"/>
          <w:sz w:val="60"/>
          <w:szCs w:val="60"/>
        </w:rPr>
      </w:pPr>
    </w:p>
    <w:p w14:paraId="3D52AE37" w14:textId="77777777" w:rsidR="0097277A" w:rsidRDefault="0097277A" w:rsidP="00F5658D">
      <w:pPr>
        <w:rPr>
          <w:rFonts w:cs="Microsoft Sans Serif"/>
          <w:bCs/>
          <w:color w:val="B82049"/>
          <w:sz w:val="60"/>
          <w:szCs w:val="60"/>
        </w:rPr>
      </w:pPr>
    </w:p>
    <w:p w14:paraId="27F2570A" w14:textId="77777777" w:rsidR="0097277A" w:rsidRDefault="0097277A" w:rsidP="00F5658D">
      <w:pPr>
        <w:rPr>
          <w:rFonts w:cs="Microsoft Sans Serif"/>
          <w:bCs/>
          <w:color w:val="B82049"/>
          <w:sz w:val="60"/>
          <w:szCs w:val="60"/>
        </w:rPr>
      </w:pPr>
    </w:p>
    <w:p w14:paraId="1701D30F" w14:textId="77777777" w:rsidR="0097277A" w:rsidRDefault="0097277A" w:rsidP="00F5658D">
      <w:pPr>
        <w:rPr>
          <w:rFonts w:cs="Microsoft Sans Serif"/>
          <w:bCs/>
          <w:color w:val="B82049"/>
          <w:sz w:val="60"/>
          <w:szCs w:val="60"/>
        </w:rPr>
      </w:pPr>
    </w:p>
    <w:p w14:paraId="3C0A914F" w14:textId="77777777" w:rsidR="0097277A" w:rsidRDefault="0097277A" w:rsidP="00F5658D">
      <w:pPr>
        <w:rPr>
          <w:rFonts w:cs="Microsoft Sans Serif"/>
          <w:bCs/>
          <w:color w:val="B82049"/>
          <w:sz w:val="60"/>
          <w:szCs w:val="60"/>
        </w:rPr>
      </w:pPr>
    </w:p>
    <w:p w14:paraId="7C7559A3" w14:textId="77777777" w:rsidR="0097277A" w:rsidRDefault="0097277A" w:rsidP="00F5658D">
      <w:pPr>
        <w:rPr>
          <w:rFonts w:cs="Microsoft Sans Serif"/>
          <w:bCs/>
          <w:color w:val="B82049"/>
          <w:sz w:val="60"/>
          <w:szCs w:val="60"/>
        </w:rPr>
      </w:pPr>
    </w:p>
    <w:p w14:paraId="3CFCCF88" w14:textId="77777777" w:rsidR="0097277A" w:rsidRDefault="0097277A" w:rsidP="00F5658D">
      <w:pPr>
        <w:rPr>
          <w:rFonts w:cs="Microsoft Sans Serif"/>
          <w:bCs/>
          <w:color w:val="B82049"/>
          <w:sz w:val="60"/>
          <w:szCs w:val="60"/>
        </w:rPr>
      </w:pPr>
    </w:p>
    <w:p w14:paraId="49B25E0F" w14:textId="77777777" w:rsidR="0097277A" w:rsidRDefault="0097277A" w:rsidP="00F5658D">
      <w:pPr>
        <w:rPr>
          <w:rFonts w:cs="Microsoft Sans Serif"/>
          <w:bCs/>
          <w:color w:val="B82049"/>
          <w:sz w:val="60"/>
          <w:szCs w:val="60"/>
        </w:rPr>
      </w:pPr>
    </w:p>
    <w:p w14:paraId="5ACF547E" w14:textId="77777777" w:rsidR="0097277A" w:rsidRDefault="0097277A" w:rsidP="00F5658D">
      <w:pPr>
        <w:rPr>
          <w:rFonts w:cs="Microsoft Sans Serif"/>
          <w:bCs/>
          <w:color w:val="B82049"/>
          <w:sz w:val="60"/>
          <w:szCs w:val="60"/>
        </w:rPr>
      </w:pPr>
    </w:p>
    <w:p w14:paraId="0C2E6729" w14:textId="77777777" w:rsidR="0097277A" w:rsidRDefault="0097277A" w:rsidP="00F5658D">
      <w:pPr>
        <w:rPr>
          <w:rFonts w:cs="Microsoft Sans Serif"/>
          <w:bCs/>
          <w:color w:val="B82049"/>
          <w:sz w:val="60"/>
          <w:szCs w:val="60"/>
        </w:rPr>
      </w:pPr>
    </w:p>
    <w:p w14:paraId="5EE946F4" w14:textId="77777777" w:rsidR="0097277A" w:rsidRDefault="0097277A" w:rsidP="00F5658D">
      <w:pPr>
        <w:rPr>
          <w:rFonts w:cs="Microsoft Sans Serif"/>
          <w:bCs/>
          <w:color w:val="B82049"/>
          <w:sz w:val="60"/>
          <w:szCs w:val="60"/>
        </w:rPr>
      </w:pPr>
    </w:p>
    <w:p w14:paraId="39C82513" w14:textId="77777777" w:rsidR="0097277A" w:rsidRDefault="0097277A" w:rsidP="0097277A">
      <w:pPr>
        <w:rPr>
          <w:rFonts w:cs="Microsoft Sans Serif"/>
          <w:b/>
          <w:bCs/>
          <w:color w:val="B82049"/>
          <w:sz w:val="60"/>
          <w:szCs w:val="60"/>
        </w:rPr>
      </w:pPr>
      <w:r w:rsidRPr="00595F2E">
        <w:rPr>
          <w:rFonts w:cs="Microsoft Sans Serif"/>
          <w:b/>
          <w:bCs/>
          <w:color w:val="B82049"/>
          <w:sz w:val="60"/>
          <w:szCs w:val="60"/>
        </w:rPr>
        <w:lastRenderedPageBreak/>
        <w:t>Pilot Studies</w:t>
      </w:r>
    </w:p>
    <w:p w14:paraId="4E432B3C" w14:textId="77777777" w:rsidR="0097277A" w:rsidRDefault="0097277A" w:rsidP="0097277A">
      <w:pPr>
        <w:rPr>
          <w:rFonts w:cs="Microsoft Sans Serif"/>
          <w:bCs/>
          <w:color w:val="FAD600"/>
        </w:rPr>
      </w:pPr>
      <w:r w:rsidRPr="00595F2E">
        <w:rPr>
          <w:rFonts w:cs="Microsoft Sans Serif"/>
          <w:bCs/>
          <w:color w:val="FAD600"/>
          <w:sz w:val="60"/>
          <w:szCs w:val="60"/>
        </w:rPr>
        <w:t>2016</w:t>
      </w:r>
      <w:r>
        <w:rPr>
          <w:rFonts w:cs="Microsoft Sans Serif"/>
          <w:bCs/>
          <w:color w:val="FAD600"/>
          <w:sz w:val="60"/>
          <w:szCs w:val="60"/>
        </w:rPr>
        <w:t>-ongoing</w:t>
      </w:r>
    </w:p>
    <w:p w14:paraId="01DE74C4" w14:textId="77777777" w:rsidR="0097277A" w:rsidRPr="000F342B" w:rsidRDefault="0097277A" w:rsidP="0097277A">
      <w:pPr>
        <w:rPr>
          <w:rFonts w:cs="Microsoft Sans Serif"/>
          <w:bCs/>
          <w:color w:val="FAD600"/>
        </w:rPr>
      </w:pPr>
    </w:p>
    <w:p w14:paraId="4E32401F" w14:textId="77777777" w:rsidR="0097277A" w:rsidRDefault="0097277A" w:rsidP="0097277A">
      <w:pPr>
        <w:widowControl w:val="0"/>
        <w:autoSpaceDE w:val="0"/>
        <w:autoSpaceDN w:val="0"/>
        <w:adjustRightInd w:val="0"/>
        <w:spacing w:after="240"/>
        <w:rPr>
          <w:rFonts w:cs="Arial"/>
          <w:b/>
          <w:bCs/>
          <w:lang w:val="en-US"/>
        </w:rPr>
      </w:pPr>
      <w:r w:rsidRPr="00376367">
        <w:rPr>
          <w:rFonts w:cs="Arial"/>
          <w:b/>
          <w:bCs/>
          <w:lang w:val="en-US"/>
        </w:rPr>
        <w:t>BIOTWINOT: BIOLOGY OF TWINS FROM CONCEPTION TO TODDLER</w:t>
      </w:r>
    </w:p>
    <w:p w14:paraId="78D2B296"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917.14</w:t>
      </w:r>
    </w:p>
    <w:p w14:paraId="461A26B8"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744C2EFE" w14:textId="77777777" w:rsidR="0097277A" w:rsidRPr="00376367" w:rsidRDefault="0097277A" w:rsidP="0097277A">
      <w:pPr>
        <w:widowControl w:val="0"/>
        <w:autoSpaceDE w:val="0"/>
        <w:autoSpaceDN w:val="0"/>
        <w:adjustRightInd w:val="0"/>
        <w:spacing w:after="240"/>
        <w:rPr>
          <w:rFonts w:cs="Arial"/>
          <w:b/>
          <w:bCs/>
          <w:lang w:val="en-US"/>
        </w:rPr>
      </w:pPr>
    </w:p>
    <w:p w14:paraId="29B3B16C"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lang w:val="en-US"/>
        </w:rPr>
        <w:t xml:space="preserve">Investigators: </w:t>
      </w:r>
      <w:proofErr w:type="spellStart"/>
      <w:r w:rsidRPr="00376367">
        <w:rPr>
          <w:rFonts w:cs="Arial"/>
          <w:b/>
          <w:bCs/>
          <w:i/>
          <w:iCs/>
          <w:lang w:val="en-US"/>
        </w:rPr>
        <w:t>Dr</w:t>
      </w:r>
      <w:proofErr w:type="spellEnd"/>
      <w:r w:rsidRPr="00376367">
        <w:rPr>
          <w:rFonts w:cs="Arial"/>
          <w:b/>
          <w:bCs/>
          <w:i/>
          <w:iCs/>
          <w:lang w:val="en-US"/>
        </w:rPr>
        <w:t xml:space="preserve"> J Bell, </w:t>
      </w:r>
      <w:proofErr w:type="spellStart"/>
      <w:r w:rsidRPr="00376367">
        <w:rPr>
          <w:rFonts w:cs="Arial"/>
          <w:lang w:val="en-US"/>
        </w:rPr>
        <w:t>Dr</w:t>
      </w:r>
      <w:proofErr w:type="spellEnd"/>
      <w:r w:rsidRPr="00376367">
        <w:rPr>
          <w:rFonts w:cs="Arial"/>
          <w:lang w:val="en-US"/>
        </w:rPr>
        <w:t xml:space="preserve"> D </w:t>
      </w:r>
      <w:proofErr w:type="spellStart"/>
      <w:r w:rsidRPr="00376367">
        <w:rPr>
          <w:rFonts w:cs="Arial"/>
          <w:lang w:val="en-US"/>
        </w:rPr>
        <w:t>Patsupathy</w:t>
      </w:r>
      <w:proofErr w:type="spellEnd"/>
      <w:r w:rsidRPr="00376367">
        <w:rPr>
          <w:rFonts w:cs="Arial"/>
          <w:lang w:val="en-US"/>
        </w:rPr>
        <w:t xml:space="preserve">, </w:t>
      </w:r>
      <w:proofErr w:type="spellStart"/>
      <w:r w:rsidRPr="00376367">
        <w:rPr>
          <w:rFonts w:cs="Arial"/>
          <w:lang w:val="en-US"/>
        </w:rPr>
        <w:t>Dr</w:t>
      </w:r>
      <w:proofErr w:type="spellEnd"/>
      <w:r w:rsidRPr="00376367">
        <w:rPr>
          <w:rFonts w:cs="Arial"/>
          <w:lang w:val="en-US"/>
        </w:rPr>
        <w:t xml:space="preserve"> D Hart, Prof T Spector </w:t>
      </w:r>
    </w:p>
    <w:p w14:paraId="6DAA4C7B"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lang w:val="en-US"/>
        </w:rPr>
        <w:t xml:space="preserve">Summary: </w:t>
      </w:r>
      <w:r w:rsidRPr="00376367">
        <w:rPr>
          <w:rFonts w:cs="Arial"/>
          <w:lang w:val="en-US"/>
        </w:rPr>
        <w:t xml:space="preserve">Fetal programming – the adaptive responses of the </w:t>
      </w:r>
      <w:proofErr w:type="spellStart"/>
      <w:r w:rsidRPr="00376367">
        <w:rPr>
          <w:rFonts w:cs="Arial"/>
          <w:lang w:val="en-US"/>
        </w:rPr>
        <w:t>foetus</w:t>
      </w:r>
      <w:proofErr w:type="spellEnd"/>
      <w:r w:rsidRPr="00376367">
        <w:rPr>
          <w:rFonts w:cs="Arial"/>
          <w:lang w:val="en-US"/>
        </w:rPr>
        <w:t xml:space="preserve"> to a variety of environmental cues, and consequences of mismatch between the prenatal and postnatal environments – can permanently shape the body’s structure, function, and metabolism and contribute to adult disease. The influence of the microbiome – the microorganisms living in and on a mammalian host - and how it is acquired in humans is poorly understood. This project addresses this deficiency by studying the human microbiome longitudinally during early development, from the earliest possible time during pregnancy, using nature’s controlled experiment, twins. The project aims to pilot collection of microbiome and additional biological samples from 10 mothers and twin-pairs at four time-points during the first year of life, to assess the feasibility to support a major project of this kind. </w:t>
      </w:r>
    </w:p>
    <w:p w14:paraId="3944F921"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lang w:val="en-US"/>
        </w:rPr>
        <w:t xml:space="preserve">Aim: </w:t>
      </w:r>
      <w:r w:rsidRPr="00376367">
        <w:rPr>
          <w:rFonts w:cs="Arial"/>
          <w:b/>
          <w:bCs/>
          <w:i/>
          <w:iCs/>
          <w:lang w:val="en-US"/>
        </w:rPr>
        <w:t xml:space="preserve">The proposal aimed to conduct a pilot study to assess the feasibility of a large-scale funding application for a major project of this kind. </w:t>
      </w:r>
      <w:r w:rsidRPr="00376367">
        <w:rPr>
          <w:rFonts w:cs="Arial"/>
          <w:lang w:val="en-US"/>
        </w:rPr>
        <w:t>The overall objective of the project is to create a clinical database and biobank of twin pregnancies and infants, which will ultimately include microbiome, genetic, phenotypic and clinical data to address the aims of this study. We would specifically prospectively collect demographic information; ultrasound scan images, volumes, and measurements; pregnancy (maternal/</w:t>
      </w:r>
      <w:proofErr w:type="spellStart"/>
      <w:r w:rsidRPr="00376367">
        <w:rPr>
          <w:rFonts w:cs="Arial"/>
          <w:lang w:val="en-US"/>
        </w:rPr>
        <w:t>foetal</w:t>
      </w:r>
      <w:proofErr w:type="spellEnd"/>
      <w:r w:rsidRPr="00376367">
        <w:rPr>
          <w:rFonts w:cs="Arial"/>
          <w:lang w:val="en-US"/>
        </w:rPr>
        <w:t xml:space="preserve">), delivery, and neonatal data; blood results; and collect and store biological samples for both current and future research. </w:t>
      </w:r>
    </w:p>
    <w:p w14:paraId="261636F0"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lang w:val="en-US"/>
        </w:rPr>
        <w:t xml:space="preserve">Study Update </w:t>
      </w:r>
    </w:p>
    <w:p w14:paraId="3D4667C2"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i/>
          <w:iCs/>
          <w:lang w:val="en-US"/>
        </w:rPr>
        <w:t xml:space="preserve">Aim: </w:t>
      </w:r>
      <w:r w:rsidRPr="00376367">
        <w:rPr>
          <w:rFonts w:cs="Arial"/>
          <w:lang w:val="en-US"/>
        </w:rPr>
        <w:t xml:space="preserve">The funded proposal created </w:t>
      </w:r>
      <w:r w:rsidRPr="00376367">
        <w:rPr>
          <w:rFonts w:cs="Arial"/>
          <w:b/>
          <w:bCs/>
          <w:i/>
          <w:iCs/>
          <w:lang w:val="en-US"/>
        </w:rPr>
        <w:t xml:space="preserve">a multi-disciplinary research network </w:t>
      </w:r>
      <w:r w:rsidRPr="00376367">
        <w:rPr>
          <w:rFonts w:cs="Arial"/>
          <w:lang w:val="en-US"/>
        </w:rPr>
        <w:t xml:space="preserve">comprising experts in twin research, neonatal medicine, genomics and epigenetics, and microbiome research, who hold regular scientific meetings. As a result of the scientific discussions we now have concrete plans to submit a large-scale funding application to the </w:t>
      </w:r>
      <w:proofErr w:type="spellStart"/>
      <w:r w:rsidRPr="00376367">
        <w:rPr>
          <w:rFonts w:cs="Arial"/>
          <w:lang w:val="en-US"/>
        </w:rPr>
        <w:t>Wellcome</w:t>
      </w:r>
      <w:proofErr w:type="spellEnd"/>
      <w:r w:rsidRPr="00376367">
        <w:rPr>
          <w:rFonts w:cs="Arial"/>
          <w:lang w:val="en-US"/>
        </w:rPr>
        <w:t xml:space="preserve"> Trust. </w:t>
      </w:r>
    </w:p>
    <w:p w14:paraId="51075DC2"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i/>
          <w:iCs/>
          <w:lang w:val="en-US"/>
        </w:rPr>
        <w:t xml:space="preserve">Ethical approval: </w:t>
      </w:r>
      <w:r w:rsidRPr="00376367">
        <w:rPr>
          <w:rFonts w:cs="Arial"/>
          <w:lang w:val="en-US"/>
        </w:rPr>
        <w:t xml:space="preserve">We have experienced a slight delay with the study ethics application and approval process. We submitted an application to obtain ethical approval for the study to the London Bridge Research Ethics Committee. The application was approved pending several amendments, which somewhat delayed us. While we have now obtained ethical approval for the study, we are currently </w:t>
      </w:r>
      <w:proofErr w:type="gramStart"/>
      <w:r w:rsidRPr="00376367">
        <w:rPr>
          <w:rFonts w:cs="Arial"/>
          <w:lang w:val="en-US"/>
        </w:rPr>
        <w:t>awaiting</w:t>
      </w:r>
      <w:proofErr w:type="gramEnd"/>
      <w:r w:rsidRPr="00376367">
        <w:rPr>
          <w:rFonts w:cs="Arial"/>
          <w:lang w:val="en-US"/>
        </w:rPr>
        <w:t xml:space="preserve"> for the final approvals to be set in place at the local level, in order for the sampling to commence. The local R&amp;D approval process was undergoing changes at the administrative level at the time of application and we were advised to await submission until these changes took place. The application for local approval is now being reviewed and we anticipate a positive outcome within the next weeks. </w:t>
      </w:r>
    </w:p>
    <w:p w14:paraId="22A4C4FA"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i/>
          <w:iCs/>
          <w:lang w:val="en-US"/>
        </w:rPr>
        <w:t xml:space="preserve">Methods: </w:t>
      </w:r>
      <w:r w:rsidRPr="00376367">
        <w:rPr>
          <w:rFonts w:cs="Arial"/>
          <w:lang w:val="en-US"/>
        </w:rPr>
        <w:t xml:space="preserve">The study sampling protocols have been drafted and are now confirmed at the clinical level. These protocols are now in place for sampling to begin. All of the consumables have been purchased and are also now in place. A laboratory database has been set up for this particular study. The database covers sample collection, processing, and storage. It also has the potential to be expanded to incorporate information on future sample handling, processing, and shipment. </w:t>
      </w:r>
    </w:p>
    <w:p w14:paraId="26257B12" w14:textId="77777777" w:rsidR="0097277A" w:rsidRPr="00376367" w:rsidRDefault="0097277A" w:rsidP="0097277A">
      <w:pPr>
        <w:widowControl w:val="0"/>
        <w:autoSpaceDE w:val="0"/>
        <w:autoSpaceDN w:val="0"/>
        <w:adjustRightInd w:val="0"/>
        <w:spacing w:after="240"/>
        <w:rPr>
          <w:rFonts w:cs="Times"/>
          <w:lang w:val="en-US"/>
        </w:rPr>
      </w:pPr>
      <w:r w:rsidRPr="00376367">
        <w:rPr>
          <w:rFonts w:cs="Arial"/>
          <w:b/>
          <w:bCs/>
          <w:i/>
          <w:iCs/>
          <w:lang w:val="en-US"/>
        </w:rPr>
        <w:lastRenderedPageBreak/>
        <w:t xml:space="preserve">Staff: </w:t>
      </w:r>
      <w:r w:rsidRPr="00376367">
        <w:rPr>
          <w:rFonts w:cs="Arial"/>
          <w:lang w:val="en-US"/>
        </w:rPr>
        <w:t xml:space="preserve">The investigators with help from administrative staff have prepared and submitted the study ethical approval application. As soon as the final local ethical approvals are in place we will begin sampling. The staff costs that we requested on the grant will be allocated towards collection and processing of the samples. </w:t>
      </w:r>
    </w:p>
    <w:p w14:paraId="06EF29A0" w14:textId="77777777" w:rsidR="0097277A" w:rsidRPr="00376367" w:rsidRDefault="0097277A" w:rsidP="0097277A">
      <w:pPr>
        <w:shd w:val="clear" w:color="auto" w:fill="FFFFFF"/>
        <w:rPr>
          <w:rFonts w:eastAsia="Times New Roman" w:cs="Times New Roman"/>
          <w:b/>
          <w:color w:val="000000"/>
        </w:rPr>
      </w:pPr>
      <w:r w:rsidRPr="00376367">
        <w:rPr>
          <w:rFonts w:eastAsia="Times New Roman" w:cs="Times New Roman"/>
          <w:b/>
          <w:color w:val="000000"/>
        </w:rPr>
        <w:t>PUBLICATIONS</w:t>
      </w:r>
    </w:p>
    <w:p w14:paraId="201C8890" w14:textId="77777777" w:rsidR="0097277A" w:rsidRPr="00376367" w:rsidRDefault="0097277A" w:rsidP="0097277A">
      <w:pPr>
        <w:rPr>
          <w:rFonts w:cs="Arial"/>
          <w:lang w:val="en-US"/>
        </w:rPr>
      </w:pPr>
      <w:r w:rsidRPr="00376367">
        <w:rPr>
          <w:rFonts w:cs="Arial"/>
          <w:lang w:val="en-US"/>
        </w:rPr>
        <w:t xml:space="preserve">There are currently no projects linked to this project. </w:t>
      </w:r>
    </w:p>
    <w:p w14:paraId="01AFC0F3" w14:textId="77777777" w:rsidR="0097277A" w:rsidRDefault="0097277A" w:rsidP="0097277A">
      <w:pPr>
        <w:rPr>
          <w:rFonts w:cs="Microsoft Sans Serif"/>
          <w:b/>
          <w:bCs/>
          <w:color w:val="B82049"/>
          <w:sz w:val="60"/>
          <w:szCs w:val="60"/>
        </w:rPr>
      </w:pPr>
    </w:p>
    <w:p w14:paraId="4E89EC70" w14:textId="77777777" w:rsidR="0097277A" w:rsidRPr="00D64D11" w:rsidRDefault="0097277A" w:rsidP="0097277A">
      <w:pPr>
        <w:rPr>
          <w:rFonts w:cs="Microsoft Sans Serif"/>
          <w:bCs/>
          <w:color w:val="FAD600"/>
          <w:sz w:val="60"/>
          <w:szCs w:val="60"/>
        </w:rPr>
      </w:pPr>
      <w:r>
        <w:rPr>
          <w:rFonts w:cs="Microsoft Sans Serif"/>
          <w:bCs/>
          <w:color w:val="2935FA"/>
          <w:sz w:val="60"/>
          <w:szCs w:val="60"/>
        </w:rPr>
        <w:t>2015-2016</w:t>
      </w:r>
    </w:p>
    <w:p w14:paraId="1C406D71" w14:textId="77777777" w:rsidR="0097277A" w:rsidRDefault="0097277A" w:rsidP="0097277A">
      <w:pPr>
        <w:rPr>
          <w:rFonts w:eastAsia="Times New Roman" w:cs="Times New Roman"/>
          <w:color w:val="000000"/>
        </w:rPr>
      </w:pPr>
    </w:p>
    <w:p w14:paraId="6EB34FFB" w14:textId="77777777" w:rsidR="0097277A" w:rsidRDefault="0097277A" w:rsidP="0097277A">
      <w:pPr>
        <w:rPr>
          <w:rFonts w:cs="Arial"/>
          <w:b/>
          <w:bCs/>
          <w:lang w:val="en-US"/>
        </w:rPr>
      </w:pPr>
      <w:r w:rsidRPr="00376367">
        <w:rPr>
          <w:rFonts w:cs="Arial"/>
          <w:b/>
          <w:bCs/>
          <w:lang w:val="en-US"/>
        </w:rPr>
        <w:t>INVESTIGATION OF MICROBIOME IN RHEUMATOID ARTHRITIS DISCORDANT MONOZYGOTIC TWINS</w:t>
      </w:r>
    </w:p>
    <w:p w14:paraId="70103868"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Grant awarded: £7,013.30 </w:t>
      </w:r>
    </w:p>
    <w:p w14:paraId="3950E119" w14:textId="77777777" w:rsidR="0097277A" w:rsidRDefault="0097277A" w:rsidP="0097277A">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3 years  </w:t>
      </w:r>
    </w:p>
    <w:p w14:paraId="6ED84489" w14:textId="77777777" w:rsidR="0097277A" w:rsidRPr="00376367" w:rsidRDefault="0097277A" w:rsidP="0097277A">
      <w:pPr>
        <w:rPr>
          <w:rFonts w:cs="Arial"/>
          <w:lang w:val="en-US"/>
        </w:rPr>
      </w:pPr>
    </w:p>
    <w:p w14:paraId="79CA2E68" w14:textId="77777777" w:rsidR="0097277A" w:rsidRPr="00376367" w:rsidRDefault="0097277A" w:rsidP="0097277A">
      <w:pPr>
        <w:rPr>
          <w:rFonts w:cs="Arial"/>
          <w:lang w:val="en-US"/>
        </w:rPr>
      </w:pPr>
    </w:p>
    <w:p w14:paraId="5C6348AF" w14:textId="77777777" w:rsidR="0097277A" w:rsidRPr="00376367" w:rsidRDefault="0097277A" w:rsidP="0097277A">
      <w:pPr>
        <w:jc w:val="both"/>
        <w:rPr>
          <w:b/>
          <w:lang w:val="en-US"/>
        </w:rPr>
      </w:pPr>
      <w:r w:rsidRPr="00376367">
        <w:rPr>
          <w:b/>
          <w:lang w:val="en-US"/>
        </w:rPr>
        <w:t>2015 - current</w:t>
      </w:r>
    </w:p>
    <w:p w14:paraId="67E859FB" w14:textId="77777777" w:rsidR="0097277A" w:rsidRPr="00376367" w:rsidRDefault="0097277A" w:rsidP="0097277A">
      <w:pPr>
        <w:jc w:val="both"/>
        <w:rPr>
          <w:lang w:val="en-US"/>
        </w:rPr>
      </w:pPr>
      <w:r w:rsidRPr="00376367">
        <w:rPr>
          <w:lang w:val="en-US"/>
        </w:rPr>
        <w:t>Frances MK Williams, Reader and Hon Consultant</w:t>
      </w:r>
    </w:p>
    <w:p w14:paraId="57D0EE6A" w14:textId="77777777" w:rsidR="0097277A" w:rsidRPr="00376367" w:rsidRDefault="0097277A" w:rsidP="0097277A">
      <w:pPr>
        <w:jc w:val="both"/>
        <w:rPr>
          <w:lang w:val="en-US"/>
        </w:rPr>
      </w:pPr>
      <w:proofErr w:type="spellStart"/>
      <w:r w:rsidRPr="00376367">
        <w:rPr>
          <w:lang w:val="en-US"/>
        </w:rPr>
        <w:t>Dept</w:t>
      </w:r>
      <w:proofErr w:type="spellEnd"/>
      <w:r w:rsidRPr="00376367">
        <w:rPr>
          <w:lang w:val="en-US"/>
        </w:rPr>
        <w:t xml:space="preserve"> of Twin Research and Genetic Epidemiology, King's College London</w:t>
      </w:r>
    </w:p>
    <w:p w14:paraId="0557387F" w14:textId="77777777" w:rsidR="0097277A" w:rsidRPr="00376367" w:rsidRDefault="0097277A" w:rsidP="0097277A">
      <w:pPr>
        <w:jc w:val="both"/>
        <w:rPr>
          <w:lang w:val="en-US"/>
        </w:rPr>
      </w:pPr>
    </w:p>
    <w:p w14:paraId="7E1F0765" w14:textId="77777777" w:rsidR="0097277A" w:rsidRPr="00376367" w:rsidRDefault="0097277A" w:rsidP="0097277A">
      <w:pPr>
        <w:jc w:val="both"/>
        <w:rPr>
          <w:b/>
          <w:lang w:val="en-US"/>
        </w:rPr>
      </w:pPr>
      <w:r w:rsidRPr="00376367">
        <w:rPr>
          <w:b/>
          <w:lang w:val="en-US"/>
        </w:rPr>
        <w:t xml:space="preserve">Summary </w:t>
      </w:r>
    </w:p>
    <w:p w14:paraId="076BB4CA" w14:textId="77777777" w:rsidR="0097277A" w:rsidRPr="00376367" w:rsidRDefault="0097277A" w:rsidP="0097277A">
      <w:pPr>
        <w:jc w:val="both"/>
        <w:rPr>
          <w:lang w:val="en-US"/>
        </w:rPr>
      </w:pPr>
      <w:r w:rsidRPr="00376367">
        <w:rPr>
          <w:lang w:val="en-US"/>
        </w:rPr>
        <w:t xml:space="preserve">There is good evidence that rheumatoid arthritis (RA) is influenced, and perhaps even caused, by alterations in the gut microbiome. The microbiome is, in turn, influenced by the host organism genotype. Thus twins are the perfect experimental model in which to study the influence of gut microbiome in RA. In this study we will identify twin pairs in </w:t>
      </w:r>
      <w:proofErr w:type="spellStart"/>
      <w:r w:rsidRPr="00376367">
        <w:rPr>
          <w:lang w:val="en-US"/>
        </w:rPr>
        <w:t>TwinsUK</w:t>
      </w:r>
      <w:proofErr w:type="spellEnd"/>
      <w:r w:rsidRPr="00376367">
        <w:rPr>
          <w:lang w:val="en-US"/>
        </w:rPr>
        <w:t xml:space="preserve"> in which one member has a diagnosis of RA. We will invite the pair for a twin visit and provide, prior to the visit, a stool collection kit. Twins attending the visit will undergo physical examination, demographic and </w:t>
      </w:r>
      <w:proofErr w:type="spellStart"/>
      <w:r w:rsidRPr="00376367">
        <w:rPr>
          <w:lang w:val="en-US"/>
        </w:rPr>
        <w:t>antirheumatic</w:t>
      </w:r>
      <w:proofErr w:type="spellEnd"/>
      <w:r w:rsidRPr="00376367">
        <w:rPr>
          <w:lang w:val="en-US"/>
        </w:rPr>
        <w:t xml:space="preserve"> drug information, and venous blood draw. Stool will be </w:t>
      </w:r>
      <w:proofErr w:type="spellStart"/>
      <w:r w:rsidRPr="00376367">
        <w:rPr>
          <w:lang w:val="en-US"/>
        </w:rPr>
        <w:t>analysed</w:t>
      </w:r>
      <w:proofErr w:type="spellEnd"/>
      <w:r w:rsidRPr="00376367">
        <w:rPr>
          <w:lang w:val="en-US"/>
        </w:rPr>
        <w:t xml:space="preserve"> for microbial content and microbial "richness" will be </w:t>
      </w:r>
      <w:proofErr w:type="spellStart"/>
      <w:r w:rsidRPr="00376367">
        <w:rPr>
          <w:lang w:val="en-US"/>
        </w:rPr>
        <w:t>analysed</w:t>
      </w:r>
      <w:proofErr w:type="spellEnd"/>
      <w:r w:rsidRPr="00376367">
        <w:rPr>
          <w:lang w:val="en-US"/>
        </w:rPr>
        <w:t xml:space="preserve"> with presence/absence of RA and correlated with disease activity. The results of this study will provide pilot data for a larger application to a grant funding body to explore in greater depth the microbial species implicated in RA pathogenesis and other rheumatic conditions.</w:t>
      </w:r>
    </w:p>
    <w:p w14:paraId="4A03700A" w14:textId="77777777" w:rsidR="0097277A" w:rsidRPr="00376367" w:rsidRDefault="0097277A" w:rsidP="0097277A">
      <w:pPr>
        <w:jc w:val="both"/>
        <w:rPr>
          <w:b/>
          <w:lang w:val="en-US"/>
        </w:rPr>
      </w:pPr>
    </w:p>
    <w:p w14:paraId="00EE147E" w14:textId="77777777" w:rsidR="0097277A" w:rsidRPr="00376367" w:rsidRDefault="0097277A" w:rsidP="0097277A">
      <w:pPr>
        <w:jc w:val="both"/>
        <w:rPr>
          <w:b/>
          <w:lang w:val="en-US"/>
        </w:rPr>
      </w:pPr>
      <w:r w:rsidRPr="00376367">
        <w:rPr>
          <w:b/>
          <w:lang w:val="en-US"/>
        </w:rPr>
        <w:t>Background</w:t>
      </w:r>
    </w:p>
    <w:p w14:paraId="4894C59E" w14:textId="77777777" w:rsidR="0097277A" w:rsidRPr="00376367" w:rsidRDefault="0097277A" w:rsidP="0097277A">
      <w:pPr>
        <w:jc w:val="both"/>
        <w:rPr>
          <w:lang w:val="en-US"/>
        </w:rPr>
      </w:pPr>
      <w:r w:rsidRPr="00376367">
        <w:rPr>
          <w:lang w:val="en-US"/>
        </w:rPr>
        <w:t xml:space="preserve">The microbial population of bacterial species which reside in a mammal's gut has been shown to be intimately linked to host health and disease. This has been found not only for disorders of the gut and liver </w:t>
      </w:r>
      <w:r w:rsidRPr="00376367">
        <w:rPr>
          <w:lang w:val="en-US"/>
        </w:rPr>
        <w:fldChar w:fldCharType="begin">
          <w:fldData xml:space="preserve">PEVuZE5vdGU+PENpdGU+PEF1dGhvcj5RaW48L0F1dGhvcj48WWVhcj4yMDE0PC9ZZWFyPjxSZWNO
dW0+MjAzMDwvUmVjTnVtPjxEaXNwbGF5VGV4dD5bMV08L0Rpc3BsYXlUZXh0PjxyZWNvcmQ+PHJl
Yy1udW1iZXI+MjAzMDwvcmVjLW51bWJlcj48Zm9yZWlnbi1rZXlzPjxrZXkgYXBwPSJFTiIgZGIt
aWQ9IjBwYXMyZTVwaDl3enNzZTl4ZW9wMmRlYjU1cmR3OXh2eGVzcCI+MjAzMDwva2V5PjwvZm9y
ZWlnbi1rZXlzPjxyZWYtdHlwZSBuYW1lPSJKb3VybmFsIEFydGljbGUiPjE3PC9yZWYtdHlwZT48
Y29udHJpYnV0b3JzPjxhdXRob3JzPjxhdXRob3I+UWluLCBOLjwvYXV0aG9yPjxhdXRob3I+WWFu
ZywgRi48L2F1dGhvcj48YXV0aG9yPkxpLCBBLjwvYXV0aG9yPjxhdXRob3I+UHJpZnRpLCBFLjwv
YXV0aG9yPjxhdXRob3I+Q2hlbiwgWS48L2F1dGhvcj48YXV0aG9yPlNoYW8sIEwuPC9hdXRob3I+
PGF1dGhvcj5HdW8sIEouPC9hdXRob3I+PGF1dGhvcj5MZSBDaGF0ZWxpZXIsIEUuPC9hdXRob3I+
PGF1dGhvcj5ZYW8sIEouPC9hdXRob3I+PGF1dGhvcj5XdSwgTC48L2F1dGhvcj48YXV0aG9yPlpo
b3UsIEouPC9hdXRob3I+PGF1dGhvcj5OaSwgUy48L2F1dGhvcj48YXV0aG9yPkxpdSwgTC48L2F1
dGhvcj48YXV0aG9yPlBvbnMsIE4uPC9hdXRob3I+PGF1dGhvcj5CYXR0bywgSi4gTS48L2F1dGhv
cj48YXV0aG9yPktlbm5lZHksIFMuIFAuPC9hdXRob3I+PGF1dGhvcj5MZW9uYXJkLCBQLjwvYXV0
aG9yPjxhdXRob3I+WXVhbiwgQy48L2F1dGhvcj48YXV0aG9yPkRpbmcsIFcuPC9hdXRob3I+PGF1
dGhvcj5DaGVuLCBZLjwvYXV0aG9yPjxhdXRob3I+SHUsIFguPC9hdXRob3I+PGF1dGhvcj5aaGVu
ZywgQi48L2F1dGhvcj48YXV0aG9yPlFpYW4sIEcuPC9hdXRob3I+PGF1dGhvcj5YdSwgVy48L2F1
dGhvcj48YXV0aG9yPkVocmxpY2gsIFMuIEQuPC9hdXRob3I+PGF1dGhvcj5aaGVuZywgUy48L2F1
dGhvcj48YXV0aG9yPkxpLCBMLjwvYXV0aG9yPjwvYXV0aG9ycz48L2NvbnRyaWJ1dG9ycz48YXV0
aC1hZGRyZXNzPjFdIFN0YXRlIEtleSBMYWJvcmF0b3J5IGZvciBEaWFnbm9zaXMgYW5kIFRyZWF0
bWVudCBvZiBJbmZlY3Rpb3VzIERpc2Vhc2UsIFRoZSBGaXJzdCBBZmZpbGlhdGVkIEhvc3BpdGFs
LCBDb2xsZWdlIG9mIE1lZGljaW5lLCBaaGVqaWFuZyBVbml2ZXJzaXR5LCAzMTAwMDMgSGFuZ3po
b3UsIENoaW5hIFsyXSBDb2xsYWJvcmF0aXZlIElubm92YXRpb24gQ2VudGVyIGZvciBEaWFnbm9z
aXMgYW5kIFRyZWF0bWVudCBvZiBJbmZlY3Rpb3VzIERpc2Vhc2VzLCBaaGVqaWFuZyBVbml2ZXJz
aXR5LCAzMTAwMDMgSGFuZ3pob3UsIENoaW5hIFszXS4mI3hEOzFdIFN0YXRlIEtleSBMYWJvcmF0
b3J5IGZvciBEaWFnbm9zaXMgYW5kIFRyZWF0bWVudCBvZiBJbmZlY3Rpb3VzIERpc2Vhc2UsIFRo
ZSBGaXJzdCBBZmZpbGlhdGVkIEhvc3BpdGFsLCBDb2xsZWdlIG9mIE1lZGljaW5lLCBaaGVqaWFu
ZyBVbml2ZXJzaXR5LCAzMTAwMDMgSGFuZ3pob3UsIENoaW5hIFsyXS4mI3hEOzFdIE1ldGFnZW5v
cG9saXMsIEluc3RpdHV0IE5hdGlvbmFsIGRlIGxhIFJlY2hlcmNoZSBBZ3Jvbm9taXF1ZSwgNzgz
NTAgSm91eSBlbiBKb3NhcywgRnJhbmNlIFsyXS4mI3hEO1N0YXRlIEtleSBMYWJvcmF0b3J5IGZv
ciBEaWFnbm9zaXMgYW5kIFRyZWF0bWVudCBvZiBJbmZlY3Rpb3VzIERpc2Vhc2UsIFRoZSBGaXJz
dCBBZmZpbGlhdGVkIEhvc3BpdGFsLCBDb2xsZWdlIG9mIE1lZGljaW5lLCBaaGVqaWFuZyBVbml2
ZXJzaXR5LCAzMTAwMDMgSGFuZ3pob3UsIENoaW5hLiYjeEQ7TWV0YWdlbm9wb2xpcywgSW5zdGl0
dXQgTmF0aW9uYWwgZGUgbGEgUmVjaGVyY2hlIEFncm9ub21pcXVlLCA3ODM1MCBKb3V5IGVuIEpv
c2FzLCBGcmFuY2UuJiN4RDsxXSBTdGF0ZSBLZXkgTGFib3JhdG9yeSBmb3IgRGlhZ25vc2lzIGFu
ZCBUcmVhdG1lbnQgb2YgSW5mZWN0aW91cyBEaXNlYXNlLCBUaGUgRmlyc3QgQWZmaWxpYXRlZCBI
b3NwaXRhbCwgQ29sbGVnZSBvZiBNZWRpY2luZSwgWmhlamlhbmcgVW5pdmVyc2l0eSwgMzEwMDAz
IEhhbmd6aG91LCBDaGluYSBbMl0gQ29sbGFib3JhdGl2ZSBJbm5vdmF0aW9uIENlbnRlciBmb3Ig
RGlhZ25vc2lzIGFuZCBUcmVhdG1lbnQgb2YgSW5mZWN0aW91cyBEaXNlYXNlcywgWmhlamlhbmcg
VW5pdmVyc2l0eSwgMzEwMDAzIEhhbmd6aG91LCBDaGluYS4mI3hEOzFdIE1ldGFnZW5vcG9saXMs
IEluc3RpdHV0IE5hdGlvbmFsIGRlIGxhIFJlY2hlcmNoZSBBZ3Jvbm9taXF1ZSwgNzgzNTAgSm91
eSBlbiBKb3NhcywgRnJhbmNlIFsyXSBLaW5nJmFwb3M7cyBDb2xsZWdlIExvbmRvbiwgQ2VudHJl
IGZvciBIb3N0LU1pY3JvYmlvbWUgSW50ZXJhY3Rpb25zLCBEZW50YWwgSW5zdGl0dXRlIENlbnRy
YWwgT2ZmaWNlLCBHdXkmYXBvcztzIEhvc3BpdGFsLCBMb25kb24gQnJpZGdlLCBMb25kb24gU0Ux
IDlSVCwgVUsuJiN4RDsxXSBDb2xsYWJvcmF0aXZlIElubm92YXRpb24gQ2VudGVyIGZvciBEaWFn
bm9zaXMgYW5kIFRyZWF0bWVudCBvZiBJbmZlY3Rpb3VzIERpc2Vhc2VzLCBaaGVqaWFuZyBVbml2
ZXJzaXR5LCAzMTAwMDMgSGFuZ3pob3UsIENoaW5hIFsyXSBLZXkgTGFib3JhdG9yeSBvZiBDb21i
aW5lZCBNdWx0aS1vcmdhbiBUcmFuc3BsYW50YXRpb24sIE1pbmlzdHJ5IG9mIFB1YmxpYyBIZWFs
dGgsIHRoZSBGaXJzdCBBZmZpbGlhdGVkIEhvc3BpdGFsLCBaaGVqaWFuZyBVbml2ZXJzaXR5LCAz
MTAwMDMgSGFuZ3pob3UsIENoaW5hLjwvYXV0aC1hZGRyZXNzPjx0aXRsZXM+PHRpdGxlPkFsdGVy
YXRpb25zIG9mIHRoZSBodW1hbiBndXQgbWljcm9iaW9tZSBpbiBsaXZlciBjaXJyaG9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5LTY0PC9wYWdlcz48dm9sdW1lPjUxMzwvdm9s
dW1lPjxudW1iZXI+NzUxNjwvbnVtYmVyPjxrZXl3b3Jkcz48a2V5d29yZD5DYXNlLUNvbnRyb2wg
U3R1ZGllczwva2V5d29yZD48a2V5d29yZD5DaHJvbmljIERpc2Vhc2U8L2tleXdvcmQ+PGtleXdv
cmQ+RGlhYmV0ZXMgTWVsbGl0dXMsIFR5cGUgMi9taWNyb2Jpb2xvZ3k8L2tleXdvcmQ+PGtleXdv
cmQ+RmVjZXMvbWljcm9iaW9sb2d5PC9rZXl3b3JkPjxrZXl3b3JkPkdhc3Ryb2ludGVzdGluYWwg
VHJhY3QvKm1pY3JvYmlvbG9neTwva2V5d29yZD48a2V5d29yZD5HZW5ldGljIE1hcmtlcnMvZ2Vu
ZXRpY3M8L2tleXdvcmQ+PGtleXdvcmQ+SGVhbHRoPC9rZXl3b3JkPjxrZXl3b3JkPkh1bWFuczwv
a2V5d29yZD48a2V5d29yZD5JbmZsYW1tYXRvcnkgQm93ZWwgRGlzZWFzZXMvbWljcm9iaW9sb2d5
PC9rZXl3b3JkPjxrZXl3b3JkPkxpdmVyIENpcnJob3Npcy8qZGlhZ25vc2lzLyptaWNyb2Jpb2xv
Z3k8L2tleXdvcmQ+PGtleXdvcmQ+Kk1ldGFnZW5vbWljczwva2V5d29yZD48a2V5d29yZD5NaWNy
b2Jpb3RhLypnZW5ldGljcy8qcGh5c2lvbG9neTwva2V5d29yZD48a2V5d29yZD5Nb3V0aC9taWNy
b2Jpb2xvZ3k8L2tleXdvcmQ+PGtleXdvcmQ+UGh5bG9nZW55PC9rZXl3b3JkPjxrZXl3b3JkPlJl
cHJvZHVjaWJpbGl0eSBvZiBSZXN1bHRzPC9rZXl3b3JkPjwva2V5d29yZHM+PGRhdGVzPjx5ZWFy
PjIwMTQ8L3llYXI+PHB1Yi1kYXRlcz48ZGF0ZT5TZXAgNDwvZGF0ZT48L3B1Yi1kYXRlcz48L2Rh
dGVzPjxpc2JuPjE0NzYtNDY4NyAoRWxlY3Ryb25pYykmI3hEOzAwMjgtMDgzNiAoTGlua2luZyk8
L2lzYm4+PGFjY2Vzc2lvbi1udW0+MjUwNzkzMjg8L2FjY2Vzc2lvbi1udW0+PHVybHM+PHJlbGF0
ZWQtdXJscz48dXJsPmh0dHA6Ly93d3cubmNiaS5ubG0ubmloLmdvdi9wdWJtZWQvMjUwNzkzMjg8
L3VybD48L3JlbGF0ZWQtdXJscz48L3VybHM+PGVsZWN0cm9uaWMtcmVzb3VyY2UtbnVtPjEwLjEw
MzgvbmF0dXJlMTM1Njg8L2VsZWN0cm9uaWMtcmVzb3VyY2UtbnVtPjwvcmVjb3JkPjwvQ2l0ZT48
L0VuZE5vdGU+
</w:fldData>
        </w:fldChar>
      </w:r>
      <w:r w:rsidRPr="00376367">
        <w:rPr>
          <w:lang w:val="en-US"/>
        </w:rPr>
        <w:instrText xml:space="preserve"> ADDIN EN.CITE </w:instrText>
      </w:r>
      <w:r w:rsidRPr="00376367">
        <w:rPr>
          <w:lang w:val="en-US"/>
        </w:rPr>
        <w:fldChar w:fldCharType="begin">
          <w:fldData xml:space="preserve">PEVuZE5vdGU+PENpdGU+PEF1dGhvcj5RaW48L0F1dGhvcj48WWVhcj4yMDE0PC9ZZWFyPjxSZWNO
dW0+MjAzMDwvUmVjTnVtPjxEaXNwbGF5VGV4dD5bMV08L0Rpc3BsYXlUZXh0PjxyZWNvcmQ+PHJl
Yy1udW1iZXI+MjAzMDwvcmVjLW51bWJlcj48Zm9yZWlnbi1rZXlzPjxrZXkgYXBwPSJFTiIgZGIt
aWQ9IjBwYXMyZTVwaDl3enNzZTl4ZW9wMmRlYjU1cmR3OXh2eGVzcCI+MjAzMDwva2V5PjwvZm9y
ZWlnbi1rZXlzPjxyZWYtdHlwZSBuYW1lPSJKb3VybmFsIEFydGljbGUiPjE3PC9yZWYtdHlwZT48
Y29udHJpYnV0b3JzPjxhdXRob3JzPjxhdXRob3I+UWluLCBOLjwvYXV0aG9yPjxhdXRob3I+WWFu
ZywgRi48L2F1dGhvcj48YXV0aG9yPkxpLCBBLjwvYXV0aG9yPjxhdXRob3I+UHJpZnRpLCBFLjwv
YXV0aG9yPjxhdXRob3I+Q2hlbiwgWS48L2F1dGhvcj48YXV0aG9yPlNoYW8sIEwuPC9hdXRob3I+
PGF1dGhvcj5HdW8sIEouPC9hdXRob3I+PGF1dGhvcj5MZSBDaGF0ZWxpZXIsIEUuPC9hdXRob3I+
PGF1dGhvcj5ZYW8sIEouPC9hdXRob3I+PGF1dGhvcj5XdSwgTC48L2F1dGhvcj48YXV0aG9yPlpo
b3UsIEouPC9hdXRob3I+PGF1dGhvcj5OaSwgUy48L2F1dGhvcj48YXV0aG9yPkxpdSwgTC48L2F1
dGhvcj48YXV0aG9yPlBvbnMsIE4uPC9hdXRob3I+PGF1dGhvcj5CYXR0bywgSi4gTS48L2F1dGhv
cj48YXV0aG9yPktlbm5lZHksIFMuIFAuPC9hdXRob3I+PGF1dGhvcj5MZW9uYXJkLCBQLjwvYXV0
aG9yPjxhdXRob3I+WXVhbiwgQy48L2F1dGhvcj48YXV0aG9yPkRpbmcsIFcuPC9hdXRob3I+PGF1
dGhvcj5DaGVuLCBZLjwvYXV0aG9yPjxhdXRob3I+SHUsIFguPC9hdXRob3I+PGF1dGhvcj5aaGVu
ZywgQi48L2F1dGhvcj48YXV0aG9yPlFpYW4sIEcuPC9hdXRob3I+PGF1dGhvcj5YdSwgVy48L2F1
dGhvcj48YXV0aG9yPkVocmxpY2gsIFMuIEQuPC9hdXRob3I+PGF1dGhvcj5aaGVuZywgUy48L2F1
dGhvcj48YXV0aG9yPkxpLCBMLjwvYXV0aG9yPjwvYXV0aG9ycz48L2NvbnRyaWJ1dG9ycz48YXV0
aC1hZGRyZXNzPjFdIFN0YXRlIEtleSBMYWJvcmF0b3J5IGZvciBEaWFnbm9zaXMgYW5kIFRyZWF0
bWVudCBvZiBJbmZlY3Rpb3VzIERpc2Vhc2UsIFRoZSBGaXJzdCBBZmZpbGlhdGVkIEhvc3BpdGFs
LCBDb2xsZWdlIG9mIE1lZGljaW5lLCBaaGVqaWFuZyBVbml2ZXJzaXR5LCAzMTAwMDMgSGFuZ3po
b3UsIENoaW5hIFsyXSBDb2xsYWJvcmF0aXZlIElubm92YXRpb24gQ2VudGVyIGZvciBEaWFnbm9z
aXMgYW5kIFRyZWF0bWVudCBvZiBJbmZlY3Rpb3VzIERpc2Vhc2VzLCBaaGVqaWFuZyBVbml2ZXJz
aXR5LCAzMTAwMDMgSGFuZ3pob3UsIENoaW5hIFszXS4mI3hEOzFdIFN0YXRlIEtleSBMYWJvcmF0
b3J5IGZvciBEaWFnbm9zaXMgYW5kIFRyZWF0bWVudCBvZiBJbmZlY3Rpb3VzIERpc2Vhc2UsIFRo
ZSBGaXJzdCBBZmZpbGlhdGVkIEhvc3BpdGFsLCBDb2xsZWdlIG9mIE1lZGljaW5lLCBaaGVqaWFu
ZyBVbml2ZXJzaXR5LCAzMTAwMDMgSGFuZ3pob3UsIENoaW5hIFsyXS4mI3hEOzFdIE1ldGFnZW5v
cG9saXMsIEluc3RpdHV0IE5hdGlvbmFsIGRlIGxhIFJlY2hlcmNoZSBBZ3Jvbm9taXF1ZSwgNzgz
NTAgSm91eSBlbiBKb3NhcywgRnJhbmNlIFsyXS4mI3hEO1N0YXRlIEtleSBMYWJvcmF0b3J5IGZv
ciBEaWFnbm9zaXMgYW5kIFRyZWF0bWVudCBvZiBJbmZlY3Rpb3VzIERpc2Vhc2UsIFRoZSBGaXJz
dCBBZmZpbGlhdGVkIEhvc3BpdGFsLCBDb2xsZWdlIG9mIE1lZGljaW5lLCBaaGVqaWFuZyBVbml2
ZXJzaXR5LCAzMTAwMDMgSGFuZ3pob3UsIENoaW5hLiYjeEQ7TWV0YWdlbm9wb2xpcywgSW5zdGl0
dXQgTmF0aW9uYWwgZGUgbGEgUmVjaGVyY2hlIEFncm9ub21pcXVlLCA3ODM1MCBKb3V5IGVuIEpv
c2FzLCBGcmFuY2UuJiN4RDsxXSBTdGF0ZSBLZXkgTGFib3JhdG9yeSBmb3IgRGlhZ25vc2lzIGFu
ZCBUcmVhdG1lbnQgb2YgSW5mZWN0aW91cyBEaXNlYXNlLCBUaGUgRmlyc3QgQWZmaWxpYXRlZCBI
b3NwaXRhbCwgQ29sbGVnZSBvZiBNZWRpY2luZSwgWmhlamlhbmcgVW5pdmVyc2l0eSwgMzEwMDAz
IEhhbmd6aG91LCBDaGluYSBbMl0gQ29sbGFib3JhdGl2ZSBJbm5vdmF0aW9uIENlbnRlciBmb3Ig
RGlhZ25vc2lzIGFuZCBUcmVhdG1lbnQgb2YgSW5mZWN0aW91cyBEaXNlYXNlcywgWmhlamlhbmcg
VW5pdmVyc2l0eSwgMzEwMDAzIEhhbmd6aG91LCBDaGluYS4mI3hEOzFdIE1ldGFnZW5vcG9saXMs
IEluc3RpdHV0IE5hdGlvbmFsIGRlIGxhIFJlY2hlcmNoZSBBZ3Jvbm9taXF1ZSwgNzgzNTAgSm91
eSBlbiBKb3NhcywgRnJhbmNlIFsyXSBLaW5nJmFwb3M7cyBDb2xsZWdlIExvbmRvbiwgQ2VudHJl
IGZvciBIb3N0LU1pY3JvYmlvbWUgSW50ZXJhY3Rpb25zLCBEZW50YWwgSW5zdGl0dXRlIENlbnRy
YWwgT2ZmaWNlLCBHdXkmYXBvcztzIEhvc3BpdGFsLCBMb25kb24gQnJpZGdlLCBMb25kb24gU0Ux
IDlSVCwgVUsuJiN4RDsxXSBDb2xsYWJvcmF0aXZlIElubm92YXRpb24gQ2VudGVyIGZvciBEaWFn
bm9zaXMgYW5kIFRyZWF0bWVudCBvZiBJbmZlY3Rpb3VzIERpc2Vhc2VzLCBaaGVqaWFuZyBVbml2
ZXJzaXR5LCAzMTAwMDMgSGFuZ3pob3UsIENoaW5hIFsyXSBLZXkgTGFib3JhdG9yeSBvZiBDb21i
aW5lZCBNdWx0aS1vcmdhbiBUcmFuc3BsYW50YXRpb24sIE1pbmlzdHJ5IG9mIFB1YmxpYyBIZWFs
dGgsIHRoZSBGaXJzdCBBZmZpbGlhdGVkIEhvc3BpdGFsLCBaaGVqaWFuZyBVbml2ZXJzaXR5LCAz
MTAwMDMgSGFuZ3pob3UsIENoaW5hLjwvYXV0aC1hZGRyZXNzPjx0aXRsZXM+PHRpdGxlPkFsdGVy
YXRpb25zIG9mIHRoZSBodW1hbiBndXQgbWljcm9iaW9tZSBpbiBsaXZlciBjaXJyaG9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5LTY0PC9wYWdlcz48dm9sdW1lPjUxMzwvdm9s
dW1lPjxudW1iZXI+NzUxNjwvbnVtYmVyPjxrZXl3b3Jkcz48a2V5d29yZD5DYXNlLUNvbnRyb2wg
U3R1ZGllczwva2V5d29yZD48a2V5d29yZD5DaHJvbmljIERpc2Vhc2U8L2tleXdvcmQ+PGtleXdv
cmQ+RGlhYmV0ZXMgTWVsbGl0dXMsIFR5cGUgMi9taWNyb2Jpb2xvZ3k8L2tleXdvcmQ+PGtleXdv
cmQ+RmVjZXMvbWljcm9iaW9sb2d5PC9rZXl3b3JkPjxrZXl3b3JkPkdhc3Ryb2ludGVzdGluYWwg
VHJhY3QvKm1pY3JvYmlvbG9neTwva2V5d29yZD48a2V5d29yZD5HZW5ldGljIE1hcmtlcnMvZ2Vu
ZXRpY3M8L2tleXdvcmQ+PGtleXdvcmQ+SGVhbHRoPC9rZXl3b3JkPjxrZXl3b3JkPkh1bWFuczwv
a2V5d29yZD48a2V5d29yZD5JbmZsYW1tYXRvcnkgQm93ZWwgRGlzZWFzZXMvbWljcm9iaW9sb2d5
PC9rZXl3b3JkPjxrZXl3b3JkPkxpdmVyIENpcnJob3Npcy8qZGlhZ25vc2lzLyptaWNyb2Jpb2xv
Z3k8L2tleXdvcmQ+PGtleXdvcmQ+Kk1ldGFnZW5vbWljczwva2V5d29yZD48a2V5d29yZD5NaWNy
b2Jpb3RhLypnZW5ldGljcy8qcGh5c2lvbG9neTwva2V5d29yZD48a2V5d29yZD5Nb3V0aC9taWNy
b2Jpb2xvZ3k8L2tleXdvcmQ+PGtleXdvcmQ+UGh5bG9nZW55PC9rZXl3b3JkPjxrZXl3b3JkPlJl
cHJvZHVjaWJpbGl0eSBvZiBSZXN1bHRzPC9rZXl3b3JkPjwva2V5d29yZHM+PGRhdGVzPjx5ZWFy
PjIwMTQ8L3llYXI+PHB1Yi1kYXRlcz48ZGF0ZT5TZXAgNDwvZGF0ZT48L3B1Yi1kYXRlcz48L2Rh
dGVzPjxpc2JuPjE0NzYtNDY4NyAoRWxlY3Ryb25pYykmI3hEOzAwMjgtMDgzNiAoTGlua2luZyk8
L2lzYm4+PGFjY2Vzc2lvbi1udW0+MjUwNzkzMjg8L2FjY2Vzc2lvbi1udW0+PHVybHM+PHJlbGF0
ZWQtdXJscz48dXJsPmh0dHA6Ly93d3cubmNiaS5ubG0ubmloLmdvdi9wdWJtZWQvMjUwNzkzMjg8
L3VybD48L3JlbGF0ZWQtdXJscz48L3VybHM+PGVsZWN0cm9uaWMtcmVzb3VyY2UtbnVtPjEwLjEw
MzgvbmF0dXJlMTM1Njg8L2VsZWN0cm9uaWMtcmVzb3VyY2UtbnVtPjwvcmVjb3JkPjwvQ2l0ZT48
L0VuZE5vdGU+
</w:fldData>
        </w:fldChar>
      </w:r>
      <w:r w:rsidRPr="00376367">
        <w:rPr>
          <w:lang w:val="en-US"/>
        </w:rPr>
        <w:instrText xml:space="preserve"> ADDIN EN.CITE.DATA </w:instrText>
      </w:r>
      <w:r w:rsidRPr="00376367">
        <w:fldChar w:fldCharType="end"/>
      </w:r>
      <w:r w:rsidRPr="00376367">
        <w:rPr>
          <w:lang w:val="en-US"/>
        </w:rPr>
      </w:r>
      <w:r w:rsidRPr="00376367">
        <w:rPr>
          <w:lang w:val="en-US"/>
        </w:rPr>
        <w:fldChar w:fldCharType="separate"/>
      </w:r>
      <w:r w:rsidRPr="00376367">
        <w:rPr>
          <w:lang w:val="en-US"/>
        </w:rPr>
        <w:t>[</w:t>
      </w:r>
      <w:hyperlink w:anchor="_ENREF_1" w:tooltip="Qin, 2014 #2030" w:history="1">
        <w:r w:rsidRPr="00376367">
          <w:rPr>
            <w:rStyle w:val="Hyperlink"/>
            <w:lang w:val="en-US"/>
          </w:rPr>
          <w:t>1</w:t>
        </w:r>
      </w:hyperlink>
      <w:r w:rsidRPr="00376367">
        <w:rPr>
          <w:lang w:val="en-US"/>
        </w:rPr>
        <w:t>]</w:t>
      </w:r>
      <w:r w:rsidRPr="00376367">
        <w:fldChar w:fldCharType="end"/>
      </w:r>
      <w:r w:rsidRPr="00376367">
        <w:rPr>
          <w:lang w:val="en-US"/>
        </w:rPr>
        <w:t xml:space="preserve">, but also for </w:t>
      </w:r>
      <w:proofErr w:type="spellStart"/>
      <w:r w:rsidRPr="00376367">
        <w:rPr>
          <w:lang w:val="en-US"/>
        </w:rPr>
        <w:t>spondylarthritis</w:t>
      </w:r>
      <w:proofErr w:type="spellEnd"/>
      <w:r w:rsidRPr="00376367">
        <w:rPr>
          <w:lang w:val="en-US"/>
        </w:rPr>
        <w:t xml:space="preserve"> </w:t>
      </w:r>
      <w:r w:rsidRPr="00376367">
        <w:rPr>
          <w:lang w:val="en-US"/>
        </w:rPr>
        <w:fldChar w:fldCharType="begin">
          <w:fldData xml:space="preserve">PEVuZE5vdGU+PENpdGU+PEF1dGhvcj5Bc3F1aXRoPC9BdXRob3I+PFllYXI+MjAxNDwvWWVhcj48
UmVjTnVtPjIwNDQ8L1JlY051bT48RGlzcGxheVRleHQ+WzJdPC9EaXNwbGF5VGV4dD48cmVjb3Jk
PjxyZWMtbnVtYmVyPjIwNDQ8L3JlYy1udW1iZXI+PGZvcmVpZ24ta2V5cz48a2V5IGFwcD0iRU4i
IGRiLWlkPSIwcGFzMmU1cGg5d3pzc2U5eGVvcDJkZWI1NXJkdzl4dnhlc3AiPjIwNDQ8L2tleT48
L2ZvcmVpZ24ta2V5cz48cmVmLXR5cGUgbmFtZT0iSm91cm5hbCBBcnRpY2xlIj4xNzwvcmVmLXR5
cGU+PGNvbnRyaWJ1dG9ycz48YXV0aG9ycz48YXV0aG9yPkFzcXVpdGgsIE0uPC9hdXRob3I+PGF1
dGhvcj5FbGV3YXV0LCBELjwvYXV0aG9yPjxhdXRob3I+TGluLCBQLjwvYXV0aG9yPjxhdXRob3I+
Um9zZW5iYXVtLCBKLiBULjwvYXV0aG9yPjwvYXV0aG9ycz48L2NvbnRyaWJ1dG9ycz48YXV0aC1h
ZGRyZXNzPkRpdmlzaW9uIG9mIEFydGhyaXRpcyBhbmQgUmhldW1hdGljIERpc2Vhc2VzLCBhbmQg
RGVwYXJ0bWVudCBvZiBPcGh0aGFsbW9sb2d5LCBPcmVnb24gSGVhbHRoICZhbXA7IFNjaWVuY2Ug
VW5pdmVyc2l0eSwgMzE4MSBTVyBTYW0gSmFja3NvbiBQYXJrIFJkLiwgTDY0N0FkLCBQb3J0bGFu
ZCwgT1IgOTcyMzksIFVTQS4gRWxlY3Ryb25pYyBhZGRyZXNzOiBhc3F1aXRoQG9oc3UuZWR1LiYj
eEQ7RGVwYXJ0bWVudCBvZiBSaGV1bWF0b2xvZ3ksIEdoZW50IFVuaXZlcnNpdHkgSG9zcGl0YWws
IERlIFBpbnRlbGFhbiAxODUsIEdoZW50IDkwMDAsIEJlbGdpdW0uIEVsZWN0cm9uaWMgYWRkcmVz
czogRGlyay5FbGV3YXV0QFVHZW50LmJlLiYjeEQ7RGl2aXNpb24gb2YgQXJ0aHJpdGlzIGFuZCBS
aGV1bWF0aWMgRGlzZWFzZXMsIGFuZCBEZXBhcnRtZW50IG9mIE9waHRoYWxtb2xvZ3ksIE9yZWdv
biBIZWFsdGggJmFtcDsgU2NpZW5jZSBVbml2ZXJzaXR5LCAzMTgxIFNXIFNhbSBKYWNrc29uIFBh
cmsgUmQuLCBMNjQ3QWQsIFBvcnRsYW5kLCBPUiA5NzIzOSwgVVNBLiBFbGVjdHJvbmljIGFkZHJl
c3M6IGxpbnBAb2hzdS5lZHUuJiN4RDtEaXZpc2lvbiBvZiBBcnRocml0aXMgYW5kIFJoZXVtYXRp
YyBEaXNlYXNlcywgYW5kIERlcGFydG1lbnQgb2YgT3BodGhhbG1vbG9neSwgT3JlZ29uIEhlYWx0
aCAmYW1wOyBTY2llbmNlIFVuaXZlcnNpdHksIDMxODEgU1cgU2FtIEphY2tzb24gUGFyayBSZC4s
IEw2NDdBZCwgUG9ydGxhbmQsIE9SIDk3MjM5LCBVU0E7IExlZ2FjeSBEZXZlcnMgRXllIEluc3Rp
dHV0ZSwgMTA0MCBOVyAyMm5kIEF2ZSwgUG9ydGxhbmQsIE9SIDk3MjEwLCBVU0EuIEVsZWN0cm9u
aWMgYWRkcmVzczogcm9zZW5iYWpAb2hzdS5lZHUuPC9hdXRoLWFkZHJlc3M+PHRpdGxlcz48dGl0
bGU+VGhlIHJvbGUgb2YgdGhlIGd1dCBhbmQgbWljcm9iZXMgaW4gdGhlIHBhdGhvZ2VuZXNpcyBv
ZiBzcG9uZHlsb2FydGhyaXRpczwvdGl0bGU+PHNlY29uZGFyeS10aXRsZT5CZXN0IFByYWN0IFJl
cyBDbGluIFJoZXVtYXRvbDwvc2Vjb25kYXJ5LXRpdGxlPjxhbHQtdGl0bGU+QmVzdCBwcmFjdGlj
ZSAmYW1wOyByZXNlYXJjaC4gQ2xpbmljYWwgcmhldW1hdG9sb2d5PC9hbHQtdGl0bGU+PC90aXRs
ZXM+PHBlcmlvZGljYWw+PGZ1bGwtdGl0bGU+QmVzdCBQcmFjdCBSZXMgQ2xpbiBSaGV1bWF0b2w8
L2Z1bGwtdGl0bGU+PGFiYnItMT5CZXN0IHByYWN0aWNlICZhbXA7IHJlc2VhcmNoLiBDbGluaWNh
bCByaGV1bWF0b2xvZ3k8L2FiYnItMT48L3BlcmlvZGljYWw+PGFsdC1wZXJpb2RpY2FsPjxmdWxs
LXRpdGxlPkJlc3QgUHJhY3QgUmVzIENsaW4gUmhldW1hdG9sPC9mdWxsLXRpdGxlPjxhYmJyLTE+
QmVzdCBwcmFjdGljZSAmYW1wOyByZXNlYXJjaC4gQ2xpbmljYWwgcmhldW1hdG9sb2d5PC9hYmJy
LTE+PC9hbHQtcGVyaW9kaWNhbD48cGFnZXM+Njg3LTcwMjwvcGFnZXM+PHZvbHVtZT4yODwvdm9s
dW1lPjxudW1iZXI+NTwvbnVtYmVyPjxkYXRlcz48eWVhcj4yMDE0PC95ZWFyPjxwdWItZGF0ZXM+
PGRhdGU+T2N0PC9kYXRlPjwvcHViLWRhdGVzPjwvZGF0ZXM+PGlzYm4+MTUzMi0xNzcwIChFbGVj
dHJvbmljKSYjeEQ7MTUyMS02OTQyIChMaW5raW5nKTwvaXNibj48YWNjZXNzaW9uLW51bT4yNTQ4
ODc3ODwvYWNjZXNzaW9uLW51bT48dXJscz48cmVsYXRlZC11cmxzPjx1cmw+aHR0cDovL3d3dy5u
Y2JpLm5sbS5uaWguZ292L3B1Ym1lZC8yNTQ4ODc3ODwvdXJsPjwvcmVsYXRlZC11cmxzPjwvdXJs
cz48ZWxlY3Ryb25pYy1yZXNvdXJjZS1udW0+MTAuMTAxNi9qLmJlcmguMjAxNC4xMC4wMTg8L2Vs
ZWN0cm9uaWMtcmVzb3VyY2UtbnVtPjwvcmVjb3JkPjwvQ2l0ZT48L0VuZE5vdGU+
</w:fldData>
        </w:fldChar>
      </w:r>
      <w:r w:rsidRPr="00376367">
        <w:rPr>
          <w:lang w:val="en-US"/>
        </w:rPr>
        <w:instrText xml:space="preserve"> ADDIN EN.CITE </w:instrText>
      </w:r>
      <w:r w:rsidRPr="00376367">
        <w:rPr>
          <w:lang w:val="en-US"/>
        </w:rPr>
        <w:fldChar w:fldCharType="begin">
          <w:fldData xml:space="preserve">PEVuZE5vdGU+PENpdGU+PEF1dGhvcj5Bc3F1aXRoPC9BdXRob3I+PFllYXI+MjAxNDwvWWVhcj48
UmVjTnVtPjIwNDQ8L1JlY051bT48RGlzcGxheVRleHQ+WzJdPC9EaXNwbGF5VGV4dD48cmVjb3Jk
PjxyZWMtbnVtYmVyPjIwNDQ8L3JlYy1udW1iZXI+PGZvcmVpZ24ta2V5cz48a2V5IGFwcD0iRU4i
IGRiLWlkPSIwcGFzMmU1cGg5d3pzc2U5eGVvcDJkZWI1NXJkdzl4dnhlc3AiPjIwNDQ8L2tleT48
L2ZvcmVpZ24ta2V5cz48cmVmLXR5cGUgbmFtZT0iSm91cm5hbCBBcnRpY2xlIj4xNzwvcmVmLXR5
cGU+PGNvbnRyaWJ1dG9ycz48YXV0aG9ycz48YXV0aG9yPkFzcXVpdGgsIE0uPC9hdXRob3I+PGF1
dGhvcj5FbGV3YXV0LCBELjwvYXV0aG9yPjxhdXRob3I+TGluLCBQLjwvYXV0aG9yPjxhdXRob3I+
Um9zZW5iYXVtLCBKLiBULjwvYXV0aG9yPjwvYXV0aG9ycz48L2NvbnRyaWJ1dG9ycz48YXV0aC1h
ZGRyZXNzPkRpdmlzaW9uIG9mIEFydGhyaXRpcyBhbmQgUmhldW1hdGljIERpc2Vhc2VzLCBhbmQg
RGVwYXJ0bWVudCBvZiBPcGh0aGFsbW9sb2d5LCBPcmVnb24gSGVhbHRoICZhbXA7IFNjaWVuY2Ug
VW5pdmVyc2l0eSwgMzE4MSBTVyBTYW0gSmFja3NvbiBQYXJrIFJkLiwgTDY0N0FkLCBQb3J0bGFu
ZCwgT1IgOTcyMzksIFVTQS4gRWxlY3Ryb25pYyBhZGRyZXNzOiBhc3F1aXRoQG9oc3UuZWR1LiYj
eEQ7RGVwYXJ0bWVudCBvZiBSaGV1bWF0b2xvZ3ksIEdoZW50IFVuaXZlcnNpdHkgSG9zcGl0YWws
IERlIFBpbnRlbGFhbiAxODUsIEdoZW50IDkwMDAsIEJlbGdpdW0uIEVsZWN0cm9uaWMgYWRkcmVz
czogRGlyay5FbGV3YXV0QFVHZW50LmJlLiYjeEQ7RGl2aXNpb24gb2YgQXJ0aHJpdGlzIGFuZCBS
aGV1bWF0aWMgRGlzZWFzZXMsIGFuZCBEZXBhcnRtZW50IG9mIE9waHRoYWxtb2xvZ3ksIE9yZWdv
biBIZWFsdGggJmFtcDsgU2NpZW5jZSBVbml2ZXJzaXR5LCAzMTgxIFNXIFNhbSBKYWNrc29uIFBh
cmsgUmQuLCBMNjQ3QWQsIFBvcnRsYW5kLCBPUiA5NzIzOSwgVVNBLiBFbGVjdHJvbmljIGFkZHJl
c3M6IGxpbnBAb2hzdS5lZHUuJiN4RDtEaXZpc2lvbiBvZiBBcnRocml0aXMgYW5kIFJoZXVtYXRp
YyBEaXNlYXNlcywgYW5kIERlcGFydG1lbnQgb2YgT3BodGhhbG1vbG9neSwgT3JlZ29uIEhlYWx0
aCAmYW1wOyBTY2llbmNlIFVuaXZlcnNpdHksIDMxODEgU1cgU2FtIEphY2tzb24gUGFyayBSZC4s
IEw2NDdBZCwgUG9ydGxhbmQsIE9SIDk3MjM5LCBVU0E7IExlZ2FjeSBEZXZlcnMgRXllIEluc3Rp
dHV0ZSwgMTA0MCBOVyAyMm5kIEF2ZSwgUG9ydGxhbmQsIE9SIDk3MjEwLCBVU0EuIEVsZWN0cm9u
aWMgYWRkcmVzczogcm9zZW5iYWpAb2hzdS5lZHUuPC9hdXRoLWFkZHJlc3M+PHRpdGxlcz48dGl0
bGU+VGhlIHJvbGUgb2YgdGhlIGd1dCBhbmQgbWljcm9iZXMgaW4gdGhlIHBhdGhvZ2VuZXNpcyBv
ZiBzcG9uZHlsb2FydGhyaXRpczwvdGl0bGU+PHNlY29uZGFyeS10aXRsZT5CZXN0IFByYWN0IFJl
cyBDbGluIFJoZXVtYXRvbDwvc2Vjb25kYXJ5LXRpdGxlPjxhbHQtdGl0bGU+QmVzdCBwcmFjdGlj
ZSAmYW1wOyByZXNlYXJjaC4gQ2xpbmljYWwgcmhldW1hdG9sb2d5PC9hbHQtdGl0bGU+PC90aXRs
ZXM+PHBlcmlvZGljYWw+PGZ1bGwtdGl0bGU+QmVzdCBQcmFjdCBSZXMgQ2xpbiBSaGV1bWF0b2w8
L2Z1bGwtdGl0bGU+PGFiYnItMT5CZXN0IHByYWN0aWNlICZhbXA7IHJlc2VhcmNoLiBDbGluaWNh
bCByaGV1bWF0b2xvZ3k8L2FiYnItMT48L3BlcmlvZGljYWw+PGFsdC1wZXJpb2RpY2FsPjxmdWxs
LXRpdGxlPkJlc3QgUHJhY3QgUmVzIENsaW4gUmhldW1hdG9sPC9mdWxsLXRpdGxlPjxhYmJyLTE+
QmVzdCBwcmFjdGljZSAmYW1wOyByZXNlYXJjaC4gQ2xpbmljYWwgcmhldW1hdG9sb2d5PC9hYmJy
LTE+PC9hbHQtcGVyaW9kaWNhbD48cGFnZXM+Njg3LTcwMjwvcGFnZXM+PHZvbHVtZT4yODwvdm9s
dW1lPjxudW1iZXI+NTwvbnVtYmVyPjxkYXRlcz48eWVhcj4yMDE0PC95ZWFyPjxwdWItZGF0ZXM+
PGRhdGU+T2N0PC9kYXRlPjwvcHViLWRhdGVzPjwvZGF0ZXM+PGlzYm4+MTUzMi0xNzcwIChFbGVj
dHJvbmljKSYjeEQ7MTUyMS02OTQyIChMaW5raW5nKTwvaXNibj48YWNjZXNzaW9uLW51bT4yNTQ4
ODc3ODwvYWNjZXNzaW9uLW51bT48dXJscz48cmVsYXRlZC11cmxzPjx1cmw+aHR0cDovL3d3dy5u
Y2JpLm5sbS5uaWguZ292L3B1Ym1lZC8yNTQ4ODc3ODwvdXJsPjwvcmVsYXRlZC11cmxzPjwvdXJs
cz48ZWxlY3Ryb25pYy1yZXNvdXJjZS1udW0+MTAuMTAxNi9qLmJlcmguMjAxNC4xMC4wMTg8L2Vs
ZWN0cm9uaWMtcmVzb3VyY2UtbnVtPjwvcmVjb3JkPjwvQ2l0ZT48L0VuZE5vdGU+
</w:fldData>
        </w:fldChar>
      </w:r>
      <w:r w:rsidRPr="00376367">
        <w:rPr>
          <w:lang w:val="en-US"/>
        </w:rPr>
        <w:instrText xml:space="preserve"> ADDIN EN.CITE.DATA </w:instrText>
      </w:r>
      <w:r w:rsidRPr="00376367">
        <w:fldChar w:fldCharType="end"/>
      </w:r>
      <w:r w:rsidRPr="00376367">
        <w:rPr>
          <w:lang w:val="en-US"/>
        </w:rPr>
      </w:r>
      <w:r w:rsidRPr="00376367">
        <w:rPr>
          <w:lang w:val="en-US"/>
        </w:rPr>
        <w:fldChar w:fldCharType="separate"/>
      </w:r>
      <w:r w:rsidRPr="00376367">
        <w:rPr>
          <w:lang w:val="en-US"/>
        </w:rPr>
        <w:t>[</w:t>
      </w:r>
      <w:hyperlink w:anchor="_ENREF_2" w:tooltip="Asquith, 2014 #2044" w:history="1">
        <w:r w:rsidRPr="00376367">
          <w:rPr>
            <w:rStyle w:val="Hyperlink"/>
            <w:lang w:val="en-US"/>
          </w:rPr>
          <w:t>2</w:t>
        </w:r>
      </w:hyperlink>
      <w:r w:rsidRPr="00376367">
        <w:rPr>
          <w:lang w:val="en-US"/>
        </w:rPr>
        <w:t>]</w:t>
      </w:r>
      <w:r w:rsidRPr="00376367">
        <w:fldChar w:fldCharType="end"/>
      </w:r>
      <w:r w:rsidRPr="00376367">
        <w:rPr>
          <w:lang w:val="en-US"/>
        </w:rPr>
        <w:t xml:space="preserve">and other conditions influencing sites far removed from the GI tract </w:t>
      </w:r>
      <w:r w:rsidRPr="00376367">
        <w:rPr>
          <w:lang w:val="en-US"/>
        </w:rPr>
        <w:fldChar w:fldCharType="begin">
          <w:fldData xml:space="preserve">PEVuZE5vdGU+PENpdGU+PEF1dGhvcj5XYW5nPC9BdXRob3I+PFllYXI+MjAxMTwvWWVhcj48UmVj
TnVtPjIwNDY8L1JlY051bT48RGlzcGxheVRleHQ+WzNdPC9EaXNwbGF5VGV4dD48cmVjb3JkPjxy
ZWMtbnVtYmVyPjIwNDY8L3JlYy1udW1iZXI+PGZvcmVpZ24ta2V5cz48a2V5IGFwcD0iRU4iIGRi
LWlkPSIwcGFzMmU1cGg5d3pzc2U5eGVvcDJkZWI1NXJkdzl4dnhlc3AiPjIwNDY8L2tleT48L2Zv
cmVpZ24ta2V5cz48cmVmLXR5cGUgbmFtZT0iSm91cm5hbCBBcnRpY2xlIj4xNzwvcmVmLXR5cGU+
PGNvbnRyaWJ1dG9ycz48YXV0aG9ycz48YXV0aG9yPldhbmcsIFouPC9hdXRob3I+PGF1dGhvcj5L
bGlwZmVsbCwgRS48L2F1dGhvcj48YXV0aG9yPkJlbm5ldHQsIEIuIEouPC9hdXRob3I+PGF1dGhv
cj5Lb2V0aCwgUi48L2F1dGhvcj48YXV0aG9yPkxldmlzb24sIEIuIFMuPC9hdXRob3I+PGF1dGhv
cj5EdWdhciwgQi48L2F1dGhvcj48YXV0aG9yPkZlbGRzdGVpbiwgQS4gRS48L2F1dGhvcj48YXV0
aG9yPkJyaXR0LCBFLiBCLjwvYXV0aG9yPjxhdXRob3I+RnUsIFguPC9hdXRob3I+PGF1dGhvcj5D
aHVuZywgWS4gTS48L2F1dGhvcj48YXV0aG9yPld1LCBZLjwvYXV0aG9yPjxhdXRob3I+U2NoYXVl
ciwgUC48L2F1dGhvcj48YXV0aG9yPlNtaXRoLCBKLiBELjwvYXV0aG9yPjxhdXRob3I+QWxsYXll
ZSwgSC48L2F1dGhvcj48YXV0aG9yPlRhbmcsIFcuIEguPC9hdXRob3I+PGF1dGhvcj5EaURvbmF0
bywgSi4gQS48L2F1dGhvcj48YXV0aG9yPkx1c2lzLCBBLiBKLjwvYXV0aG9yPjxhdXRob3I+SGF6
ZW4sIFMuIEwuPC9hdXRob3I+PC9hdXRob3JzPjwvY29udHJpYnV0b3JzPjxhdXRoLWFkZHJlc3M+
RGVwYXJ0bWVudCBvZiBDZWxsIEJpb2xvZ3ksIENsZXZlbGFuZCBDbGluaWMsIENsZXZlbGFuZCwg
T2hpbyA0NDE5NSwgVVNBLjwvYXV0aC1hZGRyZXNzPjx0aXRsZXM+PHRpdGxlPkd1dCBmbG9yYSBt
ZXRhYm9saXNtIG9mIHBob3NwaGF0aWR5bGNob2xpbmUgcHJvbW90ZXMgY2FyZGlvdmFzY3VsYXIg
ZGlzZWFz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ctNjM8L3BhZ2VzPjx2b2x1
bWU+NDcyPC92b2x1bWU+PG51bWJlcj43MzQxPC9udW1iZXI+PGtleXdvcmRzPjxrZXl3b3JkPkFu
aW1hbHM8L2tleXdvcmQ+PGtleXdvcmQ+QXRoZXJvc2NsZXJvc2lzL2NoZW1pY2FsbHkgaW5kdWNl
ZC9nZW5ldGljcy9tZXRhYm9saXNtL21pY3JvYmlvbG9neTwva2V5d29yZD48a2V5d29yZD5CZXRh
aW5lL2Jsb29kL21ldGFib2xpc208L2tleXdvcmQ+PGtleXdvcmQ+QmlvbG9naWNhbCBNYXJrZXJz
L2Jsb29kL21ldGFib2xpc208L2tleXdvcmQ+PGtleXdvcmQ+Q2FyZGlvdmFzY3VsYXIgRGlzZWFz
ZXMvYmxvb2QvZGlhZ25vc2lzLyptZXRhYm9saXNtLyptaWNyb2Jpb2xvZ3k8L2tleXdvcmQ+PGtl
eXdvcmQ+Q2hvbGVzdGVyb2wsIEhETC9ibG9vZDwva2V5d29yZD48a2V5d29yZD5DaG9saW5lL2Fk
bWluaXN0cmF0aW9uICZhbXA7IGRvc2FnZS9ibG9vZC9tZXRhYm9saXNtL3BoYXJtYWNvbG9neTwv
a2V5d29yZD48a2V5d29yZD5EaWV0L2FkdmVyc2UgZWZmZWN0czwva2V5d29yZD48a2V5d29yZD5E
aWV0YXJ5IEZhdHMvYmxvb2QvbWV0YWJvbGlzbS9waGFybWFjb2xvZ3k8L2tleXdvcmQ+PGtleXdv
cmQ+RmVtYWxlPC9rZXl3b3JkPjxrZXl3b3JkPkdhc3Ryb2ludGVzdGluYWwgVHJhY3QvKm1ldGFi
b2xpc20vKm1pY3JvYmlvbG9neTwva2V5d29yZD48a2V5d29yZD5HZW5lIEV4cHJlc3Npb24gUmVn
dWxhdGlvbjwva2V5d29yZD48a2V5d29yZD5HZXJtLUZyZWUgTGlmZTwva2V5d29yZD48a2V5d29y
ZD5IdW1hbnM8L2tleXdvcmQ+PGtleXdvcmQ+TGl2ZXIvZW56eW1vbG9neTwva2V5d29yZD48a2V5
d29yZD5NYWNyb3BoYWdlcy9tZXRhYm9saXNtPC9rZXl3b3JkPjxrZXl3b3JkPk1ldGFib2xvbWlj
czwva2V5d29yZD48a2V5d29yZD5NZXRoeWxhbWluZXMvYmxvb2QvbWV0YWJvbGlzbS9waGFybWFj
b2xvZ3k8L2tleXdvcmQ+PGtleXdvcmQ+TWljZTwva2V5d29yZD48a2V5d29yZD5NaWNlLCBJbmJy
ZWQgQzU3Qkw8L2tleXdvcmQ+PGtleXdvcmQ+T3h5Z2VuYXNlcy9nZW5ldGljcy9tZXRhYm9saXNt
PC9rZXl3b3JkPjxrZXl3b3JkPlBoZW5vdHlwZTwva2V5d29yZD48a2V5d29yZD5QaG9zcGhhdGlk
eWxjaG9saW5lcy9hZG1pbmlzdHJhdGlvbiAmYW1wOyBkb3NhZ2UvYmxvb2QvKm1ldGFib2xpc20v
cGhhcm1hY29sb2d5PC9rZXl3b3JkPjxrZXl3b3JkPlJlY2VwdG9ycywgU2NhdmVuZ2VyL21ldGFi
b2xpc208L2tleXdvcmQ+PGtleXdvcmQ+UmlzayBBc3Nlc3NtZW50PC9rZXl3b3JkPjwva2V5d29y
ZHM+PGRhdGVzPjx5ZWFyPjIwMTE8L3llYXI+PHB1Yi1kYXRlcz48ZGF0ZT5BcHIgNzwvZGF0ZT48
L3B1Yi1kYXRlcz48L2RhdGVzPjxpc2JuPjE0NzYtNDY4NyAoRWxlY3Ryb25pYykmI3hEOzAwMjgt
MDgzNiAoTGlua2luZyk8L2lzYm4+PGFjY2Vzc2lvbi1udW0+MjE0NzUxOTU8L2FjY2Vzc2lvbi1u
dW0+PHVybHM+PHJlbGF0ZWQtdXJscz48dXJsPmh0dHA6Ly93d3cubmNiaS5ubG0ubmloLmdvdi9w
dWJtZWQvMjE0NzUxOTU8L3VybD48L3JlbGF0ZWQtdXJscz48L3VybHM+PGN1c3RvbTI+MzA4Njc2
MjwvY3VzdG9tMj48ZWxlY3Ryb25pYy1yZXNvdXJjZS1udW0+MTAuMTAzOC9uYXR1cmUwOTkyMjwv
ZWxlY3Ryb25pYy1yZXNvdXJjZS1udW0+PC9yZWNvcmQ+PC9DaXRlPjwvRW5kTm90ZT4A
</w:fldData>
        </w:fldChar>
      </w:r>
      <w:r w:rsidRPr="00376367">
        <w:rPr>
          <w:lang w:val="en-US"/>
        </w:rPr>
        <w:instrText xml:space="preserve"> ADDIN EN.CITE </w:instrText>
      </w:r>
      <w:r w:rsidRPr="00376367">
        <w:rPr>
          <w:lang w:val="en-US"/>
        </w:rPr>
        <w:fldChar w:fldCharType="begin">
          <w:fldData xml:space="preserve">PEVuZE5vdGU+PENpdGU+PEF1dGhvcj5XYW5nPC9BdXRob3I+PFllYXI+MjAxMTwvWWVhcj48UmVj
TnVtPjIwNDY8L1JlY051bT48RGlzcGxheVRleHQ+WzNdPC9EaXNwbGF5VGV4dD48cmVjb3JkPjxy
ZWMtbnVtYmVyPjIwNDY8L3JlYy1udW1iZXI+PGZvcmVpZ24ta2V5cz48a2V5IGFwcD0iRU4iIGRi
LWlkPSIwcGFzMmU1cGg5d3pzc2U5eGVvcDJkZWI1NXJkdzl4dnhlc3AiPjIwNDY8L2tleT48L2Zv
cmVpZ24ta2V5cz48cmVmLXR5cGUgbmFtZT0iSm91cm5hbCBBcnRpY2xlIj4xNzwvcmVmLXR5cGU+
PGNvbnRyaWJ1dG9ycz48YXV0aG9ycz48YXV0aG9yPldhbmcsIFouPC9hdXRob3I+PGF1dGhvcj5L
bGlwZmVsbCwgRS48L2F1dGhvcj48YXV0aG9yPkJlbm5ldHQsIEIuIEouPC9hdXRob3I+PGF1dGhv
cj5Lb2V0aCwgUi48L2F1dGhvcj48YXV0aG9yPkxldmlzb24sIEIuIFMuPC9hdXRob3I+PGF1dGhv
cj5EdWdhciwgQi48L2F1dGhvcj48YXV0aG9yPkZlbGRzdGVpbiwgQS4gRS48L2F1dGhvcj48YXV0
aG9yPkJyaXR0LCBFLiBCLjwvYXV0aG9yPjxhdXRob3I+RnUsIFguPC9hdXRob3I+PGF1dGhvcj5D
aHVuZywgWS4gTS48L2F1dGhvcj48YXV0aG9yPld1LCBZLjwvYXV0aG9yPjxhdXRob3I+U2NoYXVl
ciwgUC48L2F1dGhvcj48YXV0aG9yPlNtaXRoLCBKLiBELjwvYXV0aG9yPjxhdXRob3I+QWxsYXll
ZSwgSC48L2F1dGhvcj48YXV0aG9yPlRhbmcsIFcuIEguPC9hdXRob3I+PGF1dGhvcj5EaURvbmF0
bywgSi4gQS48L2F1dGhvcj48YXV0aG9yPkx1c2lzLCBBLiBKLjwvYXV0aG9yPjxhdXRob3I+SGF6
ZW4sIFMuIEwuPC9hdXRob3I+PC9hdXRob3JzPjwvY29udHJpYnV0b3JzPjxhdXRoLWFkZHJlc3M+
RGVwYXJ0bWVudCBvZiBDZWxsIEJpb2xvZ3ksIENsZXZlbGFuZCBDbGluaWMsIENsZXZlbGFuZCwg
T2hpbyA0NDE5NSwgVVNBLjwvYXV0aC1hZGRyZXNzPjx0aXRsZXM+PHRpdGxlPkd1dCBmbG9yYSBt
ZXRhYm9saXNtIG9mIHBob3NwaGF0aWR5bGNob2xpbmUgcHJvbW90ZXMgY2FyZGlvdmFzY3VsYXIg
ZGlzZWFz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ctNjM8L3BhZ2VzPjx2b2x1
bWU+NDcyPC92b2x1bWU+PG51bWJlcj43MzQxPC9udW1iZXI+PGtleXdvcmRzPjxrZXl3b3JkPkFu
aW1hbHM8L2tleXdvcmQ+PGtleXdvcmQ+QXRoZXJvc2NsZXJvc2lzL2NoZW1pY2FsbHkgaW5kdWNl
ZC9nZW5ldGljcy9tZXRhYm9saXNtL21pY3JvYmlvbG9neTwva2V5d29yZD48a2V5d29yZD5CZXRh
aW5lL2Jsb29kL21ldGFib2xpc208L2tleXdvcmQ+PGtleXdvcmQ+QmlvbG9naWNhbCBNYXJrZXJz
L2Jsb29kL21ldGFib2xpc208L2tleXdvcmQ+PGtleXdvcmQ+Q2FyZGlvdmFzY3VsYXIgRGlzZWFz
ZXMvYmxvb2QvZGlhZ25vc2lzLyptZXRhYm9saXNtLyptaWNyb2Jpb2xvZ3k8L2tleXdvcmQ+PGtl
eXdvcmQ+Q2hvbGVzdGVyb2wsIEhETC9ibG9vZDwva2V5d29yZD48a2V5d29yZD5DaG9saW5lL2Fk
bWluaXN0cmF0aW9uICZhbXA7IGRvc2FnZS9ibG9vZC9tZXRhYm9saXNtL3BoYXJtYWNvbG9neTwv
a2V5d29yZD48a2V5d29yZD5EaWV0L2FkdmVyc2UgZWZmZWN0czwva2V5d29yZD48a2V5d29yZD5E
aWV0YXJ5IEZhdHMvYmxvb2QvbWV0YWJvbGlzbS9waGFybWFjb2xvZ3k8L2tleXdvcmQ+PGtleXdv
cmQ+RmVtYWxlPC9rZXl3b3JkPjxrZXl3b3JkPkdhc3Ryb2ludGVzdGluYWwgVHJhY3QvKm1ldGFi
b2xpc20vKm1pY3JvYmlvbG9neTwva2V5d29yZD48a2V5d29yZD5HZW5lIEV4cHJlc3Npb24gUmVn
dWxhdGlvbjwva2V5d29yZD48a2V5d29yZD5HZXJtLUZyZWUgTGlmZTwva2V5d29yZD48a2V5d29y
ZD5IdW1hbnM8L2tleXdvcmQ+PGtleXdvcmQ+TGl2ZXIvZW56eW1vbG9neTwva2V5d29yZD48a2V5
d29yZD5NYWNyb3BoYWdlcy9tZXRhYm9saXNtPC9rZXl3b3JkPjxrZXl3b3JkPk1ldGFib2xvbWlj
czwva2V5d29yZD48a2V5d29yZD5NZXRoeWxhbWluZXMvYmxvb2QvbWV0YWJvbGlzbS9waGFybWFj
b2xvZ3k8L2tleXdvcmQ+PGtleXdvcmQ+TWljZTwva2V5d29yZD48a2V5d29yZD5NaWNlLCBJbmJy
ZWQgQzU3Qkw8L2tleXdvcmQ+PGtleXdvcmQ+T3h5Z2VuYXNlcy9nZW5ldGljcy9tZXRhYm9saXNt
PC9rZXl3b3JkPjxrZXl3b3JkPlBoZW5vdHlwZTwva2V5d29yZD48a2V5d29yZD5QaG9zcGhhdGlk
eWxjaG9saW5lcy9hZG1pbmlzdHJhdGlvbiAmYW1wOyBkb3NhZ2UvYmxvb2QvKm1ldGFib2xpc20v
cGhhcm1hY29sb2d5PC9rZXl3b3JkPjxrZXl3b3JkPlJlY2VwdG9ycywgU2NhdmVuZ2VyL21ldGFi
b2xpc208L2tleXdvcmQ+PGtleXdvcmQ+UmlzayBBc3Nlc3NtZW50PC9rZXl3b3JkPjwva2V5d29y
ZHM+PGRhdGVzPjx5ZWFyPjIwMTE8L3llYXI+PHB1Yi1kYXRlcz48ZGF0ZT5BcHIgNzwvZGF0ZT48
L3B1Yi1kYXRlcz48L2RhdGVzPjxpc2JuPjE0NzYtNDY4NyAoRWxlY3Ryb25pYykmI3hEOzAwMjgt
MDgzNiAoTGlua2luZyk8L2lzYm4+PGFjY2Vzc2lvbi1udW0+MjE0NzUxOTU8L2FjY2Vzc2lvbi1u
dW0+PHVybHM+PHJlbGF0ZWQtdXJscz48dXJsPmh0dHA6Ly93d3cubmNiaS5ubG0ubmloLmdvdi9w
dWJtZWQvMjE0NzUxOTU8L3VybD48L3JlbGF0ZWQtdXJscz48L3VybHM+PGN1c3RvbTI+MzA4Njc2
MjwvY3VzdG9tMj48ZWxlY3Ryb25pYy1yZXNvdXJjZS1udW0+MTAuMTAzOC9uYXR1cmUwOTkyMjwv
ZWxlY3Ryb25pYy1yZXNvdXJjZS1udW0+PC9yZWNvcmQ+PC9DaXRlPjwvRW5kTm90ZT4A
</w:fldData>
        </w:fldChar>
      </w:r>
      <w:r w:rsidRPr="00376367">
        <w:rPr>
          <w:lang w:val="en-US"/>
        </w:rPr>
        <w:instrText xml:space="preserve"> ADDIN EN.CITE.DATA </w:instrText>
      </w:r>
      <w:r w:rsidRPr="00376367">
        <w:fldChar w:fldCharType="end"/>
      </w:r>
      <w:r w:rsidRPr="00376367">
        <w:rPr>
          <w:lang w:val="en-US"/>
        </w:rPr>
      </w:r>
      <w:r w:rsidRPr="00376367">
        <w:rPr>
          <w:lang w:val="en-US"/>
        </w:rPr>
        <w:fldChar w:fldCharType="separate"/>
      </w:r>
      <w:r w:rsidRPr="00376367">
        <w:rPr>
          <w:lang w:val="en-US"/>
        </w:rPr>
        <w:t>[</w:t>
      </w:r>
      <w:hyperlink w:anchor="_ENREF_3" w:tooltip="Wang, 2011 #2046" w:history="1">
        <w:r w:rsidRPr="00376367">
          <w:rPr>
            <w:rStyle w:val="Hyperlink"/>
            <w:lang w:val="en-US"/>
          </w:rPr>
          <w:t>3</w:t>
        </w:r>
      </w:hyperlink>
      <w:r w:rsidRPr="00376367">
        <w:rPr>
          <w:lang w:val="en-US"/>
        </w:rPr>
        <w:t>]</w:t>
      </w:r>
      <w:r w:rsidRPr="00376367">
        <w:fldChar w:fldCharType="end"/>
      </w:r>
      <w:r w:rsidRPr="00376367">
        <w:rPr>
          <w:lang w:val="en-US"/>
        </w:rPr>
        <w:t xml:space="preserve">. Rheumatoid arthritis (RA) is an autoimmune condition. Besides genetic predisposition a number of other risk factors have been identified, but their precise mechanism of action leading to RA remains unclear. Smoking and periodontal disease are two such risk factors and their effect on RA risk may be mediated by alterations in the microbiome </w:t>
      </w:r>
      <w:r w:rsidRPr="00376367">
        <w:rPr>
          <w:lang w:val="en-US"/>
        </w:rPr>
        <w:fldChar w:fldCharType="begin"/>
      </w:r>
      <w:r w:rsidRPr="00376367">
        <w:rPr>
          <w:lang w:val="en-US"/>
        </w:rPr>
        <w:instrText xml:space="preserve"> ADDIN EN.CITE &lt;EndNote&gt;&lt;Cite&gt;&lt;Author&gt;Scher&lt;/Author&gt;&lt;Year&gt;2011&lt;/Year&gt;&lt;RecNum&gt;2028&lt;/RecNum&gt;&lt;DisplayText&gt;[4]&lt;/DisplayText&gt;&lt;record&gt;&lt;rec-number&gt;2028&lt;/rec-number&gt;&lt;foreign-keys&gt;&lt;key app="EN" db-id="0pas2e5ph9wzsse9xeop2deb55rdw9xvxesp"&gt;2028&lt;/key&gt;&lt;/foreign-keys&gt;&lt;ref-type name="Journal Article"&gt;17&lt;/ref-type&gt;&lt;contributors&gt;&lt;authors&gt;&lt;author&gt;Scher, J. U.&lt;/author&gt;&lt;author&gt;Abramson, S. B.&lt;/author&gt;&lt;/authors&gt;&lt;/contributors&gt;&lt;auth-address&gt;Department of Medicine, Division of Rheumatology, New York University School of Medicine and NYU Hospital for Joint Diseases, 301 East 17th Street, New York, NY 10003, USA. jose.scher@nyumc.org&lt;/auth-address&gt;&lt;titles&gt;&lt;title&gt;The microbiome and rheumatoid 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569-78&lt;/pages&gt;&lt;volume&gt;7&lt;/volume&gt;&lt;number&gt;10&lt;/number&gt;&lt;keywords&gt;&lt;keyword&gt;Arthritis, Rheumatoid/*microbiology&lt;/keyword&gt;&lt;keyword&gt;Humans&lt;/keyword&gt;&lt;keyword&gt;*Metagenome&lt;/keyword&gt;&lt;keyword&gt;Sequence Analysis, DNA&lt;/keyword&gt;&lt;/keywords&gt;&lt;dates&gt;&lt;year&gt;2011&lt;/year&gt;&lt;pub-dates&gt;&lt;date&gt;Oct&lt;/date&gt;&lt;/pub-dates&gt;&lt;/dates&gt;&lt;isbn&gt;1759-4804 (Electronic)&amp;#xD;1759-4790 (Linking)&lt;/isbn&gt;&lt;accession-num&gt;21862983&lt;/accession-num&gt;&lt;urls&gt;&lt;related-urls&gt;&lt;url&gt;http://www.ncbi.nlm.nih.gov/pubmed/21862983&lt;/url&gt;&lt;/related-urls&gt;&lt;/urls&gt;&lt;custom2&gt;3275101&lt;/custom2&gt;&lt;electronic-resource-num&gt;10.1038/nrrheum.2011.121&lt;/electronic-resource-num&gt;&lt;/record&gt;&lt;/Cite&gt;&lt;/EndNote&gt;</w:instrText>
      </w:r>
      <w:r w:rsidRPr="00376367">
        <w:rPr>
          <w:lang w:val="en-US"/>
        </w:rPr>
        <w:fldChar w:fldCharType="separate"/>
      </w:r>
      <w:r w:rsidRPr="00376367">
        <w:rPr>
          <w:lang w:val="en-US"/>
        </w:rPr>
        <w:t>[</w:t>
      </w:r>
      <w:hyperlink w:anchor="_ENREF_4" w:tooltip="Scher, 2011 #2028" w:history="1">
        <w:r w:rsidRPr="00376367">
          <w:rPr>
            <w:rStyle w:val="Hyperlink"/>
            <w:lang w:val="en-US"/>
          </w:rPr>
          <w:t>4</w:t>
        </w:r>
      </w:hyperlink>
      <w:r w:rsidRPr="00376367">
        <w:rPr>
          <w:lang w:val="en-US"/>
        </w:rPr>
        <w:t>]</w:t>
      </w:r>
      <w:r w:rsidRPr="00376367">
        <w:fldChar w:fldCharType="end"/>
      </w:r>
      <w:r w:rsidRPr="00376367">
        <w:rPr>
          <w:lang w:val="en-US"/>
        </w:rPr>
        <w:t xml:space="preserve">. Small studies have investigated the microbiome in unrelated RA patients and controls, however there is known to be an interaction between host and microbial genomes: that is, the metagenome is itself heritable </w:t>
      </w:r>
      <w:r w:rsidRPr="00376367">
        <w:rPr>
          <w:lang w:val="en-US"/>
        </w:rPr>
        <w:fldChar w:fldCharType="begin">
          <w:fldData xml:space="preserve">PEVuZE5vdGU+PENpdGU+PEF1dGhvcj5Hb29kcmljaDwvQXV0aG9yPjxZZWFyPjIwMTQ8L1llYXI+
PFJlY051bT4yMDQ3PC9SZWNOdW0+PERpc3BsYXlUZXh0Pls1XTwvRGlzcGxheVRleHQ+PHJlY29y
ZD48cmVjLW51bWJlcj4yMDQ3PC9yZWMtbnVtYmVyPjxmb3JlaWduLWtleXM+PGtleSBhcHA9IkVO
IiBkYi1pZD0iMHBhczJlNXBoOXd6c3NlOXhlb3AyZGViNTVyZHc5eHZ4ZXNwIj4yMDQ3PC9rZXk+
PC9mb3JlaWduLWtleXM+PHJlZi10eXBlIG5hbWU9IkpvdXJuYWwgQXJ0aWNsZSI+MTc8L3JlZi10
eXBlPjxjb250cmlidXRvcnM+PGF1dGhvcnM+PGF1dGhvcj5Hb29kcmljaCwgSi4gSy48L2F1dGhv
cj48YXV0aG9yPldhdGVycywgSi4gTC48L2F1dGhvcj48YXV0aG9yPlBvb2xlLCBBLiBDLjwvYXV0
aG9yPjxhdXRob3I+U3V0dGVyLCBKLiBMLjwvYXV0aG9yPjxhdXRob3I+S29yZW4sIE8uPC9hdXRo
b3I+PGF1dGhvcj5CbGVraG1hbiwgUi48L2F1dGhvcj48YXV0aG9yPkJlYXVtb250LCBNLjwvYXV0
aG9yPjxhdXRob3I+VmFuIFRyZXVyZW4sIFcuPC9hdXRob3I+PGF1dGhvcj5LbmlnaHQsIFIuPC9h
dXRob3I+PGF1dGhvcj5CZWxsLCBKLiBULjwvYXV0aG9yPjxhdXRob3I+U3BlY3RvciwgVC4gRC48
L2F1dGhvcj48YXV0aG9yPkNsYXJrLCBBLiBHLjwvYXV0aG9yPjxhdXRob3I+TGV5LCBSLiBFLjwv
YXV0aG9yPjwvYXV0aG9ycz48L2NvbnRyaWJ1dG9ycz48YXV0aC1hZGRyZXNzPkRlcGFydG1lbnQg
b2YgTW9sZWN1bGFyIEJpb2xvZ3kgYW5kIEdlbmV0aWNzLCBDb3JuZWxsIFVuaXZlcnNpdHksIEl0
aGFjYSwgTlkgMTQ4NTMsIFVTQTsgRGVwYXJ0bWVudCBvZiBNaWNyb2Jpb2xvZ3ksIENvcm5lbGwg
VW5pdmVyc2l0eSwgSXRoYWNhLCBOWSAxNDg1MywgVVNBLiYjeEQ7RGVwYXJ0bWVudCBvZiBNb2xl
Y3VsYXIgQmlvbG9neSBhbmQgR2VuZXRpY3MsIENvcm5lbGwgVW5pdmVyc2l0eSwgSXRoYWNhLCBO
WSAxNDg1MywgVVNBLiYjeEQ7RGVwYXJ0bWVudCBvZiBUd2luIFJlc2VhcmNoIGFuZCBHZW5ldGlj
IEVwaWRlbWlvbG9neSwgS2luZyZhcG9zO3MgQ29sbGVnZSBMb25kb24sIExvbmRvbiBTRTEgN0VI
LCBVSy4mI3hEO0RlcGFydG1lbnQgb2YgQ2hlbWlzdHJ5IGFuZCBCaW9jaGVtaXN0cnksIFVuaXZl
cnNpdHkgb2YgQ29sb3JhZG8sIEJvdWxkZXIsIENPIDgwMzA5LCBVU0EuJiN4RDtEZXBhcnRtZW50
IG9mIENoZW1pc3RyeSBhbmQgQmlvY2hlbWlzdHJ5LCBVbml2ZXJzaXR5IG9mIENvbG9yYWRvLCBC
b3VsZGVyLCBDTyA4MDMwOSwgVVNBOyBCaW9mcm9udGllcnMgSW5zdGl0dXRlLCBVbml2ZXJzaXR5
IG9mIENvbG9yYWRvLCBCb3VsZGVyLCBDTyA4MDMwOSwgVVNBOyBIb3dhcmQgSHVnaGVzIE1lZGlj
YWwgSW5zdGl0dXRlLCBVbml2ZXJzaXR5IG9mIENvbG9yYWRvLCBCb3VsZGVyLCBDTyA4MDMwOSwg
VVNBLiYjeEQ7RGVwYXJ0bWVudCBvZiBNb2xlY3VsYXIgQmlvbG9neSBhbmQgR2VuZXRpY3MsIENv
cm5lbGwgVW5pdmVyc2l0eSwgSXRoYWNhLCBOWSAxNDg1MywgVVNBOyBEZXBhcnRtZW50IG9mIE1p
Y3JvYmlvbG9neSwgQ29ybmVsbCBVbml2ZXJzaXR5LCBJdGhhY2EsIE5ZIDE0ODUzLCBVU0EuIEVs
ZWN0cm9uaWMgYWRkcmVzczogcmVsMjIyQGNvcm5lbGwuZWR1LjwvYXV0aC1hZGRyZXNzPjx0aXRs
ZXM+PHRpdGxlPkh1bWFuIGdlbmV0aWNzIHNoYXBlIHRoZSBndXQgbWljcm9iaW9tZ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zg5LTk5PC9wYWdlcz48dm9sdW1lPjE1OTwvdm9sdW1lPjxudW1iZXI+NDwv
bnVtYmVyPjxkYXRlcz48eWVhcj4yMDE0PC95ZWFyPjxwdWItZGF0ZXM+PGRhdGU+Tm92IDY8L2Rh
dGU+PC9wdWItZGF0ZXM+PC9kYXRlcz48aXNibj4xMDk3LTQxNzIgKEVsZWN0cm9uaWMpJiN4RDsw
MDkyLTg2NzQgKExpbmtpbmcpPC9pc2JuPjxhY2Nlc3Npb24tbnVtPjI1NDE3MTU2PC9hY2Nlc3Np
b24tbnVtPjx1cmxzPjxyZWxhdGVkLXVybHM+PHVybD5odHRwOi8vd3d3Lm5jYmkubmxtLm5paC5n
b3YvcHVibWVkLzI1NDE3MTU2PC91cmw+PC9yZWxhdGVkLXVybHM+PC91cmxzPjxjdXN0b20yPjQy
NTU0Nzg8L2N1c3RvbTI+PGVsZWN0cm9uaWMtcmVzb3VyY2UtbnVtPjEwLjEwMTYvai5jZWxsLjIw
MTQuMDkuMDUzPC9lbGVjdHJvbmljLXJlc291cmNlLW51bT48L3JlY29yZD48L0NpdGU+PC9FbmRO
b3RlPn==
</w:fldData>
        </w:fldChar>
      </w:r>
      <w:r w:rsidRPr="00376367">
        <w:rPr>
          <w:lang w:val="en-US"/>
        </w:rPr>
        <w:instrText xml:space="preserve"> ADDIN EN.CITE </w:instrText>
      </w:r>
      <w:r w:rsidRPr="00376367">
        <w:rPr>
          <w:lang w:val="en-US"/>
        </w:rPr>
        <w:fldChar w:fldCharType="begin">
          <w:fldData xml:space="preserve">PEVuZE5vdGU+PENpdGU+PEF1dGhvcj5Hb29kcmljaDwvQXV0aG9yPjxZZWFyPjIwMTQ8L1llYXI+
PFJlY051bT4yMDQ3PC9SZWNOdW0+PERpc3BsYXlUZXh0Pls1XTwvRGlzcGxheVRleHQ+PHJlY29y
ZD48cmVjLW51bWJlcj4yMDQ3PC9yZWMtbnVtYmVyPjxmb3JlaWduLWtleXM+PGtleSBhcHA9IkVO
IiBkYi1pZD0iMHBhczJlNXBoOXd6c3NlOXhlb3AyZGViNTVyZHc5eHZ4ZXNwIj4yMDQ3PC9rZXk+
PC9mb3JlaWduLWtleXM+PHJlZi10eXBlIG5hbWU9IkpvdXJuYWwgQXJ0aWNsZSI+MTc8L3JlZi10
eXBlPjxjb250cmlidXRvcnM+PGF1dGhvcnM+PGF1dGhvcj5Hb29kcmljaCwgSi4gSy48L2F1dGhv
cj48YXV0aG9yPldhdGVycywgSi4gTC48L2F1dGhvcj48YXV0aG9yPlBvb2xlLCBBLiBDLjwvYXV0
aG9yPjxhdXRob3I+U3V0dGVyLCBKLiBMLjwvYXV0aG9yPjxhdXRob3I+S29yZW4sIE8uPC9hdXRo
b3I+PGF1dGhvcj5CbGVraG1hbiwgUi48L2F1dGhvcj48YXV0aG9yPkJlYXVtb250LCBNLjwvYXV0
aG9yPjxhdXRob3I+VmFuIFRyZXVyZW4sIFcuPC9hdXRob3I+PGF1dGhvcj5LbmlnaHQsIFIuPC9h
dXRob3I+PGF1dGhvcj5CZWxsLCBKLiBULjwvYXV0aG9yPjxhdXRob3I+U3BlY3RvciwgVC4gRC48
L2F1dGhvcj48YXV0aG9yPkNsYXJrLCBBLiBHLjwvYXV0aG9yPjxhdXRob3I+TGV5LCBSLiBFLjwv
YXV0aG9yPjwvYXV0aG9ycz48L2NvbnRyaWJ1dG9ycz48YXV0aC1hZGRyZXNzPkRlcGFydG1lbnQg
b2YgTW9sZWN1bGFyIEJpb2xvZ3kgYW5kIEdlbmV0aWNzLCBDb3JuZWxsIFVuaXZlcnNpdHksIEl0
aGFjYSwgTlkgMTQ4NTMsIFVTQTsgRGVwYXJ0bWVudCBvZiBNaWNyb2Jpb2xvZ3ksIENvcm5lbGwg
VW5pdmVyc2l0eSwgSXRoYWNhLCBOWSAxNDg1MywgVVNBLiYjeEQ7RGVwYXJ0bWVudCBvZiBNb2xl
Y3VsYXIgQmlvbG9neSBhbmQgR2VuZXRpY3MsIENvcm5lbGwgVW5pdmVyc2l0eSwgSXRoYWNhLCBO
WSAxNDg1MywgVVNBLiYjeEQ7RGVwYXJ0bWVudCBvZiBUd2luIFJlc2VhcmNoIGFuZCBHZW5ldGlj
IEVwaWRlbWlvbG9neSwgS2luZyZhcG9zO3MgQ29sbGVnZSBMb25kb24sIExvbmRvbiBTRTEgN0VI
LCBVSy4mI3hEO0RlcGFydG1lbnQgb2YgQ2hlbWlzdHJ5IGFuZCBCaW9jaGVtaXN0cnksIFVuaXZl
cnNpdHkgb2YgQ29sb3JhZG8sIEJvdWxkZXIsIENPIDgwMzA5LCBVU0EuJiN4RDtEZXBhcnRtZW50
IG9mIENoZW1pc3RyeSBhbmQgQmlvY2hlbWlzdHJ5LCBVbml2ZXJzaXR5IG9mIENvbG9yYWRvLCBC
b3VsZGVyLCBDTyA4MDMwOSwgVVNBOyBCaW9mcm9udGllcnMgSW5zdGl0dXRlLCBVbml2ZXJzaXR5
IG9mIENvbG9yYWRvLCBCb3VsZGVyLCBDTyA4MDMwOSwgVVNBOyBIb3dhcmQgSHVnaGVzIE1lZGlj
YWwgSW5zdGl0dXRlLCBVbml2ZXJzaXR5IG9mIENvbG9yYWRvLCBCb3VsZGVyLCBDTyA4MDMwOSwg
VVNBLiYjeEQ7RGVwYXJ0bWVudCBvZiBNb2xlY3VsYXIgQmlvbG9neSBhbmQgR2VuZXRpY3MsIENv
cm5lbGwgVW5pdmVyc2l0eSwgSXRoYWNhLCBOWSAxNDg1MywgVVNBOyBEZXBhcnRtZW50IG9mIE1p
Y3JvYmlvbG9neSwgQ29ybmVsbCBVbml2ZXJzaXR5LCBJdGhhY2EsIE5ZIDE0ODUzLCBVU0EuIEVs
ZWN0cm9uaWMgYWRkcmVzczogcmVsMjIyQGNvcm5lbGwuZWR1LjwvYXV0aC1hZGRyZXNzPjx0aXRs
ZXM+PHRpdGxlPkh1bWFuIGdlbmV0aWNzIHNoYXBlIHRoZSBndXQgbWljcm9iaW9tZ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zg5LTk5PC9wYWdlcz48dm9sdW1lPjE1OTwvdm9sdW1lPjxudW1iZXI+NDwv
bnVtYmVyPjxkYXRlcz48eWVhcj4yMDE0PC95ZWFyPjxwdWItZGF0ZXM+PGRhdGU+Tm92IDY8L2Rh
dGU+PC9wdWItZGF0ZXM+PC9kYXRlcz48aXNibj4xMDk3LTQxNzIgKEVsZWN0cm9uaWMpJiN4RDsw
MDkyLTg2NzQgKExpbmtpbmcpPC9pc2JuPjxhY2Nlc3Npb24tbnVtPjI1NDE3MTU2PC9hY2Nlc3Np
b24tbnVtPjx1cmxzPjxyZWxhdGVkLXVybHM+PHVybD5odHRwOi8vd3d3Lm5jYmkubmxtLm5paC5n
b3YvcHVibWVkLzI1NDE3MTU2PC91cmw+PC9yZWxhdGVkLXVybHM+PC91cmxzPjxjdXN0b20yPjQy
NTU0Nzg8L2N1c3RvbTI+PGVsZWN0cm9uaWMtcmVzb3VyY2UtbnVtPjEwLjEwMTYvai5jZWxsLjIw
MTQuMDkuMDUzPC9lbGVjdHJvbmljLXJlc291cmNlLW51bT48L3JlY29yZD48L0NpdGU+PC9FbmRO
b3RlPn==
</w:fldData>
        </w:fldChar>
      </w:r>
      <w:r w:rsidRPr="00376367">
        <w:rPr>
          <w:lang w:val="en-US"/>
        </w:rPr>
        <w:instrText xml:space="preserve"> ADDIN EN.CITE.DATA </w:instrText>
      </w:r>
      <w:r w:rsidRPr="00376367">
        <w:fldChar w:fldCharType="end"/>
      </w:r>
      <w:r w:rsidRPr="00376367">
        <w:rPr>
          <w:lang w:val="en-US"/>
        </w:rPr>
      </w:r>
      <w:r w:rsidRPr="00376367">
        <w:rPr>
          <w:lang w:val="en-US"/>
        </w:rPr>
        <w:fldChar w:fldCharType="separate"/>
      </w:r>
      <w:r w:rsidRPr="00376367">
        <w:rPr>
          <w:lang w:val="en-US"/>
        </w:rPr>
        <w:t>[</w:t>
      </w:r>
      <w:hyperlink w:anchor="_ENREF_5" w:tooltip="Goodrich, 2014 #2047" w:history="1">
        <w:r w:rsidRPr="00376367">
          <w:rPr>
            <w:rStyle w:val="Hyperlink"/>
            <w:lang w:val="en-US"/>
          </w:rPr>
          <w:t>5</w:t>
        </w:r>
      </w:hyperlink>
      <w:r w:rsidRPr="00376367">
        <w:rPr>
          <w:lang w:val="en-US"/>
        </w:rPr>
        <w:t>]</w:t>
      </w:r>
      <w:r w:rsidRPr="00376367">
        <w:fldChar w:fldCharType="end"/>
      </w:r>
      <w:r w:rsidRPr="00376367">
        <w:rPr>
          <w:lang w:val="en-US"/>
        </w:rPr>
        <w:t>. Thus it is difficult to know whether RA predisposes to microbial constituents or vice versa. Identical twins are the perfect experimental design to answer questions of direction of causation, as they are completely matched for genetic factors. Thus twin pairs in which one member has RA, allows us to investigate in a controlled fashion, the association between metagenome and RA.</w:t>
      </w:r>
    </w:p>
    <w:p w14:paraId="0E6E1FCF" w14:textId="77777777" w:rsidR="0097277A" w:rsidRPr="00376367" w:rsidRDefault="0097277A" w:rsidP="0097277A">
      <w:pPr>
        <w:jc w:val="both"/>
        <w:rPr>
          <w:lang w:val="en-US"/>
        </w:rPr>
      </w:pPr>
    </w:p>
    <w:p w14:paraId="31C70C3C" w14:textId="77777777" w:rsidR="0097277A" w:rsidRPr="00376367" w:rsidRDefault="0097277A" w:rsidP="0097277A">
      <w:pPr>
        <w:jc w:val="both"/>
        <w:rPr>
          <w:lang w:val="en-US"/>
        </w:rPr>
      </w:pPr>
      <w:r w:rsidRPr="00376367">
        <w:rPr>
          <w:lang w:val="en-US"/>
        </w:rPr>
        <w:t xml:space="preserve">We have already identified twins within the </w:t>
      </w:r>
      <w:proofErr w:type="spellStart"/>
      <w:r w:rsidRPr="00376367">
        <w:rPr>
          <w:lang w:val="en-US"/>
        </w:rPr>
        <w:t>TwinsUK</w:t>
      </w:r>
      <w:proofErr w:type="spellEnd"/>
      <w:r w:rsidRPr="00376367">
        <w:rPr>
          <w:lang w:val="en-US"/>
        </w:rPr>
        <w:t xml:space="preserve"> registry having RA and recruited them recently to an epigenetic study of RA. In the present small study, five pairs of RA discordant MZ pairs will be invited to attend DTR for a clinical visit. In that visit further information about RA would be collected, blood taken and stool sent for analysis of the microbiome. Ethics committee approval has been obtained.</w:t>
      </w:r>
    </w:p>
    <w:p w14:paraId="6B3850EE" w14:textId="77777777" w:rsidR="0097277A" w:rsidRDefault="0097277A" w:rsidP="0097277A">
      <w:pPr>
        <w:jc w:val="both"/>
        <w:rPr>
          <w:lang w:val="en-US"/>
        </w:rPr>
      </w:pPr>
    </w:p>
    <w:p w14:paraId="1043C27E" w14:textId="77777777" w:rsidR="0097277A" w:rsidRPr="00376367" w:rsidRDefault="0097277A" w:rsidP="0097277A">
      <w:pPr>
        <w:jc w:val="both"/>
        <w:rPr>
          <w:b/>
          <w:lang w:val="en-US"/>
        </w:rPr>
      </w:pPr>
      <w:r w:rsidRPr="00376367">
        <w:rPr>
          <w:b/>
          <w:lang w:val="en-US"/>
        </w:rPr>
        <w:lastRenderedPageBreak/>
        <w:t>Aims</w:t>
      </w:r>
    </w:p>
    <w:p w14:paraId="12890E47" w14:textId="77777777" w:rsidR="0097277A" w:rsidRPr="00376367" w:rsidRDefault="0097277A" w:rsidP="0097277A">
      <w:pPr>
        <w:jc w:val="both"/>
        <w:rPr>
          <w:lang w:val="en-US"/>
        </w:rPr>
      </w:pPr>
      <w:r w:rsidRPr="00376367">
        <w:rPr>
          <w:lang w:val="en-US"/>
        </w:rPr>
        <w:t xml:space="preserve">The aims of this study are to determine </w:t>
      </w:r>
      <w:proofErr w:type="gramStart"/>
      <w:r w:rsidRPr="00376367">
        <w:rPr>
          <w:lang w:val="en-US"/>
        </w:rPr>
        <w:t>if :</w:t>
      </w:r>
      <w:proofErr w:type="gramEnd"/>
      <w:r w:rsidRPr="00376367">
        <w:rPr>
          <w:lang w:val="en-US"/>
        </w:rPr>
        <w:t>-</w:t>
      </w:r>
    </w:p>
    <w:p w14:paraId="2EF57D9B" w14:textId="77777777" w:rsidR="0097277A" w:rsidRPr="00376367" w:rsidRDefault="0097277A" w:rsidP="0097277A">
      <w:pPr>
        <w:ind w:left="720"/>
        <w:jc w:val="both"/>
        <w:rPr>
          <w:lang w:val="en-US"/>
        </w:rPr>
      </w:pPr>
      <w:r w:rsidRPr="00376367">
        <w:rPr>
          <w:lang w:val="en-US"/>
        </w:rPr>
        <w:t>1. microbial differences can be detected in twins having RA compared to their unaffected co-twins</w:t>
      </w:r>
    </w:p>
    <w:p w14:paraId="1AE0658C" w14:textId="77777777" w:rsidR="0097277A" w:rsidRPr="00376367" w:rsidRDefault="0097277A" w:rsidP="0097277A">
      <w:pPr>
        <w:ind w:left="720"/>
        <w:jc w:val="both"/>
        <w:rPr>
          <w:lang w:val="en-US"/>
        </w:rPr>
      </w:pPr>
      <w:r w:rsidRPr="00376367">
        <w:rPr>
          <w:lang w:val="en-US"/>
        </w:rPr>
        <w:t>2. microbial species richness correlates with RA disease activity</w:t>
      </w:r>
    </w:p>
    <w:p w14:paraId="2DA47537" w14:textId="77777777" w:rsidR="0097277A" w:rsidRPr="00376367" w:rsidRDefault="0097277A" w:rsidP="0097277A">
      <w:pPr>
        <w:jc w:val="both"/>
        <w:rPr>
          <w:lang w:val="en-US"/>
        </w:rPr>
      </w:pPr>
    </w:p>
    <w:p w14:paraId="19319227" w14:textId="77777777" w:rsidR="0097277A" w:rsidRPr="00376367" w:rsidRDefault="0097277A" w:rsidP="0097277A">
      <w:pPr>
        <w:jc w:val="both"/>
        <w:rPr>
          <w:lang w:val="en-US"/>
        </w:rPr>
      </w:pPr>
      <w:r w:rsidRPr="00376367">
        <w:rPr>
          <w:lang w:val="en-US"/>
        </w:rPr>
        <w:t>The pilot data generated were used to support a much larger grant application to Arthritis Research UK to perform similar studies in a larger number of twins and a wider variety of arthritic conditions. The increased sample size would provide the power to determine whether particular microbiome species predispose to the development or severity of RA.</w:t>
      </w:r>
    </w:p>
    <w:p w14:paraId="1DC0AD79" w14:textId="77777777" w:rsidR="0097277A" w:rsidRPr="00376367" w:rsidRDefault="0097277A" w:rsidP="0097277A">
      <w:pPr>
        <w:jc w:val="both"/>
        <w:rPr>
          <w:lang w:val="en-US"/>
        </w:rPr>
      </w:pPr>
    </w:p>
    <w:p w14:paraId="03CBC37E" w14:textId="77777777" w:rsidR="0097277A" w:rsidRPr="00376367" w:rsidRDefault="0097277A" w:rsidP="0097277A">
      <w:pPr>
        <w:jc w:val="both"/>
        <w:rPr>
          <w:b/>
          <w:lang w:val="en-US"/>
        </w:rPr>
      </w:pPr>
      <w:r w:rsidRPr="00376367">
        <w:rPr>
          <w:b/>
          <w:lang w:val="en-US"/>
        </w:rPr>
        <w:t>Progress</w:t>
      </w:r>
    </w:p>
    <w:p w14:paraId="3B1765A8" w14:textId="77777777" w:rsidR="0097277A" w:rsidRPr="00376367" w:rsidRDefault="0097277A" w:rsidP="0097277A">
      <w:pPr>
        <w:jc w:val="both"/>
        <w:rPr>
          <w:lang w:val="en-US"/>
        </w:rPr>
      </w:pPr>
      <w:r w:rsidRPr="00376367">
        <w:rPr>
          <w:lang w:val="en-US"/>
        </w:rPr>
        <w:t xml:space="preserve">We were approached for collaboration by immunology professor Daniel Altman of Imperial College and agreed to perform a small pilot study together which would provide data in support of a larger Arthritis Research UK proposal. The charity had recently visited the </w:t>
      </w:r>
      <w:proofErr w:type="spellStart"/>
      <w:r w:rsidRPr="00376367">
        <w:rPr>
          <w:lang w:val="en-US"/>
        </w:rPr>
        <w:t>Dept</w:t>
      </w:r>
      <w:proofErr w:type="spellEnd"/>
      <w:r w:rsidRPr="00376367">
        <w:rPr>
          <w:lang w:val="en-US"/>
        </w:rPr>
        <w:t xml:space="preserve"> of Twin Research, at FW’s suggestion, and had been shown around the new department and given up to date information on all the </w:t>
      </w:r>
      <w:proofErr w:type="spellStart"/>
      <w:r w:rsidRPr="00376367">
        <w:rPr>
          <w:lang w:val="en-US"/>
        </w:rPr>
        <w:t>rheumatological</w:t>
      </w:r>
      <w:proofErr w:type="spellEnd"/>
      <w:r w:rsidRPr="00376367">
        <w:rPr>
          <w:lang w:val="en-US"/>
        </w:rPr>
        <w:t xml:space="preserve"> studies that had been performed using </w:t>
      </w:r>
      <w:proofErr w:type="spellStart"/>
      <w:r w:rsidRPr="00376367">
        <w:rPr>
          <w:lang w:val="en-US"/>
        </w:rPr>
        <w:t>TwinsUK</w:t>
      </w:r>
      <w:proofErr w:type="spellEnd"/>
      <w:r w:rsidRPr="00376367">
        <w:rPr>
          <w:lang w:val="en-US"/>
        </w:rPr>
        <w:t xml:space="preserve"> since its inception in 1992, which was funded by the charity. At that meeting it became apparent that microbiome studies were going to be a major plank of future funding in rheumatic disease research. With the existing microbiome interest and sample collection and analysis pipeline already in place in the DTR we were well placed to apply for grant monies.</w:t>
      </w:r>
    </w:p>
    <w:p w14:paraId="0BA3B04E" w14:textId="77777777" w:rsidR="0097277A" w:rsidRPr="00376367" w:rsidRDefault="0097277A" w:rsidP="0097277A">
      <w:pPr>
        <w:jc w:val="both"/>
        <w:rPr>
          <w:lang w:val="en-US"/>
        </w:rPr>
      </w:pPr>
    </w:p>
    <w:p w14:paraId="21AF64BF" w14:textId="77777777" w:rsidR="0097277A" w:rsidRPr="00376367" w:rsidRDefault="0097277A" w:rsidP="0097277A">
      <w:pPr>
        <w:jc w:val="both"/>
        <w:rPr>
          <w:lang w:val="en-US"/>
        </w:rPr>
      </w:pPr>
      <w:r w:rsidRPr="00376367">
        <w:rPr>
          <w:lang w:val="en-US"/>
        </w:rPr>
        <w:t>Five twin pairs identified has having a member affected by RA were invited to St Thomas' Hospital for a twin visit during a single week in June 2015. They were sent stool sample collection packs prior to the visit and asked to bring in fresh stool. During the visit they were examined for RA by a trained research assistant, demographic data collected and venous blood drawn. This will be used for DNA collection and omics technologies in the future. In addition, our collaborators from Immunology at Imperial arrange for collection of hot blood which goes straight to Imperial for same day PBMC separation and analysis of T cell subtypes by flow cytometry. Serum was sent to the immunology laboratory at St Thomas' Hospital (</w:t>
      </w:r>
      <w:proofErr w:type="spellStart"/>
      <w:r w:rsidRPr="00376367">
        <w:rPr>
          <w:lang w:val="en-US"/>
        </w:rPr>
        <w:t>Viapath</w:t>
      </w:r>
      <w:proofErr w:type="spellEnd"/>
      <w:r w:rsidRPr="00376367">
        <w:rPr>
          <w:lang w:val="en-US"/>
        </w:rPr>
        <w:t>) if twins have not already been tested for rheumatoid factor and anti-</w:t>
      </w:r>
      <w:proofErr w:type="spellStart"/>
      <w:r w:rsidRPr="00376367">
        <w:rPr>
          <w:lang w:val="en-US"/>
        </w:rPr>
        <w:t>citrullinated</w:t>
      </w:r>
      <w:proofErr w:type="spellEnd"/>
      <w:r w:rsidRPr="00376367">
        <w:rPr>
          <w:lang w:val="en-US"/>
        </w:rPr>
        <w:t xml:space="preserve"> proteins. Stool was sent to our collaborator Ruth Ley in Cornell University, USA, for analysis of the microbiome.</w:t>
      </w:r>
    </w:p>
    <w:p w14:paraId="60B8C701" w14:textId="77777777" w:rsidR="0097277A" w:rsidRPr="00376367" w:rsidRDefault="0097277A" w:rsidP="0097277A">
      <w:pPr>
        <w:jc w:val="both"/>
        <w:rPr>
          <w:lang w:val="en-US"/>
        </w:rPr>
      </w:pPr>
    </w:p>
    <w:p w14:paraId="2BB7667A" w14:textId="77777777" w:rsidR="0097277A" w:rsidRPr="00376367" w:rsidRDefault="0097277A" w:rsidP="0097277A">
      <w:pPr>
        <w:jc w:val="both"/>
        <w:rPr>
          <w:lang w:val="en-US"/>
        </w:rPr>
      </w:pPr>
      <w:r w:rsidRPr="00376367">
        <w:rPr>
          <w:lang w:val="en-US"/>
        </w:rPr>
        <w:t xml:space="preserve">The data have been returned to the DTR and are in the process of being </w:t>
      </w:r>
      <w:proofErr w:type="spellStart"/>
      <w:r w:rsidRPr="00376367">
        <w:rPr>
          <w:lang w:val="en-US"/>
        </w:rPr>
        <w:t>QCed</w:t>
      </w:r>
      <w:proofErr w:type="spellEnd"/>
      <w:r w:rsidRPr="00376367">
        <w:rPr>
          <w:lang w:val="en-US"/>
        </w:rPr>
        <w:t xml:space="preserve">. Analysis of microbiome richness and </w:t>
      </w:r>
      <w:proofErr w:type="spellStart"/>
      <w:r w:rsidRPr="00376367">
        <w:rPr>
          <w:lang w:val="en-US"/>
        </w:rPr>
        <w:t>intrapair</w:t>
      </w:r>
      <w:proofErr w:type="spellEnd"/>
      <w:r w:rsidRPr="00376367">
        <w:rPr>
          <w:lang w:val="en-US"/>
        </w:rPr>
        <w:t xml:space="preserve"> difference in species will be performed, allowing inferences to be drawn about the influence of microbiome on the expression of RA. Furthermore, species richness will be correlated with RA disease activity.</w:t>
      </w:r>
    </w:p>
    <w:p w14:paraId="35E32C7D" w14:textId="77777777" w:rsidR="0097277A" w:rsidRPr="00376367" w:rsidRDefault="0097277A" w:rsidP="0097277A">
      <w:pPr>
        <w:jc w:val="both"/>
        <w:rPr>
          <w:lang w:val="en-US"/>
        </w:rPr>
      </w:pPr>
    </w:p>
    <w:p w14:paraId="672E8CE7" w14:textId="77777777" w:rsidR="0097277A" w:rsidRPr="00376367" w:rsidRDefault="0097277A" w:rsidP="0097277A">
      <w:pPr>
        <w:jc w:val="both"/>
        <w:rPr>
          <w:b/>
          <w:lang w:val="en-US"/>
        </w:rPr>
      </w:pPr>
      <w:r w:rsidRPr="00376367">
        <w:rPr>
          <w:b/>
          <w:lang w:val="en-US"/>
        </w:rPr>
        <w:t>Outcomes</w:t>
      </w:r>
    </w:p>
    <w:p w14:paraId="7FE05D6B" w14:textId="77777777" w:rsidR="0097277A" w:rsidRPr="00376367" w:rsidRDefault="0097277A" w:rsidP="0097277A">
      <w:pPr>
        <w:jc w:val="both"/>
        <w:rPr>
          <w:lang w:val="en-US"/>
        </w:rPr>
      </w:pPr>
      <w:r w:rsidRPr="00376367">
        <w:rPr>
          <w:lang w:val="en-US"/>
        </w:rPr>
        <w:t xml:space="preserve">The RA microbiome pilot study in collaboration with Imperial supported two applications to Arthritis Research UK both of which were awarded: </w:t>
      </w:r>
    </w:p>
    <w:p w14:paraId="5D6CDA77" w14:textId="77777777" w:rsidR="0097277A" w:rsidRPr="00376367" w:rsidRDefault="0097277A" w:rsidP="0097277A">
      <w:pPr>
        <w:jc w:val="both"/>
        <w:rPr>
          <w:lang w:val="en-US"/>
        </w:rPr>
      </w:pPr>
    </w:p>
    <w:p w14:paraId="3405E62A" w14:textId="77777777" w:rsidR="0097277A" w:rsidRPr="00376367" w:rsidRDefault="0097277A" w:rsidP="0097277A">
      <w:pPr>
        <w:jc w:val="both"/>
        <w:rPr>
          <w:b/>
          <w:iCs/>
          <w:lang w:val="en-US"/>
        </w:rPr>
      </w:pPr>
      <w:r w:rsidRPr="00376367">
        <w:rPr>
          <w:lang w:val="en-US"/>
        </w:rPr>
        <w:t>1. Pathfinder grant led by Prof Altman at Imperial College entitled ‘</w:t>
      </w:r>
      <w:r w:rsidRPr="00376367">
        <w:rPr>
          <w:iCs/>
          <w:lang w:val="en-US"/>
        </w:rPr>
        <w:t xml:space="preserve">Towards functional correlates of microbiota, immune phenotype </w:t>
      </w:r>
      <w:r w:rsidRPr="00376367">
        <w:rPr>
          <w:lang w:val="en-US"/>
        </w:rPr>
        <w:t xml:space="preserve">and </w:t>
      </w:r>
      <w:r w:rsidRPr="00376367">
        <w:rPr>
          <w:iCs/>
          <w:lang w:val="en-US"/>
        </w:rPr>
        <w:t xml:space="preserve">RA’ with Frances Williams as co-PI:  </w:t>
      </w:r>
      <w:r w:rsidRPr="00376367">
        <w:rPr>
          <w:b/>
          <w:iCs/>
          <w:lang w:val="en-US"/>
        </w:rPr>
        <w:t>£198,000</w:t>
      </w:r>
    </w:p>
    <w:p w14:paraId="615BB86A" w14:textId="77777777" w:rsidR="0097277A" w:rsidRPr="00376367" w:rsidRDefault="0097277A" w:rsidP="0097277A">
      <w:pPr>
        <w:jc w:val="both"/>
        <w:rPr>
          <w:b/>
          <w:iCs/>
          <w:lang w:val="en-US"/>
        </w:rPr>
      </w:pPr>
    </w:p>
    <w:p w14:paraId="16BEAE93" w14:textId="77777777" w:rsidR="0097277A" w:rsidRPr="00376367" w:rsidRDefault="0097277A" w:rsidP="0097277A">
      <w:pPr>
        <w:jc w:val="both"/>
        <w:rPr>
          <w:lang w:val="en-US"/>
        </w:rPr>
      </w:pPr>
      <w:r w:rsidRPr="00376367">
        <w:rPr>
          <w:lang w:val="en-US"/>
        </w:rPr>
        <w:t>The Pathfinder grant has started and a kick off meeting held at Imperial in June 2016.</w:t>
      </w:r>
    </w:p>
    <w:p w14:paraId="2C3BFEBE" w14:textId="77777777" w:rsidR="0097277A" w:rsidRPr="00376367" w:rsidRDefault="0097277A" w:rsidP="0097277A">
      <w:pPr>
        <w:jc w:val="both"/>
        <w:rPr>
          <w:lang w:val="en-US"/>
        </w:rPr>
      </w:pPr>
    </w:p>
    <w:p w14:paraId="14A8817D" w14:textId="77777777" w:rsidR="0097277A" w:rsidRPr="00376367" w:rsidRDefault="0097277A" w:rsidP="0097277A">
      <w:pPr>
        <w:jc w:val="both"/>
        <w:rPr>
          <w:b/>
        </w:rPr>
      </w:pPr>
      <w:r w:rsidRPr="00376367">
        <w:rPr>
          <w:lang w:val="en-US"/>
        </w:rPr>
        <w:t xml:space="preserve">2. Strategic award led by Frances Williams entitled </w:t>
      </w:r>
      <w:r w:rsidRPr="00376367">
        <w:t xml:space="preserve">“The role of the microbiome in rheumatoid arthritis” </w:t>
      </w:r>
      <w:r w:rsidRPr="00376367">
        <w:rPr>
          <w:b/>
        </w:rPr>
        <w:t>£936,000</w:t>
      </w:r>
    </w:p>
    <w:p w14:paraId="1F7C504F" w14:textId="77777777" w:rsidR="0097277A" w:rsidRPr="00376367" w:rsidRDefault="0097277A" w:rsidP="0097277A">
      <w:pPr>
        <w:jc w:val="both"/>
        <w:rPr>
          <w:b/>
        </w:rPr>
      </w:pPr>
    </w:p>
    <w:p w14:paraId="7F21AD81" w14:textId="77777777" w:rsidR="0097277A" w:rsidRPr="00376367" w:rsidRDefault="0097277A" w:rsidP="0097277A">
      <w:pPr>
        <w:jc w:val="both"/>
        <w:rPr>
          <w:lang w:val="en-US"/>
        </w:rPr>
      </w:pPr>
      <w:r w:rsidRPr="00376367">
        <w:rPr>
          <w:lang w:val="en-US"/>
        </w:rPr>
        <w:t xml:space="preserve">The RA microbiome work in this strategic award has been expanded to include not only gut microbiome (stool sample) but also oral microbiome (saliva sample) because there is good evidence that periodontal disease is a significant trigger in RA. This will be novel, and few data exist at present on the oral microbiome. In addition to twins, patients are going to be recruited having new RA to see if the introduction of disease-modifying treatments influences the microbiome (at both sites). We are working with the consortium </w:t>
      </w:r>
      <w:proofErr w:type="spellStart"/>
      <w:r w:rsidRPr="00376367">
        <w:rPr>
          <w:lang w:val="en-US"/>
        </w:rPr>
        <w:t>EUDiscotwin</w:t>
      </w:r>
      <w:proofErr w:type="spellEnd"/>
      <w:r w:rsidRPr="00376367">
        <w:rPr>
          <w:lang w:val="en-US"/>
        </w:rPr>
        <w:t xml:space="preserve"> to </w:t>
      </w:r>
      <w:r w:rsidRPr="00376367">
        <w:rPr>
          <w:lang w:val="en-US"/>
        </w:rPr>
        <w:lastRenderedPageBreak/>
        <w:t>obtain samples from twin pairs discordant for RA from all over Europe from whom we will collect samples by post.</w:t>
      </w:r>
    </w:p>
    <w:p w14:paraId="4A0A20A7" w14:textId="77777777" w:rsidR="0097277A" w:rsidRPr="00376367" w:rsidRDefault="0097277A" w:rsidP="0097277A">
      <w:pPr>
        <w:jc w:val="both"/>
        <w:rPr>
          <w:lang w:val="en-US"/>
        </w:rPr>
      </w:pPr>
    </w:p>
    <w:p w14:paraId="01938B00" w14:textId="77777777" w:rsidR="0097277A" w:rsidRPr="00376367" w:rsidRDefault="0097277A" w:rsidP="0097277A">
      <w:pPr>
        <w:jc w:val="both"/>
        <w:rPr>
          <w:lang w:val="en-US"/>
        </w:rPr>
      </w:pPr>
      <w:r w:rsidRPr="00376367">
        <w:rPr>
          <w:lang w:val="en-US"/>
        </w:rPr>
        <w:t xml:space="preserve">This means that further RA microbiome studies can take place, and staff are currently being recruited to collect and </w:t>
      </w:r>
      <w:proofErr w:type="spellStart"/>
      <w:r w:rsidRPr="00376367">
        <w:rPr>
          <w:lang w:val="en-US"/>
        </w:rPr>
        <w:t>analyse</w:t>
      </w:r>
      <w:proofErr w:type="spellEnd"/>
      <w:r w:rsidRPr="00376367">
        <w:rPr>
          <w:lang w:val="en-US"/>
        </w:rPr>
        <w:t xml:space="preserve"> further microbiome data. The strategic award will start in the autumn, but recruitment to posts is taking place at present.</w:t>
      </w:r>
    </w:p>
    <w:p w14:paraId="14483ACC" w14:textId="77777777" w:rsidR="0097277A" w:rsidRPr="00376367" w:rsidRDefault="0097277A" w:rsidP="0097277A">
      <w:pPr>
        <w:jc w:val="both"/>
        <w:rPr>
          <w:lang w:val="en-US"/>
        </w:rPr>
      </w:pPr>
    </w:p>
    <w:p w14:paraId="320455A4" w14:textId="77777777" w:rsidR="0097277A" w:rsidRPr="00376367" w:rsidRDefault="0097277A" w:rsidP="0097277A">
      <w:pPr>
        <w:jc w:val="both"/>
        <w:rPr>
          <w:lang w:val="en-US"/>
        </w:rPr>
      </w:pPr>
      <w:r w:rsidRPr="00376367">
        <w:rPr>
          <w:lang w:val="en-US"/>
        </w:rPr>
        <w:t xml:space="preserve">In addition to these awards, and leveraging off </w:t>
      </w:r>
      <w:proofErr w:type="gramStart"/>
      <w:r w:rsidRPr="00376367">
        <w:rPr>
          <w:lang w:val="en-US"/>
        </w:rPr>
        <w:t>them:-</w:t>
      </w:r>
      <w:proofErr w:type="gramEnd"/>
    </w:p>
    <w:p w14:paraId="6B563607" w14:textId="77777777" w:rsidR="0097277A" w:rsidRPr="00376367" w:rsidRDefault="0097277A" w:rsidP="0097277A">
      <w:pPr>
        <w:pStyle w:val="ListParagraph"/>
        <w:numPr>
          <w:ilvl w:val="0"/>
          <w:numId w:val="1"/>
        </w:numPr>
        <w:jc w:val="both"/>
        <w:rPr>
          <w:rFonts w:asciiTheme="majorHAnsi" w:hAnsiTheme="majorHAnsi"/>
          <w:sz w:val="24"/>
          <w:szCs w:val="24"/>
          <w:lang w:val="en-US"/>
        </w:rPr>
      </w:pPr>
      <w:r w:rsidRPr="00376367">
        <w:rPr>
          <w:rFonts w:asciiTheme="majorHAnsi" w:hAnsiTheme="majorHAnsi"/>
          <w:sz w:val="24"/>
          <w:szCs w:val="24"/>
          <w:lang w:val="en-US"/>
        </w:rPr>
        <w:t>the Dean of KCL has provided MRC funding for a microbiome PhD student. This student is going to study the microbiome in chronic pain and chronic pain syndromes.</w:t>
      </w:r>
    </w:p>
    <w:p w14:paraId="65638AA3" w14:textId="77777777" w:rsidR="0097277A" w:rsidRPr="00376367" w:rsidRDefault="0097277A" w:rsidP="0097277A">
      <w:pPr>
        <w:pStyle w:val="ListParagraph"/>
        <w:numPr>
          <w:ilvl w:val="0"/>
          <w:numId w:val="1"/>
        </w:numPr>
        <w:jc w:val="both"/>
        <w:rPr>
          <w:rFonts w:asciiTheme="majorHAnsi" w:hAnsiTheme="majorHAnsi"/>
          <w:sz w:val="24"/>
          <w:szCs w:val="24"/>
          <w:lang w:val="en-US"/>
        </w:rPr>
      </w:pPr>
      <w:r w:rsidRPr="00376367">
        <w:rPr>
          <w:rFonts w:asciiTheme="majorHAnsi" w:hAnsiTheme="majorHAnsi"/>
          <w:sz w:val="24"/>
          <w:szCs w:val="24"/>
          <w:lang w:val="en-US"/>
        </w:rPr>
        <w:t>An application to King’s College Hospital Joint Medical committee was made to support a PhD student in RA microbiome studies</w:t>
      </w:r>
    </w:p>
    <w:p w14:paraId="36CA7A97" w14:textId="77777777" w:rsidR="0097277A" w:rsidRPr="00376367" w:rsidRDefault="0097277A" w:rsidP="0097277A">
      <w:pPr>
        <w:jc w:val="both"/>
        <w:rPr>
          <w:lang w:val="en-US"/>
        </w:rPr>
      </w:pPr>
      <w:r w:rsidRPr="00376367">
        <w:rPr>
          <w:lang w:val="en-US"/>
        </w:rPr>
        <w:t>Interviews for both these studentships will take place next week.</w:t>
      </w:r>
    </w:p>
    <w:p w14:paraId="10CDB180" w14:textId="77777777" w:rsidR="0097277A" w:rsidRPr="00376367" w:rsidRDefault="0097277A" w:rsidP="0097277A">
      <w:pPr>
        <w:pStyle w:val="ListParagraph"/>
        <w:ind w:left="0"/>
        <w:jc w:val="both"/>
        <w:rPr>
          <w:rFonts w:asciiTheme="majorHAnsi" w:hAnsiTheme="majorHAnsi"/>
          <w:b/>
          <w:sz w:val="24"/>
          <w:szCs w:val="24"/>
          <w:lang w:val="en-US"/>
        </w:rPr>
      </w:pPr>
    </w:p>
    <w:p w14:paraId="3E1F2948" w14:textId="77777777" w:rsidR="0097277A" w:rsidRPr="00376367" w:rsidRDefault="0097277A" w:rsidP="0097277A">
      <w:pPr>
        <w:pStyle w:val="ListParagraph"/>
        <w:ind w:left="0"/>
        <w:jc w:val="both"/>
        <w:rPr>
          <w:rFonts w:asciiTheme="majorHAnsi" w:hAnsiTheme="majorHAnsi"/>
          <w:b/>
          <w:sz w:val="24"/>
          <w:szCs w:val="24"/>
          <w:lang w:val="en-US"/>
        </w:rPr>
      </w:pPr>
      <w:r w:rsidRPr="00376367">
        <w:rPr>
          <w:rFonts w:asciiTheme="majorHAnsi" w:hAnsiTheme="majorHAnsi"/>
          <w:b/>
          <w:sz w:val="24"/>
          <w:szCs w:val="24"/>
          <w:lang w:val="en-US"/>
        </w:rPr>
        <w:t>PUBLICATIONS</w:t>
      </w:r>
    </w:p>
    <w:p w14:paraId="4C7F8852" w14:textId="77777777" w:rsidR="0097277A" w:rsidRPr="00376367" w:rsidRDefault="0097277A" w:rsidP="0097277A">
      <w:pPr>
        <w:pStyle w:val="ListParagraph"/>
        <w:ind w:left="0"/>
        <w:jc w:val="both"/>
        <w:rPr>
          <w:rFonts w:asciiTheme="majorHAnsi" w:hAnsiTheme="majorHAnsi"/>
          <w:b/>
          <w:sz w:val="24"/>
          <w:szCs w:val="24"/>
          <w:lang w:val="en-US"/>
        </w:rPr>
      </w:pPr>
      <w:proofErr w:type="spellStart"/>
      <w:r w:rsidRPr="00376367">
        <w:rPr>
          <w:rFonts w:asciiTheme="majorHAnsi" w:hAnsiTheme="majorHAnsi"/>
        </w:rPr>
        <w:t>Steves</w:t>
      </w:r>
      <w:proofErr w:type="spellEnd"/>
      <w:r w:rsidRPr="00376367">
        <w:rPr>
          <w:rFonts w:asciiTheme="majorHAnsi" w:hAnsiTheme="majorHAnsi"/>
        </w:rPr>
        <w:t xml:space="preserve"> CJ, Bird S, </w:t>
      </w:r>
      <w:r w:rsidRPr="00376367">
        <w:rPr>
          <w:rFonts w:asciiTheme="majorHAnsi" w:hAnsiTheme="majorHAnsi"/>
          <w:b/>
        </w:rPr>
        <w:t>Williams FM</w:t>
      </w:r>
      <w:r w:rsidRPr="00376367">
        <w:rPr>
          <w:rFonts w:asciiTheme="majorHAnsi" w:hAnsiTheme="majorHAnsi"/>
        </w:rPr>
        <w:t xml:space="preserve">, Spector TD. The Microbiome and Musculoskeletal Conditions of Ageing: A Review of Evidence for Impact and Potential Therapeutics. </w:t>
      </w:r>
      <w:r w:rsidRPr="00376367">
        <w:rPr>
          <w:rFonts w:asciiTheme="majorHAnsi" w:hAnsiTheme="majorHAnsi"/>
          <w:b/>
        </w:rPr>
        <w:t>J Bone Miner Res</w:t>
      </w:r>
      <w:r w:rsidRPr="00376367">
        <w:rPr>
          <w:rFonts w:asciiTheme="majorHAnsi" w:hAnsiTheme="majorHAnsi"/>
        </w:rPr>
        <w:t xml:space="preserve">. 2015 Dec 16. </w:t>
      </w:r>
      <w:proofErr w:type="spellStart"/>
      <w:r w:rsidRPr="00376367">
        <w:rPr>
          <w:rFonts w:asciiTheme="majorHAnsi" w:hAnsiTheme="majorHAnsi"/>
        </w:rPr>
        <w:t>doi</w:t>
      </w:r>
      <w:proofErr w:type="spellEnd"/>
      <w:r w:rsidRPr="00376367">
        <w:rPr>
          <w:rFonts w:asciiTheme="majorHAnsi" w:hAnsiTheme="majorHAnsi"/>
        </w:rPr>
        <w:t>: 10.1002/jbmr.2765. PMID: 26676797</w:t>
      </w:r>
    </w:p>
    <w:p w14:paraId="539D9179" w14:textId="77777777" w:rsidR="0097277A" w:rsidRPr="00376367" w:rsidRDefault="0097277A" w:rsidP="0097277A">
      <w:pPr>
        <w:jc w:val="both"/>
        <w:rPr>
          <w:lang w:val="en-US"/>
        </w:rPr>
      </w:pPr>
      <w:r w:rsidRPr="00376367">
        <w:rPr>
          <w:b/>
          <w:lang w:val="en-US"/>
        </w:rPr>
        <w:t>References</w:t>
      </w:r>
    </w:p>
    <w:p w14:paraId="5EE2A712" w14:textId="77777777" w:rsidR="0097277A" w:rsidRPr="00376367" w:rsidRDefault="0097277A" w:rsidP="0097277A">
      <w:pPr>
        <w:jc w:val="both"/>
      </w:pPr>
      <w:r w:rsidRPr="00376367">
        <w:fldChar w:fldCharType="begin"/>
      </w:r>
      <w:r w:rsidRPr="00376367">
        <w:instrText xml:space="preserve"> ADDIN EN.REFLIST </w:instrText>
      </w:r>
      <w:r w:rsidRPr="00376367">
        <w:fldChar w:fldCharType="separate"/>
      </w:r>
      <w:r w:rsidRPr="00376367">
        <w:t>1. Qin N, Yang F, Li A, Prifti E, Chen Y, et al. (2014) Alterations of the human gut microbiome in liver cirrhosis. Nature 513: 59-64.</w:t>
      </w:r>
    </w:p>
    <w:p w14:paraId="38304EC2" w14:textId="77777777" w:rsidR="0097277A" w:rsidRPr="00376367" w:rsidRDefault="0097277A" w:rsidP="0097277A">
      <w:pPr>
        <w:jc w:val="both"/>
      </w:pPr>
    </w:p>
    <w:p w14:paraId="304A2D90" w14:textId="77777777" w:rsidR="0097277A" w:rsidRPr="00376367" w:rsidRDefault="0097277A" w:rsidP="0097277A">
      <w:pPr>
        <w:jc w:val="both"/>
      </w:pPr>
      <w:r w:rsidRPr="00376367">
        <w:t>2. Asquith M, Elewaut D, Lin P, Rosenbaum JT (2014) The role of the gut and microbes in the pathogenesis of spondyloarthritis. Best Pract Res Clin Rheumatol 28: 687-702.</w:t>
      </w:r>
    </w:p>
    <w:p w14:paraId="28C2B2EC" w14:textId="77777777" w:rsidR="0097277A" w:rsidRPr="00376367" w:rsidRDefault="0097277A" w:rsidP="0097277A">
      <w:pPr>
        <w:jc w:val="both"/>
      </w:pPr>
    </w:p>
    <w:p w14:paraId="5056D7C2" w14:textId="77777777" w:rsidR="0097277A" w:rsidRPr="00376367" w:rsidRDefault="0097277A" w:rsidP="0097277A">
      <w:pPr>
        <w:jc w:val="both"/>
      </w:pPr>
      <w:r w:rsidRPr="00376367">
        <w:t>3. Wang Z, Klipfell E, Bennett BJ, Koeth R, Levison BS, et al. (2011) Gut flora metabolism of phosphatidylcholine promotes cardiovascular disease. Nature 472: 57-63.</w:t>
      </w:r>
    </w:p>
    <w:p w14:paraId="2EA00704" w14:textId="77777777" w:rsidR="0097277A" w:rsidRPr="00376367" w:rsidRDefault="0097277A" w:rsidP="0097277A">
      <w:pPr>
        <w:jc w:val="both"/>
      </w:pPr>
    </w:p>
    <w:p w14:paraId="4C3A009D" w14:textId="77777777" w:rsidR="0097277A" w:rsidRPr="00376367" w:rsidRDefault="0097277A" w:rsidP="0097277A">
      <w:pPr>
        <w:jc w:val="both"/>
      </w:pPr>
      <w:r w:rsidRPr="00376367">
        <w:t>4. Scher JU, Abramson SB (2011) The microbiome and rheumatoid arthritis. Nat Rev Rheumatol 7: 569-578.</w:t>
      </w:r>
    </w:p>
    <w:p w14:paraId="683670E8" w14:textId="77777777" w:rsidR="0097277A" w:rsidRPr="00376367" w:rsidRDefault="0097277A" w:rsidP="0097277A">
      <w:pPr>
        <w:jc w:val="both"/>
      </w:pPr>
    </w:p>
    <w:p w14:paraId="0B966760" w14:textId="77777777" w:rsidR="0097277A" w:rsidRPr="00376367" w:rsidRDefault="0097277A" w:rsidP="0097277A">
      <w:pPr>
        <w:jc w:val="both"/>
      </w:pPr>
      <w:r w:rsidRPr="00376367">
        <w:t>5. Goodrich JK, Waters JL, Poole AC, Sutter JL, Koren O, et al. (2014) Human genetics shape the gut microbiome. Cell 159: 789-799.</w:t>
      </w:r>
    </w:p>
    <w:p w14:paraId="2408815A" w14:textId="77777777" w:rsidR="0097277A" w:rsidRPr="00376367" w:rsidRDefault="0097277A" w:rsidP="0097277A">
      <w:pPr>
        <w:jc w:val="both"/>
      </w:pPr>
      <w:r w:rsidRPr="00376367">
        <w:fldChar w:fldCharType="end"/>
      </w:r>
    </w:p>
    <w:p w14:paraId="75572B5D" w14:textId="77777777" w:rsidR="0097277A" w:rsidRPr="00376367" w:rsidRDefault="0097277A" w:rsidP="0097277A">
      <w:pPr>
        <w:rPr>
          <w:rFonts w:cs="Microsoft Sans Serif"/>
          <w:b/>
          <w:bCs/>
          <w:sz w:val="60"/>
          <w:szCs w:val="60"/>
        </w:rPr>
      </w:pPr>
    </w:p>
    <w:p w14:paraId="2C278E8A" w14:textId="77777777" w:rsidR="0097277A" w:rsidRDefault="0097277A" w:rsidP="0097277A">
      <w:pPr>
        <w:rPr>
          <w:rFonts w:cs="Microsoft Sans Serif"/>
          <w:b/>
          <w:bCs/>
          <w:color w:val="943634" w:themeColor="accent2" w:themeShade="BF"/>
          <w:sz w:val="60"/>
          <w:szCs w:val="60"/>
        </w:rPr>
      </w:pPr>
    </w:p>
    <w:p w14:paraId="3653EF09" w14:textId="77777777" w:rsidR="0097277A" w:rsidRDefault="0097277A" w:rsidP="00F5658D">
      <w:pPr>
        <w:rPr>
          <w:rFonts w:cs="Microsoft Sans Serif"/>
          <w:bCs/>
          <w:color w:val="B82049"/>
          <w:sz w:val="60"/>
          <w:szCs w:val="60"/>
        </w:rPr>
      </w:pPr>
    </w:p>
    <w:p w14:paraId="4D05F16E" w14:textId="77777777" w:rsidR="0097277A" w:rsidRDefault="0097277A" w:rsidP="00F5658D">
      <w:pPr>
        <w:rPr>
          <w:rFonts w:cs="Microsoft Sans Serif"/>
          <w:bCs/>
          <w:color w:val="B82049"/>
          <w:sz w:val="60"/>
          <w:szCs w:val="60"/>
        </w:rPr>
      </w:pPr>
    </w:p>
    <w:p w14:paraId="780BD589" w14:textId="77777777" w:rsidR="0097277A" w:rsidRDefault="0097277A" w:rsidP="00F5658D">
      <w:pPr>
        <w:rPr>
          <w:rFonts w:cs="Microsoft Sans Serif"/>
          <w:bCs/>
          <w:color w:val="B82049"/>
          <w:sz w:val="60"/>
          <w:szCs w:val="60"/>
        </w:rPr>
      </w:pPr>
    </w:p>
    <w:p w14:paraId="6A85ADC6" w14:textId="77777777" w:rsidR="0097277A" w:rsidRDefault="0097277A" w:rsidP="00F5658D">
      <w:pPr>
        <w:rPr>
          <w:rFonts w:cs="Microsoft Sans Serif"/>
          <w:bCs/>
          <w:color w:val="B82049"/>
          <w:sz w:val="60"/>
          <w:szCs w:val="60"/>
        </w:rPr>
      </w:pPr>
    </w:p>
    <w:p w14:paraId="580CB1F4" w14:textId="77777777" w:rsidR="00F5658D" w:rsidRPr="00F5658D" w:rsidRDefault="005E3B9E" w:rsidP="00F5658D">
      <w:pPr>
        <w:rPr>
          <w:rFonts w:cs="Microsoft Sans Serif"/>
          <w:bCs/>
          <w:sz w:val="60"/>
          <w:szCs w:val="60"/>
        </w:rPr>
      </w:pPr>
      <w:r>
        <w:rPr>
          <w:rFonts w:cs="Microsoft Sans Serif"/>
          <w:bCs/>
          <w:color w:val="B82049"/>
          <w:sz w:val="60"/>
          <w:szCs w:val="60"/>
        </w:rPr>
        <w:lastRenderedPageBreak/>
        <w:t>2013-ongoing</w:t>
      </w:r>
    </w:p>
    <w:p w14:paraId="7A13C723" w14:textId="77777777" w:rsidR="00F5658D" w:rsidRDefault="00F5658D" w:rsidP="00F5658D">
      <w:pPr>
        <w:jc w:val="both"/>
        <w:rPr>
          <w:b/>
          <w:u w:val="single"/>
        </w:rPr>
      </w:pPr>
    </w:p>
    <w:p w14:paraId="63CB8053" w14:textId="77777777" w:rsidR="00F5658D" w:rsidRDefault="00F5658D" w:rsidP="00F5658D">
      <w:pPr>
        <w:jc w:val="both"/>
        <w:rPr>
          <w:b/>
        </w:rPr>
      </w:pPr>
      <w:r>
        <w:rPr>
          <w:b/>
        </w:rPr>
        <w:t xml:space="preserve">TWIN RECRUITMENT AND DNA COLLECTION, IN RHEUMATOID ARTHRITIS: THE RA EPIGENETICS PROJECT </w:t>
      </w:r>
    </w:p>
    <w:p w14:paraId="3883599C" w14:textId="77777777" w:rsidR="00FB7622" w:rsidRDefault="00FB7622" w:rsidP="00FB762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9,695.50</w:t>
      </w:r>
    </w:p>
    <w:p w14:paraId="3AAA7626" w14:textId="163FCBD3" w:rsidR="00FB7622" w:rsidRPr="00FB7622" w:rsidRDefault="00FB7622" w:rsidP="00FB7622">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4 years </w:t>
      </w:r>
    </w:p>
    <w:p w14:paraId="1106DEAD" w14:textId="77777777" w:rsidR="00F5658D" w:rsidRDefault="00F5658D" w:rsidP="00F5658D">
      <w:pPr>
        <w:jc w:val="both"/>
        <w:rPr>
          <w:b/>
          <w:u w:val="single"/>
        </w:rPr>
      </w:pPr>
    </w:p>
    <w:p w14:paraId="4F994340" w14:textId="77777777" w:rsidR="00F5658D" w:rsidRPr="00D118BA" w:rsidRDefault="00F5658D" w:rsidP="00F5658D">
      <w:pPr>
        <w:jc w:val="both"/>
        <w:rPr>
          <w:b/>
        </w:rPr>
      </w:pPr>
      <w:r w:rsidRPr="00D118BA">
        <w:rPr>
          <w:b/>
        </w:rPr>
        <w:t>2013 - current</w:t>
      </w:r>
    </w:p>
    <w:p w14:paraId="45B5D520" w14:textId="77777777" w:rsidR="00F5658D" w:rsidRPr="00D118BA" w:rsidRDefault="00F5658D" w:rsidP="00F5658D">
      <w:pPr>
        <w:jc w:val="both"/>
      </w:pPr>
      <w:proofErr w:type="spellStart"/>
      <w:r w:rsidRPr="00D118BA">
        <w:t>Dr.</w:t>
      </w:r>
      <w:proofErr w:type="spellEnd"/>
      <w:r w:rsidRPr="00D118BA">
        <w:t xml:space="preserve"> </w:t>
      </w:r>
      <w:proofErr w:type="spellStart"/>
      <w:r w:rsidRPr="00D118BA">
        <w:t>Flore</w:t>
      </w:r>
      <w:proofErr w:type="spellEnd"/>
      <w:r w:rsidRPr="00D118BA">
        <w:t xml:space="preserve"> </w:t>
      </w:r>
      <w:proofErr w:type="spellStart"/>
      <w:r w:rsidRPr="00D118BA">
        <w:t>Zufferey</w:t>
      </w:r>
      <w:proofErr w:type="spellEnd"/>
      <w:r w:rsidRPr="00D118BA">
        <w:t xml:space="preserve"> (Swiss Rheumatology Fellow) and </w:t>
      </w:r>
      <w:proofErr w:type="spellStart"/>
      <w:r w:rsidRPr="00D118BA">
        <w:t>Dr.</w:t>
      </w:r>
      <w:proofErr w:type="spellEnd"/>
      <w:r w:rsidRPr="00D118BA">
        <w:t xml:space="preserve"> Frances Williams (Reader and </w:t>
      </w:r>
      <w:proofErr w:type="spellStart"/>
      <w:r w:rsidRPr="00D118BA">
        <w:t>Honarary</w:t>
      </w:r>
      <w:proofErr w:type="spellEnd"/>
      <w:r w:rsidRPr="00D118BA">
        <w:t xml:space="preserve"> Consultant)</w:t>
      </w:r>
    </w:p>
    <w:p w14:paraId="6BBE1586" w14:textId="77777777" w:rsidR="00F5658D" w:rsidRDefault="00F5658D" w:rsidP="00F5658D">
      <w:pPr>
        <w:jc w:val="both"/>
        <w:rPr>
          <w:b/>
        </w:rPr>
      </w:pPr>
    </w:p>
    <w:p w14:paraId="764C9AE8" w14:textId="77777777" w:rsidR="00F5658D" w:rsidRDefault="00F5658D" w:rsidP="00F5658D">
      <w:pPr>
        <w:jc w:val="both"/>
        <w:rPr>
          <w:b/>
        </w:rPr>
      </w:pPr>
      <w:r w:rsidRPr="00D118BA">
        <w:rPr>
          <w:b/>
        </w:rPr>
        <w:t>King’s College London</w:t>
      </w:r>
    </w:p>
    <w:p w14:paraId="73DF9F67" w14:textId="77777777" w:rsidR="00F5658D" w:rsidRPr="00D118BA" w:rsidRDefault="00F5658D" w:rsidP="00F5658D">
      <w:pPr>
        <w:jc w:val="both"/>
        <w:rPr>
          <w:b/>
        </w:rPr>
      </w:pPr>
    </w:p>
    <w:p w14:paraId="64F32CA0" w14:textId="77777777" w:rsidR="00F5658D" w:rsidRPr="00D118BA" w:rsidRDefault="00F5658D" w:rsidP="00F5658D">
      <w:pPr>
        <w:jc w:val="both"/>
        <w:rPr>
          <w:lang w:val="fr-FR"/>
        </w:rPr>
      </w:pPr>
      <w:r w:rsidRPr="00D118BA">
        <w:rPr>
          <w:b/>
        </w:rPr>
        <w:t xml:space="preserve">Abstract </w:t>
      </w:r>
      <w:r w:rsidRPr="00D118BA">
        <w:t xml:space="preserve">Rheumatoid arthritis (RA) is the most common inflammatory arthritis. Both genetic and environmental factors participate in the disease mechanisms of RA pathogenesis. Although RA is known to be heritable, the disease concordance rate between monozygotic twins (MZ) is low, around 12-15%. Identifying how non-genetic variation, including epigenetic factors, could influence complex disease aetiology is now a leading research area. Various study designs are emerging in the exploration of genome wide epigenetic changes for </w:t>
      </w:r>
      <w:proofErr w:type="spellStart"/>
      <w:r w:rsidRPr="00D118BA">
        <w:rPr>
          <w:lang w:val="fr-FR"/>
        </w:rPr>
        <w:t>epigenome-wide</w:t>
      </w:r>
      <w:proofErr w:type="spellEnd"/>
      <w:r w:rsidRPr="00D118BA">
        <w:rPr>
          <w:lang w:val="fr-FR"/>
        </w:rPr>
        <w:t xml:space="preserve"> association </w:t>
      </w:r>
      <w:proofErr w:type="spellStart"/>
      <w:r w:rsidRPr="00D118BA">
        <w:rPr>
          <w:lang w:val="fr-FR"/>
        </w:rPr>
        <w:t>studies</w:t>
      </w:r>
      <w:proofErr w:type="spellEnd"/>
      <w:r w:rsidRPr="00D118BA">
        <w:rPr>
          <w:lang w:val="fr-FR"/>
        </w:rPr>
        <w:t xml:space="preserve"> (EWAS)</w:t>
      </w:r>
      <w:r w:rsidRPr="00D118BA">
        <w:t xml:space="preserve">. Among these, </w:t>
      </w:r>
      <w:r w:rsidRPr="00D118BA">
        <w:rPr>
          <w:lang w:val="fr-FR"/>
        </w:rPr>
        <w:t xml:space="preserve">MZ </w:t>
      </w:r>
      <w:proofErr w:type="spellStart"/>
      <w:r w:rsidRPr="00D118BA">
        <w:rPr>
          <w:lang w:val="fr-FR"/>
        </w:rPr>
        <w:t>twins</w:t>
      </w:r>
      <w:proofErr w:type="spellEnd"/>
      <w:r w:rsidRPr="00D118BA">
        <w:rPr>
          <w:lang w:val="fr-FR"/>
        </w:rPr>
        <w:t xml:space="preserve"> discordant for the </w:t>
      </w:r>
      <w:proofErr w:type="spellStart"/>
      <w:r w:rsidRPr="00D118BA">
        <w:rPr>
          <w:lang w:val="fr-FR"/>
        </w:rPr>
        <w:t>disease</w:t>
      </w:r>
      <w:proofErr w:type="spellEnd"/>
      <w:r w:rsidRPr="00D118BA">
        <w:rPr>
          <w:lang w:val="fr-FR"/>
        </w:rPr>
        <w:t xml:space="preserve"> </w:t>
      </w:r>
      <w:proofErr w:type="spellStart"/>
      <w:r w:rsidRPr="00D118BA">
        <w:rPr>
          <w:lang w:val="fr-FR"/>
        </w:rPr>
        <w:t>represent</w:t>
      </w:r>
      <w:proofErr w:type="spellEnd"/>
      <w:r w:rsidRPr="00D118BA">
        <w:rPr>
          <w:lang w:val="fr-FR"/>
        </w:rPr>
        <w:t xml:space="preserve"> a </w:t>
      </w:r>
      <w:proofErr w:type="spellStart"/>
      <w:r w:rsidRPr="00D118BA">
        <w:rPr>
          <w:lang w:val="fr-FR"/>
        </w:rPr>
        <w:t>very</w:t>
      </w:r>
      <w:proofErr w:type="spellEnd"/>
      <w:r w:rsidRPr="00D118BA">
        <w:rPr>
          <w:lang w:val="fr-FR"/>
        </w:rPr>
        <w:t xml:space="preserve"> </w:t>
      </w:r>
      <w:proofErr w:type="spellStart"/>
      <w:r w:rsidRPr="00D118BA">
        <w:rPr>
          <w:lang w:val="fr-FR"/>
        </w:rPr>
        <w:t>useful</w:t>
      </w:r>
      <w:proofErr w:type="spellEnd"/>
      <w:r w:rsidRPr="00D118BA">
        <w:rPr>
          <w:lang w:val="fr-FR"/>
        </w:rPr>
        <w:t xml:space="preserve"> </w:t>
      </w:r>
      <w:proofErr w:type="spellStart"/>
      <w:r w:rsidRPr="00D118BA">
        <w:rPr>
          <w:lang w:val="fr-FR"/>
        </w:rPr>
        <w:t>resource</w:t>
      </w:r>
      <w:proofErr w:type="spellEnd"/>
      <w:r w:rsidRPr="00D118BA">
        <w:rPr>
          <w:vertAlign w:val="superscript"/>
          <w:lang w:val="fr-FR"/>
        </w:rPr>
        <w:t>.</w:t>
      </w:r>
      <w:r w:rsidRPr="00D118BA">
        <w:rPr>
          <w:lang w:val="fr-FR"/>
        </w:rPr>
        <w:t xml:space="preserve"> </w:t>
      </w:r>
      <w:r w:rsidRPr="00D118BA">
        <w:t>In this project, we investigated methylation of DNA in MZ twins discordant for RA, as a potential disease-causing epigenetic factor.</w:t>
      </w:r>
    </w:p>
    <w:p w14:paraId="6003D9DA" w14:textId="77777777" w:rsidR="00F5658D" w:rsidRDefault="00F5658D" w:rsidP="00F5658D">
      <w:pPr>
        <w:jc w:val="both"/>
        <w:rPr>
          <w:b/>
        </w:rPr>
      </w:pPr>
    </w:p>
    <w:p w14:paraId="0EC97756" w14:textId="77777777" w:rsidR="00F5658D" w:rsidRPr="00D118BA" w:rsidRDefault="00F5658D" w:rsidP="00F5658D">
      <w:pPr>
        <w:jc w:val="both"/>
        <w:rPr>
          <w:b/>
        </w:rPr>
      </w:pPr>
      <w:r w:rsidRPr="00D118BA">
        <w:rPr>
          <w:b/>
        </w:rPr>
        <w:t xml:space="preserve">Funding was requested </w:t>
      </w:r>
    </w:p>
    <w:p w14:paraId="61F3CA60" w14:textId="77777777" w:rsidR="00F5658D" w:rsidRPr="00D118BA" w:rsidRDefault="00F5658D" w:rsidP="00F5658D">
      <w:pPr>
        <w:pStyle w:val="ListParagraph"/>
        <w:numPr>
          <w:ilvl w:val="0"/>
          <w:numId w:val="4"/>
        </w:numPr>
        <w:jc w:val="both"/>
        <w:rPr>
          <w:rFonts w:asciiTheme="minorHAnsi" w:hAnsiTheme="minorHAnsi"/>
        </w:rPr>
      </w:pPr>
      <w:r w:rsidRPr="00D118BA">
        <w:rPr>
          <w:rFonts w:asciiTheme="minorHAnsi" w:hAnsiTheme="minorHAnsi"/>
        </w:rPr>
        <w:t xml:space="preserve">to recruit and examine new twin pairs with at least one member of each pair having RA, in collaboration with </w:t>
      </w:r>
      <w:proofErr w:type="gramStart"/>
      <w:r w:rsidRPr="00D118BA">
        <w:rPr>
          <w:rFonts w:asciiTheme="minorHAnsi" w:hAnsiTheme="minorHAnsi"/>
        </w:rPr>
        <w:t>patients</w:t>
      </w:r>
      <w:proofErr w:type="gramEnd"/>
      <w:r w:rsidRPr="00D118BA">
        <w:rPr>
          <w:rFonts w:asciiTheme="minorHAnsi" w:hAnsiTheme="minorHAnsi"/>
        </w:rPr>
        <w:t xml:space="preserve"> associations and clinical rheumatologists in the UK</w:t>
      </w:r>
    </w:p>
    <w:p w14:paraId="60A79E30" w14:textId="77777777" w:rsidR="00F5658D" w:rsidRPr="00D118BA" w:rsidRDefault="00F5658D" w:rsidP="00F5658D">
      <w:pPr>
        <w:pStyle w:val="ListParagraph"/>
        <w:numPr>
          <w:ilvl w:val="0"/>
          <w:numId w:val="4"/>
        </w:numPr>
        <w:jc w:val="both"/>
        <w:rPr>
          <w:rFonts w:asciiTheme="minorHAnsi" w:hAnsiTheme="minorHAnsi"/>
        </w:rPr>
      </w:pPr>
      <w:r w:rsidRPr="00D118BA">
        <w:rPr>
          <w:rFonts w:asciiTheme="minorHAnsi" w:hAnsiTheme="minorHAnsi"/>
        </w:rPr>
        <w:t xml:space="preserve">to perform DNA and RNA extraction and store blood samples for study of RA. </w:t>
      </w:r>
    </w:p>
    <w:p w14:paraId="196C850F" w14:textId="77777777" w:rsidR="00F5658D" w:rsidRDefault="00F5658D" w:rsidP="00F5658D">
      <w:pPr>
        <w:jc w:val="both"/>
        <w:rPr>
          <w:b/>
        </w:rPr>
      </w:pPr>
    </w:p>
    <w:p w14:paraId="73396052" w14:textId="77777777" w:rsidR="00F5658D" w:rsidRDefault="00F5658D" w:rsidP="00F5658D">
      <w:pPr>
        <w:jc w:val="both"/>
        <w:rPr>
          <w:b/>
        </w:rPr>
      </w:pPr>
      <w:r w:rsidRPr="00D118BA">
        <w:rPr>
          <w:b/>
        </w:rPr>
        <w:t>Background</w:t>
      </w:r>
    </w:p>
    <w:p w14:paraId="7B311BC0" w14:textId="77777777" w:rsidR="00F5658D" w:rsidRPr="00D118BA" w:rsidRDefault="00F5658D" w:rsidP="00F5658D">
      <w:pPr>
        <w:jc w:val="both"/>
        <w:rPr>
          <w:b/>
        </w:rPr>
      </w:pPr>
      <w:r w:rsidRPr="00D118BA">
        <w:t xml:space="preserve">RA is a chronic, systemic, inflammatory disorder. The disease predominantly affects the joints but it is also a multi-systemic condition with extra-articular involvement (which may be life threatening) in about 40% of patients over a lifetime of disease. The disease constitutes a worldwide major health problem associated with high morbidity, significant healthcare costs and increased mortality. </w:t>
      </w:r>
    </w:p>
    <w:p w14:paraId="26029F98" w14:textId="77777777" w:rsidR="00F5658D" w:rsidRPr="00D118BA" w:rsidRDefault="00F5658D" w:rsidP="00F5658D">
      <w:pPr>
        <w:jc w:val="both"/>
      </w:pPr>
      <w:r w:rsidRPr="00D118BA">
        <w:t xml:space="preserve">RA is an immune-mediated disease, of still unknown aetiology. Criteria - including clinical, serological and biological markers (2010 ACR/EULAR) - assist clinicians in the diagnosis of RA. Nowadays, two autoantibodies of clinical utility (RF, </w:t>
      </w:r>
      <w:proofErr w:type="spellStart"/>
      <w:r w:rsidRPr="00D118BA">
        <w:t>i.e</w:t>
      </w:r>
      <w:proofErr w:type="spellEnd"/>
      <w:r w:rsidRPr="00D118BA">
        <w:t xml:space="preserve"> rheumatoid factor and anti-CCP, </w:t>
      </w:r>
      <w:proofErr w:type="spellStart"/>
      <w:r w:rsidRPr="00D118BA">
        <w:t>i.e</w:t>
      </w:r>
      <w:proofErr w:type="spellEnd"/>
      <w:r w:rsidRPr="00D118BA">
        <w:t xml:space="preserve"> anti-cyclic </w:t>
      </w:r>
      <w:proofErr w:type="spellStart"/>
      <w:r w:rsidRPr="00D118BA">
        <w:t>citrullinated</w:t>
      </w:r>
      <w:proofErr w:type="spellEnd"/>
      <w:r w:rsidRPr="00D118BA">
        <w:t xml:space="preserve"> peptide) provide diagnostic and prognostic values in a large sub-group of patients. Genomics has advanced our understanding of RA susceptibility, pinpointing markers inside and outside the MHC, among which the </w:t>
      </w:r>
      <w:r w:rsidRPr="00D118BA">
        <w:rPr>
          <w:i/>
          <w:iCs/>
        </w:rPr>
        <w:t xml:space="preserve">HLA-DRB1 </w:t>
      </w:r>
      <w:r w:rsidRPr="00D118BA">
        <w:rPr>
          <w:iCs/>
        </w:rPr>
        <w:t>gene</w:t>
      </w:r>
      <w:r w:rsidRPr="00D118BA">
        <w:rPr>
          <w:i/>
          <w:iCs/>
        </w:rPr>
        <w:t xml:space="preserve"> </w:t>
      </w:r>
      <w:r w:rsidRPr="00D118BA">
        <w:t>drives the strongest association. Studies also suggest different genetic susceptibility between anti-</w:t>
      </w:r>
      <w:proofErr w:type="spellStart"/>
      <w:r w:rsidRPr="00D118BA">
        <w:t>citrullinated</w:t>
      </w:r>
      <w:proofErr w:type="spellEnd"/>
      <w:r w:rsidRPr="00D118BA">
        <w:t xml:space="preserve"> protein antibodies (ACPA)-positive and ACPA-negative patients. Cumulatively, genetic markers identified to date explain only 50% of RA heritability</w:t>
      </w:r>
      <w:r w:rsidRPr="00D118BA">
        <w:rPr>
          <w:vertAlign w:val="superscript"/>
        </w:rPr>
        <w:t>9</w:t>
      </w:r>
      <w:r w:rsidRPr="00D118BA">
        <w:t xml:space="preserve">. Disease modifying </w:t>
      </w:r>
      <w:proofErr w:type="spellStart"/>
      <w:r w:rsidRPr="00D118BA">
        <w:t>antirheumatic</w:t>
      </w:r>
      <w:proofErr w:type="spellEnd"/>
      <w:r w:rsidRPr="00D118BA">
        <w:t xml:space="preserve"> drugs (DMARDs) have been developed in the last years, including biological agents which target various cytokines and components of the immune systems. Identifying new pathways involved in the pathogenesis of the disease may allow better diagnostic classification, prognostic value and target therapeutic intervention. </w:t>
      </w:r>
    </w:p>
    <w:p w14:paraId="4DB15406" w14:textId="77777777" w:rsidR="00F5658D" w:rsidRPr="00D118BA" w:rsidRDefault="00F5658D" w:rsidP="00F5658D">
      <w:pPr>
        <w:jc w:val="both"/>
      </w:pPr>
    </w:p>
    <w:p w14:paraId="26F140CC" w14:textId="77777777" w:rsidR="00F5658D" w:rsidRDefault="00F5658D" w:rsidP="00F5658D">
      <w:pPr>
        <w:jc w:val="both"/>
      </w:pPr>
    </w:p>
    <w:p w14:paraId="104FAB0D" w14:textId="77777777" w:rsidR="00F5658D" w:rsidRPr="00D118BA" w:rsidRDefault="00F5658D" w:rsidP="00F5658D">
      <w:pPr>
        <w:jc w:val="both"/>
      </w:pPr>
      <w:r w:rsidRPr="00D118BA">
        <w:t xml:space="preserve">The aims of this project </w:t>
      </w:r>
      <w:proofErr w:type="gramStart"/>
      <w:r w:rsidRPr="00D118BA">
        <w:t>were:-</w:t>
      </w:r>
      <w:proofErr w:type="gramEnd"/>
    </w:p>
    <w:p w14:paraId="5B61DC80" w14:textId="77777777" w:rsidR="00F5658D" w:rsidRPr="00D118BA" w:rsidRDefault="00F5658D" w:rsidP="00F5658D">
      <w:pPr>
        <w:jc w:val="both"/>
      </w:pPr>
    </w:p>
    <w:p w14:paraId="5454FEFA" w14:textId="77777777" w:rsidR="00F5658D" w:rsidRPr="00D118BA" w:rsidRDefault="00F5658D" w:rsidP="00F5658D">
      <w:pPr>
        <w:numPr>
          <w:ilvl w:val="0"/>
          <w:numId w:val="2"/>
        </w:numPr>
        <w:spacing w:after="200" w:line="276" w:lineRule="auto"/>
        <w:jc w:val="both"/>
        <w:rPr>
          <w:b/>
        </w:rPr>
      </w:pPr>
      <w:r w:rsidRPr="00D118BA">
        <w:rPr>
          <w:b/>
        </w:rPr>
        <w:t xml:space="preserve">to expand the existing </w:t>
      </w:r>
      <w:proofErr w:type="spellStart"/>
      <w:r w:rsidRPr="00D118BA">
        <w:rPr>
          <w:b/>
        </w:rPr>
        <w:t>TwinsUK</w:t>
      </w:r>
      <w:proofErr w:type="spellEnd"/>
      <w:r w:rsidRPr="00D118BA">
        <w:rPr>
          <w:b/>
        </w:rPr>
        <w:t xml:space="preserve"> RA resource </w:t>
      </w:r>
    </w:p>
    <w:p w14:paraId="5BC6ACE9" w14:textId="77777777" w:rsidR="00F5658D" w:rsidRPr="00D118BA" w:rsidRDefault="00F5658D" w:rsidP="00F5658D">
      <w:pPr>
        <w:numPr>
          <w:ilvl w:val="0"/>
          <w:numId w:val="2"/>
        </w:numPr>
        <w:spacing w:after="200" w:line="276" w:lineRule="auto"/>
        <w:jc w:val="both"/>
        <w:rPr>
          <w:b/>
        </w:rPr>
      </w:pPr>
      <w:r w:rsidRPr="00D118BA">
        <w:rPr>
          <w:b/>
        </w:rPr>
        <w:t>to collect serum samples relating to RA immunology during clinical visit or via mail (RF, anti-CCP, FBC, ESR)</w:t>
      </w:r>
    </w:p>
    <w:p w14:paraId="6FE45CA7" w14:textId="77777777" w:rsidR="00F5658D" w:rsidRPr="00D118BA" w:rsidRDefault="00F5658D" w:rsidP="00F5658D">
      <w:pPr>
        <w:numPr>
          <w:ilvl w:val="0"/>
          <w:numId w:val="2"/>
        </w:numPr>
        <w:spacing w:after="200" w:line="276" w:lineRule="auto"/>
        <w:jc w:val="both"/>
        <w:rPr>
          <w:b/>
        </w:rPr>
      </w:pPr>
      <w:r w:rsidRPr="00D118BA">
        <w:rPr>
          <w:b/>
        </w:rPr>
        <w:lastRenderedPageBreak/>
        <w:t xml:space="preserve">to perform DNA and RNA extraction from blood </w:t>
      </w:r>
    </w:p>
    <w:p w14:paraId="26C37618" w14:textId="77777777" w:rsidR="00F5658D" w:rsidRPr="00D118BA" w:rsidRDefault="00F5658D" w:rsidP="00F5658D">
      <w:pPr>
        <w:numPr>
          <w:ilvl w:val="0"/>
          <w:numId w:val="2"/>
        </w:numPr>
        <w:spacing w:after="200" w:line="276" w:lineRule="auto"/>
        <w:jc w:val="both"/>
        <w:rPr>
          <w:b/>
        </w:rPr>
      </w:pPr>
      <w:r w:rsidRPr="00D118BA">
        <w:rPr>
          <w:b/>
        </w:rPr>
        <w:t xml:space="preserve">to test for DMRs in the DNA of RA discordant MZ twin pairs </w:t>
      </w:r>
    </w:p>
    <w:p w14:paraId="33964146" w14:textId="77777777" w:rsidR="00F5658D" w:rsidRPr="00D118BA" w:rsidRDefault="00F5658D" w:rsidP="00F5658D">
      <w:pPr>
        <w:jc w:val="both"/>
        <w:rPr>
          <w:b/>
        </w:rPr>
      </w:pPr>
    </w:p>
    <w:p w14:paraId="2652EA01" w14:textId="77777777" w:rsidR="00F5658D" w:rsidRPr="00D118BA" w:rsidRDefault="00F5658D" w:rsidP="00F5658D">
      <w:pPr>
        <w:jc w:val="both"/>
        <w:rPr>
          <w:b/>
        </w:rPr>
      </w:pPr>
      <w:r w:rsidRPr="00D118BA">
        <w:rPr>
          <w:b/>
        </w:rPr>
        <w:t>Methods</w:t>
      </w:r>
    </w:p>
    <w:p w14:paraId="55E7FE74" w14:textId="77777777" w:rsidR="00F5658D" w:rsidRDefault="00F5658D" w:rsidP="00F5658D">
      <w:pPr>
        <w:jc w:val="both"/>
      </w:pPr>
      <w:r w:rsidRPr="00D118BA">
        <w:t>Compelling evidence suggest influences of genetic, environmental and stochastic factors on epigenetic variation</w:t>
      </w:r>
      <w:r w:rsidRPr="00D118BA">
        <w:rPr>
          <w:vertAlign w:val="superscript"/>
        </w:rPr>
        <w:t>19-21</w:t>
      </w:r>
      <w:r w:rsidRPr="00D118BA">
        <w:t>. Twins provide a unique opportunity to study DNA methylation, because they are perfectly age matched as well as controls for nearly all genetic variants and many environmental factors</w:t>
      </w:r>
      <w:r w:rsidRPr="00D118BA">
        <w:rPr>
          <w:vertAlign w:val="superscript"/>
        </w:rPr>
        <w:t>5,22</w:t>
      </w:r>
      <w:r w:rsidRPr="00D118BA">
        <w:t>. MZ disease-discordant study design has yet been efficiently applied in a few EWAS</w:t>
      </w:r>
      <w:r w:rsidRPr="00D118BA">
        <w:rPr>
          <w:vertAlign w:val="superscript"/>
        </w:rPr>
        <w:t>23-24</w:t>
      </w:r>
      <w:r w:rsidRPr="00D118BA">
        <w:t xml:space="preserve">. </w:t>
      </w:r>
    </w:p>
    <w:p w14:paraId="40199D07" w14:textId="77777777" w:rsidR="00F5658D" w:rsidRPr="00D118BA" w:rsidRDefault="00F5658D" w:rsidP="00F5658D">
      <w:pPr>
        <w:jc w:val="both"/>
      </w:pPr>
    </w:p>
    <w:p w14:paraId="31A9FD2C" w14:textId="77777777" w:rsidR="00F5658D" w:rsidRDefault="00F5658D" w:rsidP="00F5658D">
      <w:pPr>
        <w:jc w:val="both"/>
      </w:pPr>
      <w:r w:rsidRPr="00D118BA">
        <w:t>Among the various epigenetic mechanisms, DNA methylation is the most studied and readily measurable using high throughput technique</w:t>
      </w:r>
      <w:r w:rsidRPr="00D118BA">
        <w:rPr>
          <w:vertAlign w:val="superscript"/>
        </w:rPr>
        <w:t>12-13</w:t>
      </w:r>
      <w:r w:rsidRPr="00D118BA">
        <w:t>.  Methylation of DNA cytosine residues at the carbon 5 position, generating 5-methylcytosine (5mC), occurs primarily in the context of cytosine-guanine dinucleotides (</w:t>
      </w:r>
      <w:proofErr w:type="spellStart"/>
      <w:r w:rsidRPr="00D118BA">
        <w:t>CpGs</w:t>
      </w:r>
      <w:proofErr w:type="spellEnd"/>
      <w:r w:rsidRPr="00D118BA">
        <w:t xml:space="preserve">). Methylation target sequences, which are regions of the genome with high </w:t>
      </w:r>
      <w:proofErr w:type="spellStart"/>
      <w:r w:rsidRPr="00D118BA">
        <w:t>CpGs</w:t>
      </w:r>
      <w:proofErr w:type="spellEnd"/>
      <w:r w:rsidRPr="00D118BA">
        <w:t xml:space="preserve"> content, termed </w:t>
      </w:r>
      <w:proofErr w:type="spellStart"/>
      <w:r w:rsidRPr="00D118BA">
        <w:t>CpG</w:t>
      </w:r>
      <w:proofErr w:type="spellEnd"/>
      <w:r w:rsidRPr="00D118BA">
        <w:t xml:space="preserve"> islands, are distributed in a non-uniform manner across the genome. </w:t>
      </w:r>
      <w:proofErr w:type="spellStart"/>
      <w:r w:rsidRPr="00D118BA">
        <w:t>CpGs</w:t>
      </w:r>
      <w:proofErr w:type="spellEnd"/>
      <w:r w:rsidRPr="00D118BA">
        <w:t xml:space="preserve"> islands are enriched in promoters in vicinity of transcriptional start sites and are often </w:t>
      </w:r>
      <w:proofErr w:type="spellStart"/>
      <w:r w:rsidRPr="00D118BA">
        <w:t>hypomethylated</w:t>
      </w:r>
      <w:proofErr w:type="spellEnd"/>
      <w:r w:rsidRPr="00D118BA">
        <w:t xml:space="preserve"> when associated with the promoter regions of actively transcribed genes, whereas </w:t>
      </w:r>
      <w:proofErr w:type="spellStart"/>
      <w:r w:rsidRPr="00D118BA">
        <w:t>CpG</w:t>
      </w:r>
      <w:proofErr w:type="spellEnd"/>
      <w:r w:rsidRPr="00D118BA">
        <w:t xml:space="preserve"> DNA methylation is increased in the gene bodies of actively transcribed genes in mammals</w:t>
      </w:r>
      <w:r w:rsidRPr="00D118BA">
        <w:rPr>
          <w:vertAlign w:val="superscript"/>
        </w:rPr>
        <w:t>14-15</w:t>
      </w:r>
      <w:r w:rsidRPr="00D118BA">
        <w:t xml:space="preserve">. If DNA methylation is altered at multiple adjacent </w:t>
      </w:r>
      <w:proofErr w:type="spellStart"/>
      <w:r w:rsidRPr="00D118BA">
        <w:t>CpG</w:t>
      </w:r>
      <w:proofErr w:type="spellEnd"/>
      <w:r w:rsidRPr="00D118BA">
        <w:t xml:space="preserve"> sites, this is refereed to as a differentially methylated region (DMR)</w:t>
      </w:r>
      <w:r w:rsidRPr="00D118BA">
        <w:rPr>
          <w:vertAlign w:val="superscript"/>
        </w:rPr>
        <w:t>5</w:t>
      </w:r>
      <w:r w:rsidRPr="00D118BA">
        <w:t>. The delineation of regional DNA methylation patterns, and broader DNA methylation profiles, has important implications for understanding how epigenetic changes might enable aberrant expression patterns and disease</w:t>
      </w:r>
      <w:r w:rsidRPr="00D118BA">
        <w:rPr>
          <w:vertAlign w:val="superscript"/>
        </w:rPr>
        <w:t>5,12</w:t>
      </w:r>
      <w:r w:rsidRPr="00D118BA">
        <w:t xml:space="preserve">. </w:t>
      </w:r>
    </w:p>
    <w:p w14:paraId="61623C7A" w14:textId="77777777" w:rsidR="00F5658D" w:rsidRPr="00D118BA" w:rsidRDefault="00F5658D" w:rsidP="00F5658D">
      <w:pPr>
        <w:jc w:val="both"/>
      </w:pPr>
    </w:p>
    <w:p w14:paraId="10B6F6B4" w14:textId="77777777" w:rsidR="00F5658D" w:rsidRDefault="00F5658D" w:rsidP="00F5658D">
      <w:pPr>
        <w:jc w:val="both"/>
      </w:pPr>
      <w:r w:rsidRPr="00D118BA">
        <w:t xml:space="preserve">Various experimental methods have been developed for genome-wide methylation mapping, each having its pro and </w:t>
      </w:r>
      <w:proofErr w:type="spellStart"/>
      <w:proofErr w:type="gramStart"/>
      <w:r w:rsidRPr="00D118BA">
        <w:t>cons</w:t>
      </w:r>
      <w:r w:rsidRPr="00D118BA">
        <w:rPr>
          <w:vertAlign w:val="superscript"/>
        </w:rPr>
        <w:t>.</w:t>
      </w:r>
      <w:r w:rsidRPr="00D118BA">
        <w:t>Methylation</w:t>
      </w:r>
      <w:proofErr w:type="spellEnd"/>
      <w:proofErr w:type="gramEnd"/>
      <w:r w:rsidRPr="00D118BA">
        <w:t xml:space="preserve"> data have been generated in </w:t>
      </w:r>
      <w:proofErr w:type="spellStart"/>
      <w:r w:rsidRPr="00D118BA">
        <w:t>TwinsUK</w:t>
      </w:r>
      <w:proofErr w:type="spellEnd"/>
      <w:r w:rsidRPr="00D118BA">
        <w:t xml:space="preserve"> using methylation arrays (Illumina HumanMethylation450 </w:t>
      </w:r>
      <w:proofErr w:type="spellStart"/>
      <w:r w:rsidRPr="00D118BA">
        <w:t>BeadChip</w:t>
      </w:r>
      <w:proofErr w:type="spellEnd"/>
      <w:r w:rsidRPr="00D118BA">
        <w:t xml:space="preserve">) or </w:t>
      </w:r>
      <w:proofErr w:type="spellStart"/>
      <w:r w:rsidRPr="00D118BA">
        <w:t>MeDIP</w:t>
      </w:r>
      <w:proofErr w:type="spellEnd"/>
      <w:r w:rsidRPr="00D118BA">
        <w:t xml:space="preserve">-sequencing at </w:t>
      </w:r>
      <w:proofErr w:type="spellStart"/>
      <w:r w:rsidRPr="00D118BA">
        <w:t>Wellcome</w:t>
      </w:r>
      <w:proofErr w:type="spellEnd"/>
      <w:r w:rsidRPr="00D118BA">
        <w:t xml:space="preserve"> Trust Sanger Institute, England and Beijing Genomics Institute (BGI), China. Twin Research has long-term previous and current collaborations with these institutes through several other projects.  The costs of this analysis will be met by other projects, so were not requested.</w:t>
      </w:r>
    </w:p>
    <w:p w14:paraId="56231DD2" w14:textId="77777777" w:rsidR="00F5658D" w:rsidRPr="00D118BA" w:rsidRDefault="00F5658D" w:rsidP="00F5658D">
      <w:pPr>
        <w:jc w:val="both"/>
      </w:pPr>
    </w:p>
    <w:p w14:paraId="1C3BF79A" w14:textId="77777777" w:rsidR="00F5658D" w:rsidRPr="00D118BA" w:rsidRDefault="00F5658D" w:rsidP="00F5658D">
      <w:pPr>
        <w:jc w:val="both"/>
      </w:pPr>
      <w:r w:rsidRPr="00D118BA">
        <w:t>In comparison with case control studies, the MZ discordant twin strategy using sufficient sample size and increasing methylation coverage should allow the capture of smaller effects and increase the signal to noise ratio. It is well recognised that the power of this type of approach to detect disease-related DNA differential methylation effects depends on the coverage of the methylation status and sample size</w:t>
      </w:r>
      <w:r w:rsidRPr="00D118BA">
        <w:rPr>
          <w:vertAlign w:val="superscript"/>
        </w:rPr>
        <w:t>31</w:t>
      </w:r>
      <w:r w:rsidRPr="00D118BA">
        <w:t>. Regarding study scale and power, based on previous studies for other phenotypes with a similar approach, a minimum of 25 MZ discordant twin pairs are necessary to have sufficient power to identify DMRs that replicate in independent samples</w:t>
      </w:r>
      <w:r w:rsidRPr="00D118BA">
        <w:rPr>
          <w:vertAlign w:val="superscript"/>
        </w:rPr>
        <w:t>32-33</w:t>
      </w:r>
      <w:r w:rsidRPr="00D118BA">
        <w:t xml:space="preserve">.  In this project we aimed to recruit 50 pairs MZ pairs to optimise our chances of discovery. </w:t>
      </w:r>
    </w:p>
    <w:p w14:paraId="4396A184" w14:textId="77777777" w:rsidR="00F5658D" w:rsidRPr="00D118BA" w:rsidRDefault="00F5658D" w:rsidP="00F5658D">
      <w:pPr>
        <w:jc w:val="both"/>
        <w:rPr>
          <w:b/>
        </w:rPr>
      </w:pPr>
    </w:p>
    <w:p w14:paraId="04BF253D" w14:textId="77777777" w:rsidR="00F5658D" w:rsidRPr="00D118BA" w:rsidRDefault="00F5658D" w:rsidP="00F5658D">
      <w:pPr>
        <w:jc w:val="both"/>
        <w:rPr>
          <w:b/>
        </w:rPr>
      </w:pPr>
      <w:r w:rsidRPr="00D118BA">
        <w:rPr>
          <w:b/>
        </w:rPr>
        <w:t>Progress</w:t>
      </w:r>
    </w:p>
    <w:p w14:paraId="3404584C" w14:textId="77777777" w:rsidR="00F5658D" w:rsidRPr="00D118BA" w:rsidRDefault="00F5658D" w:rsidP="00F5658D">
      <w:pPr>
        <w:jc w:val="both"/>
      </w:pPr>
      <w:r w:rsidRPr="00D118BA">
        <w:t xml:space="preserve">Dr </w:t>
      </w:r>
      <w:proofErr w:type="spellStart"/>
      <w:r w:rsidRPr="00D118BA">
        <w:t>Zufferey</w:t>
      </w:r>
      <w:proofErr w:type="spellEnd"/>
      <w:r w:rsidRPr="00D118BA">
        <w:t xml:space="preserve"> used existing </w:t>
      </w:r>
      <w:proofErr w:type="spellStart"/>
      <w:r w:rsidRPr="00D118BA">
        <w:t>TwinsUK</w:t>
      </w:r>
      <w:proofErr w:type="spellEnd"/>
      <w:r w:rsidRPr="00D118BA">
        <w:t xml:space="preserve"> </w:t>
      </w:r>
      <w:proofErr w:type="gramStart"/>
      <w:r w:rsidRPr="00D118BA">
        <w:t>questionnaires  to</w:t>
      </w:r>
      <w:proofErr w:type="gramEnd"/>
      <w:r w:rsidRPr="00D118BA">
        <w:t xml:space="preserve"> identify twin pairs in which one twin member seemed likely to have RA while the co-twin was unaffected. Those pairs in whom there was ambiguity of diagnosis and who were will to attend were invited for a clinical visit at the </w:t>
      </w:r>
      <w:proofErr w:type="spellStart"/>
      <w:r w:rsidRPr="00D118BA">
        <w:t>Dept</w:t>
      </w:r>
      <w:proofErr w:type="spellEnd"/>
      <w:r w:rsidRPr="00D118BA">
        <w:t xml:space="preserve"> of Twin Research, St-Thomas Hospital. Dr </w:t>
      </w:r>
      <w:proofErr w:type="spellStart"/>
      <w:r w:rsidRPr="00D118BA">
        <w:t>Zufferey</w:t>
      </w:r>
      <w:proofErr w:type="spellEnd"/>
      <w:r w:rsidRPr="00D118BA">
        <w:t xml:space="preserve"> examined the patients and recorded joint and medication details as well as taking peripheral blood for analysis. Where this is not possible, blood was collected by mail, a method of which we have great experience. Blood is a known relevant tissue for several reasons: 1) diagnosis of RA is made through the presence of rheumatoid factor and anti-CCP 2) whole blood methylation is correlated with other tissues.</w:t>
      </w:r>
    </w:p>
    <w:p w14:paraId="25BC2BDC" w14:textId="77777777" w:rsidR="00F5658D" w:rsidRDefault="00F5658D" w:rsidP="00F5658D">
      <w:pPr>
        <w:jc w:val="both"/>
      </w:pPr>
      <w:r w:rsidRPr="00D118BA">
        <w:t xml:space="preserve">In addition we sought new twins with RA from other sources including the rheumatology clinic (asking patients with RA if they happened to have a twin – 1 in 80 people is a twin). We also asked contacts at the National Rheumatoid Arthritis Association (NRAS) charity and support group if they would advertise the project on their website. This they kindly did in April 2013 and several twin pairs got in touch with DTR as a </w:t>
      </w:r>
      <w:r w:rsidRPr="00D118BA">
        <w:lastRenderedPageBreak/>
        <w:t xml:space="preserve">result of seeing the publicity. As a result we requested NRAS do the same again in July 2014 and they also mentioned the research as part of their </w:t>
      </w:r>
      <w:proofErr w:type="spellStart"/>
      <w:r w:rsidRPr="00D118BA">
        <w:t>enews</w:t>
      </w:r>
      <w:proofErr w:type="spellEnd"/>
      <w:r w:rsidRPr="00D118BA">
        <w:t xml:space="preserve"> newsletter.</w:t>
      </w:r>
    </w:p>
    <w:p w14:paraId="3EEB5F01" w14:textId="77777777" w:rsidR="00F5658D" w:rsidRPr="00D118BA" w:rsidRDefault="00F5658D" w:rsidP="00F5658D">
      <w:pPr>
        <w:jc w:val="both"/>
      </w:pPr>
    </w:p>
    <w:p w14:paraId="66A87929" w14:textId="77777777" w:rsidR="00F5658D" w:rsidRPr="00D118BA" w:rsidRDefault="00F5658D" w:rsidP="00F5658D">
      <w:pPr>
        <w:jc w:val="both"/>
      </w:pPr>
      <w:r w:rsidRPr="00D118BA">
        <w:t>In late 2013 we approached Manchester University for a collaboration on the RA epigenetics project. We had seen an abstract of theirs showing interest in epigenetics of RA and they have the largest collection of twins having RA in the UK. We could offer in-house expertise in epigenetics and greater knowledge of the technologies available. This was formalised with an application by Manchester to form a DTR collaboration in January 2014.</w:t>
      </w:r>
    </w:p>
    <w:p w14:paraId="683D04E4" w14:textId="77777777" w:rsidR="00F5658D" w:rsidRPr="00D118BA" w:rsidRDefault="00F5658D" w:rsidP="00F5658D">
      <w:pPr>
        <w:jc w:val="both"/>
        <w:rPr>
          <w:lang w:val="en-US"/>
        </w:rPr>
      </w:pPr>
    </w:p>
    <w:p w14:paraId="07F1875B" w14:textId="77777777" w:rsidR="00F5658D" w:rsidRDefault="00F5658D" w:rsidP="00F5658D">
      <w:pPr>
        <w:jc w:val="both"/>
        <w:rPr>
          <w:lang w:val="en-US"/>
        </w:rPr>
      </w:pPr>
      <w:r w:rsidRPr="00D118BA">
        <w:rPr>
          <w:lang w:val="en-US"/>
        </w:rPr>
        <w:t>Twin attendance at DTR</w:t>
      </w:r>
    </w:p>
    <w:p w14:paraId="57E27072" w14:textId="77777777" w:rsidR="00F5658D" w:rsidRPr="00D118BA" w:rsidRDefault="00F5658D" w:rsidP="00F5658D">
      <w:pPr>
        <w:jc w:val="both"/>
        <w:rPr>
          <w:lang w:val="en-US"/>
        </w:rPr>
      </w:pPr>
    </w:p>
    <w:p w14:paraId="25009CB5" w14:textId="77777777" w:rsidR="00F5658D" w:rsidRPr="00D118BA" w:rsidRDefault="00F5658D" w:rsidP="00F5658D">
      <w:pPr>
        <w:jc w:val="both"/>
        <w:rPr>
          <w:lang w:val="en-US"/>
        </w:rPr>
      </w:pPr>
      <w:r w:rsidRPr="00D118BA">
        <w:rPr>
          <w:lang w:val="en-US"/>
        </w:rPr>
        <w:t xml:space="preserve">52 individuals completed the RA study, 50 individuals were seen between 07/06/2013 and 17/12/2013 and 1 twin pair completed the study on 17/01/2014. In addition </w:t>
      </w:r>
    </w:p>
    <w:p w14:paraId="238896AF" w14:textId="77777777" w:rsidR="00F5658D" w:rsidRPr="00D118BA" w:rsidRDefault="00F5658D" w:rsidP="00F5658D">
      <w:pPr>
        <w:pStyle w:val="ListParagraph"/>
        <w:numPr>
          <w:ilvl w:val="0"/>
          <w:numId w:val="3"/>
        </w:numPr>
        <w:jc w:val="both"/>
        <w:rPr>
          <w:rFonts w:asciiTheme="minorHAnsi" w:hAnsiTheme="minorHAnsi"/>
        </w:rPr>
      </w:pPr>
      <w:r w:rsidRPr="00D118BA">
        <w:rPr>
          <w:rFonts w:asciiTheme="minorHAnsi" w:hAnsiTheme="minorHAnsi"/>
        </w:rPr>
        <w:t>7 postal bloods were drawn by twins’ GPs and were sent to the department by August 2013</w:t>
      </w:r>
    </w:p>
    <w:p w14:paraId="4A0983A0" w14:textId="77777777" w:rsidR="00F5658D" w:rsidRPr="00D118BA" w:rsidRDefault="00F5658D" w:rsidP="00F5658D">
      <w:pPr>
        <w:pStyle w:val="ListParagraph"/>
        <w:numPr>
          <w:ilvl w:val="0"/>
          <w:numId w:val="3"/>
        </w:numPr>
        <w:jc w:val="both"/>
        <w:rPr>
          <w:rFonts w:asciiTheme="minorHAnsi" w:hAnsiTheme="minorHAnsi"/>
        </w:rPr>
      </w:pPr>
      <w:r w:rsidRPr="00D118BA">
        <w:rPr>
          <w:rFonts w:asciiTheme="minorHAnsi" w:hAnsiTheme="minorHAnsi"/>
        </w:rPr>
        <w:t>other twins already had provided blood samples on previous visits</w:t>
      </w:r>
    </w:p>
    <w:p w14:paraId="6A0B78F9" w14:textId="77777777" w:rsidR="00F5658D" w:rsidRDefault="00F5658D" w:rsidP="00F5658D">
      <w:pPr>
        <w:jc w:val="both"/>
      </w:pPr>
      <w:r w:rsidRPr="00D118BA">
        <w:t>The importance of seeing twins is to ensure the diagnosis of RA is correct. Thus a number of twins were invited to attend based on their previous reports of having RA were found to have osteoarthritis, psoriatic arthritis or gout. These individuals became ineligible for the RA study.</w:t>
      </w:r>
    </w:p>
    <w:p w14:paraId="552CDF38" w14:textId="77777777" w:rsidR="00F5658D" w:rsidRPr="00D118BA" w:rsidRDefault="00F5658D" w:rsidP="00F5658D">
      <w:pPr>
        <w:jc w:val="both"/>
      </w:pPr>
    </w:p>
    <w:p w14:paraId="357C3D5D" w14:textId="77777777" w:rsidR="00F5658D" w:rsidRPr="00D118BA" w:rsidRDefault="00F5658D" w:rsidP="00F5658D">
      <w:pPr>
        <w:jc w:val="both"/>
      </w:pPr>
      <w:r w:rsidRPr="00D118BA">
        <w:t xml:space="preserve">Thus 34 DNA samples were considered to come from RA discordant twin pair who had consented to be in the study. These samples </w:t>
      </w:r>
      <w:proofErr w:type="gramStart"/>
      <w:r w:rsidRPr="00D118BA">
        <w:t xml:space="preserve">were  </w:t>
      </w:r>
      <w:proofErr w:type="spellStart"/>
      <w:r w:rsidRPr="00D118BA">
        <w:t>were</w:t>
      </w:r>
      <w:proofErr w:type="spellEnd"/>
      <w:proofErr w:type="gramEnd"/>
      <w:r w:rsidRPr="00D118BA">
        <w:t xml:space="preserve"> sent to Beijing Genome Institute in Sept 2013 for </w:t>
      </w:r>
      <w:proofErr w:type="spellStart"/>
      <w:r w:rsidRPr="00D118BA">
        <w:t>MeDIPseq</w:t>
      </w:r>
      <w:proofErr w:type="spellEnd"/>
      <w:r w:rsidRPr="00D118BA">
        <w:t xml:space="preserve"> analysis.</w:t>
      </w:r>
    </w:p>
    <w:p w14:paraId="7A4AE057" w14:textId="77777777" w:rsidR="00F5658D" w:rsidRPr="00D118BA" w:rsidRDefault="00F5658D" w:rsidP="00F5658D">
      <w:pPr>
        <w:pStyle w:val="ListParagraph"/>
        <w:numPr>
          <w:ilvl w:val="0"/>
          <w:numId w:val="3"/>
        </w:numPr>
        <w:jc w:val="both"/>
        <w:rPr>
          <w:rFonts w:asciiTheme="minorHAnsi" w:hAnsiTheme="minorHAnsi"/>
        </w:rPr>
      </w:pPr>
      <w:proofErr w:type="spellStart"/>
      <w:r w:rsidRPr="00D118BA">
        <w:rPr>
          <w:rFonts w:asciiTheme="minorHAnsi" w:hAnsiTheme="minorHAnsi"/>
        </w:rPr>
        <w:t>MeDIP</w:t>
      </w:r>
      <w:proofErr w:type="spellEnd"/>
      <w:r w:rsidRPr="00D118BA">
        <w:rPr>
          <w:rFonts w:asciiTheme="minorHAnsi" w:hAnsiTheme="minorHAnsi"/>
        </w:rPr>
        <w:t xml:space="preserve"> data were returned to DTR in 2014</w:t>
      </w:r>
    </w:p>
    <w:p w14:paraId="258D555B" w14:textId="77777777" w:rsidR="00F5658D" w:rsidRPr="00D118BA" w:rsidRDefault="00F5658D" w:rsidP="00F5658D">
      <w:pPr>
        <w:pStyle w:val="ListParagraph"/>
        <w:numPr>
          <w:ilvl w:val="0"/>
          <w:numId w:val="3"/>
        </w:numPr>
        <w:jc w:val="both"/>
        <w:rPr>
          <w:rFonts w:asciiTheme="minorHAnsi" w:hAnsiTheme="minorHAnsi"/>
        </w:rPr>
      </w:pPr>
      <w:r w:rsidRPr="00D118BA">
        <w:rPr>
          <w:rFonts w:asciiTheme="minorHAnsi" w:hAnsiTheme="minorHAnsi"/>
        </w:rPr>
        <w:t xml:space="preserve">results of 17 discordant pairs (34 </w:t>
      </w:r>
      <w:proofErr w:type="spellStart"/>
      <w:r w:rsidRPr="00D118BA">
        <w:rPr>
          <w:rFonts w:asciiTheme="minorHAnsi" w:hAnsiTheme="minorHAnsi"/>
        </w:rPr>
        <w:t>methylomes</w:t>
      </w:r>
      <w:proofErr w:type="spellEnd"/>
      <w:r w:rsidRPr="00D118BA">
        <w:rPr>
          <w:rFonts w:asciiTheme="minorHAnsi" w:hAnsiTheme="minorHAnsi"/>
        </w:rPr>
        <w:t>) were sent to Manchester (February 2014) to provide a total study sample of 78 twin pairs.</w:t>
      </w:r>
    </w:p>
    <w:p w14:paraId="3A103F54" w14:textId="77777777" w:rsidR="00F5658D" w:rsidRPr="00D118BA" w:rsidRDefault="00F5658D" w:rsidP="00F5658D">
      <w:pPr>
        <w:jc w:val="both"/>
        <w:rPr>
          <w:b/>
        </w:rPr>
      </w:pPr>
    </w:p>
    <w:p w14:paraId="1C5A46FE" w14:textId="77777777" w:rsidR="00F5658D" w:rsidRPr="00D118BA" w:rsidRDefault="00F5658D" w:rsidP="00F5658D">
      <w:pPr>
        <w:jc w:val="both"/>
        <w:rPr>
          <w:b/>
        </w:rPr>
      </w:pPr>
    </w:p>
    <w:p w14:paraId="4E625112" w14:textId="77777777" w:rsidR="00F5658D" w:rsidRPr="00D118BA" w:rsidRDefault="00F5658D" w:rsidP="00F5658D">
      <w:pPr>
        <w:jc w:val="both"/>
        <w:rPr>
          <w:b/>
        </w:rPr>
      </w:pPr>
      <w:r w:rsidRPr="00D118BA">
        <w:rPr>
          <w:b/>
        </w:rPr>
        <w:t>2016</w:t>
      </w:r>
    </w:p>
    <w:p w14:paraId="2CCCEE5D" w14:textId="77777777" w:rsidR="00F5658D" w:rsidRDefault="00F5658D" w:rsidP="00F5658D">
      <w:pPr>
        <w:jc w:val="both"/>
      </w:pPr>
      <w:r w:rsidRPr="00D118BA">
        <w:t xml:space="preserve">The collaborative project has been running almost 3 years now. We have shared our </w:t>
      </w:r>
      <w:proofErr w:type="spellStart"/>
      <w:r w:rsidRPr="00D118BA">
        <w:t>MeDIPseq</w:t>
      </w:r>
      <w:proofErr w:type="spellEnd"/>
      <w:r w:rsidRPr="00D118BA">
        <w:t xml:space="preserve"> with Manchester who analysed the total sample of 78 pairs. Unfortunately this type of epigenetic measurement (</w:t>
      </w:r>
      <w:proofErr w:type="spellStart"/>
      <w:r w:rsidRPr="00D118BA">
        <w:t>MeDIPseq</w:t>
      </w:r>
      <w:proofErr w:type="spellEnd"/>
      <w:r w:rsidRPr="00D118BA">
        <w:t xml:space="preserve">) has been found to have poor signal to noise ratio and we were not convinced of any signals in the rheumatoid epigenome. This work was written up and submitted for publication in Annals of Rheumatic Diseases (November 2015) and Arthritis and Rheumatism (January 2016) but because the findings are negative it was accepted at neither. </w:t>
      </w:r>
    </w:p>
    <w:p w14:paraId="4CE142EC" w14:textId="77777777" w:rsidR="00F5658D" w:rsidRPr="00D118BA" w:rsidRDefault="00F5658D" w:rsidP="00F5658D">
      <w:pPr>
        <w:jc w:val="both"/>
      </w:pPr>
    </w:p>
    <w:p w14:paraId="78D1291A" w14:textId="77777777" w:rsidR="00F5658D" w:rsidRPr="00340716" w:rsidRDefault="00F5658D" w:rsidP="00F5658D">
      <w:pPr>
        <w:jc w:val="both"/>
        <w:rPr>
          <w:b/>
        </w:rPr>
      </w:pPr>
      <w:r w:rsidRPr="00D118BA">
        <w:t xml:space="preserve">While all </w:t>
      </w:r>
      <w:r w:rsidRPr="00D118BA">
        <w:rPr>
          <w:b/>
        </w:rPr>
        <w:t>four aims of this grant have been met</w:t>
      </w:r>
      <w:r w:rsidRPr="00D118BA">
        <w:t>, it is disappointing not to have identified any new methylation signals in RA. However, this technology is in its infancy and improvements are made all the time. On review of the data with our Manchester collaborators, it has been decided to re-analyse the data using different methods to see if this reveals any RA-associated signals. Depending on the results this work will be resubmitted for publication before the end of 2016.</w:t>
      </w:r>
    </w:p>
    <w:p w14:paraId="0B22D4B1" w14:textId="77777777" w:rsidR="00F5658D" w:rsidRPr="00D118BA" w:rsidRDefault="00F5658D" w:rsidP="00F5658D">
      <w:pPr>
        <w:jc w:val="both"/>
        <w:rPr>
          <w:b/>
        </w:rPr>
      </w:pPr>
    </w:p>
    <w:p w14:paraId="524642B9" w14:textId="77777777" w:rsidR="00F5658D" w:rsidRPr="00D118BA" w:rsidRDefault="00F5658D" w:rsidP="00F5658D">
      <w:pPr>
        <w:jc w:val="both"/>
        <w:rPr>
          <w:b/>
        </w:rPr>
      </w:pPr>
      <w:r w:rsidRPr="00D118BA">
        <w:rPr>
          <w:b/>
        </w:rPr>
        <w:t>P</w:t>
      </w:r>
      <w:r>
        <w:rPr>
          <w:b/>
        </w:rPr>
        <w:t>UBLICATIONS</w:t>
      </w:r>
    </w:p>
    <w:p w14:paraId="6C7A846D" w14:textId="77777777" w:rsidR="00F5658D" w:rsidRDefault="00F5658D" w:rsidP="00F5658D">
      <w:pPr>
        <w:jc w:val="both"/>
      </w:pPr>
      <w:proofErr w:type="spellStart"/>
      <w:r w:rsidRPr="00D118BA">
        <w:t>Zufferey</w:t>
      </w:r>
      <w:proofErr w:type="spellEnd"/>
      <w:r w:rsidRPr="00D118BA">
        <w:t xml:space="preserve"> F, </w:t>
      </w:r>
      <w:r w:rsidRPr="00D118BA">
        <w:rPr>
          <w:b/>
          <w:bCs/>
        </w:rPr>
        <w:t>Williams FM</w:t>
      </w:r>
      <w:r w:rsidRPr="00D118BA">
        <w:t>, Spector TD. Epigenetics and methylation in the rheumatic diseases.</w:t>
      </w:r>
      <w:r w:rsidRPr="00D118BA">
        <w:rPr>
          <w:u w:val="single"/>
        </w:rPr>
        <w:t xml:space="preserve"> </w:t>
      </w:r>
      <w:proofErr w:type="spellStart"/>
      <w:r w:rsidRPr="00D118BA">
        <w:rPr>
          <w:i/>
        </w:rPr>
        <w:t>Semin</w:t>
      </w:r>
      <w:proofErr w:type="spellEnd"/>
      <w:r w:rsidRPr="00D118BA">
        <w:rPr>
          <w:i/>
        </w:rPr>
        <w:t xml:space="preserve"> Arthritis Rheum, </w:t>
      </w:r>
      <w:r w:rsidRPr="00D118BA">
        <w:t>43(5):692-700, 2014</w:t>
      </w:r>
    </w:p>
    <w:p w14:paraId="333745E8" w14:textId="77777777" w:rsidR="006D59DB" w:rsidRDefault="006D59DB" w:rsidP="00F5658D">
      <w:pPr>
        <w:jc w:val="both"/>
      </w:pPr>
    </w:p>
    <w:p w14:paraId="6A8195F1" w14:textId="77777777" w:rsidR="006D59DB" w:rsidRPr="006D59DB" w:rsidRDefault="006D59DB" w:rsidP="006D59DB">
      <w:pPr>
        <w:rPr>
          <w:rFonts w:cs="Microsoft Sans Serif"/>
          <w:bCs/>
          <w:color w:val="3CA953"/>
          <w:sz w:val="60"/>
          <w:szCs w:val="60"/>
        </w:rPr>
      </w:pPr>
      <w:r w:rsidRPr="006D59DB">
        <w:rPr>
          <w:rFonts w:cs="Microsoft Sans Serif"/>
          <w:bCs/>
          <w:color w:val="3CA953"/>
          <w:sz w:val="60"/>
          <w:szCs w:val="60"/>
        </w:rPr>
        <w:t>2012-2015</w:t>
      </w:r>
    </w:p>
    <w:p w14:paraId="08623564" w14:textId="77777777" w:rsidR="006D59DB" w:rsidRDefault="006D59DB" w:rsidP="006D59DB">
      <w:pPr>
        <w:jc w:val="both"/>
        <w:rPr>
          <w:b/>
        </w:rPr>
      </w:pPr>
    </w:p>
    <w:p w14:paraId="3AA6F3F4" w14:textId="77777777" w:rsidR="006D59DB" w:rsidRDefault="006D59DB" w:rsidP="006D59DB">
      <w:pPr>
        <w:jc w:val="both"/>
        <w:rPr>
          <w:b/>
        </w:rPr>
      </w:pPr>
      <w:r>
        <w:rPr>
          <w:b/>
        </w:rPr>
        <w:t xml:space="preserve">DNA COLLECTION IN FIBROMYALGIA – THE FIBROGENE PROJECT </w:t>
      </w:r>
    </w:p>
    <w:p w14:paraId="4E4374A0" w14:textId="77777777" w:rsidR="008E3096" w:rsidRDefault="008E3096" w:rsidP="008E3096">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5,000</w:t>
      </w:r>
    </w:p>
    <w:p w14:paraId="31E99B14" w14:textId="301E2B68" w:rsidR="006D59DB" w:rsidRDefault="008E3096" w:rsidP="008E3096">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lastRenderedPageBreak/>
        <w:t xml:space="preserve">Timescale: 4 years  </w:t>
      </w:r>
    </w:p>
    <w:p w14:paraId="1073FCDE" w14:textId="77777777" w:rsidR="008E3096" w:rsidRPr="008E3096" w:rsidRDefault="008E3096" w:rsidP="008E3096">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p>
    <w:p w14:paraId="69EF1406" w14:textId="77777777" w:rsidR="006D59DB" w:rsidRPr="00D118BA" w:rsidRDefault="006D59DB" w:rsidP="006D59DB">
      <w:pPr>
        <w:rPr>
          <w:b/>
        </w:rPr>
      </w:pPr>
      <w:r w:rsidRPr="00D118BA">
        <w:rPr>
          <w:b/>
        </w:rPr>
        <w:t>2013 - current</w:t>
      </w:r>
    </w:p>
    <w:p w14:paraId="13E00825" w14:textId="77777777" w:rsidR="006D59DB" w:rsidRPr="00D118BA" w:rsidRDefault="006D59DB" w:rsidP="006D59DB">
      <w:pPr>
        <w:rPr>
          <w:b/>
        </w:rPr>
      </w:pPr>
      <w:r w:rsidRPr="00D118BA">
        <w:rPr>
          <w:b/>
        </w:rPr>
        <w:t>Frances MK Williams, Reader and Honorary Consultant, King’ s College London</w:t>
      </w:r>
    </w:p>
    <w:p w14:paraId="14A51E61" w14:textId="77777777" w:rsidR="006D59DB" w:rsidRDefault="006D59DB" w:rsidP="006D59DB">
      <w:pPr>
        <w:rPr>
          <w:b/>
        </w:rPr>
      </w:pPr>
    </w:p>
    <w:p w14:paraId="1D8B25CA" w14:textId="77777777" w:rsidR="006D59DB" w:rsidRPr="00D118BA" w:rsidRDefault="006D59DB" w:rsidP="006D59DB">
      <w:pPr>
        <w:rPr>
          <w:b/>
        </w:rPr>
      </w:pPr>
      <w:r w:rsidRPr="00D118BA">
        <w:rPr>
          <w:b/>
        </w:rPr>
        <w:t>Background</w:t>
      </w:r>
    </w:p>
    <w:p w14:paraId="7E3572D9" w14:textId="77777777" w:rsidR="006D59DB" w:rsidRDefault="006D59DB" w:rsidP="006D59DB">
      <w:r w:rsidRPr="00D118BA">
        <w:t>Chronic widespread pain (CWP, when severe referred to as fibromyalgia) and low back pain (LBP) are a major problem in the UK and US with prevalence 5-10</w:t>
      </w:r>
      <w:proofErr w:type="gramStart"/>
      <w:r w:rsidRPr="00D118BA">
        <w:t>%  but</w:t>
      </w:r>
      <w:proofErr w:type="gramEnd"/>
      <w:r w:rsidRPr="00D118BA">
        <w:t xml:space="preserve"> in the elderly as high as 50%. Indeed, the cost of chronic pain to society as a whole is considered by some to be grossly underestimated. CWP is a prominent presenting complaint in Rheumatology in which, along with sleep disturbance and seen in isolation is labelled “primary fibromyalgia”, or “secondary” to other rheumatic conditions. It is well recognised that social and psychological factors play a large role in the manifestation of pain and its severity, and there is an overlap with chronic depression. </w:t>
      </w:r>
    </w:p>
    <w:p w14:paraId="6383DF13" w14:textId="77777777" w:rsidR="006D59DB" w:rsidRPr="00D118BA" w:rsidRDefault="006D59DB" w:rsidP="006D59DB"/>
    <w:p w14:paraId="5511B9A3" w14:textId="77777777" w:rsidR="006D59DB" w:rsidRPr="00D118BA" w:rsidRDefault="006D59DB" w:rsidP="006D59DB">
      <w:pPr>
        <w:rPr>
          <w:b/>
        </w:rPr>
      </w:pPr>
      <w:r w:rsidRPr="00D118BA">
        <w:rPr>
          <w:b/>
        </w:rPr>
        <w:t xml:space="preserve">Abstract </w:t>
      </w:r>
    </w:p>
    <w:p w14:paraId="240B84F9" w14:textId="77777777" w:rsidR="006D59DB" w:rsidRDefault="006D59DB" w:rsidP="006D59DB">
      <w:r w:rsidRPr="00D118BA">
        <w:t xml:space="preserve">Chronic widespread pain (CWP) is major medical and social problems in Western countries. They are increasingly considered part of an affective spectrum disorder (comprising headache, irritable bowel and pelvic pain amongst others). CWP is known to be heritable but few genetic variants have been identified. This proposal builds on an existing programme of work on pain in </w:t>
      </w:r>
      <w:proofErr w:type="spellStart"/>
      <w:r w:rsidRPr="00D118BA">
        <w:t>TwinsUK</w:t>
      </w:r>
      <w:proofErr w:type="spellEnd"/>
      <w:r w:rsidRPr="00D118BA">
        <w:t>: 2,500 twins have undergone quantitative sensory testing (QST) for pain sensitivity. Most twins have genome-wide association (GWA) data imputed to 2.5 million SNPs, many have exome sequence and expression arrays; and methylation is also already funded and becoming available. This project will translate the genomic findings from twin volunteers to patients.</w:t>
      </w:r>
    </w:p>
    <w:p w14:paraId="68F9075E" w14:textId="77777777" w:rsidR="006D59DB" w:rsidRPr="00D118BA" w:rsidRDefault="006D59DB" w:rsidP="006D59DB"/>
    <w:p w14:paraId="349C82DB" w14:textId="77777777" w:rsidR="006D59DB" w:rsidRPr="00D118BA" w:rsidRDefault="006D59DB" w:rsidP="006D59DB">
      <w:pPr>
        <w:rPr>
          <w:b/>
        </w:rPr>
      </w:pPr>
      <w:r w:rsidRPr="00D118BA">
        <w:rPr>
          <w:b/>
        </w:rPr>
        <w:t>Funding from CDRF</w:t>
      </w:r>
    </w:p>
    <w:p w14:paraId="7354E000" w14:textId="77777777" w:rsidR="006D59DB" w:rsidRDefault="006D59DB" w:rsidP="006D59DB">
      <w:r w:rsidRPr="00D118BA">
        <w:t xml:space="preserve">Was requested to establish a DNA resource from 2000 people having CWP and to examine genetic pain candidate genes that had been identified in twins and validate them in patients. </w:t>
      </w:r>
    </w:p>
    <w:p w14:paraId="1A22550A" w14:textId="77777777" w:rsidR="006D59DB" w:rsidRPr="00D118BA" w:rsidRDefault="006D59DB" w:rsidP="006D59DB"/>
    <w:p w14:paraId="32252FFC" w14:textId="77777777" w:rsidR="006D59DB" w:rsidRPr="00D118BA" w:rsidRDefault="006D59DB" w:rsidP="006D59DB">
      <w:pPr>
        <w:rPr>
          <w:b/>
        </w:rPr>
      </w:pPr>
      <w:r w:rsidRPr="00D118BA">
        <w:rPr>
          <w:b/>
        </w:rPr>
        <w:t>Methods</w:t>
      </w:r>
    </w:p>
    <w:p w14:paraId="57AE97BC" w14:textId="77777777" w:rsidR="006D59DB" w:rsidRDefault="006D59DB" w:rsidP="006D59DB">
      <w:r w:rsidRPr="00D118BA">
        <w:t xml:space="preserve">We collected, by secure mail delivery boxes, samples of DNA from people with fibromyalgia/chronic widespread pain, identified through membership of the Fibromyalgia UK, along with information on individuals’ demographics and two pain questionnaires. The purpose of these will be confirm the presence of widespread musculoskeletal pain, to detect evidence of a subtype of pain called neuropathic pain </w:t>
      </w:r>
      <w:hyperlink w:anchor="_ENREF_1" w:tooltip="Momi, 2015 #2218" w:history="1">
        <w:r w:rsidRPr="00D118BA">
          <w:fldChar w:fldCharType="begin"/>
        </w:r>
        <w:r w:rsidRPr="00D118BA">
          <w:instrText xml:space="preserve"> ADDIN EN.CITE &lt;EndNote&gt;&lt;Cite&gt;&lt;Author&gt;Momi&lt;/Author&gt;&lt;Year&gt;2015&lt;/Year&gt;&lt;RecNum&gt;2218&lt;/RecNum&gt;&lt;DisplayText&gt;&lt;style face="superscript"&gt;1&lt;/style&gt;&lt;/DisplayText&gt;&lt;record&gt;&lt;rec-number&gt;2218&lt;/rec-number&gt;&lt;foreign-keys&gt;&lt;key app="EN" db-id="0pas2e5ph9wzsse9xeop2deb55rdw9xvxesp"&gt;2218&lt;/key&gt;&lt;/foreign-keys&gt;&lt;ref-type name="Journal Article"&gt;17&lt;/ref-type&gt;&lt;contributors&gt;&lt;authors&gt;&lt;author&gt;Momi, S. K.&lt;/author&gt;&lt;author&gt;Fabiane, S. M.&lt;/author&gt;&lt;author&gt;Lachance, G.&lt;/author&gt;&lt;author&gt;Livshits, G.&lt;/author&gt;&lt;author&gt;Williams, F. M.&lt;/author&gt;&lt;/authors&gt;&lt;/contributors&gt;&lt;auth-address&gt;1Dept of Twin Research and Genetic Epidemiology, King&amp;apos;s College London, St Thomas&amp;apos; Hospital, London UK SE1 7EH 2Dept of Anatomy and Anthropology, Sackler Faculty of Medicine, Tel Aviv University Israel.&lt;/auth-address&gt;&lt;titles&gt;&lt;title&gt;Neuropathic pain as part of chronic widespread pain: environmental and genetic influences&lt;/title&gt;&lt;secondary-title&gt;Pain&lt;/secondary-title&gt;&lt;alt-title&gt;Pain&lt;/alt-title&gt;&lt;/titles&gt;&lt;periodical&gt;&lt;full-title&gt;Pain&lt;/full-title&gt;&lt;abbr-1&gt;Pain&lt;/abbr-1&gt;&lt;/periodical&gt;&lt;alt-periodical&gt;&lt;full-title&gt;Pain&lt;/full-title&gt;&lt;abbr-1&gt;Pain&lt;/abbr-1&gt;&lt;/alt-periodical&gt;&lt;dates&gt;&lt;year&gt;2015&lt;/year&gt;&lt;pub-dates&gt;&lt;date&gt;Jun 24&lt;/date&gt;&lt;/pub-dates&gt;&lt;/dates&gt;&lt;isbn&gt;1872-6623 (Electronic)&amp;#xD;0304-3959 (Linking)&lt;/isbn&gt;&lt;accession-num&gt;26121255&lt;/accession-num&gt;&lt;urls&gt;&lt;related-urls&gt;&lt;url&gt;http://www.ncbi.nlm.nih.gov/pubmed/26121255&lt;/url&gt;&lt;/related-urls&gt;&lt;/urls&gt;&lt;electronic-resource-num&gt;10.1097/j.pain.0000000000000277&lt;/electronic-resource-num&gt;&lt;/record&gt;&lt;/Cite&gt;&lt;/EndNote&gt;</w:instrText>
        </w:r>
        <w:r w:rsidRPr="00D118BA">
          <w:fldChar w:fldCharType="separate"/>
        </w:r>
        <w:r w:rsidRPr="00D118BA">
          <w:rPr>
            <w:noProof/>
            <w:vertAlign w:val="superscript"/>
          </w:rPr>
          <w:t>1</w:t>
        </w:r>
        <w:r w:rsidRPr="00D118BA">
          <w:fldChar w:fldCharType="end"/>
        </w:r>
      </w:hyperlink>
      <w:r w:rsidRPr="00D118BA">
        <w:t xml:space="preserve"> and ultimately to form a chronic pain resource on which genetic studies could be performed.</w:t>
      </w:r>
    </w:p>
    <w:p w14:paraId="5FFFE22F" w14:textId="77777777" w:rsidR="006D59DB" w:rsidRPr="00D118BA" w:rsidRDefault="006D59DB" w:rsidP="006D59DB"/>
    <w:p w14:paraId="76950B93" w14:textId="77777777" w:rsidR="006D59DB" w:rsidRPr="00D118BA" w:rsidRDefault="006D59DB" w:rsidP="006D59DB">
      <w:pPr>
        <w:rPr>
          <w:b/>
        </w:rPr>
      </w:pPr>
      <w:r w:rsidRPr="00D118BA">
        <w:rPr>
          <w:b/>
        </w:rPr>
        <w:t>Progress</w:t>
      </w:r>
    </w:p>
    <w:p w14:paraId="4EE9F2D3" w14:textId="77777777" w:rsidR="006D59DB" w:rsidRPr="00D118BA" w:rsidRDefault="006D59DB" w:rsidP="006D59DB">
      <w:r w:rsidRPr="00D118BA">
        <w:t>Because the collection of samples through NHS rheumatology clinics had been so limited we used social media to access the enormous numbers of people living in the UK with chronic pain.  In particular we had the support of the charity Fibromyalgia UK, and so asked them to place an advertisement on their website. We began recruiting individuals from all over the country to this project in mid 2013.</w:t>
      </w:r>
    </w:p>
    <w:p w14:paraId="00155C34" w14:textId="77777777" w:rsidR="006D59DB" w:rsidRPr="00D118BA" w:rsidRDefault="006D59DB" w:rsidP="006D59DB">
      <w:r w:rsidRPr="00D118BA">
        <w:t xml:space="preserve">Patients with fibromyalgia are usually exceptionally keen to volunteer for research. Many have struggled over many years to obtain a diagnosis and have been dismissed as mad. At present there is little in the way of satisfactory treatment for chronic pain and many live disabled by symptoms for many years. Where GPs refused to take their sample, we worked with the volunteers and sought alternative methods of obtaining samples such as visiting the GSTT Clinical Research Facility where patients lived locally. </w:t>
      </w:r>
    </w:p>
    <w:p w14:paraId="4E7ED84F" w14:textId="77777777" w:rsidR="006D59DB" w:rsidRDefault="006D59DB" w:rsidP="006D59DB">
      <w:r w:rsidRPr="00D118BA">
        <w:t xml:space="preserve">In late 2013 we had a second initiative using FMA UK to increase recruitment and obtained a further batch of samples. In addition, to ease the administrative burden and to take advantage of opportunities being presented but the NIHR BRC </w:t>
      </w:r>
      <w:proofErr w:type="spellStart"/>
      <w:r w:rsidRPr="00D118BA">
        <w:t>BioResource</w:t>
      </w:r>
      <w:proofErr w:type="spellEnd"/>
      <w:r w:rsidRPr="00D118BA">
        <w:t xml:space="preserve"> at GSTT/KCL, it was decided that the </w:t>
      </w:r>
      <w:proofErr w:type="spellStart"/>
      <w:r w:rsidRPr="00D118BA">
        <w:t>Fibrogene</w:t>
      </w:r>
      <w:proofErr w:type="spellEnd"/>
      <w:r w:rsidRPr="00D118BA">
        <w:t xml:space="preserve"> project should become one of the flagship </w:t>
      </w:r>
      <w:proofErr w:type="spellStart"/>
      <w:r w:rsidRPr="00D118BA">
        <w:t>BioResource</w:t>
      </w:r>
      <w:proofErr w:type="spellEnd"/>
      <w:r w:rsidRPr="00D118BA">
        <w:t xml:space="preserve"> projects. This meant that where possible samples were, with a second consent provided by the volunteers, taken into the </w:t>
      </w:r>
      <w:proofErr w:type="spellStart"/>
      <w:r w:rsidRPr="00D118BA">
        <w:t>BioResource</w:t>
      </w:r>
      <w:proofErr w:type="spellEnd"/>
      <w:r w:rsidRPr="00D118BA">
        <w:t>.</w:t>
      </w:r>
    </w:p>
    <w:p w14:paraId="733D28FD" w14:textId="77777777" w:rsidR="006D59DB" w:rsidRPr="00D118BA" w:rsidRDefault="006D59DB" w:rsidP="006D59DB"/>
    <w:p w14:paraId="0C5A54AB" w14:textId="77777777" w:rsidR="006D59DB" w:rsidRPr="00D118BA" w:rsidRDefault="006D59DB" w:rsidP="006D59DB">
      <w:pPr>
        <w:rPr>
          <w:b/>
        </w:rPr>
      </w:pPr>
      <w:r w:rsidRPr="00D118BA">
        <w:rPr>
          <w:b/>
        </w:rPr>
        <w:lastRenderedPageBreak/>
        <w:t>Intern support</w:t>
      </w:r>
    </w:p>
    <w:p w14:paraId="006EE730" w14:textId="77777777" w:rsidR="006D59DB" w:rsidRPr="00D118BA" w:rsidRDefault="006D59DB" w:rsidP="006D59DB">
      <w:r w:rsidRPr="00D118BA">
        <w:t xml:space="preserve">In August 2013 we had an sixth form intern attend the </w:t>
      </w:r>
      <w:proofErr w:type="spellStart"/>
      <w:r w:rsidRPr="00D118BA">
        <w:t>Dept</w:t>
      </w:r>
      <w:proofErr w:type="spellEnd"/>
      <w:r w:rsidRPr="00D118BA">
        <w:t xml:space="preserve"> of Twin Research who helped on the </w:t>
      </w:r>
      <w:proofErr w:type="spellStart"/>
      <w:r w:rsidRPr="00D118BA">
        <w:t>Fibrogene</w:t>
      </w:r>
      <w:proofErr w:type="spellEnd"/>
      <w:r w:rsidRPr="00D118BA">
        <w:t xml:space="preserve"> project by telephoning volunteers who had queries and wrote a small project for submission to a school science writing competition. Felix is now a Biomedical Sciences undergraduate at Imperial College.</w:t>
      </w:r>
    </w:p>
    <w:p w14:paraId="39A7BF5B" w14:textId="77777777" w:rsidR="006D59DB" w:rsidRDefault="006D59DB" w:rsidP="006D59DB">
      <w:r w:rsidRPr="00D118BA">
        <w:t xml:space="preserve">A second intern approached us in summer 2015 and helped with the project by phoning volunteers. It so happened that the same week my research assistant resigned and Helena is now working on the EU FP7 </w:t>
      </w:r>
      <w:proofErr w:type="spellStart"/>
      <w:r w:rsidRPr="00D118BA">
        <w:t>Pain_omics</w:t>
      </w:r>
      <w:proofErr w:type="spellEnd"/>
      <w:r w:rsidRPr="00D118BA">
        <w:t xml:space="preserve"> project. In September she leaves that post to become an Action on Hearing Loss funded PhD student, examining the genetic variants for hearing in the </w:t>
      </w:r>
      <w:proofErr w:type="spellStart"/>
      <w:r w:rsidRPr="00D118BA">
        <w:t>UKBiobank</w:t>
      </w:r>
      <w:proofErr w:type="spellEnd"/>
      <w:r w:rsidRPr="00D118BA">
        <w:t xml:space="preserve"> dataset as part of a collaborative project with UCL and Manchester University.</w:t>
      </w:r>
    </w:p>
    <w:p w14:paraId="7364D242" w14:textId="77777777" w:rsidR="006D59DB" w:rsidRPr="00D118BA" w:rsidRDefault="006D59DB" w:rsidP="006D59DB"/>
    <w:p w14:paraId="7DE32F39" w14:textId="77777777" w:rsidR="006D59DB" w:rsidRPr="00D118BA" w:rsidRDefault="006D59DB" w:rsidP="006D59DB">
      <w:pPr>
        <w:rPr>
          <w:b/>
        </w:rPr>
      </w:pPr>
      <w:r w:rsidRPr="00D118BA">
        <w:rPr>
          <w:b/>
        </w:rPr>
        <w:t xml:space="preserve">Current status – </w:t>
      </w:r>
      <w:proofErr w:type="spellStart"/>
      <w:r w:rsidRPr="00D118BA">
        <w:rPr>
          <w:b/>
        </w:rPr>
        <w:t>Fibrogene</w:t>
      </w:r>
      <w:proofErr w:type="spellEnd"/>
      <w:r w:rsidRPr="00D118BA">
        <w:rPr>
          <w:b/>
        </w:rPr>
        <w:t xml:space="preserve"> project</w:t>
      </w:r>
    </w:p>
    <w:p w14:paraId="0F97AAA7" w14:textId="77777777" w:rsidR="006D59DB" w:rsidRDefault="006D59DB" w:rsidP="006D59DB">
      <w:r w:rsidRPr="00D118BA">
        <w:t xml:space="preserve">The sample size at present stands at n=1500 Fibromyalgia volunteers. We have managed to obtain both genome-wide association scans and serum </w:t>
      </w:r>
      <w:proofErr w:type="spellStart"/>
      <w:r w:rsidRPr="00D118BA">
        <w:t>metabolomic</w:t>
      </w:r>
      <w:proofErr w:type="spellEnd"/>
      <w:r w:rsidRPr="00D118BA">
        <w:t xml:space="preserve"> screening on approximately half of the </w:t>
      </w:r>
      <w:proofErr w:type="spellStart"/>
      <w:r w:rsidRPr="00D118BA">
        <w:t>the</w:t>
      </w:r>
      <w:proofErr w:type="spellEnd"/>
      <w:r w:rsidRPr="00D118BA">
        <w:t xml:space="preserve"> </w:t>
      </w:r>
      <w:proofErr w:type="spellStart"/>
      <w:r w:rsidRPr="00D118BA">
        <w:t>Fibrogene</w:t>
      </w:r>
      <w:proofErr w:type="spellEnd"/>
      <w:r w:rsidRPr="00D118BA">
        <w:t xml:space="preserve"> samples. This means that they will soon (once the data have been </w:t>
      </w:r>
      <w:proofErr w:type="spellStart"/>
      <w:r w:rsidRPr="00D118BA">
        <w:t>QCed</w:t>
      </w:r>
      <w:proofErr w:type="spellEnd"/>
      <w:r w:rsidRPr="00D118BA">
        <w:t xml:space="preserve">) be suitable for analysis as part </w:t>
      </w:r>
      <w:proofErr w:type="gramStart"/>
      <w:r w:rsidRPr="00D118BA">
        <w:t>of  larger</w:t>
      </w:r>
      <w:proofErr w:type="gramEnd"/>
      <w:r w:rsidRPr="00D118BA">
        <w:t xml:space="preserve">, likely international studies. We will also be able to test the genetic variants identified in twins (both chronic pain variants </w:t>
      </w:r>
      <w:hyperlink w:anchor="_ENREF_2" w:tooltip="Peters, 2012 #1596" w:history="1">
        <w:r w:rsidRPr="00D118BA">
          <w:fldChar w:fldCharType="begin">
            <w:fldData xml:space="preserve">PEVuZE5vdGU+PENpdGU+PEF1dGhvcj5QZXRlcnM8L0F1dGhvcj48WWVhcj4yMDEyPC9ZZWFyPjxS
ZWNOdW0+MTU5NjwvUmVjTnVtPjxEaXNwbGF5VGV4dD48c3R5bGUgZmFjZT0ic3VwZXJzY3JpcHQi
PjI8L3N0eWxlPjwvRGlzcGxheVRleHQ+PHJlY29yZD48cmVjLW51bWJlcj4xNTk2PC9yZWMtbnVt
YmVyPjxmb3JlaWduLWtleXM+PGtleSBhcHA9IkVOIiBkYi1pZD0iMHBhczJlNXBoOXd6c3NlOXhl
b3AyZGViNTVyZHc5eHZ4ZXNwIj4xNTk2PC9rZXk+PC9mb3JlaWduLWtleXM+PHJlZi10eXBlIG5h
bWU9IkpvdXJuYWwgQXJ0aWNsZSI+MTc8L3JlZi10eXBlPjxjb250cmlidXRvcnM+PGF1dGhvcnM+
PGF1dGhvcj5QZXRlcnMsIE0uIEouPC9hdXRob3I+PGF1dGhvcj5Ccm9lciwgTC48L2F1dGhvcj48
YXV0aG9yPldpbGxlbWVuLCBILiBMLjwvYXV0aG9yPjxhdXRob3I+RWlyaWtzZG90dGlyLCBHLjwv
YXV0aG9yPjxhdXRob3I+SG9ja2luZywgTC4gSi48L2F1dGhvcj48YXV0aG9yPkhvbGxpZGF5LCBL
LiBMLjwvYXV0aG9yPjxhdXRob3I+SG9yYW4sIE0uIEEuPC9hdXRob3I+PGF1dGhvcj5NZXVsZW5i
ZWx0LCBJLjwvYXV0aG9yPjxhdXRob3I+TmVvZ2ksIFQuPC9hdXRob3I+PGF1dGhvcj5Qb3BoYW0s
IE0uPC9hdXRob3I+PGF1dGhvcj5TY2htaWR0LCBDLiBPLjwvYXV0aG9yPjxhdXRob3I+U29uaSwg
QS48L2F1dGhvcj48YXV0aG9yPlZhbGRlcywgQS4gTS48L2F1dGhvcj48YXV0aG9yPkFtaW4sIE4u
PC9hdXRob3I+PGF1dGhvcj5EZW5uaXNvbiwgRS4gTS48L2F1dGhvcj48YXV0aG9yPkVpamtlbGth
bXAsIE4uPC9hdXRob3I+PGF1dGhvcj5IYXJyaXMsIFQuIEIuPC9hdXRob3I+PGF1dGhvcj5IYXJ0
LCBELiBKLjwvYXV0aG9yPjxhdXRob3I+SG9mbWFuLCBBLjwvYXV0aG9yPjxhdXRob3I+SHV5Z2Vu
LCBGLiBKLjwvYXV0aG9yPjxhdXRob3I+SmFtZXNvbiwgSy4gQS48L2F1dGhvcj48YXV0aG9yPkpv
bmVzLCBHLiBULjwvYXV0aG9yPjxhdXRob3I+TGF1bmVyLCBMLiBKLjwvYXV0aG9yPjxhdXRob3I+
S2Vya2hvZiwgSC4gSi48L2F1dGhvcj48YXV0aG9yPmRlIEtydWlqZiwgTS48L2F1dGhvcj48YXV0
aG9yPk1jQmV0aCwgSi48L2F1dGhvcj48YXV0aG9yPktsb3BwZW5idXJnLCBNLjwvYXV0aG9yPjxh
dXRob3I+T2xsaWVyLCBXLiBFLjwvYXV0aG9yPjxhdXRob3I+T29zdHJhLCBCLjwvYXV0aG9yPjxh
dXRob3I+UGF5dG9uLCBBLjwvYXV0aG9yPjxhdXRob3I+Uml2YWRlbmVpcmEsIEYuPC9hdXRob3I+
PGF1dGhvcj5TbWl0aCwgQi4gSC48L2F1dGhvcj48YXV0aG9yPlNtaXRoLCBBLiBWLjwvYXV0aG9y
PjxhdXRob3I+U3RvbGssIEwuPC9hdXRob3I+PGF1dGhvcj5UZXVtZXIsIEEuPC9hdXRob3I+PGF1
dGhvcj5UaG9tc29uLCBXLjwvYXV0aG9yPjxhdXRob3I+VWl0dGVybGluZGVuLCBBLiBHLjwvYXV0
aG9yPjxhdXRob3I+V2FuZywgSy48L2F1dGhvcj48YXV0aG9yPnZhbiBXaW5nZXJkZW4sIFMuIEgu
PC9hdXRob3I+PGF1dGhvcj5BcmRlbiwgTi4gSy48L2F1dGhvcj48YXV0aG9yPkNvb3BlciwgQy48
L2F1dGhvcj48YXV0aG9yPkZlbHNvbiwgRC48L2F1dGhvcj48YXV0aG9yPkd1ZG5hc29uLCBWLjwv
YXV0aG9yPjxhdXRob3I+TWFjZmFybGFuZSwgRy4gSi48L2F1dGhvcj48YXV0aG9yPlBlbmRsZXRv
biwgTi48L2F1dGhvcj48YXV0aG9yPlNsYWdib29tLCBQLiBFLjwvYXV0aG9yPjxhdXRob3I+U3Bl
Y3RvciwgVC4gRC48L2F1dGhvcj48YXV0aG9yPlZvbHprZSwgSC48L2F1dGhvcj48YXV0aG9yPkth
dmVsYWFycywgQS48L2F1dGhvcj48YXV0aG9yPnZhbiBEdWlqbiwgQy4gTS48L2F1dGhvcj48YXV0
aG9yPldpbGxpYW1zLCBGLiBNLjwvYXV0aG9yPjxhdXRob3I+dmFuIE1ldXJzLCBKLiBCLjwvYXV0
aG9yPjwvYXV0aG9ycz48L2NvbnRyaWJ1dG9ycz48YXV0aC1hZGRyZXNzPjFEZXBhcnRtZW50IG9m
IEludGVybmFsIE1lZGljaW5lLCBFcmFzbXVzIE1lZGljYWwgQ2VudGVyIFJvdHRlcmRhbSwgUm90
dGVyZGFtLCBUaGUgTmV0aGVybGFuZHMuPC9hdXRoLWFkZHJlc3M+PHRpdGxlcz48dGl0bGU+R2Vu
b21lLXdpZGUgYXNzb2NpYXRpb24gc3R1ZHkgbWV0YS1hbmFseXNpcyBvZiBjaHJvbmljIHdpZGVz
cHJlYWQgcGFpbjogZXZpZGVuY2UgZm9yIGludm9sdmVtZW50IG9mIHRoZSA1cDE1LjIgcmVnaW9u
PC90aXRsZT48c2Vjb25kYXJ5LXRpdGxlPkFubmFscyBvZiB0aGUgcmhldW1hdGljIGRpc2Vhc2Vz
PC9zZWNvbmRhcnktdGl0bGU+PGFsdC10aXRsZT5Bbm4gUmhldW0gRGl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lZGl0aW9uPjIwMTIvMDkvMDg8L2VkaXRpb24+PGRhdGVzPjx5ZWFyPjIwMTI8
L3llYXI+PHB1Yi1kYXRlcz48ZGF0ZT5TZXAgMjE8L2RhdGU+PC9wdWItZGF0ZXM+PC9kYXRlcz48
aXNibj4xNDY4LTIwNjAgKEVsZWN0cm9uaWMpJiN4RDswMDAzLTQ5NjcgKExpbmtpbmcpPC9pc2Ju
PjxhY2Nlc3Npb24tbnVtPjIyOTU2NTk4PC9hY2Nlc3Npb24tbnVtPjx1cmxzPjxyZWxhdGVkLXVy
bHM+PHVybD5odHRwOi8vd3d3Lm5jYmkubmxtLm5paC5nb3YvcHVibWVkLzIyOTU2NTk4PC91cmw+
PC9yZWxhdGVkLXVybHM+PC91cmxzPjxlbGVjdHJvbmljLXJlc291cmNlLW51bT4xMC4xMTM2L2Fu
bnJoZXVtZGlzLTIwMTItMjAxNzQyPC9lbGVjdHJvbmljLXJlc291cmNlLW51bT48bGFuZ3VhZ2U+
RW5nPC9sYW5ndWFnZT48L3JlY29yZD48L0NpdGU+PC9FbmROb3RlPgB=
</w:fldData>
          </w:fldChar>
        </w:r>
        <w:r w:rsidRPr="00D118BA">
          <w:instrText xml:space="preserve"> ADDIN EN.CITE </w:instrText>
        </w:r>
        <w:r w:rsidRPr="00D118BA">
          <w:fldChar w:fldCharType="begin">
            <w:fldData xml:space="preserve">PEVuZE5vdGU+PENpdGU+PEF1dGhvcj5QZXRlcnM8L0F1dGhvcj48WWVhcj4yMDEyPC9ZZWFyPjxS
ZWNOdW0+MTU5NjwvUmVjTnVtPjxEaXNwbGF5VGV4dD48c3R5bGUgZmFjZT0ic3VwZXJzY3JpcHQi
PjI8L3N0eWxlPjwvRGlzcGxheVRleHQ+PHJlY29yZD48cmVjLW51bWJlcj4xNTk2PC9yZWMtbnVt
YmVyPjxmb3JlaWduLWtleXM+PGtleSBhcHA9IkVOIiBkYi1pZD0iMHBhczJlNXBoOXd6c3NlOXhl
b3AyZGViNTVyZHc5eHZ4ZXNwIj4xNTk2PC9rZXk+PC9mb3JlaWduLWtleXM+PHJlZi10eXBlIG5h
bWU9IkpvdXJuYWwgQXJ0aWNsZSI+MTc8L3JlZi10eXBlPjxjb250cmlidXRvcnM+PGF1dGhvcnM+
PGF1dGhvcj5QZXRlcnMsIE0uIEouPC9hdXRob3I+PGF1dGhvcj5Ccm9lciwgTC48L2F1dGhvcj48
YXV0aG9yPldpbGxlbWVuLCBILiBMLjwvYXV0aG9yPjxhdXRob3I+RWlyaWtzZG90dGlyLCBHLjwv
YXV0aG9yPjxhdXRob3I+SG9ja2luZywgTC4gSi48L2F1dGhvcj48YXV0aG9yPkhvbGxpZGF5LCBL
LiBMLjwvYXV0aG9yPjxhdXRob3I+SG9yYW4sIE0uIEEuPC9hdXRob3I+PGF1dGhvcj5NZXVsZW5i
ZWx0LCBJLjwvYXV0aG9yPjxhdXRob3I+TmVvZ2ksIFQuPC9hdXRob3I+PGF1dGhvcj5Qb3BoYW0s
IE0uPC9hdXRob3I+PGF1dGhvcj5TY2htaWR0LCBDLiBPLjwvYXV0aG9yPjxhdXRob3I+U29uaSwg
QS48L2F1dGhvcj48YXV0aG9yPlZhbGRlcywgQS4gTS48L2F1dGhvcj48YXV0aG9yPkFtaW4sIE4u
PC9hdXRob3I+PGF1dGhvcj5EZW5uaXNvbiwgRS4gTS48L2F1dGhvcj48YXV0aG9yPkVpamtlbGth
bXAsIE4uPC9hdXRob3I+PGF1dGhvcj5IYXJyaXMsIFQuIEIuPC9hdXRob3I+PGF1dGhvcj5IYXJ0
LCBELiBKLjwvYXV0aG9yPjxhdXRob3I+SG9mbWFuLCBBLjwvYXV0aG9yPjxhdXRob3I+SHV5Z2Vu
LCBGLiBKLjwvYXV0aG9yPjxhdXRob3I+SmFtZXNvbiwgSy4gQS48L2F1dGhvcj48YXV0aG9yPkpv
bmVzLCBHLiBULjwvYXV0aG9yPjxhdXRob3I+TGF1bmVyLCBMLiBKLjwvYXV0aG9yPjxhdXRob3I+
S2Vya2hvZiwgSC4gSi48L2F1dGhvcj48YXV0aG9yPmRlIEtydWlqZiwgTS48L2F1dGhvcj48YXV0
aG9yPk1jQmV0aCwgSi48L2F1dGhvcj48YXV0aG9yPktsb3BwZW5idXJnLCBNLjwvYXV0aG9yPjxh
dXRob3I+T2xsaWVyLCBXLiBFLjwvYXV0aG9yPjxhdXRob3I+T29zdHJhLCBCLjwvYXV0aG9yPjxh
dXRob3I+UGF5dG9uLCBBLjwvYXV0aG9yPjxhdXRob3I+Uml2YWRlbmVpcmEsIEYuPC9hdXRob3I+
PGF1dGhvcj5TbWl0aCwgQi4gSC48L2F1dGhvcj48YXV0aG9yPlNtaXRoLCBBLiBWLjwvYXV0aG9y
PjxhdXRob3I+U3RvbGssIEwuPC9hdXRob3I+PGF1dGhvcj5UZXVtZXIsIEEuPC9hdXRob3I+PGF1
dGhvcj5UaG9tc29uLCBXLjwvYXV0aG9yPjxhdXRob3I+VWl0dGVybGluZGVuLCBBLiBHLjwvYXV0
aG9yPjxhdXRob3I+V2FuZywgSy48L2F1dGhvcj48YXV0aG9yPnZhbiBXaW5nZXJkZW4sIFMuIEgu
PC9hdXRob3I+PGF1dGhvcj5BcmRlbiwgTi4gSy48L2F1dGhvcj48YXV0aG9yPkNvb3BlciwgQy48
L2F1dGhvcj48YXV0aG9yPkZlbHNvbiwgRC48L2F1dGhvcj48YXV0aG9yPkd1ZG5hc29uLCBWLjwv
YXV0aG9yPjxhdXRob3I+TWFjZmFybGFuZSwgRy4gSi48L2F1dGhvcj48YXV0aG9yPlBlbmRsZXRv
biwgTi48L2F1dGhvcj48YXV0aG9yPlNsYWdib29tLCBQLiBFLjwvYXV0aG9yPjxhdXRob3I+U3Bl
Y3RvciwgVC4gRC48L2F1dGhvcj48YXV0aG9yPlZvbHprZSwgSC48L2F1dGhvcj48YXV0aG9yPkth
dmVsYWFycywgQS48L2F1dGhvcj48YXV0aG9yPnZhbiBEdWlqbiwgQy4gTS48L2F1dGhvcj48YXV0
aG9yPldpbGxpYW1zLCBGLiBNLjwvYXV0aG9yPjxhdXRob3I+dmFuIE1ldXJzLCBKLiBCLjwvYXV0
aG9yPjwvYXV0aG9ycz48L2NvbnRyaWJ1dG9ycz48YXV0aC1hZGRyZXNzPjFEZXBhcnRtZW50IG9m
IEludGVybmFsIE1lZGljaW5lLCBFcmFzbXVzIE1lZGljYWwgQ2VudGVyIFJvdHRlcmRhbSwgUm90
dGVyZGFtLCBUaGUgTmV0aGVybGFuZHMuPC9hdXRoLWFkZHJlc3M+PHRpdGxlcz48dGl0bGU+R2Vu
b21lLXdpZGUgYXNzb2NpYXRpb24gc3R1ZHkgbWV0YS1hbmFseXNpcyBvZiBjaHJvbmljIHdpZGVz
cHJlYWQgcGFpbjogZXZpZGVuY2UgZm9yIGludm9sdmVtZW50IG9mIHRoZSA1cDE1LjIgcmVnaW9u
PC90aXRsZT48c2Vjb25kYXJ5LXRpdGxlPkFubmFscyBvZiB0aGUgcmhldW1hdGljIGRpc2Vhc2Vz
PC9zZWNvbmRhcnktdGl0bGU+PGFsdC10aXRsZT5Bbm4gUmhldW0gRGl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lZGl0aW9uPjIwMTIvMDkvMDg8L2VkaXRpb24+PGRhdGVzPjx5ZWFyPjIwMTI8
L3llYXI+PHB1Yi1kYXRlcz48ZGF0ZT5TZXAgMjE8L2RhdGU+PC9wdWItZGF0ZXM+PC9kYXRlcz48
aXNibj4xNDY4LTIwNjAgKEVsZWN0cm9uaWMpJiN4RDswMDAzLTQ5NjcgKExpbmtpbmcpPC9pc2Ju
PjxhY2Nlc3Npb24tbnVtPjIyOTU2NTk4PC9hY2Nlc3Npb24tbnVtPjx1cmxzPjxyZWxhdGVkLXVy
bHM+PHVybD5odHRwOi8vd3d3Lm5jYmkubmxtLm5paC5nb3YvcHVibWVkLzIyOTU2NTk4PC91cmw+
PC9yZWxhdGVkLXVybHM+PC91cmxzPjxlbGVjdHJvbmljLXJlc291cmNlLW51bT4xMC4xMTM2L2Fu
bnJoZXVtZGlzLTIwMTItMjAxNzQyPC9lbGVjdHJvbmljLXJlc291cmNlLW51bT48bGFuZ3VhZ2U+
RW5nPC9sYW5ndWFnZT48L3JlY29yZD48L0NpdGU+PC9FbmROb3RlPgB=
</w:fldData>
          </w:fldChar>
        </w:r>
        <w:r w:rsidRPr="00D118BA">
          <w:instrText xml:space="preserve"> ADDIN EN.CITE.DATA </w:instrText>
        </w:r>
        <w:r w:rsidRPr="00D118BA">
          <w:fldChar w:fldCharType="end"/>
        </w:r>
        <w:r w:rsidRPr="00D118BA">
          <w:fldChar w:fldCharType="separate"/>
        </w:r>
        <w:r w:rsidRPr="00D118BA">
          <w:rPr>
            <w:noProof/>
            <w:vertAlign w:val="superscript"/>
          </w:rPr>
          <w:t>2</w:t>
        </w:r>
        <w:r w:rsidRPr="00D118BA">
          <w:fldChar w:fldCharType="end"/>
        </w:r>
      </w:hyperlink>
      <w:r w:rsidRPr="00D118BA">
        <w:t xml:space="preserve"> and those identified using QST</w:t>
      </w:r>
      <w:hyperlink w:anchor="_ENREF_3" w:tooltip="Williams, 2012 #1681" w:history="1">
        <w:r w:rsidRPr="00D118BA">
          <w:fldChar w:fldCharType="begin">
            <w:fldData xml:space="preserve">PEVuZE5vdGU+PENpdGU+PEF1dGhvcj5XaWxsaWFtczwvQXV0aG9yPjxZZWFyPjIwMTI8L1llYXI+
PFJlY051bT4xNjgxPC9SZWNOdW0+PERpc3BsYXlUZXh0PjxzdHlsZSBmYWNlPSJzdXBlcnNjcmlw
dCI+Mzwvc3R5bGU+PC9EaXNwbGF5VGV4dD48cmVjb3JkPjxyZWMtbnVtYmVyPjE2ODE8L3JlYy1u
dW1iZXI+PGZvcmVpZ24ta2V5cz48a2V5IGFwcD0iRU4iIGRiLWlkPSIwcGFzMmU1cGg5d3pzc2U5
eGVvcDJkZWI1NXJkdzl4dnhlc3AiPjE2ODE8L2tleT48L2ZvcmVpZ24ta2V5cz48cmVmLXR5cGUg
bmFtZT0iSm91cm5hbCBBcnRpY2xlIj4xNzwvcmVmLXR5cGU+PGNvbnRyaWJ1dG9ycz48YXV0aG9y
cz48YXV0aG9yPldpbGxpYW1zLCBGLiBNLjwvYXV0aG9yPjxhdXRob3I+U2NvbGxlbiwgUy48L2F1
dGhvcj48YXV0aG9yPkNhbywgRC48L2F1dGhvcj48YXV0aG9yPk1lbWFyaSwgWS48L2F1dGhvcj48
YXV0aG9yPkh5ZGUsIEMuIEwuPC9hdXRob3I+PGF1dGhvcj5aaGFuZywgQi48L2F1dGhvcj48YXV0
aG9yPlNpZGRlcnMsIEIuPC9hdXRob3I+PGF1dGhvcj5aaWVtZWssIEQuPC9hdXRob3I+PGF1dGhv
cj5TaGksIFkuPC9hdXRob3I+PGF1dGhvcj5IYXJyaXMsIEouPC9hdXRob3I+PGF1dGhvcj5IYXJy
b3csIEkuPC9hdXRob3I+PGF1dGhvcj5Eb3VnaGVydHksIEIuPC9hdXRob3I+PGF1dGhvcj5NYWxh
cnN0aWcsIEEuPC9hdXRob3I+PGF1dGhvcj5NY0V3ZW4sIFIuPC9hdXRob3I+PGF1dGhvcj5TdGVw
aGVucywgSi4gQy48L2F1dGhvcj48YXV0aG9yPlBhdGVsLCBLLjwvYXV0aG9yPjxhdXRob3I+TWVu
bmksIEMuPC9hdXRob3I+PGF1dGhvcj5TaGluLCBTLiBZLjwvYXV0aG9yPjxhdXRob3I+SG9kZ2tp
c3MsIEQuPC9hdXRob3I+PGF1dGhvcj5TdXJkdWxlc2N1LCBHLjwvYXV0aG9yPjxhdXRob3I+SGUs
IFcuPC9hdXRob3I+PGF1dGhvcj5KaW4sIFguPC9hdXRob3I+PGF1dGhvcj5NY01haG9uLCBTLiBC
LjwvYXV0aG9yPjxhdXRob3I+U29yYW56bywgTi48L2F1dGhvcj48YXV0aG9yPkpvaG4sIFMuPC9h
dXRob3I+PGF1dGhvcj5XYW5nLCBKLjwvYXV0aG9yPjxhdXRob3I+U3BlY3RvciwgVC4gRC48L2F1
dGhvcj48L2F1dGhvcnM+PC9jb250cmlidXRvcnM+PGF1dGgtYWRkcmVzcz5EZXBhcnRtZW50IG9m
IFR3aW4gUmVzZWFyY2ggYW5kIEdlbmV0aWMgRXBpZGVtaW9sb2d5LCBLaW5nJmFwb3M7cyBDb2xs
ZWdlIExvbmRvbiwgTG9uZG9uLCBVbml0ZWQgS2luZ2RvbS48L2F1dGgtYWRkcmVzcz48dGl0bGVz
Pjx0aXRsZT5HZW5lcyBjb250cmlidXRpbmcgdG8gcGFpbiBzZW5zaXRpdml0eSBpbiB0aGUgbm9y
bWFsIHBvcHVsYXRpb246IGFuIGV4b21lIHNlcXVlbmNpbmcgc3R1ZHk8L3RpdGxlPjxzZWNvbmRh
cnktdGl0bGU+UExvUyBHZW5ldDwvc2Vjb25kYXJ5LXRpdGxlPjxhbHQtdGl0bGU+UExvUyBnZW5l
dGljczwvYWx0LXRpdGxlPjwvdGl0bGVzPjxwZXJpb2RpY2FsPjxmdWxsLXRpdGxlPlBMb1MgR2Vu
ZXQ8L2Z1bGwtdGl0bGU+PGFiYnItMT5QTG9TIGdlbmV0aWNzPC9hYmJyLTE+PC9wZXJpb2RpY2Fs
PjxhbHQtcGVyaW9kaWNhbD48ZnVsbC10aXRsZT5QTG9TIEdlbmV0PC9mdWxsLXRpdGxlPjxhYmJy
LTE+UExvUyBnZW5ldGljczwvYWJici0xPjwvYWx0LXBlcmlvZGljYWw+PHBhZ2VzPmUxMDAzMDk1
PC9wYWdlcz48dm9sdW1lPjg8L3ZvbHVtZT48bnVtYmVyPjEyPC9udW1iZXI+PGRhdGVzPjx5ZWFy
PjIwMTI8L3llYXI+PHB1Yi1kYXRlcz48ZGF0ZT5EZWM8L2RhdGU+PC9wdWItZGF0ZXM+PC9kYXRl
cz48aXNibj4xNTUzLTc0MDQgKEVsZWN0cm9uaWMpJiN4RDsxNTUzLTczOTAgKExpbmtpbmcpPC9p
c2JuPjxhY2Nlc3Npb24tbnVtPjIzMjg0MjkwPC9hY2Nlc3Npb24tbnVtPjx1cmxzPjxyZWxhdGVk
LXVybHM+PHVybD5odHRwOi8vd3d3Lm5jYmkubmxtLm5paC5nb3YvcHVibWVkLzIzMjg0MjkwPC91
cmw+PC9yZWxhdGVkLXVybHM+PC91cmxzPjxjdXN0b20yPjM1MjcyMDU8L2N1c3RvbTI+PGVsZWN0
cm9uaWMtcmVzb3VyY2UtbnVtPjEwLjEzNzEvam91cm5hbC5wZ2VuLjEwMDMwOTU8L2VsZWN0cm9u
aWMtcmVzb3VyY2UtbnVtPjwvcmVjb3JkPjwvQ2l0ZT48L0VuZE5vdGU+
</w:fldData>
          </w:fldChar>
        </w:r>
        <w:r w:rsidRPr="00D118BA">
          <w:instrText xml:space="preserve"> ADDIN EN.CITE </w:instrText>
        </w:r>
        <w:r w:rsidRPr="00D118BA">
          <w:fldChar w:fldCharType="begin">
            <w:fldData xml:space="preserve">PEVuZE5vdGU+PENpdGU+PEF1dGhvcj5XaWxsaWFtczwvQXV0aG9yPjxZZWFyPjIwMTI8L1llYXI+
PFJlY051bT4xNjgxPC9SZWNOdW0+PERpc3BsYXlUZXh0PjxzdHlsZSBmYWNlPSJzdXBlcnNjcmlw
dCI+Mzwvc3R5bGU+PC9EaXNwbGF5VGV4dD48cmVjb3JkPjxyZWMtbnVtYmVyPjE2ODE8L3JlYy1u
dW1iZXI+PGZvcmVpZ24ta2V5cz48a2V5IGFwcD0iRU4iIGRiLWlkPSIwcGFzMmU1cGg5d3pzc2U5
eGVvcDJkZWI1NXJkdzl4dnhlc3AiPjE2ODE8L2tleT48L2ZvcmVpZ24ta2V5cz48cmVmLXR5cGUg
bmFtZT0iSm91cm5hbCBBcnRpY2xlIj4xNzwvcmVmLXR5cGU+PGNvbnRyaWJ1dG9ycz48YXV0aG9y
cz48YXV0aG9yPldpbGxpYW1zLCBGLiBNLjwvYXV0aG9yPjxhdXRob3I+U2NvbGxlbiwgUy48L2F1
dGhvcj48YXV0aG9yPkNhbywgRC48L2F1dGhvcj48YXV0aG9yPk1lbWFyaSwgWS48L2F1dGhvcj48
YXV0aG9yPkh5ZGUsIEMuIEwuPC9hdXRob3I+PGF1dGhvcj5aaGFuZywgQi48L2F1dGhvcj48YXV0
aG9yPlNpZGRlcnMsIEIuPC9hdXRob3I+PGF1dGhvcj5aaWVtZWssIEQuPC9hdXRob3I+PGF1dGhv
cj5TaGksIFkuPC9hdXRob3I+PGF1dGhvcj5IYXJyaXMsIEouPC9hdXRob3I+PGF1dGhvcj5IYXJy
b3csIEkuPC9hdXRob3I+PGF1dGhvcj5Eb3VnaGVydHksIEIuPC9hdXRob3I+PGF1dGhvcj5NYWxh
cnN0aWcsIEEuPC9hdXRob3I+PGF1dGhvcj5NY0V3ZW4sIFIuPC9hdXRob3I+PGF1dGhvcj5TdGVw
aGVucywgSi4gQy48L2F1dGhvcj48YXV0aG9yPlBhdGVsLCBLLjwvYXV0aG9yPjxhdXRob3I+TWVu
bmksIEMuPC9hdXRob3I+PGF1dGhvcj5TaGluLCBTLiBZLjwvYXV0aG9yPjxhdXRob3I+SG9kZ2tp
c3MsIEQuPC9hdXRob3I+PGF1dGhvcj5TdXJkdWxlc2N1LCBHLjwvYXV0aG9yPjxhdXRob3I+SGUs
IFcuPC9hdXRob3I+PGF1dGhvcj5KaW4sIFguPC9hdXRob3I+PGF1dGhvcj5NY01haG9uLCBTLiBC
LjwvYXV0aG9yPjxhdXRob3I+U29yYW56bywgTi48L2F1dGhvcj48YXV0aG9yPkpvaG4sIFMuPC9h
dXRob3I+PGF1dGhvcj5XYW5nLCBKLjwvYXV0aG9yPjxhdXRob3I+U3BlY3RvciwgVC4gRC48L2F1
dGhvcj48L2F1dGhvcnM+PC9jb250cmlidXRvcnM+PGF1dGgtYWRkcmVzcz5EZXBhcnRtZW50IG9m
IFR3aW4gUmVzZWFyY2ggYW5kIEdlbmV0aWMgRXBpZGVtaW9sb2d5LCBLaW5nJmFwb3M7cyBDb2xs
ZWdlIExvbmRvbiwgTG9uZG9uLCBVbml0ZWQgS2luZ2RvbS48L2F1dGgtYWRkcmVzcz48dGl0bGVz
Pjx0aXRsZT5HZW5lcyBjb250cmlidXRpbmcgdG8gcGFpbiBzZW5zaXRpdml0eSBpbiB0aGUgbm9y
bWFsIHBvcHVsYXRpb246IGFuIGV4b21lIHNlcXVlbmNpbmcgc3R1ZHk8L3RpdGxlPjxzZWNvbmRh
cnktdGl0bGU+UExvUyBHZW5ldDwvc2Vjb25kYXJ5LXRpdGxlPjxhbHQtdGl0bGU+UExvUyBnZW5l
dGljczwvYWx0LXRpdGxlPjwvdGl0bGVzPjxwZXJpb2RpY2FsPjxmdWxsLXRpdGxlPlBMb1MgR2Vu
ZXQ8L2Z1bGwtdGl0bGU+PGFiYnItMT5QTG9TIGdlbmV0aWNzPC9hYmJyLTE+PC9wZXJpb2RpY2Fs
PjxhbHQtcGVyaW9kaWNhbD48ZnVsbC10aXRsZT5QTG9TIEdlbmV0PC9mdWxsLXRpdGxlPjxhYmJy
LTE+UExvUyBnZW5ldGljczwvYWJici0xPjwvYWx0LXBlcmlvZGljYWw+PHBhZ2VzPmUxMDAzMDk1
PC9wYWdlcz48dm9sdW1lPjg8L3ZvbHVtZT48bnVtYmVyPjEyPC9udW1iZXI+PGRhdGVzPjx5ZWFy
PjIwMTI8L3llYXI+PHB1Yi1kYXRlcz48ZGF0ZT5EZWM8L2RhdGU+PC9wdWItZGF0ZXM+PC9kYXRl
cz48aXNibj4xNTUzLTc0MDQgKEVsZWN0cm9uaWMpJiN4RDsxNTUzLTczOTAgKExpbmtpbmcpPC9p
c2JuPjxhY2Nlc3Npb24tbnVtPjIzMjg0MjkwPC9hY2Nlc3Npb24tbnVtPjx1cmxzPjxyZWxhdGVk
LXVybHM+PHVybD5odHRwOi8vd3d3Lm5jYmkubmxtLm5paC5nb3YvcHVibWVkLzIzMjg0MjkwPC91
cmw+PC9yZWxhdGVkLXVybHM+PC91cmxzPjxjdXN0b20yPjM1MjcyMDU8L2N1c3RvbTI+PGVsZWN0
cm9uaWMtcmVzb3VyY2UtbnVtPjEwLjEzNzEvam91cm5hbC5wZ2VuLjEwMDMwOTU8L2VsZWN0cm9u
aWMtcmVzb3VyY2UtbnVtPjwvcmVjb3JkPjwvQ2l0ZT48L0VuZE5vdGU+
</w:fldData>
          </w:fldChar>
        </w:r>
        <w:r w:rsidRPr="00D118BA">
          <w:instrText xml:space="preserve"> ADDIN EN.CITE.DATA </w:instrText>
        </w:r>
        <w:r w:rsidRPr="00D118BA">
          <w:fldChar w:fldCharType="end"/>
        </w:r>
        <w:r w:rsidRPr="00D118BA">
          <w:fldChar w:fldCharType="separate"/>
        </w:r>
        <w:r w:rsidRPr="00D118BA">
          <w:rPr>
            <w:noProof/>
            <w:vertAlign w:val="superscript"/>
          </w:rPr>
          <w:t>3</w:t>
        </w:r>
        <w:r w:rsidRPr="00D118BA">
          <w:fldChar w:fldCharType="end"/>
        </w:r>
      </w:hyperlink>
      <w:r w:rsidRPr="00D118BA">
        <w:t xml:space="preserve">) in patients with fibromyalgia. We have published on the metabolomics of chronic pain in twins </w:t>
      </w:r>
      <w:hyperlink w:anchor="_ENREF_4" w:tooltip="Livshits, 2015 #2166" w:history="1">
        <w:r w:rsidRPr="00D118BA">
          <w:fldChar w:fldCharType="begin">
            <w:fldData xml:space="preserve">PEVuZE5vdGU+PENpdGU+PEF1dGhvcj5MaXZzaGl0czwvQXV0aG9yPjxZZWFyPjIwMTU8L1llYXI+
PFJlY051bT4yMTY2PC9SZWNOdW0+PERpc3BsYXlUZXh0PjxzdHlsZSBmYWNlPSJzdXBlcnNjcmlw
dCI+NDwvc3R5bGU+PC9EaXNwbGF5VGV4dD48cmVjb3JkPjxyZWMtbnVtYmVyPjIxNjY8L3JlYy1u
dW1iZXI+PGZvcmVpZ24ta2V5cz48a2V5IGFwcD0iRU4iIGRiLWlkPSIwcGFzMmU1cGg5d3pzc2U5
eGVvcDJkZWI1NXJkdzl4dnhlc3AiPjIxNjY8L2tleT48L2ZvcmVpZ24ta2V5cz48cmVmLXR5cGUg
bmFtZT0iSm91cm5hbCBBcnRpY2xlIj4xNzwvcmVmLXR5cGU+PGNvbnRyaWJ1dG9ycz48YXV0aG9y
cz48YXV0aG9yPkxpdnNoaXRzLCBHLjwvYXV0aG9yPjxhdXRob3I+TWFjZ3JlZ29yLCBBLiBKLjwv
YXV0aG9yPjxhdXRob3I+R2llZ2VyLCBDLjwvYXV0aG9yPjxhdXRob3I+TWFsa2luLCBJLjwvYXV0
aG9yPjxhdXRob3I+TW9heXllcmksIEEuPC9hdXRob3I+PGF1dGhvcj5HcmFsbGVydCwgSC48L2F1
dGhvcj48YXV0aG9yPkVtZW55LCBSLiBULjwvYXV0aG9yPjxhdXRob3I+U3BlY3RvciwgVC48L2F1
dGhvcj48YXV0aG9yPkthc3Rlbm11bGxlciwgRy48L2F1dGhvcj48YXV0aG9yPldpbGxpYW1zLCBG
LiBNLjwvYXV0aG9yPjwvYXV0aG9ycz48L2NvbnRyaWJ1dG9ycz48YXV0aC1hZGRyZXNzPjFEZXB0
IFR3aW4gUmVzZWFyY2ggYW5kIEdlbmV0aWMgRXBpZGVtaW9sb2d5LCBLaW5nJmFwb3M7cyBDb2xs
ZWdlIExvbmRvbiwgTG9uZG9uLCBVSyAyU2Fja2xlciBGYWN1bHR5IG9mIE1lZGljaW5lLCBUZWwg
QXZpdiBVbml2ZXJzaXR5LCBUZWwgQXZpdiwgSXNyYWVsIDNOb3J3aWNoIE1lZGljYWwgU2Nob29s
LCBVbml2ZXJzaXR5IG9mIEVhc3QgQW5nbGlhLCBOb3J3aWNoLCBVSyA0SW5zdGl0dXRlIG9mIEdl
bmV0aWMgRXBpZGVtaW9sb2d5LCBIZWxtaG9sdHogWmVudHJ1bSBNdW5jaGVuIC0gR2VybWFuIFJl
c2VhcmNoIENlbnRlciBmb3IgRW52aXJvbm1lbnRhbCBIZWFsdGgsIE5ldWhlcmJlcmcsIEdlcm1h
bnkgNUluc3RpdHV0ZSBvZiBIZWFsdGggSW5mb3JtYXRpY3MsIFVuaXZlcnNpdHkgQ29sbGVnZSBM
b25kb24gKFVDTCksIExvbmRvbiwgVUsgNlJlc2VhcmNoIFVuaXQgTW9sZWN1bGFyIEVwaWRlbWlv
bG9neSwgSGVsbWhvbHR6IFplbnRydW0gTXVuY2hlbiwgR2VybWFuIFJlc2VhcmNoIENlbnRlciBm
b3IgRW52aXJvbm1lbnRhbCBIZWFsdGgsIE5ldWhlcmJlcmcsIEdlcm1hbnkgN0luc3RpdHV0ZSBv
ZiBFcGlkZW1pb2xvZ3kgSUksIEhlbG1ob2x0eiBaZW50cnVtIE11bmNoZW4sIEdlcm1hbiBSZXNl
YXJjaCBDZW50ZXIgZm9yIEVudmlyb25tZW50YWwgSGVhbHRoLCBOZXVoZXJiZXJnLCBHZXJtYW55
IDhHZXJtYW4gQ2VudGVyIGZvciBEaWFiZXRlcyBSZXNlYXJjaCwgTmV1aGVyYmVyZywgR2VybWFu
eSA5SW5zdGl0dXRlIG9mIEJpb2luZm9ybWF0aWNzIGFuZCBTeXN0ZW1zIEJpb2xvZ3ksIEhlbG1o
b2x0eiBaZW50cnVtIE11bmNoZW4gLSBHZXJtYW4gUmVzZWFyY2ggQ2VudGVyIGZvciBFbnZpcm9u
bWVudGFsIEhlYWx0aCwgTmV1aGVyYmVyZywgR2VybWFueS48L2F1dGgtYWRkcmVzcz48dGl0bGVz
Pjx0aXRsZT5BbiBvbWljcyBpbnZlc3RpZ2F0aW9uIGludG8gY2hyb25pYyB3aWRlc3ByZWFkIG11
c2N1bG9za2VsZXRhbCBwYWluIHJldmVhbHMgZXBpYW5kcm9zdGVyb25lIHN1bGZhdGUgYXMgYSBw
b3RlbnRpYWwgYmlvbWFya2Vy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kYXRlcz48eWVhcj4yMDE1PC95ZWFyPjxw
dWItZGF0ZXM+PGRhdGU+QXByIDIyPC9kYXRlPjwvcHViLWRhdGVzPjwvZGF0ZXM+PGlzYm4+MTg3
Mi02NjIzIChFbGVjdHJvbmljKSYjeEQ7MDMwNC0zOTU5IChMaW5raW5nKTwvaXNibj48YWNjZXNz
aW9uLW51bT4yNTkxNTE0ODwvYWNjZXNzaW9uLW51bT48dXJscz48cmVsYXRlZC11cmxzPjx1cmw+
aHR0cDovL3d3dy5uY2JpLm5sbS5uaWguZ292L3B1Ym1lZC8yNTkxNTE0ODwvdXJsPjwvcmVsYXRl
ZC11cmxzPjwvdXJscz48ZWxlY3Ryb25pYy1yZXNvdXJjZS1udW0+MTAuMTA5Ny9qLnBhaW4uMDAw
MDAwMDAwMDAwMDIwMDwvZWxlY3Ryb25pYy1yZXNvdXJjZS1udW0+PC9yZWNvcmQ+PC9DaXRlPjwv
RW5kTm90ZT4A
</w:fldData>
          </w:fldChar>
        </w:r>
        <w:r w:rsidRPr="00D118BA">
          <w:instrText xml:space="preserve"> ADDIN EN.CITE </w:instrText>
        </w:r>
        <w:r w:rsidRPr="00D118BA">
          <w:fldChar w:fldCharType="begin">
            <w:fldData xml:space="preserve">PEVuZE5vdGU+PENpdGU+PEF1dGhvcj5MaXZzaGl0czwvQXV0aG9yPjxZZWFyPjIwMTU8L1llYXI+
PFJlY051bT4yMTY2PC9SZWNOdW0+PERpc3BsYXlUZXh0PjxzdHlsZSBmYWNlPSJzdXBlcnNjcmlw
dCI+NDwvc3R5bGU+PC9EaXNwbGF5VGV4dD48cmVjb3JkPjxyZWMtbnVtYmVyPjIxNjY8L3JlYy1u
dW1iZXI+PGZvcmVpZ24ta2V5cz48a2V5IGFwcD0iRU4iIGRiLWlkPSIwcGFzMmU1cGg5d3pzc2U5
eGVvcDJkZWI1NXJkdzl4dnhlc3AiPjIxNjY8L2tleT48L2ZvcmVpZ24ta2V5cz48cmVmLXR5cGUg
bmFtZT0iSm91cm5hbCBBcnRpY2xlIj4xNzwvcmVmLXR5cGU+PGNvbnRyaWJ1dG9ycz48YXV0aG9y
cz48YXV0aG9yPkxpdnNoaXRzLCBHLjwvYXV0aG9yPjxhdXRob3I+TWFjZ3JlZ29yLCBBLiBKLjwv
YXV0aG9yPjxhdXRob3I+R2llZ2VyLCBDLjwvYXV0aG9yPjxhdXRob3I+TWFsa2luLCBJLjwvYXV0
aG9yPjxhdXRob3I+TW9heXllcmksIEEuPC9hdXRob3I+PGF1dGhvcj5HcmFsbGVydCwgSC48L2F1
dGhvcj48YXV0aG9yPkVtZW55LCBSLiBULjwvYXV0aG9yPjxhdXRob3I+U3BlY3RvciwgVC48L2F1
dGhvcj48YXV0aG9yPkthc3Rlbm11bGxlciwgRy48L2F1dGhvcj48YXV0aG9yPldpbGxpYW1zLCBG
LiBNLjwvYXV0aG9yPjwvYXV0aG9ycz48L2NvbnRyaWJ1dG9ycz48YXV0aC1hZGRyZXNzPjFEZXB0
IFR3aW4gUmVzZWFyY2ggYW5kIEdlbmV0aWMgRXBpZGVtaW9sb2d5LCBLaW5nJmFwb3M7cyBDb2xs
ZWdlIExvbmRvbiwgTG9uZG9uLCBVSyAyU2Fja2xlciBGYWN1bHR5IG9mIE1lZGljaW5lLCBUZWwg
QXZpdiBVbml2ZXJzaXR5LCBUZWwgQXZpdiwgSXNyYWVsIDNOb3J3aWNoIE1lZGljYWwgU2Nob29s
LCBVbml2ZXJzaXR5IG9mIEVhc3QgQW5nbGlhLCBOb3J3aWNoLCBVSyA0SW5zdGl0dXRlIG9mIEdl
bmV0aWMgRXBpZGVtaW9sb2d5LCBIZWxtaG9sdHogWmVudHJ1bSBNdW5jaGVuIC0gR2VybWFuIFJl
c2VhcmNoIENlbnRlciBmb3IgRW52aXJvbm1lbnRhbCBIZWFsdGgsIE5ldWhlcmJlcmcsIEdlcm1h
bnkgNUluc3RpdHV0ZSBvZiBIZWFsdGggSW5mb3JtYXRpY3MsIFVuaXZlcnNpdHkgQ29sbGVnZSBM
b25kb24gKFVDTCksIExvbmRvbiwgVUsgNlJlc2VhcmNoIFVuaXQgTW9sZWN1bGFyIEVwaWRlbWlv
bG9neSwgSGVsbWhvbHR6IFplbnRydW0gTXVuY2hlbiwgR2VybWFuIFJlc2VhcmNoIENlbnRlciBm
b3IgRW52aXJvbm1lbnRhbCBIZWFsdGgsIE5ldWhlcmJlcmcsIEdlcm1hbnkgN0luc3RpdHV0ZSBv
ZiBFcGlkZW1pb2xvZ3kgSUksIEhlbG1ob2x0eiBaZW50cnVtIE11bmNoZW4sIEdlcm1hbiBSZXNl
YXJjaCBDZW50ZXIgZm9yIEVudmlyb25tZW50YWwgSGVhbHRoLCBOZXVoZXJiZXJnLCBHZXJtYW55
IDhHZXJtYW4gQ2VudGVyIGZvciBEaWFiZXRlcyBSZXNlYXJjaCwgTmV1aGVyYmVyZywgR2VybWFu
eSA5SW5zdGl0dXRlIG9mIEJpb2luZm9ybWF0aWNzIGFuZCBTeXN0ZW1zIEJpb2xvZ3ksIEhlbG1o
b2x0eiBaZW50cnVtIE11bmNoZW4gLSBHZXJtYW4gUmVzZWFyY2ggQ2VudGVyIGZvciBFbnZpcm9u
bWVudGFsIEhlYWx0aCwgTmV1aGVyYmVyZywgR2VybWFueS48L2F1dGgtYWRkcmVzcz48dGl0bGVz
Pjx0aXRsZT5BbiBvbWljcyBpbnZlc3RpZ2F0aW9uIGludG8gY2hyb25pYyB3aWRlc3ByZWFkIG11
c2N1bG9za2VsZXRhbCBwYWluIHJldmVhbHMgZXBpYW5kcm9zdGVyb25lIHN1bGZhdGUgYXMgYSBw
b3RlbnRpYWwgYmlvbWFya2Vy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kYXRlcz48eWVhcj4yMDE1PC95ZWFyPjxw
dWItZGF0ZXM+PGRhdGU+QXByIDIyPC9kYXRlPjwvcHViLWRhdGVzPjwvZGF0ZXM+PGlzYm4+MTg3
Mi02NjIzIChFbGVjdHJvbmljKSYjeEQ7MDMwNC0zOTU5IChMaW5raW5nKTwvaXNibj48YWNjZXNz
aW9uLW51bT4yNTkxNTE0ODwvYWNjZXNzaW9uLW51bT48dXJscz48cmVsYXRlZC11cmxzPjx1cmw+
aHR0cDovL3d3dy5uY2JpLm5sbS5uaWguZ292L3B1Ym1lZC8yNTkxNTE0ODwvdXJsPjwvcmVsYXRl
ZC11cmxzPjwvdXJscz48ZWxlY3Ryb25pYy1yZXNvdXJjZS1udW0+MTAuMTA5Ny9qLnBhaW4uMDAw
MDAwMDAwMDAwMDIwMDwvZWxlY3Ryb25pYy1yZXNvdXJjZS1udW0+PC9yZWNvcmQ+PC9DaXRlPjwv
RW5kTm90ZT4A
</w:fldData>
          </w:fldChar>
        </w:r>
        <w:r w:rsidRPr="00D118BA">
          <w:instrText xml:space="preserve"> ADDIN EN.CITE.DATA </w:instrText>
        </w:r>
        <w:r w:rsidRPr="00D118BA">
          <w:fldChar w:fldCharType="end"/>
        </w:r>
        <w:r w:rsidRPr="00D118BA">
          <w:fldChar w:fldCharType="separate"/>
        </w:r>
        <w:r w:rsidRPr="00D118BA">
          <w:rPr>
            <w:noProof/>
            <w:vertAlign w:val="superscript"/>
          </w:rPr>
          <w:t>4</w:t>
        </w:r>
        <w:r w:rsidRPr="00D118BA">
          <w:fldChar w:fldCharType="end"/>
        </w:r>
      </w:hyperlink>
      <w:r w:rsidRPr="00D118BA">
        <w:t xml:space="preserve"> and will be able to attempt replication of this in </w:t>
      </w:r>
      <w:proofErr w:type="spellStart"/>
      <w:r w:rsidRPr="00D118BA">
        <w:t>Fibrogene</w:t>
      </w:r>
      <w:proofErr w:type="spellEnd"/>
      <w:r w:rsidRPr="00D118BA">
        <w:t xml:space="preserve"> samples in late 2016.</w:t>
      </w:r>
    </w:p>
    <w:p w14:paraId="487A6F68" w14:textId="77777777" w:rsidR="006D59DB" w:rsidRPr="00D118BA" w:rsidRDefault="006D59DB" w:rsidP="006D59DB"/>
    <w:p w14:paraId="1C10BF1A" w14:textId="77777777" w:rsidR="006D59DB" w:rsidRDefault="006D59DB" w:rsidP="006D59DB">
      <w:r w:rsidRPr="00D118BA">
        <w:t xml:space="preserve">If funding allows we will aim to have a third wave of collection in 2017. This will take our sample to in excess of 2017. We are also exploring recruitment from the dedicated Fibromyalgia clinic at GSTT, in collaboration with the </w:t>
      </w:r>
      <w:proofErr w:type="spellStart"/>
      <w:r w:rsidRPr="00D118BA">
        <w:t>BioResource</w:t>
      </w:r>
      <w:proofErr w:type="spellEnd"/>
      <w:r w:rsidRPr="00D118BA">
        <w:t xml:space="preserve"> team.</w:t>
      </w:r>
    </w:p>
    <w:p w14:paraId="49800583" w14:textId="77777777" w:rsidR="006D59DB" w:rsidRPr="00D118BA" w:rsidRDefault="006D59DB" w:rsidP="006D59DB"/>
    <w:p w14:paraId="4F604DDA" w14:textId="77777777" w:rsidR="006D59DB" w:rsidRDefault="006D59DB" w:rsidP="006D59DB">
      <w:r w:rsidRPr="00D118BA">
        <w:t xml:space="preserve">There is a new research associate funded by Arthritis Research UK being appointed this week who will start work in the autumn. The role of this individual will be omics analyses in chronic pain. In particular, they will examine both the twins and </w:t>
      </w:r>
      <w:proofErr w:type="spellStart"/>
      <w:r w:rsidRPr="00D118BA">
        <w:t>Fibrogene</w:t>
      </w:r>
      <w:proofErr w:type="spellEnd"/>
      <w:r w:rsidRPr="00D118BA">
        <w:t xml:space="preserve"> samples for genetic variants and shared metabolites which may provide biomarkers of CWP.</w:t>
      </w:r>
    </w:p>
    <w:p w14:paraId="3C97872D" w14:textId="77777777" w:rsidR="006D59DB" w:rsidRPr="00D118BA" w:rsidRDefault="006D59DB" w:rsidP="006D59DB"/>
    <w:p w14:paraId="1C29A12B" w14:textId="77777777" w:rsidR="006D59DB" w:rsidRPr="00D118BA" w:rsidRDefault="006D59DB" w:rsidP="006D59DB">
      <w:pPr>
        <w:rPr>
          <w:b/>
        </w:rPr>
      </w:pPr>
      <w:r w:rsidRPr="00D118BA">
        <w:rPr>
          <w:b/>
        </w:rPr>
        <w:t>Outcomes</w:t>
      </w:r>
    </w:p>
    <w:p w14:paraId="04189D9B" w14:textId="77777777" w:rsidR="006D59DB" w:rsidRPr="00D118BA" w:rsidRDefault="006D59DB" w:rsidP="006D59DB">
      <w:r w:rsidRPr="00D118BA">
        <w:t xml:space="preserve">While there </w:t>
      </w:r>
      <w:r>
        <w:t xml:space="preserve">have </w:t>
      </w:r>
      <w:r w:rsidRPr="00D118BA">
        <w:t>no</w:t>
      </w:r>
      <w:r>
        <w:t xml:space="preserve">t yet been </w:t>
      </w:r>
      <w:r w:rsidRPr="00D118BA">
        <w:t xml:space="preserve">publications from this collection having this DNA resource has been helpful in a number of ways. </w:t>
      </w:r>
    </w:p>
    <w:p w14:paraId="3F62F284" w14:textId="77777777" w:rsidR="006D59DB" w:rsidRDefault="006D59DB" w:rsidP="006D59DB">
      <w:pPr>
        <w:pStyle w:val="ListParagraph"/>
        <w:numPr>
          <w:ilvl w:val="0"/>
          <w:numId w:val="5"/>
        </w:numPr>
        <w:rPr>
          <w:rFonts w:asciiTheme="minorHAnsi" w:hAnsiTheme="minorHAnsi"/>
        </w:rPr>
      </w:pPr>
      <w:r w:rsidRPr="00D118BA">
        <w:rPr>
          <w:rFonts w:asciiTheme="minorHAnsi" w:hAnsiTheme="minorHAnsi"/>
        </w:rPr>
        <w:t xml:space="preserve">It has supported the KCL/GSTT </w:t>
      </w:r>
      <w:proofErr w:type="spellStart"/>
      <w:r w:rsidRPr="00D118BA">
        <w:rPr>
          <w:rFonts w:asciiTheme="minorHAnsi" w:hAnsiTheme="minorHAnsi"/>
        </w:rPr>
        <w:t>BioResource</w:t>
      </w:r>
      <w:proofErr w:type="spellEnd"/>
      <w:r w:rsidRPr="00D118BA">
        <w:rPr>
          <w:rFonts w:asciiTheme="minorHAnsi" w:hAnsiTheme="minorHAnsi"/>
        </w:rPr>
        <w:t xml:space="preserve"> recruitment and output</w:t>
      </w:r>
    </w:p>
    <w:p w14:paraId="51FE7610" w14:textId="77777777" w:rsidR="006D59DB" w:rsidRPr="00D118BA" w:rsidRDefault="006D59DB" w:rsidP="006D59DB">
      <w:pPr>
        <w:pStyle w:val="ListParagraph"/>
        <w:numPr>
          <w:ilvl w:val="0"/>
          <w:numId w:val="5"/>
        </w:numPr>
        <w:rPr>
          <w:rFonts w:asciiTheme="minorHAnsi" w:hAnsiTheme="minorHAnsi"/>
        </w:rPr>
      </w:pPr>
      <w:r w:rsidRPr="00D118BA">
        <w:rPr>
          <w:rFonts w:asciiTheme="minorHAnsi" w:hAnsiTheme="minorHAnsi"/>
        </w:rPr>
        <w:t>Its contribution to the CWP research effort of the Department of Twin Research was helpful in securing grant funding from Arthritis Research UK: grant 20682 “</w:t>
      </w:r>
      <w:r w:rsidRPr="00D118BA">
        <w:rPr>
          <w:rFonts w:asciiTheme="minorHAnsi" w:hAnsiTheme="minorHAnsi"/>
          <w:lang w:val="en-US"/>
        </w:rPr>
        <w:t xml:space="preserve">'Epigenetic factors in fibromyalgia: an omics study' for </w:t>
      </w:r>
      <w:r w:rsidRPr="00D118BA">
        <w:rPr>
          <w:rFonts w:asciiTheme="minorHAnsi" w:hAnsiTheme="minorHAnsi"/>
        </w:rPr>
        <w:t>£170,921.00.</w:t>
      </w:r>
    </w:p>
    <w:p w14:paraId="2A0421ED" w14:textId="77777777" w:rsidR="006D59DB" w:rsidRPr="00752B90" w:rsidRDefault="006D59DB" w:rsidP="006D59DB">
      <w:pPr>
        <w:pStyle w:val="Default"/>
        <w:rPr>
          <w:rFonts w:asciiTheme="majorHAnsi" w:hAnsiTheme="majorHAnsi"/>
        </w:rPr>
      </w:pPr>
    </w:p>
    <w:p w14:paraId="7B9639F7" w14:textId="77777777" w:rsidR="006D59DB" w:rsidRPr="00752B90" w:rsidRDefault="006D59DB" w:rsidP="006D59DB">
      <w:pPr>
        <w:pStyle w:val="Default"/>
        <w:rPr>
          <w:rFonts w:asciiTheme="majorHAnsi" w:hAnsiTheme="majorHAnsi"/>
        </w:rPr>
      </w:pPr>
    </w:p>
    <w:p w14:paraId="4D3AB3C3" w14:textId="77777777" w:rsidR="006D59DB" w:rsidRPr="00752B90" w:rsidRDefault="006D59DB" w:rsidP="006D59DB">
      <w:pPr>
        <w:shd w:val="clear" w:color="auto" w:fill="FFFFFF"/>
        <w:rPr>
          <w:rFonts w:eastAsia="Times New Roman" w:cs="Times New Roman"/>
        </w:rPr>
      </w:pPr>
      <w:r>
        <w:rPr>
          <w:rFonts w:eastAsia="Times New Roman" w:cs="Times New Roman"/>
        </w:rPr>
        <w:t>PUBLICATIONS</w:t>
      </w:r>
    </w:p>
    <w:p w14:paraId="600F2391"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1. </w:t>
      </w:r>
      <w:proofErr w:type="spellStart"/>
      <w:r w:rsidRPr="00752B90">
        <w:rPr>
          <w:rFonts w:eastAsia="Times New Roman" w:cs="Times New Roman"/>
        </w:rPr>
        <w:t>Momi</w:t>
      </w:r>
      <w:proofErr w:type="spellEnd"/>
      <w:r w:rsidRPr="00752B90">
        <w:rPr>
          <w:rFonts w:eastAsia="Times New Roman" w:cs="Times New Roman"/>
        </w:rPr>
        <w:t xml:space="preserve"> SK, </w:t>
      </w:r>
      <w:proofErr w:type="spellStart"/>
      <w:r w:rsidRPr="00752B90">
        <w:rPr>
          <w:rFonts w:eastAsia="Times New Roman" w:cs="Times New Roman"/>
        </w:rPr>
        <w:t>Fabiane</w:t>
      </w:r>
      <w:proofErr w:type="spellEnd"/>
      <w:r w:rsidRPr="00752B90">
        <w:rPr>
          <w:rFonts w:eastAsia="Times New Roman" w:cs="Times New Roman"/>
        </w:rPr>
        <w:t xml:space="preserve"> SM, </w:t>
      </w:r>
      <w:proofErr w:type="spellStart"/>
      <w:r w:rsidRPr="00752B90">
        <w:rPr>
          <w:rFonts w:eastAsia="Times New Roman" w:cs="Times New Roman"/>
        </w:rPr>
        <w:t>Lachance</w:t>
      </w:r>
      <w:proofErr w:type="spellEnd"/>
      <w:r w:rsidRPr="00752B90">
        <w:rPr>
          <w:rFonts w:eastAsia="Times New Roman" w:cs="Times New Roman"/>
        </w:rPr>
        <w:t xml:space="preserve"> G, </w:t>
      </w:r>
      <w:proofErr w:type="spellStart"/>
      <w:r w:rsidRPr="00752B90">
        <w:rPr>
          <w:rFonts w:eastAsia="Times New Roman" w:cs="Times New Roman"/>
        </w:rPr>
        <w:t>Livshits</w:t>
      </w:r>
      <w:proofErr w:type="spellEnd"/>
      <w:r w:rsidRPr="00752B90">
        <w:rPr>
          <w:rFonts w:eastAsia="Times New Roman" w:cs="Times New Roman"/>
        </w:rPr>
        <w:t xml:space="preserve"> G, Williams FM. Neuropathic pain as part of chronic </w:t>
      </w:r>
    </w:p>
    <w:p w14:paraId="3FD468D0"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widespread pain: environ</w:t>
      </w:r>
      <w:r>
        <w:rPr>
          <w:rFonts w:eastAsia="Times New Roman" w:cs="Times New Roman"/>
        </w:rPr>
        <w:t xml:space="preserve">mental and genetic influences. </w:t>
      </w:r>
      <w:r w:rsidRPr="00752B90">
        <w:rPr>
          <w:rFonts w:eastAsia="Times New Roman" w:cs="Times New Roman"/>
        </w:rPr>
        <w:t xml:space="preserve">Pain.  Jun 24 2015. </w:t>
      </w:r>
    </w:p>
    <w:p w14:paraId="52C5C60F"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2. Peters MJ, </w:t>
      </w:r>
      <w:proofErr w:type="spellStart"/>
      <w:r w:rsidRPr="00752B90">
        <w:rPr>
          <w:rFonts w:eastAsia="Times New Roman" w:cs="Times New Roman"/>
        </w:rPr>
        <w:t>Broer</w:t>
      </w:r>
      <w:proofErr w:type="spellEnd"/>
      <w:r w:rsidRPr="00752B90">
        <w:rPr>
          <w:rFonts w:eastAsia="Times New Roman" w:cs="Times New Roman"/>
        </w:rPr>
        <w:t xml:space="preserve"> L, </w:t>
      </w:r>
      <w:proofErr w:type="spellStart"/>
      <w:r w:rsidRPr="00752B90">
        <w:rPr>
          <w:rFonts w:eastAsia="Times New Roman" w:cs="Times New Roman"/>
        </w:rPr>
        <w:t>Willemen</w:t>
      </w:r>
      <w:proofErr w:type="spellEnd"/>
      <w:r w:rsidRPr="00752B90">
        <w:rPr>
          <w:rFonts w:eastAsia="Times New Roman" w:cs="Times New Roman"/>
        </w:rPr>
        <w:t xml:space="preserve"> HL, et al. Genome-wide association study meta-analysis of chronic </w:t>
      </w:r>
    </w:p>
    <w:p w14:paraId="084C06C4"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widespread pain: evidence for involvement of the 5p15.2 </w:t>
      </w:r>
      <w:proofErr w:type="gramStart"/>
      <w:r w:rsidRPr="00752B90">
        <w:rPr>
          <w:rFonts w:eastAsia="Times New Roman" w:cs="Times New Roman"/>
        </w:rPr>
        <w:t>region</w:t>
      </w:r>
      <w:proofErr w:type="gramEnd"/>
      <w:r w:rsidRPr="00752B90">
        <w:rPr>
          <w:rFonts w:eastAsia="Times New Roman" w:cs="Times New Roman"/>
        </w:rPr>
        <w:t xml:space="preserve">.  </w:t>
      </w:r>
      <w:r w:rsidRPr="00752B90">
        <w:rPr>
          <w:rFonts w:eastAsia="Times New Roman" w:cs="Times New Roman"/>
        </w:rPr>
        <w:tab/>
        <w:t xml:space="preserve">Annals of the rheumatic diseases.  </w:t>
      </w:r>
    </w:p>
    <w:p w14:paraId="67AC5475"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Sep 21 2012. </w:t>
      </w:r>
    </w:p>
    <w:p w14:paraId="593102BD"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3. Williams FM, </w:t>
      </w:r>
      <w:proofErr w:type="spellStart"/>
      <w:r w:rsidRPr="00752B90">
        <w:rPr>
          <w:rFonts w:eastAsia="Times New Roman" w:cs="Times New Roman"/>
        </w:rPr>
        <w:t>Scollen</w:t>
      </w:r>
      <w:proofErr w:type="spellEnd"/>
      <w:r w:rsidRPr="00752B90">
        <w:rPr>
          <w:rFonts w:eastAsia="Times New Roman" w:cs="Times New Roman"/>
        </w:rPr>
        <w:t xml:space="preserve"> S, Cao D, et al. Genes contributing to pain sensitivity in the normal </w:t>
      </w:r>
    </w:p>
    <w:p w14:paraId="4842FEA0"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population: an exome sequencing study. </w:t>
      </w:r>
      <w:r w:rsidRPr="00752B90">
        <w:rPr>
          <w:rFonts w:eastAsia="Times New Roman" w:cs="Times New Roman"/>
        </w:rPr>
        <w:tab/>
      </w:r>
      <w:proofErr w:type="spellStart"/>
      <w:r w:rsidRPr="00752B90">
        <w:rPr>
          <w:rFonts w:eastAsia="Times New Roman" w:cs="Times New Roman"/>
        </w:rPr>
        <w:t>PLoS</w:t>
      </w:r>
      <w:proofErr w:type="spellEnd"/>
      <w:r w:rsidRPr="00752B90">
        <w:rPr>
          <w:rFonts w:eastAsia="Times New Roman" w:cs="Times New Roman"/>
        </w:rPr>
        <w:t xml:space="preserve"> genetics. </w:t>
      </w:r>
      <w:r w:rsidRPr="00752B90">
        <w:rPr>
          <w:rFonts w:eastAsia="Times New Roman" w:cs="Times New Roman"/>
        </w:rPr>
        <w:tab/>
        <w:t>Dec 2012;8(12</w:t>
      </w:r>
      <w:proofErr w:type="gramStart"/>
      <w:r w:rsidRPr="00752B90">
        <w:rPr>
          <w:rFonts w:eastAsia="Times New Roman" w:cs="Times New Roman"/>
        </w:rPr>
        <w:t>):e</w:t>
      </w:r>
      <w:proofErr w:type="gramEnd"/>
      <w:r w:rsidRPr="00752B90">
        <w:rPr>
          <w:rFonts w:eastAsia="Times New Roman" w:cs="Times New Roman"/>
        </w:rPr>
        <w:t xml:space="preserve">1003095. </w:t>
      </w:r>
    </w:p>
    <w:p w14:paraId="4D2F2487"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4. </w:t>
      </w:r>
      <w:proofErr w:type="spellStart"/>
      <w:r w:rsidRPr="00752B90">
        <w:rPr>
          <w:rFonts w:eastAsia="Times New Roman" w:cs="Times New Roman"/>
        </w:rPr>
        <w:t>Livshits</w:t>
      </w:r>
      <w:proofErr w:type="spellEnd"/>
      <w:r w:rsidRPr="00752B90">
        <w:rPr>
          <w:rFonts w:eastAsia="Times New Roman" w:cs="Times New Roman"/>
        </w:rPr>
        <w:t xml:space="preserve"> G, Macgregor AJ, </w:t>
      </w:r>
      <w:proofErr w:type="spellStart"/>
      <w:r w:rsidRPr="00752B90">
        <w:rPr>
          <w:rFonts w:eastAsia="Times New Roman" w:cs="Times New Roman"/>
        </w:rPr>
        <w:t>Gieger</w:t>
      </w:r>
      <w:proofErr w:type="spellEnd"/>
      <w:r w:rsidRPr="00752B90">
        <w:rPr>
          <w:rFonts w:eastAsia="Times New Roman" w:cs="Times New Roman"/>
        </w:rPr>
        <w:t xml:space="preserve"> C, et al. An omics investigation into chronic widespread </w:t>
      </w:r>
    </w:p>
    <w:p w14:paraId="2499382B" w14:textId="77777777" w:rsidR="006D59DB" w:rsidRPr="00752B90" w:rsidRDefault="006D59DB" w:rsidP="006D59DB">
      <w:pPr>
        <w:shd w:val="clear" w:color="auto" w:fill="FFFFFF"/>
        <w:rPr>
          <w:rFonts w:eastAsia="Times New Roman" w:cs="Times New Roman"/>
        </w:rPr>
      </w:pPr>
      <w:r w:rsidRPr="00752B90">
        <w:rPr>
          <w:rFonts w:eastAsia="Times New Roman" w:cs="Times New Roman"/>
        </w:rPr>
        <w:t xml:space="preserve">musculoskeletal pain reveals </w:t>
      </w:r>
      <w:proofErr w:type="spellStart"/>
      <w:r w:rsidRPr="00752B90">
        <w:rPr>
          <w:rFonts w:eastAsia="Times New Roman" w:cs="Times New Roman"/>
        </w:rPr>
        <w:t>epiandrosterone</w:t>
      </w:r>
      <w:proofErr w:type="spellEnd"/>
      <w:r w:rsidRPr="00752B90">
        <w:rPr>
          <w:rFonts w:eastAsia="Times New Roman" w:cs="Times New Roman"/>
        </w:rPr>
        <w:t xml:space="preserve"> </w:t>
      </w:r>
      <w:proofErr w:type="spellStart"/>
      <w:r w:rsidRPr="00752B90">
        <w:rPr>
          <w:rFonts w:eastAsia="Times New Roman" w:cs="Times New Roman"/>
        </w:rPr>
        <w:t>sulfate</w:t>
      </w:r>
      <w:proofErr w:type="spellEnd"/>
      <w:r w:rsidRPr="00752B90">
        <w:rPr>
          <w:rFonts w:eastAsia="Times New Roman" w:cs="Times New Roman"/>
        </w:rPr>
        <w:t xml:space="preserve"> as a potential biomarker. </w:t>
      </w:r>
      <w:r w:rsidRPr="00752B90">
        <w:rPr>
          <w:rFonts w:eastAsia="Times New Roman" w:cs="Times New Roman"/>
        </w:rPr>
        <w:tab/>
        <w:t>Pain.  Apr 22 2015.</w:t>
      </w:r>
    </w:p>
    <w:p w14:paraId="250C9D65" w14:textId="77777777" w:rsidR="006D59DB" w:rsidRPr="00D118BA" w:rsidRDefault="006D59DB" w:rsidP="00F5658D">
      <w:pPr>
        <w:jc w:val="both"/>
      </w:pPr>
    </w:p>
    <w:p w14:paraId="6FFEE203" w14:textId="77777777" w:rsidR="00F5658D" w:rsidRPr="00376367" w:rsidRDefault="00F5658D" w:rsidP="0085016E">
      <w:pPr>
        <w:rPr>
          <w:rFonts w:eastAsia="Times New Roman" w:cs="Times New Roman"/>
          <w:color w:val="000000"/>
        </w:rPr>
      </w:pPr>
    </w:p>
    <w:p w14:paraId="20318161" w14:textId="77777777" w:rsidR="005E3B9E" w:rsidRPr="005E3B9E" w:rsidRDefault="005E3B9E" w:rsidP="005E3B9E">
      <w:pPr>
        <w:rPr>
          <w:rFonts w:cs="Microsoft Sans Serif"/>
          <w:bCs/>
          <w:color w:val="FAD600"/>
          <w:sz w:val="60"/>
          <w:szCs w:val="60"/>
        </w:rPr>
      </w:pPr>
      <w:r>
        <w:rPr>
          <w:rFonts w:cs="Microsoft Sans Serif"/>
          <w:bCs/>
          <w:color w:val="FAD600"/>
          <w:sz w:val="60"/>
          <w:szCs w:val="60"/>
        </w:rPr>
        <w:lastRenderedPageBreak/>
        <w:t>2011</w:t>
      </w:r>
      <w:r w:rsidR="0076653A">
        <w:rPr>
          <w:rFonts w:cs="Microsoft Sans Serif"/>
          <w:bCs/>
          <w:color w:val="FAD600"/>
          <w:sz w:val="60"/>
          <w:szCs w:val="60"/>
        </w:rPr>
        <w:t>-2012</w:t>
      </w:r>
    </w:p>
    <w:p w14:paraId="263D3C7C" w14:textId="77777777" w:rsidR="005E3B9E" w:rsidRDefault="005E3B9E" w:rsidP="005E3B9E">
      <w:pPr>
        <w:rPr>
          <w:rFonts w:ascii="Arial" w:hAnsi="Arial" w:cs="Arial"/>
          <w:b/>
          <w:bCs/>
          <w:iCs/>
        </w:rPr>
      </w:pPr>
    </w:p>
    <w:p w14:paraId="16461726" w14:textId="77777777" w:rsidR="005E3B9E" w:rsidRDefault="005E3B9E" w:rsidP="005E3B9E">
      <w:pPr>
        <w:rPr>
          <w:rFonts w:ascii="Arial" w:hAnsi="Arial" w:cs="Arial"/>
          <w:b/>
          <w:bCs/>
          <w:iCs/>
        </w:rPr>
      </w:pPr>
      <w:r>
        <w:rPr>
          <w:rFonts w:ascii="Arial" w:hAnsi="Arial" w:cs="Arial"/>
          <w:b/>
          <w:bCs/>
          <w:iCs/>
        </w:rPr>
        <w:t xml:space="preserve">UNDERSTANDING THE GENETIC PREDISPOSITION TO MIGRAINE – A META-ANALYSIS APPROACH </w:t>
      </w:r>
    </w:p>
    <w:p w14:paraId="4DF2F17F" w14:textId="77777777" w:rsidR="00A607CE" w:rsidRDefault="00A607CE" w:rsidP="00A607CE">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Grant awarded: £18,217.74</w:t>
      </w:r>
    </w:p>
    <w:p w14:paraId="7C2762AF" w14:textId="77777777" w:rsidR="00A607CE" w:rsidRDefault="00A607CE" w:rsidP="00A607CE">
      <w:pPr>
        <w:pStyle w:val="font7"/>
        <w:spacing w:before="0" w:beforeAutospacing="0" w:after="0" w:afterAutospacing="0" w:line="336" w:lineRule="atLeast"/>
        <w:textAlignment w:val="baseline"/>
        <w:rPr>
          <w:rFonts w:asciiTheme="majorHAnsi" w:hAnsiTheme="majorHAnsi" w:cs="Arial"/>
          <w:b/>
          <w:bCs/>
          <w:color w:val="4A4A4A"/>
          <w:sz w:val="24"/>
          <w:szCs w:val="24"/>
          <w:bdr w:val="none" w:sz="0" w:space="0" w:color="auto" w:frame="1"/>
        </w:rPr>
      </w:pPr>
      <w:r>
        <w:rPr>
          <w:rFonts w:asciiTheme="majorHAnsi" w:hAnsiTheme="majorHAnsi" w:cs="Arial"/>
          <w:b/>
          <w:bCs/>
          <w:color w:val="4A4A4A"/>
          <w:sz w:val="24"/>
          <w:szCs w:val="24"/>
          <w:bdr w:val="none" w:sz="0" w:space="0" w:color="auto" w:frame="1"/>
        </w:rPr>
        <w:t xml:space="preserve">Timescale: 6 months  </w:t>
      </w:r>
    </w:p>
    <w:p w14:paraId="0D45E871" w14:textId="77777777" w:rsidR="00A607CE" w:rsidRDefault="00A607CE" w:rsidP="005E3B9E">
      <w:pPr>
        <w:rPr>
          <w:rFonts w:ascii="Arial" w:hAnsi="Arial" w:cs="Arial"/>
          <w:b/>
          <w:bCs/>
          <w:iCs/>
        </w:rPr>
      </w:pPr>
    </w:p>
    <w:p w14:paraId="19F2C5D4" w14:textId="77777777" w:rsidR="005E3B9E" w:rsidRDefault="005E3B9E" w:rsidP="005E3B9E">
      <w:pPr>
        <w:jc w:val="both"/>
        <w:rPr>
          <w:rFonts w:ascii="Arial" w:hAnsi="Arial" w:cs="Arial"/>
          <w:b/>
          <w:bCs/>
          <w:iCs/>
        </w:rPr>
      </w:pPr>
    </w:p>
    <w:p w14:paraId="119C1243" w14:textId="77777777" w:rsidR="005E3B9E" w:rsidRDefault="005E3B9E" w:rsidP="005E3B9E">
      <w:pPr>
        <w:jc w:val="both"/>
        <w:rPr>
          <w:rFonts w:ascii="Arial" w:hAnsi="Arial" w:cs="Arial"/>
          <w:b/>
          <w:bCs/>
        </w:rPr>
      </w:pPr>
      <w:r w:rsidRPr="00243CA0">
        <w:rPr>
          <w:rFonts w:ascii="Arial" w:hAnsi="Arial" w:cs="Arial"/>
          <w:b/>
          <w:bCs/>
        </w:rPr>
        <w:t>2011 (6 months)</w:t>
      </w:r>
    </w:p>
    <w:p w14:paraId="2B754951" w14:textId="77777777" w:rsidR="005E3B9E" w:rsidRPr="00243CA0" w:rsidRDefault="005E3B9E" w:rsidP="005E3B9E">
      <w:pPr>
        <w:jc w:val="both"/>
        <w:rPr>
          <w:rFonts w:ascii="Arial" w:hAnsi="Arial" w:cs="Arial"/>
          <w:b/>
          <w:bCs/>
        </w:rPr>
      </w:pPr>
    </w:p>
    <w:p w14:paraId="4D8A6C03" w14:textId="77777777" w:rsidR="005E3B9E" w:rsidRPr="00243CA0" w:rsidRDefault="005E3B9E" w:rsidP="005E3B9E">
      <w:pPr>
        <w:jc w:val="both"/>
        <w:rPr>
          <w:rFonts w:ascii="Arial" w:hAnsi="Arial" w:cs="Arial"/>
        </w:rPr>
      </w:pPr>
      <w:r w:rsidRPr="00243CA0">
        <w:rPr>
          <w:rFonts w:ascii="Arial" w:hAnsi="Arial" w:cs="Arial"/>
        </w:rPr>
        <w:t xml:space="preserve">Dr Lydia </w:t>
      </w:r>
      <w:proofErr w:type="spellStart"/>
      <w:r w:rsidRPr="00243CA0">
        <w:rPr>
          <w:rFonts w:ascii="Arial" w:hAnsi="Arial" w:cs="Arial"/>
        </w:rPr>
        <w:t>Quaye</w:t>
      </w:r>
      <w:proofErr w:type="spellEnd"/>
      <w:r w:rsidRPr="00243CA0">
        <w:rPr>
          <w:rFonts w:ascii="Arial" w:hAnsi="Arial" w:cs="Arial"/>
        </w:rPr>
        <w:t xml:space="preserve"> (post-doctoral research associate)</w:t>
      </w:r>
    </w:p>
    <w:p w14:paraId="525E82C9" w14:textId="77777777" w:rsidR="005E3B9E" w:rsidRPr="002838DF" w:rsidRDefault="005E3B9E" w:rsidP="005E3B9E">
      <w:pPr>
        <w:numPr>
          <w:ilvl w:val="0"/>
          <w:numId w:val="6"/>
        </w:numPr>
        <w:spacing w:line="276" w:lineRule="auto"/>
        <w:jc w:val="both"/>
        <w:rPr>
          <w:rFonts w:ascii="Arial" w:eastAsia="Calibri" w:hAnsi="Arial" w:cs="Arial"/>
          <w:b/>
        </w:rPr>
      </w:pPr>
      <w:r w:rsidRPr="002838DF">
        <w:rPr>
          <w:rFonts w:ascii="Arial" w:eastAsia="Calibri" w:hAnsi="Arial" w:cs="Arial"/>
          <w:b/>
        </w:rPr>
        <w:t>Background and aims of the project</w:t>
      </w:r>
    </w:p>
    <w:p w14:paraId="0ECC2EBE" w14:textId="77777777" w:rsidR="005E3B9E" w:rsidRPr="00243CA0" w:rsidRDefault="005E3B9E" w:rsidP="005E3B9E">
      <w:pPr>
        <w:jc w:val="both"/>
        <w:rPr>
          <w:rFonts w:ascii="Arial" w:hAnsi="Arial" w:cs="Arial"/>
          <w:b/>
        </w:rPr>
      </w:pPr>
    </w:p>
    <w:p w14:paraId="4A29DAB5" w14:textId="77777777" w:rsidR="005E3B9E" w:rsidRDefault="005E3B9E" w:rsidP="005E3B9E">
      <w:pPr>
        <w:jc w:val="both"/>
        <w:rPr>
          <w:rFonts w:ascii="Arial" w:hAnsi="Arial" w:cs="Arial"/>
        </w:rPr>
      </w:pPr>
      <w:r w:rsidRPr="00224D56">
        <w:rPr>
          <w:rFonts w:ascii="Arial" w:hAnsi="Arial" w:cs="Arial"/>
        </w:rPr>
        <w:t>Migraine is the third most common disease worldwide, with a lifetime prevalence of 15–20%, affecting up to 1 billion people across the globe, but its molecular mechanisms are poorly understood. Fa</w:t>
      </w:r>
      <w:r>
        <w:rPr>
          <w:rFonts w:ascii="Arial" w:hAnsi="Arial" w:cs="Arial"/>
        </w:rPr>
        <w:t xml:space="preserve">mily and twin studies estimated an </w:t>
      </w:r>
      <w:r w:rsidRPr="00224D56">
        <w:rPr>
          <w:rFonts w:ascii="Arial" w:hAnsi="Arial" w:cs="Arial"/>
        </w:rPr>
        <w:t>heritability of 42% for migraine</w:t>
      </w:r>
      <w:r>
        <w:rPr>
          <w:rFonts w:ascii="Arial" w:hAnsi="Arial" w:cs="Arial"/>
        </w:rPr>
        <w:fldChar w:fldCharType="begin">
          <w:fldData xml:space="preserve">PEVuZE5vdGU+PENpdGU+PEF1dGhvcj5Qb2xkZXJtYW48L0F1dGhvcj48WWVhcj4yMDE1PC9ZZWFy
PjxSZWNOdW0+NjwvUmVjTnVtPjxEaXNwbGF5VGV4dD48c3R5bGUgZmFjZT0ic3VwZXJzY3JpcHQi
PjE8L3N0eWxlPjwvRGlzcGxheVRleHQ+PHJlY29yZD48cmVjLW51bWJlcj42PC9yZWMtbnVtYmVy
Pjxmb3JlaWduLWtleXM+PGtleSBhcHA9IkVOIiBkYi1pZD0id2FhZmYwZGU1cmRzc3JlNTA5d3A5
cHBtcnpyNTA5OWU5ZXMyIiB0aW1lc3RhbXA9IjE0NzAzMjEwNzEiPjY8L2tleT48L2ZvcmVpZ24t
a2V5cz48cmVmLXR5cGUgbmFtZT0iSm91cm5hbCBBcnRpY2xlIj4xNzwvcmVmLXR5cGU+PGNvbnRy
aWJ1dG9ycz48YXV0aG9ycz48YXV0aG9yPlBvbGRlcm1hbiwgVC4gSi48L2F1dGhvcj48YXV0aG9y
PkJlbnlhbWluLCBCLjwvYXV0aG9yPjxhdXRob3I+ZGUgTGVldXcsIEMuIEEuPC9hdXRob3I+PGF1
dGhvcj5TdWxsaXZhbiwgUC4gRi48L2F1dGhvcj48YXV0aG9yPnZhbiBCb2Nob3ZlbiwgQS48L2F1
dGhvcj48YXV0aG9yPlZpc3NjaGVyLCBQLiBNLjwvYXV0aG9yPjxhdXRob3I+UG9zdGh1bWEsIEQu
PC9hdXRob3I+PC9hdXRob3JzPjwvY29udHJpYnV0b3JzPjxhdXRoLWFkZHJlc3M+RGVwYXJ0bWVu
dCBvZiBDb21wbGV4IFRyYWl0IEdlbmV0aWNzLCBWVSBVbml2ZXJzaXR5LCBDZW50ZXIgZm9yIE5l
dXJvZ2Vub21pY3MgYW5kIENvZ25pdGl2ZSBSZXNlYXJjaCwgQW1zdGVyZGFtLCB0aGUgTmV0aGVy
bGFuZHMuJiN4RDtRdWVlbnNsYW5kIEJyYWluIEluc3RpdHV0ZSwgVW5pdmVyc2l0eSBvZiBRdWVl
bnNsYW5kLCBCcmlzYmFuZSwgUXVlZW5zbGFuZCwgQXVzdHJhbGlhLiYjeEQ7MV0gRGVwYXJ0bWVu
dCBvZiBDb21wbGV4IFRyYWl0IEdlbmV0aWNzLCBWVSBVbml2ZXJzaXR5LCBDZW50ZXIgZm9yIE5l
dXJvZ2Vub21pY3MgYW5kIENvZ25pdGl2ZSBSZXNlYXJjaCwgQW1zdGVyZGFtLCB0aGUgTmV0aGVy
bGFuZHMuIFsyXSBJbnN0aXR1dGUgZm9yIENvbXB1dGluZyBhbmQgSW5mb3JtYXRpb24gU2NpZW5j
ZXMsIFJhZGJvdWQgVW5pdmVyc2l0eSBOaWptZWdlbiwgTmlqbWVnZW4sIHRoZSBOZXRoZXJsYW5k
cy4mI3hEOzFdIENlbnRlciBmb3IgUHN5Y2hpYXRyaWMgR2Vub21pY3MsIERlcGFydG1lbnQgb2Yg
R2VuZXRpY3MsIFVuaXZlcnNpdHkgb2YgTm9ydGggQ2Fyb2xpbmEsIENoYXBlbCBIaWxsLCBOb3J0
aCBDYXJvbGluYSwgVVNBLiBbMl0gRGVwYXJ0bWVudCBvZiBQc3ljaGlhdHJ5LCBVbml2ZXJzaXR5
IG9mIE5vcnRoIENhcm9saW5hLCBDaGFwZWwgSGlsbCwgTm9ydGggQ2Fyb2xpbmEsIFVTQS4gWzNd
IERlcGFydG1lbnQgb2YgTWVkaWNhbCBFcGlkZW1pb2xvZ3kgYW5kIEJpb3N0YXRpc3RpY3MsIEth
cm9saW5za2EgSW5zdGl0dXRldCwgU3RvY2tob2xtLCBTd2VkZW4uJiN4RDtGYWN1bHR5IG9mIFNj
aWVuY2VzLCBWVSBVbml2ZXJzaXR5LCBBbXN0ZXJkYW0sIHRoZSBOZXRoZXJsYW5kcy4mI3hEOzFd
IFF1ZWVuc2xhbmQgQnJhaW4gSW5zdGl0dXRlLCBVbml2ZXJzaXR5IG9mIFF1ZWVuc2xhbmQsIEJy
aXNiYW5lLCBRdWVlbnNsYW5kLCBBdXN0cmFsaWEuIFsyXSBVbml2ZXJzaXR5IG9mIFF1ZWVuc2xh
bmQgRGlhbWFudGluYSBJbnN0aXR1dGUsIFRyYW5zbGF0aW9uYWwgUmVzZWFyY2ggSW5zdGl0dXRl
LCBCcmlzYmFuZSwgUXVlZW5zbGFuZCwgQXVzdHJhbGlhLiYjeEQ7MV0gRGVwYXJ0bWVudCBvZiBD
b21wbGV4IFRyYWl0IEdlbmV0aWNzLCBWVSBVbml2ZXJzaXR5LCBDZW50ZXIgZm9yIE5ldXJvZ2Vu
b21pY3MgYW5kIENvZ25pdGl2ZSBSZXNlYXJjaCwgQW1zdGVyZGFtLCB0aGUgTmV0aGVybGFuZHMu
IFsyXSBEZXBhcnRtZW50IG9mIENsaW5pY2FsIEdlbmV0aWNzLCBWVSBVbml2ZXJzaXR5IE1lZGlj
YWwgQ2VudGVyLCBOZXVyb3NjaWVuY2UgQ2FtcHVzIEFtc3RlcmRhbSwgQW1zdGVyZGFtLCB0aGUg
TmV0aGVybGFuZHMuPC9hdXRoLWFkZHJlc3M+PHRpdGxlcz48dGl0bGU+TWV0YS1hbmFseXNpcyBv
ZiB0aGUgaGVyaXRhYmlsaXR5IG9mIGh1bWFuIHRyYWl0cyBiYXNlZCBvbiBmaWZ0eSB5ZWFycyBv
ZiB0d2luIHN0dWRpZXM8L3RpdGxlPjxzZWNvbmRhcnktdGl0bGU+TmF0IEdlbmV0PC9zZWNvbmRh
cnktdGl0bGU+PC90aXRsZXM+PHBlcmlvZGljYWw+PGZ1bGwtdGl0bGU+TmF0IEdlbmV0PC9mdWxs
LXRpdGxlPjwvcGVyaW9kaWNhbD48cGFnZXM+NzAyLTk8L3BhZ2VzPjx2b2x1bWU+NDc8L3ZvbHVt
ZT48bnVtYmVyPjc8L251bWJlcj48a2V5d29yZHM+PGtleXdvcmQ+Q2x1c3RlciBBbmFseXNpczwv
a2V5d29yZD48a2V5d29yZD5HZW5lLUVudmlyb25tZW50IEludGVyYWN0aW9uPC9rZXl3b3JkPjxr
ZXl3b3JkPkdlbmV0aWMgQXNzb2NpYXRpb24gU3R1ZGllczwva2V5d29yZD48a2V5d29yZD5HZW5l
dGljIEhldGVyb2dlbmVpdHk8L2tleXdvcmQ+PGtleXdvcmQ+R2VuZXRpYyBQcmVkaXNwb3NpdGlv
biB0byBEaXNlYXNlPC9rZXl3b3JkPjxrZXl3b3JkPkh1bWFuczwva2V5d29yZD48a2V5d29yZD5N
b2RlbHMsIEdlbmV0aWM8L2tleXdvcmQ+PGtleXdvcmQ+VHdpbnMsIERpenlnb3RpYy8qZ2VuZXRp
Y3M8L2tleXdvcmQ+PGtleXdvcmQ+VHdpbnMsIE1vbm96eWdvdGljLypnZW5ldGljczwva2V5d29y
ZD48L2tleXdvcmRzPjxkYXRlcz48eWVhcj4yMDE1PC95ZWFyPjxwdWItZGF0ZXM+PGRhdGU+SnVs
PC9kYXRlPjwvcHViLWRhdGVzPjwvZGF0ZXM+PGlzYm4+MTU0Ni0xNzE4IChFbGVjdHJvbmljKSYj
eEQ7MTA2MS00MDM2IChMaW5raW5nKTwvaXNibj48YWNjZXNzaW9uLW51bT4yNTk4NTEzNzwvYWNj
ZXNzaW9uLW51bT48dXJscz48cmVsYXRlZC11cmxzPjx1cmw+aHR0cDovL3d3dy5uY2JpLm5sbS5u
aWguZ292L3B1Ym1lZC8yNTk4NTEzNzwvdXJsPjwvcmVsYXRlZC11cmxzPjwvdXJscz48ZWxlY3Ry
b25pYy1yZXNvdXJjZS1udW0+MTAuMTAzOC9uZy4zMjg1PC9lbGVjdHJvbmljLXJlc291cmNlLW51
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Qb2xkZXJtYW48L0F1dGhvcj48WWVhcj4yMDE1PC9ZZWFy
PjxSZWNOdW0+NjwvUmVjTnVtPjxEaXNwbGF5VGV4dD48c3R5bGUgZmFjZT0ic3VwZXJzY3JpcHQi
PjE8L3N0eWxlPjwvRGlzcGxheVRleHQ+PHJlY29yZD48cmVjLW51bWJlcj42PC9yZWMtbnVtYmVy
Pjxmb3JlaWduLWtleXM+PGtleSBhcHA9IkVOIiBkYi1pZD0id2FhZmYwZGU1cmRzc3JlNTA5d3A5
cHBtcnpyNTA5OWU5ZXMyIiB0aW1lc3RhbXA9IjE0NzAzMjEwNzEiPjY8L2tleT48L2ZvcmVpZ24t
a2V5cz48cmVmLXR5cGUgbmFtZT0iSm91cm5hbCBBcnRpY2xlIj4xNzwvcmVmLXR5cGU+PGNvbnRy
aWJ1dG9ycz48YXV0aG9ycz48YXV0aG9yPlBvbGRlcm1hbiwgVC4gSi48L2F1dGhvcj48YXV0aG9y
PkJlbnlhbWluLCBCLjwvYXV0aG9yPjxhdXRob3I+ZGUgTGVldXcsIEMuIEEuPC9hdXRob3I+PGF1
dGhvcj5TdWxsaXZhbiwgUC4gRi48L2F1dGhvcj48YXV0aG9yPnZhbiBCb2Nob3ZlbiwgQS48L2F1
dGhvcj48YXV0aG9yPlZpc3NjaGVyLCBQLiBNLjwvYXV0aG9yPjxhdXRob3I+UG9zdGh1bWEsIEQu
PC9hdXRob3I+PC9hdXRob3JzPjwvY29udHJpYnV0b3JzPjxhdXRoLWFkZHJlc3M+RGVwYXJ0bWVu
dCBvZiBDb21wbGV4IFRyYWl0IEdlbmV0aWNzLCBWVSBVbml2ZXJzaXR5LCBDZW50ZXIgZm9yIE5l
dXJvZ2Vub21pY3MgYW5kIENvZ25pdGl2ZSBSZXNlYXJjaCwgQW1zdGVyZGFtLCB0aGUgTmV0aGVy
bGFuZHMuJiN4RDtRdWVlbnNsYW5kIEJyYWluIEluc3RpdHV0ZSwgVW5pdmVyc2l0eSBvZiBRdWVl
bnNsYW5kLCBCcmlzYmFuZSwgUXVlZW5zbGFuZCwgQXVzdHJhbGlhLiYjeEQ7MV0gRGVwYXJ0bWVu
dCBvZiBDb21wbGV4IFRyYWl0IEdlbmV0aWNzLCBWVSBVbml2ZXJzaXR5LCBDZW50ZXIgZm9yIE5l
dXJvZ2Vub21pY3MgYW5kIENvZ25pdGl2ZSBSZXNlYXJjaCwgQW1zdGVyZGFtLCB0aGUgTmV0aGVy
bGFuZHMuIFsyXSBJbnN0aXR1dGUgZm9yIENvbXB1dGluZyBhbmQgSW5mb3JtYXRpb24gU2NpZW5j
ZXMsIFJhZGJvdWQgVW5pdmVyc2l0eSBOaWptZWdlbiwgTmlqbWVnZW4sIHRoZSBOZXRoZXJsYW5k
cy4mI3hEOzFdIENlbnRlciBmb3IgUHN5Y2hpYXRyaWMgR2Vub21pY3MsIERlcGFydG1lbnQgb2Yg
R2VuZXRpY3MsIFVuaXZlcnNpdHkgb2YgTm9ydGggQ2Fyb2xpbmEsIENoYXBlbCBIaWxsLCBOb3J0
aCBDYXJvbGluYSwgVVNBLiBbMl0gRGVwYXJ0bWVudCBvZiBQc3ljaGlhdHJ5LCBVbml2ZXJzaXR5
IG9mIE5vcnRoIENhcm9saW5hLCBDaGFwZWwgSGlsbCwgTm9ydGggQ2Fyb2xpbmEsIFVTQS4gWzNd
IERlcGFydG1lbnQgb2YgTWVkaWNhbCBFcGlkZW1pb2xvZ3kgYW5kIEJpb3N0YXRpc3RpY3MsIEth
cm9saW5za2EgSW5zdGl0dXRldCwgU3RvY2tob2xtLCBTd2VkZW4uJiN4RDtGYWN1bHR5IG9mIFNj
aWVuY2VzLCBWVSBVbml2ZXJzaXR5LCBBbXN0ZXJkYW0sIHRoZSBOZXRoZXJsYW5kcy4mI3hEOzFd
IFF1ZWVuc2xhbmQgQnJhaW4gSW5zdGl0dXRlLCBVbml2ZXJzaXR5IG9mIFF1ZWVuc2xhbmQsIEJy
aXNiYW5lLCBRdWVlbnNsYW5kLCBBdXN0cmFsaWEuIFsyXSBVbml2ZXJzaXR5IG9mIFF1ZWVuc2xh
bmQgRGlhbWFudGluYSBJbnN0aXR1dGUsIFRyYW5zbGF0aW9uYWwgUmVzZWFyY2ggSW5zdGl0dXRl
LCBCcmlzYmFuZSwgUXVlZW5zbGFuZCwgQXVzdHJhbGlhLiYjeEQ7MV0gRGVwYXJ0bWVudCBvZiBD
b21wbGV4IFRyYWl0IEdlbmV0aWNzLCBWVSBVbml2ZXJzaXR5LCBDZW50ZXIgZm9yIE5ldXJvZ2Vu
b21pY3MgYW5kIENvZ25pdGl2ZSBSZXNlYXJjaCwgQW1zdGVyZGFtLCB0aGUgTmV0aGVybGFuZHMu
IFsyXSBEZXBhcnRtZW50IG9mIENsaW5pY2FsIEdlbmV0aWNzLCBWVSBVbml2ZXJzaXR5IE1lZGlj
YWwgQ2VudGVyLCBOZXVyb3NjaWVuY2UgQ2FtcHVzIEFtc3RlcmRhbSwgQW1zdGVyZGFtLCB0aGUg
TmV0aGVybGFuZHMuPC9hdXRoLWFkZHJlc3M+PHRpdGxlcz48dGl0bGU+TWV0YS1hbmFseXNpcyBv
ZiB0aGUgaGVyaXRhYmlsaXR5IG9mIGh1bWFuIHRyYWl0cyBiYXNlZCBvbiBmaWZ0eSB5ZWFycyBv
ZiB0d2luIHN0dWRpZXM8L3RpdGxlPjxzZWNvbmRhcnktdGl0bGU+TmF0IEdlbmV0PC9zZWNvbmRh
cnktdGl0bGU+PC90aXRsZXM+PHBlcmlvZGljYWw+PGZ1bGwtdGl0bGU+TmF0IEdlbmV0PC9mdWxs
LXRpdGxlPjwvcGVyaW9kaWNhbD48cGFnZXM+NzAyLTk8L3BhZ2VzPjx2b2x1bWU+NDc8L3ZvbHVt
ZT48bnVtYmVyPjc8L251bWJlcj48a2V5d29yZHM+PGtleXdvcmQ+Q2x1c3RlciBBbmFseXNpczwv
a2V5d29yZD48a2V5d29yZD5HZW5lLUVudmlyb25tZW50IEludGVyYWN0aW9uPC9rZXl3b3JkPjxr
ZXl3b3JkPkdlbmV0aWMgQXNzb2NpYXRpb24gU3R1ZGllczwva2V5d29yZD48a2V5d29yZD5HZW5l
dGljIEhldGVyb2dlbmVpdHk8L2tleXdvcmQ+PGtleXdvcmQ+R2VuZXRpYyBQcmVkaXNwb3NpdGlv
biB0byBEaXNlYXNlPC9rZXl3b3JkPjxrZXl3b3JkPkh1bWFuczwva2V5d29yZD48a2V5d29yZD5N
b2RlbHMsIEdlbmV0aWM8L2tleXdvcmQ+PGtleXdvcmQ+VHdpbnMsIERpenlnb3RpYy8qZ2VuZXRp
Y3M8L2tleXdvcmQ+PGtleXdvcmQ+VHdpbnMsIE1vbm96eWdvdGljLypnZW5ldGljczwva2V5d29y
ZD48L2tleXdvcmRzPjxkYXRlcz48eWVhcj4yMDE1PC95ZWFyPjxwdWItZGF0ZXM+PGRhdGU+SnVs
PC9kYXRlPjwvcHViLWRhdGVzPjwvZGF0ZXM+PGlzYm4+MTU0Ni0xNzE4IChFbGVjdHJvbmljKSYj
eEQ7MTA2MS00MDM2IChMaW5raW5nKTwvaXNibj48YWNjZXNzaW9uLW51bT4yNTk4NTEzNzwvYWNj
ZXNzaW9uLW51bT48dXJscz48cmVsYXRlZC11cmxzPjx1cmw+aHR0cDovL3d3dy5uY2JpLm5sbS5u
aWguZ292L3B1Ym1lZC8yNTk4NTEzNzwvdXJsPjwvcmVsYXRlZC11cmxzPjwvdXJscz48ZWxlY3Ry
b25pYy1yZXNvdXJjZS1udW0+MTAuMTAzOC9uZy4zMjg1PC9lbGVjdHJvbmljLXJlc291cmNlLW51
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1</w:t>
      </w:r>
      <w:r>
        <w:rPr>
          <w:rFonts w:ascii="Arial" w:hAnsi="Arial" w:cs="Arial"/>
        </w:rPr>
        <w:fldChar w:fldCharType="end"/>
      </w:r>
      <w:r w:rsidRPr="00224D56">
        <w:rPr>
          <w:rFonts w:ascii="Arial" w:hAnsi="Arial" w:cs="Arial"/>
        </w:rPr>
        <w:t>, pointing to a genetic component of the disease. Despite this, genome-wide association studies (GWAS) of clinic-based migraine with aura</w:t>
      </w:r>
      <w:r>
        <w:rPr>
          <w:rFonts w:ascii="Arial" w:hAnsi="Arial" w:cs="Arial"/>
        </w:rPr>
        <w:fldChar w:fldCharType="begin">
          <w:fldData xml:space="preserve">PEVuZE5vdGU+PENpdGU+PEF1dGhvcj5BbnR0aWxhPC9BdXRob3I+PFllYXI+MjAxMDwvWWVhcj48
UmVjTnVtPjE8L1JlY051bT48RGlzcGxheVRleHQ+PHN0eWxlIGZhY2U9InN1cGVyc2NyaXB0Ij4y
PC9zdHlsZT48L0Rpc3BsYXlUZXh0PjxyZWNvcmQ+PHJlYy1udW1iZXI+MTwvcmVjLW51bWJlcj48
Zm9yZWlnbi1rZXlzPjxrZXkgYXBwPSJFTiIgZGItaWQ9IndhYWZmMGRlNXJkc3NyZTUwOXdwOXBw
bXJ6cjUwOTllOWVzMiIgdGltZXN0YW1wPSIxNDcwMzIwOTEzIj4xPC9rZXk+PC9mb3JlaWduLWtl
eXM+PHJlZi10eXBlIG5hbWU9IkpvdXJuYWwgQXJ0aWNsZSI+MTc8L3JlZi10eXBlPjxjb250cmli
dXRvcnM+PGF1dGhvcnM+PGF1dGhvcj5BbnR0aWxhLCBWLjwvYXV0aG9yPjxhdXRob3I+U3RlZmFu
c3NvbiwgSC48L2F1dGhvcj48YXV0aG9yPkthbGxlbGEsIE0uPC9hdXRob3I+PGF1dGhvcj5Ub2R0
LCBVLjwvYXV0aG9yPjxhdXRob3I+VGVyd2luZHQsIEcuIE0uPC9hdXRob3I+PGF1dGhvcj5DYWxh
ZmF0bywgTS4gUy48L2F1dGhvcj48YXV0aG9yPk55aG9sdCwgRC4gUi48L2F1dGhvcj48YXV0aG9y
PkRpbWFzLCBBLiBTLjwvYXV0aG9yPjxhdXRob3I+RnJlaWxpbmdlciwgVC48L2F1dGhvcj48YXV0
aG9yPk11bGxlci1NeWhzb2ssIEIuPC9hdXRob3I+PGF1dGhvcj5BcnR0bywgVi48L2F1dGhvcj48
YXV0aG9yPklub3V5ZSwgTS48L2F1dGhvcj48YXV0aG9yPkFsYWt1cnR0aSwgSy48L2F1dGhvcj48
YXV0aG9yPkthdW5pc3RvLCBNLiBBLjwvYXV0aG9yPjxhdXRob3I+SGFtYWxhaW5lbiwgRS48L2F1
dGhvcj48YXV0aG9yPmRlIFZyaWVzLCBCLjwvYXV0aG9yPjxhdXRob3I+U3RhbSwgQS4gSC48L2F1
dGhvcj48YXV0aG9yPldlbGxlciwgQy4gTS48L2F1dGhvcj48YXV0aG9yPkhlaW56ZSwgQS48L2F1
dGhvcj48YXV0aG9yPkhlaW56ZS1LdWhuLCBLLjwvYXV0aG9yPjxhdXRob3I+R29lYmVsLCBJLjwv
YXV0aG9yPjxhdXRob3I+Qm9yY2ssIEcuPC9hdXRob3I+PGF1dGhvcj5Hb2JlbCwgSC48L2F1dGhv
cj48YXV0aG9yPlN0ZWluYmVyZywgUy48L2F1dGhvcj48YXV0aG9yPldvbGYsIEMuPC9hdXRob3I+
PGF1dGhvcj5Cam9ybnNzb24sIEEuPC9hdXRob3I+PGF1dGhvcj5HdWRtdW5kc3NvbiwgRy48L2F1
dGhvcj48YXV0aG9yPktpcmNobWFubiwgTS48L2F1dGhvcj48YXV0aG9yPkhhdWdlLCBBLjwvYXV0
aG9yPjxhdXRob3I+V2VyZ2UsIFQuPC9hdXRob3I+PGF1dGhvcj5TY2hvZW5lbiwgSi48L2F1dGhv
cj48YXV0aG9yPkVyaWtzc29uLCBKLiBHLjwvYXV0aG9yPjxhdXRob3I+SGFnZW4sIEsuPC9hdXRo
b3I+PGF1dGhvcj5TdG92bmVyLCBMLjwvYXV0aG9yPjxhdXRob3I+V2ljaG1hbm4sIEguIEUuPC9h
dXRob3I+PGF1dGhvcj5NZWl0aW5nZXIsIFQuPC9hdXRob3I+PGF1dGhvcj5BbGV4YW5kZXIsIE0u
PC9hdXRob3I+PGF1dGhvcj5Nb2VidXMsIFMuPC9hdXRob3I+PGF1dGhvcj5TY2hyZWliZXIsIFMu
PC9hdXRob3I+PGF1dGhvcj5BdWxjaGVua28sIFkuIFMuPC9hdXRob3I+PGF1dGhvcj5CcmV0ZWxl
ciwgTS4gTS48L2F1dGhvcj48YXV0aG9yPlVpdHRlcmxpbmRlbiwgQS4gRy48L2F1dGhvcj48YXV0
aG9yPkhvZm1hbiwgQS48L2F1dGhvcj48YXV0aG9yPnZhbiBEdWlqbiwgQy4gTS48L2F1dGhvcj48
YXV0aG9yPlRpa2thLUtsZWVtb2xhLCBQLjwvYXV0aG9yPjxhdXRob3I+VmVwc2FsYWluZW4sIFMu
PC9hdXRob3I+PGF1dGhvcj5MdWNhZSwgUy48L2F1dGhvcj48YXV0aG9yPlRvenppLCBGLjwvYXV0
aG9yPjxhdXRob3I+TXVnbGlhLCBQLjwvYXV0aG9yPjxhdXRob3I+QmFycmV0dCwgSi48L2F1dGhv
cj48YXV0aG9yPkthcHJpbywgSi48L2F1dGhvcj48YXV0aG9yPkZhcmtraWxhLCBNLjwvYXV0aG9y
PjxhdXRob3I+UGVsdG9uZW4sIEwuPC9hdXRob3I+PGF1dGhvcj5TdGVmYW5zc29uLCBLLjwvYXV0
aG9yPjxhdXRob3I+WndhcnQsIEouIEEuPC9hdXRob3I+PGF1dGhvcj5GZXJyYXJpLCBNLiBELjwv
YXV0aG9yPjxhdXRob3I+T2xlc2VuLCBKLjwvYXV0aG9yPjxhdXRob3I+RGFseSwgTS48L2F1dGhv
cj48YXV0aG9yPldlc3NtYW4sIE0uPC9hdXRob3I+PGF1dGhvcj52YW4gZGVuIE1hYWdkZW5iZXJn
LCBBLiBNLjwvYXV0aG9yPjxhdXRob3I+RGljaGdhbnMsIE0uPC9hdXRob3I+PGF1dGhvcj5LdWJp
c2NoLCBDLjwvYXV0aG9yPjxhdXRob3I+RGVybWl0emFraXMsIEUuIFQuPC9hdXRob3I+PGF1dGhv
cj5GcmFudHMsIFIuIFIuPC9hdXRob3I+PGF1dGhvcj5QYWxvdGllLCBBLjwvYXV0aG9yPjxhdXRo
b3I+SW50ZXJuYXRpb25hbCBIZWFkYWNoZSBHZW5ldGljcywgQ29uc29ydGl1bTwvYXV0aG9yPjwv
YXV0aG9ycz48L2NvbnRyaWJ1dG9ycz48YXV0aC1hZGRyZXNzPldlbGxjb21lIFRydXN0IFNhbmdl
ciBJbnN0aXR1dGUsIFdlbGxjb21lIFRydXN0IEdlbm9tZSBDYW1wdXMsIENhbWJyaWRnZSwgVUsu
IHZlcm5lcmkuYW50dGlsYUBzYW5nZXIuYWMudWs8L2F1dGgtYWRkcmVzcz48dGl0bGVzPjx0aXRs
ZT5HZW5vbWUtd2lkZSBhc3NvY2lhdGlvbiBzdHVkeSBvZiBtaWdyYWluZSBpbXBsaWNhdGVzIGEg
Y29tbW9uIHN1c2NlcHRpYmlsaXR5IHZhcmlhbnQgb24gOHEyMi4xPC90aXRsZT48c2Vjb25kYXJ5
LXRpdGxlPk5hdCBHZW5ldDwvc2Vjb25kYXJ5LXRpdGxlPjwvdGl0bGVzPjxwZXJpb2RpY2FsPjxm
dWxsLXRpdGxlPk5hdCBHZW5ldDwvZnVsbC10aXRsZT48L3BlcmlvZGljYWw+PHBhZ2VzPjg2OS03
MzwvcGFnZXM+PHZvbHVtZT40Mjwvdm9sdW1lPjxudW1iZXI+MTA8L251bWJlcj48a2V5d29yZHM+
PGtleXdvcmQ+QW50aWdlbnMsIFN1cmZhY2UvZ2VuZXRpY3M8L2tleXdvcmQ+PGtleXdvcmQ+Q2Fs
Y2l1bS1CaW5kaW5nIFByb3RlaW5zL2dlbmV0aWNzPC9rZXl3b3JkPjxrZXl3b3JkPkNhc2UtQ29u
dHJvbCBTdHVkaWVzPC9rZXl3b3JkPjxrZXl3b3JkPkNlbGwgQWRoZXNpb24gTW9sZWN1bGVzL2dl
bmV0aWNzPC9rZXl3b3JkPjxrZXl3b3JkPkNlbGxzLCBDdWx0dXJlZDwva2V5d29yZD48a2V5d29y
ZD5DaHJvbW9zb21lcywgSHVtYW4sIFBhaXIgOC8qZ2VuZXRpY3M8L2tleXdvcmQ+PGtleXdvcmQ+
RmVtYWxlPC9rZXl3b3JkPjxrZXl3b3JkPipHZW5ldGljIFByZWRpc3Bvc2l0aW9uIHRvIERpc2Vh
c2U8L2tleXdvcmQ+PGtleXdvcmQ+Kkdlbm9tZSwgSHVtYW48L2tleXdvcmQ+PGtleXdvcmQ+Kkdl
bm9tZS1XaWRlIEFzc29jaWF0aW9uIFN0dWR5PC9rZXl3b3JkPjxrZXl3b3JkPkdlbm90eXBlPC9r
ZXl3b3JkPjxrZXl3b3JkPkdsdXRhbWF0ZSBDYXJib3h5cGVwdGlkYXNlIElJL2dlbmV0aWNzPC9r
ZXl3b3JkPjxrZXl3b3JkPkh1bWFuczwva2V5d29yZD48a2V5d29yZD5MeW1waG9jeXRlcy9tZXRh
Ym9saXNtPC9rZXl3b3JkPjxrZXl3b3JkPk1hbGU8L2tleXdvcmQ+PGtleXdvcmQ+TWljcm9zYXRl
bGxpdGUgUmVwZWF0cy8qZ2VuZXRpY3M8L2tleXdvcmQ+PGtleXdvcmQ+TWlncmFpbmUgRGlzb3Jk
ZXJzLypnZW5ldGljczwva2V5d29yZD48a2V5d29yZD5RdWFudGl0YXRpdmUgVHJhaXQgTG9jaTwv
a2V5d29yZD48L2tleXdvcmRzPjxkYXRlcz48eWVhcj4yMDEwPC95ZWFyPjxwdWItZGF0ZXM+PGRh
dGU+T2N0PC9kYXRlPjwvcHViLWRhdGVzPjwvZGF0ZXM+PGlzYm4+MTU0Ni0xNzE4IChFbGVjdHJv
bmljKSYjeEQ7MTA2MS00MDM2IChMaW5raW5nKTwvaXNibj48YWNjZXNzaW9uLW51bT4yMDgwMjQ3
OTwvYWNjZXNzaW9uLW51bT48dXJscz48cmVsYXRlZC11cmxzPjx1cmw+aHR0cDovL3d3dy5uY2Jp
Lm5sbS5uaWguZ292L3B1Ym1lZC8yMDgwMjQ3OTwvdXJsPjwvcmVsYXRlZC11cmxzPjwvdXJscz48
Y3VzdG9tMj5QTUMyOTQ4NTYzPC9jdXN0b20yPjxlbGVjdHJvbmljLXJlc291cmNlLW51bT4xMC4x
MDM4L25nLjY1MjwvZWxlY3Ryb25pYy1yZXNvdXJjZS1udW0+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BbnR0aWxhPC9BdXRob3I+PFllYXI+MjAxMDwvWWVhcj48
UmVjTnVtPjE8L1JlY051bT48RGlzcGxheVRleHQ+PHN0eWxlIGZhY2U9InN1cGVyc2NyaXB0Ij4y
PC9zdHlsZT48L0Rpc3BsYXlUZXh0PjxyZWNvcmQ+PHJlYy1udW1iZXI+MTwvcmVjLW51bWJlcj48
Zm9yZWlnbi1rZXlzPjxrZXkgYXBwPSJFTiIgZGItaWQ9IndhYWZmMGRlNXJkc3NyZTUwOXdwOXBw
bXJ6cjUwOTllOWVzMiIgdGltZXN0YW1wPSIxNDcwMzIwOTEzIj4xPC9rZXk+PC9mb3JlaWduLWtl
eXM+PHJlZi10eXBlIG5hbWU9IkpvdXJuYWwgQXJ0aWNsZSI+MTc8L3JlZi10eXBlPjxjb250cmli
dXRvcnM+PGF1dGhvcnM+PGF1dGhvcj5BbnR0aWxhLCBWLjwvYXV0aG9yPjxhdXRob3I+U3RlZmFu
c3NvbiwgSC48L2F1dGhvcj48YXV0aG9yPkthbGxlbGEsIE0uPC9hdXRob3I+PGF1dGhvcj5Ub2R0
LCBVLjwvYXV0aG9yPjxhdXRob3I+VGVyd2luZHQsIEcuIE0uPC9hdXRob3I+PGF1dGhvcj5DYWxh
ZmF0bywgTS4gUy48L2F1dGhvcj48YXV0aG9yPk55aG9sdCwgRC4gUi48L2F1dGhvcj48YXV0aG9y
PkRpbWFzLCBBLiBTLjwvYXV0aG9yPjxhdXRob3I+RnJlaWxpbmdlciwgVC48L2F1dGhvcj48YXV0
aG9yPk11bGxlci1NeWhzb2ssIEIuPC9hdXRob3I+PGF1dGhvcj5BcnR0bywgVi48L2F1dGhvcj48
YXV0aG9yPklub3V5ZSwgTS48L2F1dGhvcj48YXV0aG9yPkFsYWt1cnR0aSwgSy48L2F1dGhvcj48
YXV0aG9yPkthdW5pc3RvLCBNLiBBLjwvYXV0aG9yPjxhdXRob3I+SGFtYWxhaW5lbiwgRS48L2F1
dGhvcj48YXV0aG9yPmRlIFZyaWVzLCBCLjwvYXV0aG9yPjxhdXRob3I+U3RhbSwgQS4gSC48L2F1
dGhvcj48YXV0aG9yPldlbGxlciwgQy4gTS48L2F1dGhvcj48YXV0aG9yPkhlaW56ZSwgQS48L2F1
dGhvcj48YXV0aG9yPkhlaW56ZS1LdWhuLCBLLjwvYXV0aG9yPjxhdXRob3I+R29lYmVsLCBJLjwv
YXV0aG9yPjxhdXRob3I+Qm9yY2ssIEcuPC9hdXRob3I+PGF1dGhvcj5Hb2JlbCwgSC48L2F1dGhv
cj48YXV0aG9yPlN0ZWluYmVyZywgUy48L2F1dGhvcj48YXV0aG9yPldvbGYsIEMuPC9hdXRob3I+
PGF1dGhvcj5Cam9ybnNzb24sIEEuPC9hdXRob3I+PGF1dGhvcj5HdWRtdW5kc3NvbiwgRy48L2F1
dGhvcj48YXV0aG9yPktpcmNobWFubiwgTS48L2F1dGhvcj48YXV0aG9yPkhhdWdlLCBBLjwvYXV0
aG9yPjxhdXRob3I+V2VyZ2UsIFQuPC9hdXRob3I+PGF1dGhvcj5TY2hvZW5lbiwgSi48L2F1dGhv
cj48YXV0aG9yPkVyaWtzc29uLCBKLiBHLjwvYXV0aG9yPjxhdXRob3I+SGFnZW4sIEsuPC9hdXRo
b3I+PGF1dGhvcj5TdG92bmVyLCBMLjwvYXV0aG9yPjxhdXRob3I+V2ljaG1hbm4sIEguIEUuPC9h
dXRob3I+PGF1dGhvcj5NZWl0aW5nZXIsIFQuPC9hdXRob3I+PGF1dGhvcj5BbGV4YW5kZXIsIE0u
PC9hdXRob3I+PGF1dGhvcj5Nb2VidXMsIFMuPC9hdXRob3I+PGF1dGhvcj5TY2hyZWliZXIsIFMu
PC9hdXRob3I+PGF1dGhvcj5BdWxjaGVua28sIFkuIFMuPC9hdXRob3I+PGF1dGhvcj5CcmV0ZWxl
ciwgTS4gTS48L2F1dGhvcj48YXV0aG9yPlVpdHRlcmxpbmRlbiwgQS4gRy48L2F1dGhvcj48YXV0
aG9yPkhvZm1hbiwgQS48L2F1dGhvcj48YXV0aG9yPnZhbiBEdWlqbiwgQy4gTS48L2F1dGhvcj48
YXV0aG9yPlRpa2thLUtsZWVtb2xhLCBQLjwvYXV0aG9yPjxhdXRob3I+VmVwc2FsYWluZW4sIFMu
PC9hdXRob3I+PGF1dGhvcj5MdWNhZSwgUy48L2F1dGhvcj48YXV0aG9yPlRvenppLCBGLjwvYXV0
aG9yPjxhdXRob3I+TXVnbGlhLCBQLjwvYXV0aG9yPjxhdXRob3I+QmFycmV0dCwgSi48L2F1dGhv
cj48YXV0aG9yPkthcHJpbywgSi48L2F1dGhvcj48YXV0aG9yPkZhcmtraWxhLCBNLjwvYXV0aG9y
PjxhdXRob3I+UGVsdG9uZW4sIEwuPC9hdXRob3I+PGF1dGhvcj5TdGVmYW5zc29uLCBLLjwvYXV0
aG9yPjxhdXRob3I+WndhcnQsIEouIEEuPC9hdXRob3I+PGF1dGhvcj5GZXJyYXJpLCBNLiBELjwv
YXV0aG9yPjxhdXRob3I+T2xlc2VuLCBKLjwvYXV0aG9yPjxhdXRob3I+RGFseSwgTS48L2F1dGhv
cj48YXV0aG9yPldlc3NtYW4sIE0uPC9hdXRob3I+PGF1dGhvcj52YW4gZGVuIE1hYWdkZW5iZXJn
LCBBLiBNLjwvYXV0aG9yPjxhdXRob3I+RGljaGdhbnMsIE0uPC9hdXRob3I+PGF1dGhvcj5LdWJp
c2NoLCBDLjwvYXV0aG9yPjxhdXRob3I+RGVybWl0emFraXMsIEUuIFQuPC9hdXRob3I+PGF1dGhv
cj5GcmFudHMsIFIuIFIuPC9hdXRob3I+PGF1dGhvcj5QYWxvdGllLCBBLjwvYXV0aG9yPjxhdXRo
b3I+SW50ZXJuYXRpb25hbCBIZWFkYWNoZSBHZW5ldGljcywgQ29uc29ydGl1bTwvYXV0aG9yPjwv
YXV0aG9ycz48L2NvbnRyaWJ1dG9ycz48YXV0aC1hZGRyZXNzPldlbGxjb21lIFRydXN0IFNhbmdl
ciBJbnN0aXR1dGUsIFdlbGxjb21lIFRydXN0IEdlbm9tZSBDYW1wdXMsIENhbWJyaWRnZSwgVUsu
IHZlcm5lcmkuYW50dGlsYUBzYW5nZXIuYWMudWs8L2F1dGgtYWRkcmVzcz48dGl0bGVzPjx0aXRs
ZT5HZW5vbWUtd2lkZSBhc3NvY2lhdGlvbiBzdHVkeSBvZiBtaWdyYWluZSBpbXBsaWNhdGVzIGEg
Y29tbW9uIHN1c2NlcHRpYmlsaXR5IHZhcmlhbnQgb24gOHEyMi4xPC90aXRsZT48c2Vjb25kYXJ5
LXRpdGxlPk5hdCBHZW5ldDwvc2Vjb25kYXJ5LXRpdGxlPjwvdGl0bGVzPjxwZXJpb2RpY2FsPjxm
dWxsLXRpdGxlPk5hdCBHZW5ldDwvZnVsbC10aXRsZT48L3BlcmlvZGljYWw+PHBhZ2VzPjg2OS03
MzwvcGFnZXM+PHZvbHVtZT40Mjwvdm9sdW1lPjxudW1iZXI+MTA8L251bWJlcj48a2V5d29yZHM+
PGtleXdvcmQ+QW50aWdlbnMsIFN1cmZhY2UvZ2VuZXRpY3M8L2tleXdvcmQ+PGtleXdvcmQ+Q2Fs
Y2l1bS1CaW5kaW5nIFByb3RlaW5zL2dlbmV0aWNzPC9rZXl3b3JkPjxrZXl3b3JkPkNhc2UtQ29u
dHJvbCBTdHVkaWVzPC9rZXl3b3JkPjxrZXl3b3JkPkNlbGwgQWRoZXNpb24gTW9sZWN1bGVzL2dl
bmV0aWNzPC9rZXl3b3JkPjxrZXl3b3JkPkNlbGxzLCBDdWx0dXJlZDwva2V5d29yZD48a2V5d29y
ZD5DaHJvbW9zb21lcywgSHVtYW4sIFBhaXIgOC8qZ2VuZXRpY3M8L2tleXdvcmQ+PGtleXdvcmQ+
RmVtYWxlPC9rZXl3b3JkPjxrZXl3b3JkPipHZW5ldGljIFByZWRpc3Bvc2l0aW9uIHRvIERpc2Vh
c2U8L2tleXdvcmQ+PGtleXdvcmQ+Kkdlbm9tZSwgSHVtYW48L2tleXdvcmQ+PGtleXdvcmQ+Kkdl
bm9tZS1XaWRlIEFzc29jaWF0aW9uIFN0dWR5PC9rZXl3b3JkPjxrZXl3b3JkPkdlbm90eXBlPC9r
ZXl3b3JkPjxrZXl3b3JkPkdsdXRhbWF0ZSBDYXJib3h5cGVwdGlkYXNlIElJL2dlbmV0aWNzPC9r
ZXl3b3JkPjxrZXl3b3JkPkh1bWFuczwva2V5d29yZD48a2V5d29yZD5MeW1waG9jeXRlcy9tZXRh
Ym9saXNtPC9rZXl3b3JkPjxrZXl3b3JkPk1hbGU8L2tleXdvcmQ+PGtleXdvcmQ+TWljcm9zYXRl
bGxpdGUgUmVwZWF0cy8qZ2VuZXRpY3M8L2tleXdvcmQ+PGtleXdvcmQ+TWlncmFpbmUgRGlzb3Jk
ZXJzLypnZW5ldGljczwva2V5d29yZD48a2V5d29yZD5RdWFudGl0YXRpdmUgVHJhaXQgTG9jaTwv
a2V5d29yZD48L2tleXdvcmRzPjxkYXRlcz48eWVhcj4yMDEwPC95ZWFyPjxwdWItZGF0ZXM+PGRh
dGU+T2N0PC9kYXRlPjwvcHViLWRhdGVzPjwvZGF0ZXM+PGlzYm4+MTU0Ni0xNzE4IChFbGVjdHJv
bmljKSYjeEQ7MTA2MS00MDM2IChMaW5raW5nKTwvaXNibj48YWNjZXNzaW9uLW51bT4yMDgwMjQ3
OTwvYWNjZXNzaW9uLW51bT48dXJscz48cmVsYXRlZC11cmxzPjx1cmw+aHR0cDovL3d3dy5uY2Jp
Lm5sbS5uaWguZ292L3B1Ym1lZC8yMDgwMjQ3OTwvdXJsPjwvcmVsYXRlZC11cmxzPjwvdXJscz48
Y3VzdG9tMj5QTUMyOTQ4NTYzPC9jdXN0b20yPjxlbGVjdHJvbmljLXJlc291cmNlLW51bT4xMC4x
MDM4L25nLjY1MjwvZWxlY3Ryb25pYy1yZXNvdXJjZS1udW0+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2</w:t>
      </w:r>
      <w:r>
        <w:rPr>
          <w:rFonts w:ascii="Arial" w:hAnsi="Arial" w:cs="Arial"/>
        </w:rPr>
        <w:fldChar w:fldCharType="end"/>
      </w:r>
      <w:r w:rsidRPr="00224D56">
        <w:rPr>
          <w:rFonts w:ascii="Arial" w:hAnsi="Arial" w:cs="Arial"/>
        </w:rPr>
        <w:t>, migraine in the general population</w:t>
      </w:r>
      <w:r>
        <w:rPr>
          <w:rFonts w:ascii="Arial" w:hAnsi="Arial" w:cs="Arial"/>
        </w:rPr>
        <w:fldChar w:fldCharType="begin">
          <w:fldData xml:space="preserve">PEVuZE5vdGU+PENpdGU+PEF1dGhvcj5DaGFzbWFuPC9BdXRob3I+PFllYXI+MjAxMTwvWWVhcj48
UmVjTnVtPjI8L1JlY051bT48RGlzcGxheVRleHQ+PHN0eWxlIGZhY2U9InN1cGVyc2NyaXB0Ij4z
LDQ8L3N0eWxlPjwvRGlzcGxheVRleHQ+PHJlY29yZD48cmVjLW51bWJlcj4yPC9yZWMtbnVtYmVy
Pjxmb3JlaWduLWtleXM+PGtleSBhcHA9IkVOIiBkYi1pZD0id2FhZmYwZGU1cmRzc3JlNTA5d3A5
cHBtcnpyNTA5OWU5ZXMyIiB0aW1lc3RhbXA9IjE0NzAzMjA5NzMiPjI8L2tleT48L2ZvcmVpZ24t
a2V5cz48cmVmLXR5cGUgbmFtZT0iSm91cm5hbCBBcnRpY2xlIj4xNzwvcmVmLXR5cGU+PGNvbnRy
aWJ1dG9ycz48YXV0aG9ycz48YXV0aG9yPkNoYXNtYW4sIEQuIEkuPC9hdXRob3I+PGF1dGhvcj5T
Y2h1cmtzLCBNLjwvYXV0aG9yPjxhdXRob3I+QW50dGlsYSwgVi48L2F1dGhvcj48YXV0aG9yPmRl
IFZyaWVzLCBCLjwvYXV0aG9yPjxhdXRob3I+U2NobWlua2UsIFUuPC9hdXRob3I+PGF1dGhvcj5M
YXVuZXIsIEwuIEouPC9hdXRob3I+PGF1dGhvcj5UZXJ3aW5kdCwgRy4gTS48L2F1dGhvcj48YXV0
aG9yPnZhbiBkZW4gTWFhZ2RlbmJlcmcsIEEuIE0uPC9hdXRob3I+PGF1dGhvcj5GZW5kcmljaCwg
Sy48L2F1dGhvcj48YXV0aG9yPlZvbHprZSwgSC48L2F1dGhvcj48YXV0aG9yPkVybnN0LCBGLjwv
YXV0aG9yPjxhdXRob3I+R3JpZmZpdGhzLCBMLiBSLjwvYXV0aG9yPjxhdXRob3I+QnVyaW5nLCBK
LiBFLjwvYXV0aG9yPjxhdXRob3I+S2FsbGVsYSwgTS48L2F1dGhvcj48YXV0aG9yPkZyZWlsaW5n
ZXIsIFQuPC9hdXRob3I+PGF1dGhvcj5LdWJpc2NoLCBDLjwvYXV0aG9yPjxhdXRob3I+Umlka2Vy
LCBQLiBNLjwvYXV0aG9yPjxhdXRob3I+UGFsb3RpZSwgQS48L2F1dGhvcj48YXV0aG9yPkZlcnJh
cmksIE0uIEQuPC9hdXRob3I+PGF1dGhvcj5Ib2ZmbWFubiwgVy48L2F1dGhvcj48YXV0aG9yPlpl
ZSwgUi4gWS48L2F1dGhvcj48YXV0aG9yPkt1cnRoLCBULjwvYXV0aG9yPjwvYXV0aG9ycz48L2Nv
bnRyaWJ1dG9ycz48YXV0aC1hZGRyZXNzPkRpdmlzaW9uIG9mIFByZXZlbnRpdmUgTWVkaWNpbmUs
IERlcGFydG1lbnQgb2YgTWVkaWNpbmUsIEJyaWdoYW0gYW5kIFdvbWVuJmFwb3M7cyBIb3NwaXRh
bCwgSGFydmFyZCBNZWRpY2FsIFNjaG9vbCwgQm9zdG9uLCBNYXNzYWNodXNldHRzLCBVU0EuPC9h
dXRoLWFkZHJlc3M+PHRpdGxlcz48dGl0bGU+R2Vub21lLXdpZGUgYXNzb2NpYXRpb24gc3R1ZHkg
cmV2ZWFscyB0aHJlZSBzdXNjZXB0aWJpbGl0eSBsb2NpIGZvciBjb21tb24gbWlncmFpbmUgaW4g
dGhlIGdlbmVyYWwgcG9wdWxhdGlvbjwvdGl0bGU+PHNlY29uZGFyeS10aXRsZT5OYXQgR2VuZXQ8
L3NlY29uZGFyeS10aXRsZT48L3RpdGxlcz48cGVyaW9kaWNhbD48ZnVsbC10aXRsZT5OYXQgR2Vu
ZXQ8L2Z1bGwtdGl0bGU+PC9wZXJpb2RpY2FsPjxwYWdlcz42OTUtODwvcGFnZXM+PHZvbHVtZT40
Mzwvdm9sdW1lPjxudW1iZXI+NzwvbnVtYmVyPjxrZXl3b3Jkcz48a2V5d29yZD5DYXNlLUNvbnRy
b2wgU3R1ZGllczwva2V5d29yZD48a2V5d29yZD5DaHJvbW9zb21lcywgSHVtYW4sIFBhaXIgMS9n
ZW5ldGljczwva2V5d29yZD48a2V5d29yZD5DaHJvbW9zb21lcywgSHVtYW4sIFBhaXIgMTIvZ2Vu
ZXRpY3M8L2tleXdvcmQ+PGtleXdvcmQ+Q2hyb21vc29tZXMsIEh1bWFuLCBQYWlyIDIvZ2VuZXRp
Y3M8L2tleXdvcmQ+PGtleXdvcmQ+Q29ob3J0IFN0dWRpZXM8L2tleXdvcmQ+PGtleXdvcmQ+RmVt
YWxlPC9rZXl3b3JkPjxrZXl3b3JkPipHZW5ldGljIExvY2k8L2tleXdvcmQ+PGtleXdvcmQ+Kkdl
bmV0aWMgUHJlZGlzcG9zaXRpb24gdG8gRGlzZWFzZTwva2V5d29yZD48a2V5d29yZD4qR2Vub21l
LVdpZGUgQXNzb2NpYXRpb24gU3R1ZHk8L2tleXdvcmQ+PGtleXdvcmQ+SHVtYW5zPC9rZXl3b3Jk
PjxrZXl3b3JkPk1hbGU8L2tleXdvcmQ+PGtleXdvcmQ+TWlkZGxlIEFnZWQ8L2tleXdvcmQ+PGtl
eXdvcmQ+TWlncmFpbmUgd2l0aG91dCBBdXJhL2VwaWRlbWlvbG9neS8qZ2VuZXRpY3MvcGF0aG9s
b2d5PC9rZXl3b3JkPjxrZXl3b3JkPlBvbHltb3JwaGlzbSwgU2luZ2xlIE51Y2xlb3RpZGUvZ2Vu
ZXRpY3M8L2tleXdvcmQ+PGtleXdvcmQ+UHJvZ25vc2lzPC9rZXl3b3JkPjxrZXl3b3JkPlJpc2sg
RmFjdG9yczwva2V5d29yZD48a2V5d29yZD5Vbml0ZWQgU3RhdGVzL2VwaWRlbWlvbG9neTwva2V5
d29yZD48L2tleXdvcmRzPjxkYXRlcz48eWVhcj4yMDExPC95ZWFyPjxwdWItZGF0ZXM+PGRhdGU+
SnVsPC9kYXRlPjwvcHViLWRhdGVzPjwvZGF0ZXM+PGlzYm4+MTU0Ni0xNzE4IChFbGVjdHJvbmlj
KSYjeEQ7MTA2MS00MDM2IChMaW5raW5nKTwvaXNibj48YWNjZXNzaW9uLW51bT4yMTY2NjY5Mjwv
YWNjZXNzaW9uLW51bT48dXJscz48cmVsYXRlZC11cmxzPjx1cmw+aHR0cDovL3d3dy5uY2JpLm5s
bS5uaWguZ292L3B1Ym1lZC8yMTY2NjY5MjwvdXJsPjwvcmVsYXRlZC11cmxzPjwvdXJscz48Y3Vz
dG9tMj5QTUMzMTI1NDAyPC9jdXN0b20yPjxlbGVjdHJvbmljLXJlc291cmNlLW51bT4xMC4xMDM4
L25nLjg1NjwvZWxlY3Ryb25pYy1yZXNvdXJjZS1udW0+PC9yZWNvcmQ+PC9DaXRlPjxDaXRlPjxB
dXRob3I+TGlndGhhcnQ8L0F1dGhvcj48WWVhcj4yMDExPC9ZZWFyPjxSZWNOdW0+NDwvUmVjTnVt
PjxyZWNvcmQ+PHJlYy1udW1iZXI+NDwvcmVjLW51bWJlcj48Zm9yZWlnbi1rZXlzPjxrZXkgYXBw
PSJFTiIgZGItaWQ9IndhYWZmMGRlNXJkc3NyZTUwOXdwOXBwbXJ6cjUwOTllOWVzMiIgdGltZXN0
YW1wPSIxNDcwMzIxMDA0Ij40PC9rZXk+PC9mb3JlaWduLWtleXM+PHJlZi10eXBlIG5hbWU9Ikpv
dXJuYWwgQXJ0aWNsZSI+MTc8L3JlZi10eXBlPjxjb250cmlidXRvcnM+PGF1dGhvcnM+PGF1dGhv
cj5MaWd0aGFydCwgTC48L2F1dGhvcj48YXV0aG9yPmRlIFZyaWVzLCBCLjwvYXV0aG9yPjxhdXRo
b3I+U21pdGgsIEEuIFYuPC9hdXRob3I+PGF1dGhvcj5Ja3JhbSwgTS4gQS48L2F1dGhvcj48YXV0
aG9yPkFtaW4sIE4uPC9hdXRob3I+PGF1dGhvcj5Ib3R0ZW5nYSwgSi4gSi48L2F1dGhvcj48YXV0
aG9yPktvZWxld2lqbiwgUy4gQy48L2F1dGhvcj48YXV0aG9yPkthdHRlbmJlcmcsIFYuIE0uPC9h
dXRob3I+PGF1dGhvcj5kZSBNb29yLCBNLiBILjwvYXV0aG9yPjxhdXRob3I+SmFuc3NlbnMsIEEu
IEMuPC9hdXRob3I+PGF1dGhvcj5BdWxjaGVua28sIFkuIFMuPC9hdXRob3I+PGF1dGhvcj5Pb3N0
cmEsIEIuIEEuPC9hdXRob3I+PGF1dGhvcj5kZSBHZXVzLCBFLiBKLjwvYXV0aG9yPjxhdXRob3I+
U21pdCwgSi4gSC48L2F1dGhvcj48YXV0aG9yPlppdG1hbiwgRi4gRy48L2F1dGhvcj48YXV0aG9y
PlVpdHRlcmxpbmRlbiwgQS4gRy48L2F1dGhvcj48YXV0aG9yPkhvZm1hbiwgQS48L2F1dGhvcj48
YXV0aG9yPldpbGxlbXNlbiwgRy48L2F1dGhvcj48YXV0aG9yPk55aG9sdCwgRC4gUi48L2F1dGhv
cj48YXV0aG9yPk1vbnRnb21lcnksIEcuIFcuPC9hdXRob3I+PGF1dGhvcj5UZXJ3aW5kdCwgRy4g
TS48L2F1dGhvcj48YXV0aG9yPkd1ZG5hc29uLCBWLjwvYXV0aG9yPjxhdXRob3I+UGVubmlueCwg
Qi4gVy48L2F1dGhvcj48YXV0aG9yPkJyZXRlbGVyLCBNLjwvYXV0aG9yPjxhdXRob3I+RmVycmFy
aSwgTS4gRC48L2F1dGhvcj48YXV0aG9yPkxhdW5lciwgTC4gSi48L2F1dGhvcj48YXV0aG9yPnZh
biBEdWlqbiwgQy4gTS48L2F1dGhvcj48YXV0aG9yPnZhbiBkZW4gTWFhZ2RlbmJlcmcsIEEuIE0u
PC9hdXRob3I+PGF1dGhvcj5Cb29tc21hLCBELiBJLjwvYXV0aG9yPjwvYXV0aG9ycz48L2NvbnRy
aWJ1dG9ycz48YXV0aC1hZGRyZXNzPkRlcGFydG1lbnQgb2YgQmlvbG9naWNhbCBQc3ljaG9sb2d5
LCBWVSBVbml2ZXJzaXR5IEFtc3RlcmRhbSwgQW1zdGVyZGFtLCBUaGUgTmV0aGVybGFuZHMuIHJz
bC5saWd0aGFydEBwc3kudnUubmw8L2F1dGgtYWRkcmVzcz48dGl0bGVzPjx0aXRsZT5NZXRhLWFu
YWx5c2lzIG9mIGdlbm9tZS13aWRlIGFzc29jaWF0aW9uIGZvciBtaWdyYWluZSBpbiBzaXggcG9w
dWxhdGlvbi1iYXNlZCBFdXJvcGVhbiBjb2hvcnRzPC90aXRsZT48c2Vjb25kYXJ5LXRpdGxlPkV1
ciBKIEh1bSBHZW5ldDwvc2Vjb25kYXJ5LXRpdGxlPjwvdGl0bGVzPjxwZXJpb2RpY2FsPjxmdWxs
LXRpdGxlPkV1ciBKIEh1bSBHZW5ldDwvZnVsbC10aXRsZT48L3BlcmlvZGljYWw+PHBhZ2VzPjkw
MS03PC9wYWdlcz48dm9sdW1lPjE5PC92b2x1bWU+PG51bWJlcj44PC9udW1iZXI+PGtleXdvcmRz
PjxrZXl3b3JkPkNlbGwgQWRoZXNpb24gTW9sZWN1bGVzLypnZW5ldGljczwva2V5d29yZD48a2V5
d29yZD5HZW5ldGljIFByZWRpc3Bvc2l0aW9uIHRvIERpc2Vhc2U8L2tleXdvcmQ+PGtleXdvcmQ+
Kkdlbm9tZS1XaWRlIEFzc29jaWF0aW9uIFN0dWR5PC9rZXl3b3JkPjxrZXl3b3JkPkdsdXRhbWlj
IEFjaWQvYmlvc3ludGhlc2lzPC9rZXl3b3JkPjxrZXl3b3JkPkljZWxhbmQ8L2tleXdvcmQ+PGtl
eXdvcmQ+TWlncmFpbmUgRGlzb3JkZXJzLypnZW5ldGljczwva2V5d29yZD48a2V5d29yZD5OZXJ2
ZSBUaXNzdWUgUHJvdGVpbnMvZ2VuZXRpY3M8L2tleXdvcmQ+PGtleXdvcmQ+TmV0aGVybGFuZHM8
L2tleXdvcmQ+PGtleXdvcmQ+UG9seW1vcnBoaXNtLCBTaW5nbGUgTnVjbGVvdGlkZTwva2V5d29y
ZD48a2V5d29yZD5SZWNlcHRvcnMsIE5lcnZlIEdyb3d0aCBGYWN0b3IvZ2VuZXRpY3M8L2tleXdv
cmQ+PC9rZXl3b3Jkcz48ZGF0ZXM+PHllYXI+MjAxMTwveWVhcj48cHViLWRhdGVzPjxkYXRlPkF1
ZzwvZGF0ZT48L3B1Yi1kYXRlcz48L2RhdGVzPjxpc2JuPjE0NzYtNTQzOCAoRWxlY3Ryb25pYykm
I3hEOzEwMTgtNDgxMyAoTGlua2luZyk8L2lzYm4+PGFjY2Vzc2lvbi1udW0+MjE0NDgyMzg8L2Fj
Y2Vzc2lvbi1udW0+PHVybHM+PHJlbGF0ZWQtdXJscz48dXJsPmh0dHA6Ly93d3cubmNiaS5ubG0u
bmloLmdvdi9wdWJtZWQvMjE0NDgyMzg8L3VybD48L3JlbGF0ZWQtdXJscz48L3VybHM+PGN1c3Rv
bTI+UE1DMzE3MjkzMDwvY3VzdG9tMj48ZWxlY3Ryb25pYy1yZXNvdXJjZS1udW0+MTAuMTAzOC9l
amhnLjIwMTEuNDg8L2VsZWN0cm9uaWMtcmVzb3VyY2UtbnVtPjwvcmVjb3JkPjwvQ2l0ZT48L0Vu
ZE5vdGU+
</w:fldData>
        </w:fldChar>
      </w:r>
      <w:r>
        <w:rPr>
          <w:rFonts w:ascii="Arial" w:hAnsi="Arial" w:cs="Arial"/>
        </w:rPr>
        <w:instrText xml:space="preserve"> ADDIN EN.CITE </w:instrText>
      </w:r>
      <w:r>
        <w:rPr>
          <w:rFonts w:ascii="Arial" w:hAnsi="Arial" w:cs="Arial"/>
        </w:rPr>
        <w:fldChar w:fldCharType="begin">
          <w:fldData xml:space="preserve">PEVuZE5vdGU+PENpdGU+PEF1dGhvcj5DaGFzbWFuPC9BdXRob3I+PFllYXI+MjAxMTwvWWVhcj48
UmVjTnVtPjI8L1JlY051bT48RGlzcGxheVRleHQ+PHN0eWxlIGZhY2U9InN1cGVyc2NyaXB0Ij4z
LDQ8L3N0eWxlPjwvRGlzcGxheVRleHQ+PHJlY29yZD48cmVjLW51bWJlcj4yPC9yZWMtbnVtYmVy
Pjxmb3JlaWduLWtleXM+PGtleSBhcHA9IkVOIiBkYi1pZD0id2FhZmYwZGU1cmRzc3JlNTA5d3A5
cHBtcnpyNTA5OWU5ZXMyIiB0aW1lc3RhbXA9IjE0NzAzMjA5NzMiPjI8L2tleT48L2ZvcmVpZ24t
a2V5cz48cmVmLXR5cGUgbmFtZT0iSm91cm5hbCBBcnRpY2xlIj4xNzwvcmVmLXR5cGU+PGNvbnRy
aWJ1dG9ycz48YXV0aG9ycz48YXV0aG9yPkNoYXNtYW4sIEQuIEkuPC9hdXRob3I+PGF1dGhvcj5T
Y2h1cmtzLCBNLjwvYXV0aG9yPjxhdXRob3I+QW50dGlsYSwgVi48L2F1dGhvcj48YXV0aG9yPmRl
IFZyaWVzLCBCLjwvYXV0aG9yPjxhdXRob3I+U2NobWlua2UsIFUuPC9hdXRob3I+PGF1dGhvcj5M
YXVuZXIsIEwuIEouPC9hdXRob3I+PGF1dGhvcj5UZXJ3aW5kdCwgRy4gTS48L2F1dGhvcj48YXV0
aG9yPnZhbiBkZW4gTWFhZ2RlbmJlcmcsIEEuIE0uPC9hdXRob3I+PGF1dGhvcj5GZW5kcmljaCwg
Sy48L2F1dGhvcj48YXV0aG9yPlZvbHprZSwgSC48L2F1dGhvcj48YXV0aG9yPkVybnN0LCBGLjwv
YXV0aG9yPjxhdXRob3I+R3JpZmZpdGhzLCBMLiBSLjwvYXV0aG9yPjxhdXRob3I+QnVyaW5nLCBK
LiBFLjwvYXV0aG9yPjxhdXRob3I+S2FsbGVsYSwgTS48L2F1dGhvcj48YXV0aG9yPkZyZWlsaW5n
ZXIsIFQuPC9hdXRob3I+PGF1dGhvcj5LdWJpc2NoLCBDLjwvYXV0aG9yPjxhdXRob3I+Umlka2Vy
LCBQLiBNLjwvYXV0aG9yPjxhdXRob3I+UGFsb3RpZSwgQS48L2F1dGhvcj48YXV0aG9yPkZlcnJh
cmksIE0uIEQuPC9hdXRob3I+PGF1dGhvcj5Ib2ZmbWFubiwgVy48L2F1dGhvcj48YXV0aG9yPlpl
ZSwgUi4gWS48L2F1dGhvcj48YXV0aG9yPkt1cnRoLCBULjwvYXV0aG9yPjwvYXV0aG9ycz48L2Nv
bnRyaWJ1dG9ycz48YXV0aC1hZGRyZXNzPkRpdmlzaW9uIG9mIFByZXZlbnRpdmUgTWVkaWNpbmUs
IERlcGFydG1lbnQgb2YgTWVkaWNpbmUsIEJyaWdoYW0gYW5kIFdvbWVuJmFwb3M7cyBIb3NwaXRh
bCwgSGFydmFyZCBNZWRpY2FsIFNjaG9vbCwgQm9zdG9uLCBNYXNzYWNodXNldHRzLCBVU0EuPC9h
dXRoLWFkZHJlc3M+PHRpdGxlcz48dGl0bGU+R2Vub21lLXdpZGUgYXNzb2NpYXRpb24gc3R1ZHkg
cmV2ZWFscyB0aHJlZSBzdXNjZXB0aWJpbGl0eSBsb2NpIGZvciBjb21tb24gbWlncmFpbmUgaW4g
dGhlIGdlbmVyYWwgcG9wdWxhdGlvbjwvdGl0bGU+PHNlY29uZGFyeS10aXRsZT5OYXQgR2VuZXQ8
L3NlY29uZGFyeS10aXRsZT48L3RpdGxlcz48cGVyaW9kaWNhbD48ZnVsbC10aXRsZT5OYXQgR2Vu
ZXQ8L2Z1bGwtdGl0bGU+PC9wZXJpb2RpY2FsPjxwYWdlcz42OTUtODwvcGFnZXM+PHZvbHVtZT40
Mzwvdm9sdW1lPjxudW1iZXI+NzwvbnVtYmVyPjxrZXl3b3Jkcz48a2V5d29yZD5DYXNlLUNvbnRy
b2wgU3R1ZGllczwva2V5d29yZD48a2V5d29yZD5DaHJvbW9zb21lcywgSHVtYW4sIFBhaXIgMS9n
ZW5ldGljczwva2V5d29yZD48a2V5d29yZD5DaHJvbW9zb21lcywgSHVtYW4sIFBhaXIgMTIvZ2Vu
ZXRpY3M8L2tleXdvcmQ+PGtleXdvcmQ+Q2hyb21vc29tZXMsIEh1bWFuLCBQYWlyIDIvZ2VuZXRp
Y3M8L2tleXdvcmQ+PGtleXdvcmQ+Q29ob3J0IFN0dWRpZXM8L2tleXdvcmQ+PGtleXdvcmQ+RmVt
YWxlPC9rZXl3b3JkPjxrZXl3b3JkPipHZW5ldGljIExvY2k8L2tleXdvcmQ+PGtleXdvcmQ+Kkdl
bmV0aWMgUHJlZGlzcG9zaXRpb24gdG8gRGlzZWFzZTwva2V5d29yZD48a2V5d29yZD4qR2Vub21l
LVdpZGUgQXNzb2NpYXRpb24gU3R1ZHk8L2tleXdvcmQ+PGtleXdvcmQ+SHVtYW5zPC9rZXl3b3Jk
PjxrZXl3b3JkPk1hbGU8L2tleXdvcmQ+PGtleXdvcmQ+TWlkZGxlIEFnZWQ8L2tleXdvcmQ+PGtl
eXdvcmQ+TWlncmFpbmUgd2l0aG91dCBBdXJhL2VwaWRlbWlvbG9neS8qZ2VuZXRpY3MvcGF0aG9s
b2d5PC9rZXl3b3JkPjxrZXl3b3JkPlBvbHltb3JwaGlzbSwgU2luZ2xlIE51Y2xlb3RpZGUvZ2Vu
ZXRpY3M8L2tleXdvcmQ+PGtleXdvcmQ+UHJvZ25vc2lzPC9rZXl3b3JkPjxrZXl3b3JkPlJpc2sg
RmFjdG9yczwva2V5d29yZD48a2V5d29yZD5Vbml0ZWQgU3RhdGVzL2VwaWRlbWlvbG9neTwva2V5
d29yZD48L2tleXdvcmRzPjxkYXRlcz48eWVhcj4yMDExPC95ZWFyPjxwdWItZGF0ZXM+PGRhdGU+
SnVsPC9kYXRlPjwvcHViLWRhdGVzPjwvZGF0ZXM+PGlzYm4+MTU0Ni0xNzE4IChFbGVjdHJvbmlj
KSYjeEQ7MTA2MS00MDM2IChMaW5raW5nKTwvaXNibj48YWNjZXNzaW9uLW51bT4yMTY2NjY5Mjwv
YWNjZXNzaW9uLW51bT48dXJscz48cmVsYXRlZC11cmxzPjx1cmw+aHR0cDovL3d3dy5uY2JpLm5s
bS5uaWguZ292L3B1Ym1lZC8yMTY2NjY5MjwvdXJsPjwvcmVsYXRlZC11cmxzPjwvdXJscz48Y3Vz
dG9tMj5QTUMzMTI1NDAyPC9jdXN0b20yPjxlbGVjdHJvbmljLXJlc291cmNlLW51bT4xMC4xMDM4
L25nLjg1NjwvZWxlY3Ryb25pYy1yZXNvdXJjZS1udW0+PC9yZWNvcmQ+PC9DaXRlPjxDaXRlPjxB
dXRob3I+TGlndGhhcnQ8L0F1dGhvcj48WWVhcj4yMDExPC9ZZWFyPjxSZWNOdW0+NDwvUmVjTnVt
PjxyZWNvcmQ+PHJlYy1udW1iZXI+NDwvcmVjLW51bWJlcj48Zm9yZWlnbi1rZXlzPjxrZXkgYXBw
PSJFTiIgZGItaWQ9IndhYWZmMGRlNXJkc3NyZTUwOXdwOXBwbXJ6cjUwOTllOWVzMiIgdGltZXN0
YW1wPSIxNDcwMzIxMDA0Ij40PC9rZXk+PC9mb3JlaWduLWtleXM+PHJlZi10eXBlIG5hbWU9Ikpv
dXJuYWwgQXJ0aWNsZSI+MTc8L3JlZi10eXBlPjxjb250cmlidXRvcnM+PGF1dGhvcnM+PGF1dGhv
cj5MaWd0aGFydCwgTC48L2F1dGhvcj48YXV0aG9yPmRlIFZyaWVzLCBCLjwvYXV0aG9yPjxhdXRo
b3I+U21pdGgsIEEuIFYuPC9hdXRob3I+PGF1dGhvcj5Ja3JhbSwgTS4gQS48L2F1dGhvcj48YXV0
aG9yPkFtaW4sIE4uPC9hdXRob3I+PGF1dGhvcj5Ib3R0ZW5nYSwgSi4gSi48L2F1dGhvcj48YXV0
aG9yPktvZWxld2lqbiwgUy4gQy48L2F1dGhvcj48YXV0aG9yPkthdHRlbmJlcmcsIFYuIE0uPC9h
dXRob3I+PGF1dGhvcj5kZSBNb29yLCBNLiBILjwvYXV0aG9yPjxhdXRob3I+SmFuc3NlbnMsIEEu
IEMuPC9hdXRob3I+PGF1dGhvcj5BdWxjaGVua28sIFkuIFMuPC9hdXRob3I+PGF1dGhvcj5Pb3N0
cmEsIEIuIEEuPC9hdXRob3I+PGF1dGhvcj5kZSBHZXVzLCBFLiBKLjwvYXV0aG9yPjxhdXRob3I+
U21pdCwgSi4gSC48L2F1dGhvcj48YXV0aG9yPlppdG1hbiwgRi4gRy48L2F1dGhvcj48YXV0aG9y
PlVpdHRlcmxpbmRlbiwgQS4gRy48L2F1dGhvcj48YXV0aG9yPkhvZm1hbiwgQS48L2F1dGhvcj48
YXV0aG9yPldpbGxlbXNlbiwgRy48L2F1dGhvcj48YXV0aG9yPk55aG9sdCwgRC4gUi48L2F1dGhv
cj48YXV0aG9yPk1vbnRnb21lcnksIEcuIFcuPC9hdXRob3I+PGF1dGhvcj5UZXJ3aW5kdCwgRy4g
TS48L2F1dGhvcj48YXV0aG9yPkd1ZG5hc29uLCBWLjwvYXV0aG9yPjxhdXRob3I+UGVubmlueCwg
Qi4gVy48L2F1dGhvcj48YXV0aG9yPkJyZXRlbGVyLCBNLjwvYXV0aG9yPjxhdXRob3I+RmVycmFy
aSwgTS4gRC48L2F1dGhvcj48YXV0aG9yPkxhdW5lciwgTC4gSi48L2F1dGhvcj48YXV0aG9yPnZh
biBEdWlqbiwgQy4gTS48L2F1dGhvcj48YXV0aG9yPnZhbiBkZW4gTWFhZ2RlbmJlcmcsIEEuIE0u
PC9hdXRob3I+PGF1dGhvcj5Cb29tc21hLCBELiBJLjwvYXV0aG9yPjwvYXV0aG9ycz48L2NvbnRy
aWJ1dG9ycz48YXV0aC1hZGRyZXNzPkRlcGFydG1lbnQgb2YgQmlvbG9naWNhbCBQc3ljaG9sb2d5
LCBWVSBVbml2ZXJzaXR5IEFtc3RlcmRhbSwgQW1zdGVyZGFtLCBUaGUgTmV0aGVybGFuZHMuIHJz
bC5saWd0aGFydEBwc3kudnUubmw8L2F1dGgtYWRkcmVzcz48dGl0bGVzPjx0aXRsZT5NZXRhLWFu
YWx5c2lzIG9mIGdlbm9tZS13aWRlIGFzc29jaWF0aW9uIGZvciBtaWdyYWluZSBpbiBzaXggcG9w
dWxhdGlvbi1iYXNlZCBFdXJvcGVhbiBjb2hvcnRzPC90aXRsZT48c2Vjb25kYXJ5LXRpdGxlPkV1
ciBKIEh1bSBHZW5ldDwvc2Vjb25kYXJ5LXRpdGxlPjwvdGl0bGVzPjxwZXJpb2RpY2FsPjxmdWxs
LXRpdGxlPkV1ciBKIEh1bSBHZW5ldDwvZnVsbC10aXRsZT48L3BlcmlvZGljYWw+PHBhZ2VzPjkw
MS03PC9wYWdlcz48dm9sdW1lPjE5PC92b2x1bWU+PG51bWJlcj44PC9udW1iZXI+PGtleXdvcmRz
PjxrZXl3b3JkPkNlbGwgQWRoZXNpb24gTW9sZWN1bGVzLypnZW5ldGljczwva2V5d29yZD48a2V5
d29yZD5HZW5ldGljIFByZWRpc3Bvc2l0aW9uIHRvIERpc2Vhc2U8L2tleXdvcmQ+PGtleXdvcmQ+
Kkdlbm9tZS1XaWRlIEFzc29jaWF0aW9uIFN0dWR5PC9rZXl3b3JkPjxrZXl3b3JkPkdsdXRhbWlj
IEFjaWQvYmlvc3ludGhlc2lzPC9rZXl3b3JkPjxrZXl3b3JkPkljZWxhbmQ8L2tleXdvcmQ+PGtl
eXdvcmQ+TWlncmFpbmUgRGlzb3JkZXJzLypnZW5ldGljczwva2V5d29yZD48a2V5d29yZD5OZXJ2
ZSBUaXNzdWUgUHJvdGVpbnMvZ2VuZXRpY3M8L2tleXdvcmQ+PGtleXdvcmQ+TmV0aGVybGFuZHM8
L2tleXdvcmQ+PGtleXdvcmQ+UG9seW1vcnBoaXNtLCBTaW5nbGUgTnVjbGVvdGlkZTwva2V5d29y
ZD48a2V5d29yZD5SZWNlcHRvcnMsIE5lcnZlIEdyb3d0aCBGYWN0b3IvZ2VuZXRpY3M8L2tleXdv
cmQ+PC9rZXl3b3Jkcz48ZGF0ZXM+PHllYXI+MjAxMTwveWVhcj48cHViLWRhdGVzPjxkYXRlPkF1
ZzwvZGF0ZT48L3B1Yi1kYXRlcz48L2RhdGVzPjxpc2JuPjE0NzYtNTQzOCAoRWxlY3Ryb25pYykm
I3hEOzEwMTgtNDgxMyAoTGlua2luZyk8L2lzYm4+PGFjY2Vzc2lvbi1udW0+MjE0NDgyMzg8L2Fj
Y2Vzc2lvbi1udW0+PHVybHM+PHJlbGF0ZWQtdXJscz48dXJsPmh0dHA6Ly93d3cubmNiaS5ubG0u
bmloLmdvdi9wdWJtZWQvMjE0NDgyMzg8L3VybD48L3JlbGF0ZWQtdXJscz48L3VybHM+PGN1c3Rv
bTI+UE1DMzE3MjkzMDwvY3VzdG9tMj48ZWxlY3Ryb25pYy1yZXNvdXJjZS1udW0+MTAuMTAzOC9l
amhnLjIwMTEuNDg8L2VsZWN0cm9uaWMtcmVzb3VyY2UtbnVtPjwvcmVjb3JkPjwvQ2l0ZT48L0Vu
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3,4</w:t>
      </w:r>
      <w:r>
        <w:rPr>
          <w:rFonts w:ascii="Arial" w:hAnsi="Arial" w:cs="Arial"/>
        </w:rPr>
        <w:fldChar w:fldCharType="end"/>
      </w:r>
      <w:r w:rsidRPr="00224D56">
        <w:rPr>
          <w:rFonts w:ascii="Arial" w:hAnsi="Arial" w:cs="Arial"/>
        </w:rPr>
        <w:t xml:space="preserve"> and clinic-based migraine without aura</w:t>
      </w:r>
      <w:r>
        <w:rPr>
          <w:rFonts w:ascii="Arial" w:hAnsi="Arial" w:cs="Arial"/>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5</w:t>
      </w:r>
      <w:r>
        <w:rPr>
          <w:rFonts w:ascii="Arial" w:hAnsi="Arial" w:cs="Arial"/>
        </w:rPr>
        <w:fldChar w:fldCharType="end"/>
      </w:r>
      <w:r w:rsidRPr="00224D56">
        <w:rPr>
          <w:rFonts w:ascii="Arial" w:hAnsi="Arial" w:cs="Arial"/>
        </w:rPr>
        <w:t xml:space="preserve"> have uncovered relatively little about the molecular mechanisms that contribute to migraine's pathophysiology. Indeed, the identified loci explained only a minimal part of the phenotypic variance (the so called “missing heritability” problem</w:t>
      </w:r>
      <w:r>
        <w:rPr>
          <w:rFonts w:ascii="Arial" w:hAnsi="Arial" w:cs="Arial"/>
        </w:rPr>
        <w:fldChar w:fldCharType="begin">
          <w:fldData xml:space="preserve">PEVuZE5vdGU+PENpdGU+PEF1dGhvcj5NYW5vbGlvPC9BdXRob3I+PFllYXI+MjAwOTwvWWVhcj48
UmVjTnVtPjg8L1JlY051bT48RGlzcGxheVRleHQ+PHN0eWxlIGZhY2U9InN1cGVyc2NyaXB0Ij42
PC9zdHlsZT48L0Rpc3BsYXlUZXh0PjxyZWNvcmQ+PHJlYy1udW1iZXI+ODwvcmVjLW51bWJlcj48
Zm9yZWlnbi1rZXlzPjxrZXkgYXBwPSJFTiIgZGItaWQ9IndhYWZmMGRlNXJkc3NyZTUwOXdwOXBw
bXJ6cjUwOTllOWVzMiIgdGltZXN0YW1wPSIxNDcwMzIxMTA1Ij44PC9rZXk+PC9mb3JlaWduLWtl
eXM+PHJlZi10eXBlIG5hbWU9IkpvdXJuYWwgQXJ0aWNsZSI+MTc8L3JlZi10eXBlPjxjb250cmli
dXRvcnM+PGF1dGhvcnM+PGF1dGhvcj5NYW5vbGlvLCBULiBBLjwvYXV0aG9yPjxhdXRob3I+Q29s
bGlucywgRi4gUy48L2F1dGhvcj48YXV0aG9yPkNveCwgTi4gSi48L2F1dGhvcj48YXV0aG9yPkdv
bGRzdGVpbiwgRC4gQi48L2F1dGhvcj48YXV0aG9yPkhpbmRvcmZmLCBMLiBBLjwvYXV0aG9yPjxh
dXRob3I+SHVudGVyLCBELiBKLjwvYXV0aG9yPjxhdXRob3I+TWNDYXJ0aHksIE0uIEkuPC9hdXRo
b3I+PGF1dGhvcj5SYW1vcywgRS4gTS48L2F1dGhvcj48YXV0aG9yPkNhcmRvbiwgTC4gUi48L2F1
dGhvcj48YXV0aG9yPkNoYWtyYXZhcnRpLCBBLjwvYXV0aG9yPjxhdXRob3I+Q2hvLCBKLiBILjwv
YXV0aG9yPjxhdXRob3I+R3V0dG1hY2hlciwgQS4gRS48L2F1dGhvcj48YXV0aG9yPktvbmcsIEEu
PC9hdXRob3I+PGF1dGhvcj5LcnVnbHlhaywgTC48L2F1dGhvcj48YXV0aG9yPk1hcmRpcywgRS48
L2F1dGhvcj48YXV0aG9yPlJvdGltaSwgQy4gTi48L2F1dGhvcj48YXV0aG9yPlNsYXRraW4sIE0u
PC9hdXRob3I+PGF1dGhvcj5WYWxsZSwgRC48L2F1dGhvcj48YXV0aG9yPldoaXR0ZW1vcmUsIEEu
IFMuPC9hdXRob3I+PGF1dGhvcj5Cb2VobmtlLCBNLjwvYXV0aG9yPjxhdXRob3I+Q2xhcmssIEEu
IEcuPC9hdXRob3I+PGF1dGhvcj5FaWNobGVyLCBFLiBFLjwvYXV0aG9yPjxhdXRob3I+R2lic29u
LCBHLjwvYXV0aG9yPjxhdXRob3I+SGFpbmVzLCBKLiBMLjwvYXV0aG9yPjxhdXRob3I+TWFja2F5
LCBULiBGLjwvYXV0aG9yPjxhdXRob3I+TWNDYXJyb2xsLCBTLiBBLjwvYXV0aG9yPjxhdXRob3I+
Vmlzc2NoZXIsIFAuIE0uPC9hdXRob3I+PC9hdXRob3JzPjwvY29udHJpYnV0b3JzPjxhdXRoLWFk
ZHJlc3M+TmF0aW9uYWwgSHVtYW4gR2Vub21lIFJlc2VhcmNoIEluc3RpdHV0ZSwgQnVpbGRpbmcg
MzEsIFJvb20gNEIwOSwgMzEgQ2VudGVyIERyaXZlLCBNU0MgMjE1MiwgQmV0aGVzZGEsIE1hcnls
YW5kIDIwODkyLTIxNTIsIFVTQS4gbWFub2xpb3RAbWFpbC5uaWguZ292PC9hdXRoLWFkZHJlc3M+
PHRpdGxlcz48dGl0bGU+RmluZGluZyB0aGUgbWlzc2luZyBoZXJpdGFiaWxpdHkgb2YgY29tcGxl
eCBkaXNlYXNlczwvdGl0bGU+PHNlY29uZGFyeS10aXRsZT5OYXR1cmU8L3NlY29uZGFyeS10aXRs
ZT48L3RpdGxlcz48cGVyaW9kaWNhbD48ZnVsbC10aXRsZT5OYXR1cmU8L2Z1bGwtdGl0bGU+PC9w
ZXJpb2RpY2FsPjxwYWdlcz43NDctNTM8L3BhZ2VzPjx2b2x1bWU+NDYxPC92b2x1bWU+PG51bWJl
cj43MjY1PC9udW1iZXI+PGtleXdvcmRzPjxrZXl3b3JkPkdlbmV0aWMgRGlzZWFzZXMsIEluYm9y
bi8qZ2VuZXRpY3M8L2tleXdvcmQ+PGtleXdvcmQ+R2VuZXRpYyBQcmVkaXNwb3NpdGlvbiB0byBE
aXNlYXNlLypnZW5ldGljczwva2V5d29yZD48a2V5d29yZD5HZW5ldGljcywgTWVkaWNhbC8qbWV0
aG9kcy90cmVuZHM8L2tleXdvcmQ+PGtleXdvcmQ+R2Vub21lLVdpZGUgQXNzb2NpYXRpb24gU3R1
ZHkvbWV0aG9kcy90cmVuZHM8L2tleXdvcmQ+PGtleXdvcmQ+SHVtYW5zPC9rZXl3b3JkPjxrZXl3
b3JkPkluaGVyaXRhbmNlIFBhdHRlcm5zL2dlbmV0aWNzPC9rZXl3b3JkPjxrZXl3b3JkPlBlZGln
cmVlPC9rZXl3b3JkPjwva2V5d29yZHM+PGRhdGVzPjx5ZWFyPjIwMDk8L3llYXI+PHB1Yi1kYXRl
cz48ZGF0ZT5PY3QgODwvZGF0ZT48L3B1Yi1kYXRlcz48L2RhdGVzPjxpc2JuPjE0NzYtNDY4NyAo
RWxlY3Ryb25pYykmI3hEOzAwMjgtMDgzNiAoTGlua2luZyk8L2lzYm4+PGFjY2Vzc2lvbi1udW0+
MTk4MTI2NjY8L2FjY2Vzc2lvbi1udW0+PHVybHM+PHJlbGF0ZWQtdXJscz48dXJsPmh0dHA6Ly93
d3cubmNiaS5ubG0ubmloLmdvdi9wdWJtZWQvMTk4MTI2NjY8L3VybD48L3JlbGF0ZWQtdXJscz48
L3VybHM+PGN1c3RvbTI+UE1DMjgzMTYxMzwvY3VzdG9tMj48ZWxlY3Ryb25pYy1yZXNvdXJjZS1u
dW0+MTAuMTAzOC9uYXR1cmUwODQ5NDwvZWxlY3Ryb25pYy1yZXNvdXJjZS1udW0+PC9yZWNvcmQ+
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NYW5vbGlvPC9BdXRob3I+PFllYXI+MjAwOTwvWWVhcj48
UmVjTnVtPjg8L1JlY051bT48RGlzcGxheVRleHQ+PHN0eWxlIGZhY2U9InN1cGVyc2NyaXB0Ij42
PC9zdHlsZT48L0Rpc3BsYXlUZXh0PjxyZWNvcmQ+PHJlYy1udW1iZXI+ODwvcmVjLW51bWJlcj48
Zm9yZWlnbi1rZXlzPjxrZXkgYXBwPSJFTiIgZGItaWQ9IndhYWZmMGRlNXJkc3NyZTUwOXdwOXBw
bXJ6cjUwOTllOWVzMiIgdGltZXN0YW1wPSIxNDcwMzIxMTA1Ij44PC9rZXk+PC9mb3JlaWduLWtl
eXM+PHJlZi10eXBlIG5hbWU9IkpvdXJuYWwgQXJ0aWNsZSI+MTc8L3JlZi10eXBlPjxjb250cmli
dXRvcnM+PGF1dGhvcnM+PGF1dGhvcj5NYW5vbGlvLCBULiBBLjwvYXV0aG9yPjxhdXRob3I+Q29s
bGlucywgRi4gUy48L2F1dGhvcj48YXV0aG9yPkNveCwgTi4gSi48L2F1dGhvcj48YXV0aG9yPkdv
bGRzdGVpbiwgRC4gQi48L2F1dGhvcj48YXV0aG9yPkhpbmRvcmZmLCBMLiBBLjwvYXV0aG9yPjxh
dXRob3I+SHVudGVyLCBELiBKLjwvYXV0aG9yPjxhdXRob3I+TWNDYXJ0aHksIE0uIEkuPC9hdXRo
b3I+PGF1dGhvcj5SYW1vcywgRS4gTS48L2F1dGhvcj48YXV0aG9yPkNhcmRvbiwgTC4gUi48L2F1
dGhvcj48YXV0aG9yPkNoYWtyYXZhcnRpLCBBLjwvYXV0aG9yPjxhdXRob3I+Q2hvLCBKLiBILjwv
YXV0aG9yPjxhdXRob3I+R3V0dG1hY2hlciwgQS4gRS48L2F1dGhvcj48YXV0aG9yPktvbmcsIEEu
PC9hdXRob3I+PGF1dGhvcj5LcnVnbHlhaywgTC48L2F1dGhvcj48YXV0aG9yPk1hcmRpcywgRS48
L2F1dGhvcj48YXV0aG9yPlJvdGltaSwgQy4gTi48L2F1dGhvcj48YXV0aG9yPlNsYXRraW4sIE0u
PC9hdXRob3I+PGF1dGhvcj5WYWxsZSwgRC48L2F1dGhvcj48YXV0aG9yPldoaXR0ZW1vcmUsIEEu
IFMuPC9hdXRob3I+PGF1dGhvcj5Cb2VobmtlLCBNLjwvYXV0aG9yPjxhdXRob3I+Q2xhcmssIEEu
IEcuPC9hdXRob3I+PGF1dGhvcj5FaWNobGVyLCBFLiBFLjwvYXV0aG9yPjxhdXRob3I+R2lic29u
LCBHLjwvYXV0aG9yPjxhdXRob3I+SGFpbmVzLCBKLiBMLjwvYXV0aG9yPjxhdXRob3I+TWFja2F5
LCBULiBGLjwvYXV0aG9yPjxhdXRob3I+TWNDYXJyb2xsLCBTLiBBLjwvYXV0aG9yPjxhdXRob3I+
Vmlzc2NoZXIsIFAuIE0uPC9hdXRob3I+PC9hdXRob3JzPjwvY29udHJpYnV0b3JzPjxhdXRoLWFk
ZHJlc3M+TmF0aW9uYWwgSHVtYW4gR2Vub21lIFJlc2VhcmNoIEluc3RpdHV0ZSwgQnVpbGRpbmcg
MzEsIFJvb20gNEIwOSwgMzEgQ2VudGVyIERyaXZlLCBNU0MgMjE1MiwgQmV0aGVzZGEsIE1hcnls
YW5kIDIwODkyLTIxNTIsIFVTQS4gbWFub2xpb3RAbWFpbC5uaWguZ292PC9hdXRoLWFkZHJlc3M+
PHRpdGxlcz48dGl0bGU+RmluZGluZyB0aGUgbWlzc2luZyBoZXJpdGFiaWxpdHkgb2YgY29tcGxl
eCBkaXNlYXNlczwvdGl0bGU+PHNlY29uZGFyeS10aXRsZT5OYXR1cmU8L3NlY29uZGFyeS10aXRs
ZT48L3RpdGxlcz48cGVyaW9kaWNhbD48ZnVsbC10aXRsZT5OYXR1cmU8L2Z1bGwtdGl0bGU+PC9w
ZXJpb2RpY2FsPjxwYWdlcz43NDctNTM8L3BhZ2VzPjx2b2x1bWU+NDYxPC92b2x1bWU+PG51bWJl
cj43MjY1PC9udW1iZXI+PGtleXdvcmRzPjxrZXl3b3JkPkdlbmV0aWMgRGlzZWFzZXMsIEluYm9y
bi8qZ2VuZXRpY3M8L2tleXdvcmQ+PGtleXdvcmQ+R2VuZXRpYyBQcmVkaXNwb3NpdGlvbiB0byBE
aXNlYXNlLypnZW5ldGljczwva2V5d29yZD48a2V5d29yZD5HZW5ldGljcywgTWVkaWNhbC8qbWV0
aG9kcy90cmVuZHM8L2tleXdvcmQ+PGtleXdvcmQ+R2Vub21lLVdpZGUgQXNzb2NpYXRpb24gU3R1
ZHkvbWV0aG9kcy90cmVuZHM8L2tleXdvcmQ+PGtleXdvcmQ+SHVtYW5zPC9rZXl3b3JkPjxrZXl3
b3JkPkluaGVyaXRhbmNlIFBhdHRlcm5zL2dlbmV0aWNzPC9rZXl3b3JkPjxrZXl3b3JkPlBlZGln
cmVlPC9rZXl3b3JkPjwva2V5d29yZHM+PGRhdGVzPjx5ZWFyPjIwMDk8L3llYXI+PHB1Yi1kYXRl
cz48ZGF0ZT5PY3QgODwvZGF0ZT48L3B1Yi1kYXRlcz48L2RhdGVzPjxpc2JuPjE0NzYtNDY4NyAo
RWxlY3Ryb25pYykmI3hEOzAwMjgtMDgzNiAoTGlua2luZyk8L2lzYm4+PGFjY2Vzc2lvbi1udW0+
MTk4MTI2NjY8L2FjY2Vzc2lvbi1udW0+PHVybHM+PHJlbGF0ZWQtdXJscz48dXJsPmh0dHA6Ly93
d3cubmNiaS5ubG0ubmloLmdvdi9wdWJtZWQvMTk4MTI2NjY8L3VybD48L3JlbGF0ZWQtdXJscz48
L3VybHM+PGN1c3RvbTI+UE1DMjgzMTYxMzwvY3VzdG9tMj48ZWxlY3Ryb25pYy1yZXNvdXJjZS1u
dW0+MTAuMTAzOC9uYXR1cmUwODQ5NDwvZWxlY3Ryb25pYy1yZXNvdXJjZS1udW0+PC9yZWNvcmQ+
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6</w:t>
      </w:r>
      <w:r>
        <w:rPr>
          <w:rFonts w:ascii="Arial" w:hAnsi="Arial" w:cs="Arial"/>
        </w:rPr>
        <w:fldChar w:fldCharType="end"/>
      </w:r>
      <w:r w:rsidRPr="00224D56">
        <w:rPr>
          <w:rFonts w:ascii="Arial" w:hAnsi="Arial" w:cs="Arial"/>
        </w:rPr>
        <w:t xml:space="preserve">). A likely explanation for this phenomenon is the smaller effect of some of the genetic variants. Due to the cost and difficulty to collect brain phenotypes on large sample sets, the obvious next steps to identify migraine's </w:t>
      </w:r>
      <w:r>
        <w:rPr>
          <w:rFonts w:ascii="Arial" w:hAnsi="Arial" w:cs="Arial"/>
        </w:rPr>
        <w:t>susceptibility loci (which</w:t>
      </w:r>
      <w:r w:rsidRPr="00224D56">
        <w:rPr>
          <w:rFonts w:ascii="Arial" w:hAnsi="Arial" w:cs="Arial"/>
        </w:rPr>
        <w:t xml:space="preserve"> may well provide important new information on disease susceptibility and lead to new therapeutic targets</w:t>
      </w:r>
      <w:r>
        <w:rPr>
          <w:rFonts w:ascii="Arial" w:hAnsi="Arial" w:cs="Arial"/>
        </w:rPr>
        <w:t xml:space="preserve">) </w:t>
      </w:r>
      <w:r w:rsidRPr="00224D56">
        <w:rPr>
          <w:rFonts w:ascii="Arial" w:hAnsi="Arial" w:cs="Arial"/>
        </w:rPr>
        <w:t>is to perform large GWA meta-analyses on dataset exceeding 10,000 samples.</w:t>
      </w:r>
    </w:p>
    <w:p w14:paraId="42B8279F" w14:textId="77777777" w:rsidR="005E3B9E" w:rsidRPr="00224D56" w:rsidRDefault="005E3B9E" w:rsidP="005E3B9E">
      <w:pPr>
        <w:jc w:val="both"/>
        <w:rPr>
          <w:rFonts w:ascii="Arial" w:hAnsi="Arial" w:cs="Arial"/>
        </w:rPr>
      </w:pPr>
    </w:p>
    <w:p w14:paraId="2DD4DEBF" w14:textId="77777777" w:rsidR="005E3B9E" w:rsidRPr="00243CA0" w:rsidRDefault="005E3B9E" w:rsidP="005E3B9E">
      <w:pPr>
        <w:jc w:val="both"/>
        <w:rPr>
          <w:rFonts w:ascii="Arial" w:hAnsi="Arial" w:cs="Arial"/>
          <w:b/>
        </w:rPr>
      </w:pPr>
      <w:r w:rsidRPr="00243CA0">
        <w:rPr>
          <w:rFonts w:ascii="Arial" w:hAnsi="Arial" w:cs="Arial"/>
          <w:b/>
        </w:rPr>
        <w:t xml:space="preserve">The main aim of this project was: </w:t>
      </w:r>
    </w:p>
    <w:p w14:paraId="5A721303" w14:textId="77777777" w:rsidR="005E3B9E" w:rsidRPr="00243CA0" w:rsidRDefault="005E3B9E" w:rsidP="005E3B9E">
      <w:pPr>
        <w:pStyle w:val="ListParagraph"/>
        <w:numPr>
          <w:ilvl w:val="0"/>
          <w:numId w:val="7"/>
        </w:numPr>
        <w:jc w:val="both"/>
        <w:rPr>
          <w:rFonts w:ascii="Arial" w:hAnsi="Arial" w:cs="Arial"/>
        </w:rPr>
      </w:pPr>
      <w:r w:rsidRPr="00243CA0">
        <w:rPr>
          <w:rFonts w:ascii="Arial" w:hAnsi="Arial" w:cs="Arial"/>
        </w:rPr>
        <w:t xml:space="preserve">To perform genome wide analysis of clinic-based migraine and its sub-phenotypes on </w:t>
      </w:r>
      <w:proofErr w:type="spellStart"/>
      <w:r w:rsidRPr="00243CA0">
        <w:rPr>
          <w:rFonts w:ascii="Arial" w:hAnsi="Arial" w:cs="Arial"/>
        </w:rPr>
        <w:t>TwinsUK</w:t>
      </w:r>
      <w:proofErr w:type="spellEnd"/>
      <w:r w:rsidRPr="00243CA0">
        <w:rPr>
          <w:rFonts w:ascii="Arial" w:hAnsi="Arial" w:cs="Arial"/>
        </w:rPr>
        <w:t xml:space="preserve"> dataset </w:t>
      </w:r>
      <w:r>
        <w:rPr>
          <w:rFonts w:ascii="Arial" w:hAnsi="Arial" w:cs="Arial"/>
        </w:rPr>
        <w:t>as pa</w:t>
      </w:r>
      <w:r w:rsidRPr="00243CA0">
        <w:rPr>
          <w:rFonts w:ascii="Arial" w:hAnsi="Arial" w:cs="Arial"/>
        </w:rPr>
        <w:t xml:space="preserve">rt of a large international </w:t>
      </w:r>
      <w:r>
        <w:rPr>
          <w:rFonts w:ascii="Arial" w:hAnsi="Arial" w:cs="Arial"/>
        </w:rPr>
        <w:t>meta-</w:t>
      </w:r>
      <w:r w:rsidRPr="00243CA0">
        <w:rPr>
          <w:rFonts w:ascii="Arial" w:hAnsi="Arial" w:cs="Arial"/>
        </w:rPr>
        <w:t xml:space="preserve">analysis effort based on a total of 23,285 cases and 95,425 controls.  </w:t>
      </w:r>
    </w:p>
    <w:p w14:paraId="65503AD2" w14:textId="77777777" w:rsidR="005E3B9E" w:rsidRPr="00D118BA" w:rsidRDefault="005E3B9E" w:rsidP="005E3B9E">
      <w:pPr>
        <w:jc w:val="both"/>
        <w:rPr>
          <w:b/>
        </w:rPr>
      </w:pPr>
    </w:p>
    <w:p w14:paraId="51ED773C" w14:textId="77777777" w:rsidR="005E3B9E" w:rsidRPr="002838DF" w:rsidRDefault="005E3B9E" w:rsidP="005E3B9E">
      <w:pPr>
        <w:numPr>
          <w:ilvl w:val="0"/>
          <w:numId w:val="6"/>
        </w:numPr>
        <w:rPr>
          <w:rFonts w:ascii="Arial" w:eastAsia="Calibri" w:hAnsi="Arial" w:cs="Arial"/>
          <w:b/>
          <w:sz w:val="22"/>
          <w:szCs w:val="22"/>
        </w:rPr>
      </w:pPr>
      <w:r w:rsidRPr="002838DF">
        <w:rPr>
          <w:rFonts w:ascii="Arial" w:hAnsi="Arial" w:cs="Arial"/>
          <w:b/>
          <w:sz w:val="22"/>
          <w:szCs w:val="22"/>
        </w:rPr>
        <w:t>Genome Wide Meta-analysis r</w:t>
      </w:r>
      <w:r w:rsidRPr="002838DF">
        <w:rPr>
          <w:rFonts w:ascii="Arial" w:eastAsia="Calibri" w:hAnsi="Arial" w:cs="Arial"/>
          <w:b/>
          <w:sz w:val="22"/>
          <w:szCs w:val="22"/>
        </w:rPr>
        <w:t>esults</w:t>
      </w:r>
      <w:r w:rsidRPr="002838DF">
        <w:rPr>
          <w:rFonts w:ascii="Arial" w:hAnsi="Arial" w:cs="Arial"/>
          <w:b/>
          <w:sz w:val="22"/>
          <w:szCs w:val="22"/>
        </w:rPr>
        <w:t xml:space="preserve"> </w:t>
      </w:r>
    </w:p>
    <w:p w14:paraId="1E0416AF" w14:textId="77777777" w:rsidR="005E3B9E" w:rsidRDefault="005E3B9E" w:rsidP="005E3B9E">
      <w:pPr>
        <w:jc w:val="both"/>
        <w:rPr>
          <w:rFonts w:ascii="Arial" w:hAnsi="Arial" w:cs="Arial"/>
        </w:rPr>
      </w:pPr>
    </w:p>
    <w:p w14:paraId="1DE701E8" w14:textId="77777777" w:rsidR="005E3B9E" w:rsidRDefault="005E3B9E" w:rsidP="005E3B9E">
      <w:pPr>
        <w:jc w:val="both"/>
        <w:rPr>
          <w:rFonts w:ascii="Arial" w:hAnsi="Arial" w:cs="Arial"/>
        </w:rPr>
      </w:pPr>
      <w:proofErr w:type="spellStart"/>
      <w:r w:rsidRPr="00A97690">
        <w:rPr>
          <w:rFonts w:ascii="Arial" w:hAnsi="Arial" w:cs="Arial"/>
        </w:rPr>
        <w:t>TwinsUK</w:t>
      </w:r>
      <w:proofErr w:type="spellEnd"/>
      <w:r w:rsidRPr="00A97690">
        <w:rPr>
          <w:rFonts w:ascii="Arial" w:hAnsi="Arial" w:cs="Arial"/>
        </w:rPr>
        <w:t xml:space="preserve"> genome wide summary results were included in a large meta-analysis across 29 genome-wide association studies, including a total of 23,285 individuals with migraine (cases) and 95,425 population-matched controls</w:t>
      </w:r>
      <w:r>
        <w:rPr>
          <w:rFonts w:ascii="Arial" w:hAnsi="Arial" w:cs="Arial"/>
        </w:rPr>
        <w:t xml:space="preserve"> (F</w:t>
      </w:r>
      <w:r w:rsidRPr="00A97690">
        <w:rPr>
          <w:rFonts w:ascii="Arial" w:hAnsi="Arial" w:cs="Arial"/>
        </w:rPr>
        <w:t>igure 1).</w:t>
      </w:r>
    </w:p>
    <w:p w14:paraId="4240DBF3" w14:textId="77777777" w:rsidR="005E3B9E" w:rsidRDefault="005E3B9E" w:rsidP="005E3B9E">
      <w:pPr>
        <w:jc w:val="both"/>
        <w:rPr>
          <w:rFonts w:ascii="Arial" w:hAnsi="Arial" w:cs="Arial"/>
        </w:rPr>
      </w:pPr>
    </w:p>
    <w:p w14:paraId="4D42DBBC" w14:textId="77777777" w:rsidR="005E3B9E" w:rsidRDefault="005E3B9E" w:rsidP="005E3B9E">
      <w:pPr>
        <w:jc w:val="both"/>
        <w:rPr>
          <w:rFonts w:ascii="Arial" w:hAnsi="Arial" w:cs="Arial"/>
        </w:rPr>
      </w:pPr>
    </w:p>
    <w:p w14:paraId="18F488B3" w14:textId="77777777" w:rsidR="005E3B9E" w:rsidRDefault="005E3B9E" w:rsidP="005E3B9E">
      <w:pPr>
        <w:jc w:val="both"/>
        <w:rPr>
          <w:rFonts w:ascii="Arial" w:hAnsi="Arial" w:cs="Arial"/>
        </w:rPr>
      </w:pPr>
    </w:p>
    <w:p w14:paraId="782D06DA" w14:textId="77777777" w:rsidR="005E3B9E" w:rsidRDefault="005E3B9E" w:rsidP="005E3B9E">
      <w:pPr>
        <w:jc w:val="both"/>
        <w:rPr>
          <w:rFonts w:ascii="Arial" w:hAnsi="Arial" w:cs="Arial"/>
        </w:rPr>
      </w:pPr>
      <w:r>
        <w:rPr>
          <w:noProof/>
          <w:lang w:val="en-US"/>
        </w:rPr>
        <w:drawing>
          <wp:anchor distT="36576" distB="36576" distL="36576" distR="36576" simplePos="0" relativeHeight="251683840" behindDoc="0" locked="0" layoutInCell="1" allowOverlap="1" wp14:anchorId="2EBB5D16" wp14:editId="64EEF1E7">
            <wp:simplePos x="0" y="0"/>
            <wp:positionH relativeFrom="column">
              <wp:posOffset>964565</wp:posOffset>
            </wp:positionH>
            <wp:positionV relativeFrom="paragraph">
              <wp:posOffset>102235</wp:posOffset>
            </wp:positionV>
            <wp:extent cx="4750843" cy="311168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l="4921" t="13492" r="4497" b="12434"/>
                    <a:stretch>
                      <a:fillRect/>
                    </a:stretch>
                  </pic:blipFill>
                  <pic:spPr bwMode="auto">
                    <a:xfrm>
                      <a:off x="0" y="0"/>
                      <a:ext cx="4750843" cy="3111689"/>
                    </a:xfrm>
                    <a:prstGeom prst="rect">
                      <a:avLst/>
                    </a:prstGeom>
                    <a:noFill/>
                    <a:ln w="9525" algn="in">
                      <a:noFill/>
                      <a:miter lim="800000"/>
                      <a:headEnd/>
                      <a:tailEnd/>
                    </a:ln>
                    <a:effectLst/>
                  </pic:spPr>
                </pic:pic>
              </a:graphicData>
            </a:graphic>
          </wp:anchor>
        </w:drawing>
      </w:r>
    </w:p>
    <w:p w14:paraId="726CD280" w14:textId="77777777" w:rsidR="005E3B9E" w:rsidRDefault="005E3B9E" w:rsidP="005E3B9E">
      <w:pPr>
        <w:jc w:val="both"/>
        <w:rPr>
          <w:rFonts w:ascii="Arial" w:hAnsi="Arial" w:cs="Arial"/>
        </w:rPr>
      </w:pPr>
    </w:p>
    <w:p w14:paraId="53D47BB3" w14:textId="77777777" w:rsidR="005E3B9E" w:rsidRDefault="005E3B9E" w:rsidP="005E3B9E">
      <w:pPr>
        <w:jc w:val="both"/>
        <w:rPr>
          <w:rFonts w:ascii="Arial" w:hAnsi="Arial" w:cs="Arial"/>
        </w:rPr>
      </w:pPr>
    </w:p>
    <w:p w14:paraId="199A5DF8" w14:textId="77777777" w:rsidR="005E3B9E" w:rsidRPr="00A97690" w:rsidRDefault="005E3B9E" w:rsidP="005E3B9E">
      <w:pPr>
        <w:jc w:val="both"/>
        <w:rPr>
          <w:rFonts w:ascii="Arial" w:hAnsi="Arial" w:cs="Arial"/>
        </w:rPr>
      </w:pPr>
    </w:p>
    <w:p w14:paraId="5213A1B3" w14:textId="77777777" w:rsidR="005E3B9E" w:rsidRDefault="005E3B9E" w:rsidP="005E3B9E">
      <w:pPr>
        <w:jc w:val="both"/>
        <w:rPr>
          <w:rFonts w:ascii="Arial" w:hAnsi="Arial" w:cs="Arial"/>
        </w:rPr>
      </w:pPr>
    </w:p>
    <w:p w14:paraId="562F291E" w14:textId="77777777" w:rsidR="005E3B9E" w:rsidRDefault="005E3B9E" w:rsidP="005E3B9E">
      <w:pPr>
        <w:jc w:val="both"/>
        <w:rPr>
          <w:rFonts w:ascii="Arial" w:hAnsi="Arial" w:cs="Arial"/>
        </w:rPr>
      </w:pPr>
    </w:p>
    <w:p w14:paraId="6A493C9C" w14:textId="77777777" w:rsidR="005E3B9E" w:rsidRDefault="005E3B9E" w:rsidP="005E3B9E">
      <w:pPr>
        <w:jc w:val="both"/>
        <w:rPr>
          <w:rFonts w:ascii="Arial" w:hAnsi="Arial" w:cs="Arial"/>
        </w:rPr>
      </w:pPr>
    </w:p>
    <w:p w14:paraId="16A72F46" w14:textId="77777777" w:rsidR="005E3B9E" w:rsidRDefault="005E3B9E" w:rsidP="005E3B9E">
      <w:pPr>
        <w:jc w:val="both"/>
        <w:rPr>
          <w:rFonts w:ascii="Arial" w:hAnsi="Arial" w:cs="Arial"/>
        </w:rPr>
      </w:pPr>
    </w:p>
    <w:p w14:paraId="26CD5AE9" w14:textId="77777777" w:rsidR="005E3B9E" w:rsidRDefault="005E3B9E" w:rsidP="005E3B9E">
      <w:pPr>
        <w:jc w:val="both"/>
        <w:rPr>
          <w:rFonts w:ascii="Arial" w:hAnsi="Arial" w:cs="Arial"/>
        </w:rPr>
      </w:pPr>
    </w:p>
    <w:p w14:paraId="2F256540" w14:textId="77777777" w:rsidR="005E3B9E" w:rsidRDefault="005E3B9E" w:rsidP="005E3B9E">
      <w:pPr>
        <w:jc w:val="both"/>
        <w:rPr>
          <w:rFonts w:ascii="Arial" w:hAnsi="Arial" w:cs="Arial"/>
        </w:rPr>
      </w:pPr>
    </w:p>
    <w:p w14:paraId="48AA2277" w14:textId="77777777" w:rsidR="005E3B9E" w:rsidRDefault="005E3B9E" w:rsidP="005E3B9E">
      <w:pPr>
        <w:jc w:val="both"/>
        <w:rPr>
          <w:rFonts w:ascii="Arial" w:hAnsi="Arial" w:cs="Arial"/>
        </w:rPr>
      </w:pPr>
    </w:p>
    <w:p w14:paraId="256873C0" w14:textId="77777777" w:rsidR="0097277A" w:rsidRDefault="0097277A" w:rsidP="005E3B9E">
      <w:pPr>
        <w:jc w:val="both"/>
        <w:rPr>
          <w:rFonts w:ascii="Arial" w:hAnsi="Arial" w:cs="Arial"/>
        </w:rPr>
      </w:pPr>
    </w:p>
    <w:p w14:paraId="0D5B16F3" w14:textId="77777777" w:rsidR="005E3B9E" w:rsidRPr="00A97690" w:rsidRDefault="005E3B9E" w:rsidP="005E3B9E">
      <w:pPr>
        <w:jc w:val="both"/>
        <w:rPr>
          <w:rFonts w:ascii="Arial" w:hAnsi="Arial" w:cs="Arial"/>
        </w:rPr>
      </w:pPr>
      <w:r w:rsidRPr="00A97690">
        <w:rPr>
          <w:rFonts w:ascii="Arial" w:hAnsi="Arial" w:cs="Arial"/>
        </w:rPr>
        <w:lastRenderedPageBreak/>
        <w:t>Results from the primary meta-analysis and for the 3 subgroups identified 142 SNPs, at a total of 12 loci, that were significantly associated with migraine susceptibility (</w:t>
      </w:r>
      <w:r w:rsidRPr="00A97690">
        <w:rPr>
          <w:rFonts w:ascii="Arial" w:hAnsi="Arial" w:cs="Arial"/>
          <w:i/>
          <w:iCs/>
        </w:rPr>
        <w:t>P</w:t>
      </w:r>
      <w:r w:rsidRPr="00A97690">
        <w:rPr>
          <w:rFonts w:ascii="Arial" w:hAnsi="Arial" w:cs="Arial"/>
        </w:rPr>
        <w:t xml:space="preserve"> &lt; 5 × 10</w:t>
      </w:r>
      <w:r w:rsidRPr="00A97690">
        <w:rPr>
          <w:rFonts w:ascii="Arial" w:hAnsi="Arial" w:cs="Arial"/>
          <w:vertAlign w:val="superscript"/>
        </w:rPr>
        <w:t>−8</w:t>
      </w:r>
      <w:r w:rsidRPr="00A97690">
        <w:rPr>
          <w:rFonts w:ascii="Arial" w:hAnsi="Arial" w:cs="Arial"/>
        </w:rPr>
        <w:t>)</w:t>
      </w:r>
      <w:r>
        <w:rPr>
          <w:rFonts w:ascii="Arial" w:hAnsi="Arial" w:cs="Arial"/>
        </w:rPr>
        <w:t xml:space="preserve"> (F</w:t>
      </w:r>
      <w:r w:rsidRPr="00A97690">
        <w:rPr>
          <w:rFonts w:ascii="Arial" w:hAnsi="Arial" w:cs="Arial"/>
        </w:rPr>
        <w:t>igure 2).</w:t>
      </w:r>
      <w:r>
        <w:rPr>
          <w:rFonts w:ascii="Arial" w:hAnsi="Arial" w:cs="Arial"/>
        </w:rPr>
        <w:t xml:space="preserve"> </w:t>
      </w:r>
      <w:r w:rsidRPr="00A97690">
        <w:rPr>
          <w:rFonts w:ascii="Arial" w:hAnsi="Arial" w:cs="Arial"/>
        </w:rPr>
        <w:t>Five of the 12 genome-wide significant loci were new (</w:t>
      </w:r>
      <w:r w:rsidRPr="00A97690">
        <w:rPr>
          <w:rFonts w:ascii="Arial" w:hAnsi="Arial" w:cs="Arial"/>
          <w:i/>
          <w:iCs/>
        </w:rPr>
        <w:t>AJAP1</w:t>
      </w:r>
      <w:r w:rsidRPr="00A97690">
        <w:rPr>
          <w:rFonts w:ascii="Arial" w:hAnsi="Arial" w:cs="Arial"/>
        </w:rPr>
        <w:t xml:space="preserve">, </w:t>
      </w:r>
      <w:r w:rsidRPr="00A97690">
        <w:rPr>
          <w:rFonts w:ascii="Arial" w:hAnsi="Arial" w:cs="Arial"/>
          <w:i/>
          <w:iCs/>
        </w:rPr>
        <w:t>TSPAN2</w:t>
      </w:r>
      <w:r w:rsidRPr="00A97690">
        <w:rPr>
          <w:rFonts w:ascii="Arial" w:hAnsi="Arial" w:cs="Arial"/>
        </w:rPr>
        <w:t xml:space="preserve">, </w:t>
      </w:r>
      <w:r w:rsidRPr="00A97690">
        <w:rPr>
          <w:rFonts w:ascii="Arial" w:hAnsi="Arial" w:cs="Arial"/>
          <w:i/>
          <w:iCs/>
        </w:rPr>
        <w:t>FHL5</w:t>
      </w:r>
      <w:r w:rsidRPr="00A97690">
        <w:rPr>
          <w:rFonts w:ascii="Arial" w:hAnsi="Arial" w:cs="Arial"/>
        </w:rPr>
        <w:t xml:space="preserve">, </w:t>
      </w:r>
      <w:r w:rsidRPr="00A97690">
        <w:rPr>
          <w:rFonts w:ascii="Arial" w:hAnsi="Arial" w:cs="Arial"/>
          <w:i/>
          <w:iCs/>
        </w:rPr>
        <w:t>C7orf10</w:t>
      </w:r>
      <w:r w:rsidRPr="00A97690">
        <w:rPr>
          <w:rFonts w:ascii="Arial" w:hAnsi="Arial" w:cs="Arial"/>
        </w:rPr>
        <w:t xml:space="preserve"> and </w:t>
      </w:r>
      <w:r w:rsidRPr="00A97690">
        <w:rPr>
          <w:rFonts w:ascii="Arial" w:hAnsi="Arial" w:cs="Arial"/>
          <w:i/>
          <w:iCs/>
        </w:rPr>
        <w:t>MMP16</w:t>
      </w:r>
      <w:r w:rsidRPr="00A97690">
        <w:rPr>
          <w:rFonts w:ascii="Arial" w:hAnsi="Arial" w:cs="Arial"/>
        </w:rPr>
        <w:t>).  The remaining seven loci confirmed previously reported loci associated with migraine (</w:t>
      </w:r>
      <w:r w:rsidRPr="00A97690">
        <w:rPr>
          <w:rFonts w:ascii="Arial" w:hAnsi="Arial" w:cs="Arial"/>
          <w:i/>
          <w:iCs/>
        </w:rPr>
        <w:t>PRDM16</w:t>
      </w:r>
      <w:r w:rsidRPr="004C3F69">
        <w:rPr>
          <w:rFonts w:ascii="Arial" w:hAnsi="Arial" w:cs="Arial"/>
          <w:iCs/>
        </w:rPr>
        <w:fldChar w:fldCharType="begin">
          <w:fldData xml:space="preserve">PEVuZE5vdGU+PENpdGU+PEF1dGhvcj5DaGFzbWFuPC9BdXRob3I+PFllYXI+MjAxMTwvWWVhcj48
UmVjTnVtPjI8L1JlY051bT48RGlzcGxheVRleHQ+PHN0eWxlIGZhY2U9InN1cGVyc2NyaXB0Ij4z
PC9zdHlsZT48L0Rpc3BsYXlUZXh0PjxyZWNvcmQ+PHJlYy1udW1iZXI+MjwvcmVjLW51bWJlcj48
Zm9yZWlnbi1rZXlzPjxrZXkgYXBwPSJFTiIgZGItaWQ9IndhYWZmMGRlNXJkc3NyZTUwOXdwOXBw
bXJ6cjUwOTllOWVzMiIgdGltZXN0YW1wPSIxNDcwMzIwOTczIj4yPC9rZXk+PC9mb3JlaWduLWtl
eXM+PHJlZi10eXBlIG5hbWU9IkpvdXJuYWwgQXJ0aWNsZSI+MTc8L3JlZi10eXBlPjxjb250cmli
dXRvcnM+PGF1dGhvcnM+PGF1dGhvcj5DaGFzbWFuLCBELiBJLjwvYXV0aG9yPjxhdXRob3I+U2No
dXJrcywgTS48L2F1dGhvcj48YXV0aG9yPkFudHRpbGEsIFYuPC9hdXRob3I+PGF1dGhvcj5kZSBW
cmllcywgQi48L2F1dGhvcj48YXV0aG9yPlNjaG1pbmtlLCBVLjwvYXV0aG9yPjxhdXRob3I+TGF1
bmVyLCBMLiBKLjwvYXV0aG9yPjxhdXRob3I+VGVyd2luZHQsIEcuIE0uPC9hdXRob3I+PGF1dGhv
cj52YW4gZGVuIE1hYWdkZW5iZXJnLCBBLiBNLjwvYXV0aG9yPjxhdXRob3I+RmVuZHJpY2gsIEsu
PC9hdXRob3I+PGF1dGhvcj5Wb2x6a2UsIEguPC9hdXRob3I+PGF1dGhvcj5Fcm5zdCwgRi48L2F1
dGhvcj48YXV0aG9yPkdyaWZmaXRocywgTC4gUi48L2F1dGhvcj48YXV0aG9yPkJ1cmluZywgSi4g
RS48L2F1dGhvcj48YXV0aG9yPkthbGxlbGEsIE0uPC9hdXRob3I+PGF1dGhvcj5GcmVpbGluZ2Vy
LCBULjwvYXV0aG9yPjxhdXRob3I+S3ViaXNjaCwgQy48L2F1dGhvcj48YXV0aG9yPlJpZGtlciwg
UC4gTS48L2F1dGhvcj48YXV0aG9yPlBhbG90aWUsIEEuPC9hdXRob3I+PGF1dGhvcj5GZXJyYXJp
LCBNLiBELjwvYXV0aG9yPjxhdXRob3I+SG9mZm1hbm4sIFcuPC9hdXRob3I+PGF1dGhvcj5aZWUs
IFIuIFkuPC9hdXRob3I+PGF1dGhvcj5LdXJ0aCwgVC48L2F1dGhvcj48L2F1dGhvcnM+PC9jb250
cmlidXRvcnM+PGF1dGgtYWRkcmVzcz5EaXZpc2lvbiBvZiBQcmV2ZW50aXZlIE1lZGljaW5lLCBE
ZXBhcnRtZW50IG9mIE1lZGljaW5lLCBCcmlnaGFtIGFuZCBXb21lbiZhcG9zO3MgSG9zcGl0YWws
IEhhcnZhcmQgTWVkaWNhbCBTY2hvb2wsIEJvc3RvbiwgTWFzc2FjaHVzZXR0cywgVVNBLjwvYXV0
aC1hZGRyZXNzPjx0aXRsZXM+PHRpdGxlPkdlbm9tZS13aWRlIGFzc29jaWF0aW9uIHN0dWR5IHJl
dmVhbHMgdGhyZWUgc3VzY2VwdGliaWxpdHkgbG9jaSBmb3IgY29tbW9uIG1pZ3JhaW5lIGluIHRo
ZSBnZW5lcmFsIHBvcHVsYXRpb248L3RpdGxlPjxzZWNvbmRhcnktdGl0bGU+TmF0IEdlbmV0PC9z
ZWNvbmRhcnktdGl0bGU+PC90aXRsZXM+PHBlcmlvZGljYWw+PGZ1bGwtdGl0bGU+TmF0IEdlbmV0
PC9mdWxsLXRpdGxlPjwvcGVyaW9kaWNhbD48cGFnZXM+Njk1LTg8L3BhZ2VzPjx2b2x1bWU+NDM8
L3ZvbHVtZT48bnVtYmVyPjc8L251bWJlcj48a2V5d29yZHM+PGtleXdvcmQ+Q2FzZS1Db250cm9s
IFN0dWRpZXM8L2tleXdvcmQ+PGtleXdvcmQ+Q2hyb21vc29tZXMsIEh1bWFuLCBQYWlyIDEvZ2Vu
ZXRpY3M8L2tleXdvcmQ+PGtleXdvcmQ+Q2hyb21vc29tZXMsIEh1bWFuLCBQYWlyIDEyL2dlbmV0
aWNzPC9rZXl3b3JkPjxrZXl3b3JkPkNocm9tb3NvbWVzLCBIdW1hbiwgUGFpciAyL2dlbmV0aWNz
PC9rZXl3b3JkPjxrZXl3b3JkPkNvaG9ydCBTdHVkaWVzPC9rZXl3b3JkPjxrZXl3b3JkPkZlbWFs
ZTwva2V5d29yZD48a2V5d29yZD4qR2VuZXRpYyBMb2NpPC9rZXl3b3JkPjxrZXl3b3JkPipHZW5l
dGljIFByZWRpc3Bvc2l0aW9uIHRvIERpc2Vhc2U8L2tleXdvcmQ+PGtleXdvcmQ+Kkdlbm9tZS1X
aWRlIEFzc29jaWF0aW9uIFN0dWR5PC9rZXl3b3JkPjxrZXl3b3JkPkh1bWFuczwva2V5d29yZD48
a2V5d29yZD5NYWxlPC9rZXl3b3JkPjxrZXl3b3JkPk1pZGRsZSBBZ2VkPC9rZXl3b3JkPjxrZXl3
b3JkPk1pZ3JhaW5lIHdpdGhvdXQgQXVyYS9lcGlkZW1pb2xvZ3kvKmdlbmV0aWNzL3BhdGhvbG9n
eTwva2V5d29yZD48a2V5d29yZD5Qb2x5bW9ycGhpc20sIFNpbmdsZSBOdWNsZW90aWRlL2dlbmV0
aWNzPC9rZXl3b3JkPjxrZXl3b3JkPlByb2dub3Npczwva2V5d29yZD48a2V5d29yZD5SaXNrIEZh
Y3RvcnM8L2tleXdvcmQ+PGtleXdvcmQ+VW5pdGVkIFN0YXRlcy9lcGlkZW1pb2xvZ3k8L2tleXdv
cmQ+PC9rZXl3b3Jkcz48ZGF0ZXM+PHllYXI+MjAxMTwveWVhcj48cHViLWRhdGVzPjxkYXRlPkp1
bDwvZGF0ZT48L3B1Yi1kYXRlcz48L2RhdGVzPjxpc2JuPjE1NDYtMTcxOCAoRWxlY3Ryb25pYykm
I3hEOzEwNjEtNDAzNiAoTGlua2luZyk8L2lzYm4+PGFjY2Vzc2lvbi1udW0+MjE2NjY2OTI8L2Fj
Y2Vzc2lvbi1udW0+PHVybHM+PHJlbGF0ZWQtdXJscz48dXJsPmh0dHA6Ly93d3cubmNiaS5ubG0u
bmloLmdvdi9wdWJtZWQvMjE2NjY2OTI8L3VybD48L3JlbGF0ZWQtdXJscz48L3VybHM+PGN1c3Rv
bTI+UE1DMzEyNTQwMjwvY3VzdG9tMj48ZWxlY3Ryb25pYy1yZXNvdXJjZS1udW0+MTAuMTAzOC9u
Zy44NTY8L2VsZWN0cm9uaWMtcmVzb3VyY2UtbnVtPjwvcmVjb3JkPjwvQ2l0ZT48L0VuZE5vdGU+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DaGFzbWFuPC9BdXRob3I+PFllYXI+MjAxMTwvWWVhcj48
UmVjTnVtPjI8L1JlY051bT48RGlzcGxheVRleHQ+PHN0eWxlIGZhY2U9InN1cGVyc2NyaXB0Ij4z
PC9zdHlsZT48L0Rpc3BsYXlUZXh0PjxyZWNvcmQ+PHJlYy1udW1iZXI+MjwvcmVjLW51bWJlcj48
Zm9yZWlnbi1rZXlzPjxrZXkgYXBwPSJFTiIgZGItaWQ9IndhYWZmMGRlNXJkc3NyZTUwOXdwOXBw
bXJ6cjUwOTllOWVzMiIgdGltZXN0YW1wPSIxNDcwMzIwOTczIj4yPC9rZXk+PC9mb3JlaWduLWtl
eXM+PHJlZi10eXBlIG5hbWU9IkpvdXJuYWwgQXJ0aWNsZSI+MTc8L3JlZi10eXBlPjxjb250cmli
dXRvcnM+PGF1dGhvcnM+PGF1dGhvcj5DaGFzbWFuLCBELiBJLjwvYXV0aG9yPjxhdXRob3I+U2No
dXJrcywgTS48L2F1dGhvcj48YXV0aG9yPkFudHRpbGEsIFYuPC9hdXRob3I+PGF1dGhvcj5kZSBW
cmllcywgQi48L2F1dGhvcj48YXV0aG9yPlNjaG1pbmtlLCBVLjwvYXV0aG9yPjxhdXRob3I+TGF1
bmVyLCBMLiBKLjwvYXV0aG9yPjxhdXRob3I+VGVyd2luZHQsIEcuIE0uPC9hdXRob3I+PGF1dGhv
cj52YW4gZGVuIE1hYWdkZW5iZXJnLCBBLiBNLjwvYXV0aG9yPjxhdXRob3I+RmVuZHJpY2gsIEsu
PC9hdXRob3I+PGF1dGhvcj5Wb2x6a2UsIEguPC9hdXRob3I+PGF1dGhvcj5Fcm5zdCwgRi48L2F1
dGhvcj48YXV0aG9yPkdyaWZmaXRocywgTC4gUi48L2F1dGhvcj48YXV0aG9yPkJ1cmluZywgSi4g
RS48L2F1dGhvcj48YXV0aG9yPkthbGxlbGEsIE0uPC9hdXRob3I+PGF1dGhvcj5GcmVpbGluZ2Vy
LCBULjwvYXV0aG9yPjxhdXRob3I+S3ViaXNjaCwgQy48L2F1dGhvcj48YXV0aG9yPlJpZGtlciwg
UC4gTS48L2F1dGhvcj48YXV0aG9yPlBhbG90aWUsIEEuPC9hdXRob3I+PGF1dGhvcj5GZXJyYXJp
LCBNLiBELjwvYXV0aG9yPjxhdXRob3I+SG9mZm1hbm4sIFcuPC9hdXRob3I+PGF1dGhvcj5aZWUs
IFIuIFkuPC9hdXRob3I+PGF1dGhvcj5LdXJ0aCwgVC48L2F1dGhvcj48L2F1dGhvcnM+PC9jb250
cmlidXRvcnM+PGF1dGgtYWRkcmVzcz5EaXZpc2lvbiBvZiBQcmV2ZW50aXZlIE1lZGljaW5lLCBE
ZXBhcnRtZW50IG9mIE1lZGljaW5lLCBCcmlnaGFtIGFuZCBXb21lbiZhcG9zO3MgSG9zcGl0YWws
IEhhcnZhcmQgTWVkaWNhbCBTY2hvb2wsIEJvc3RvbiwgTWFzc2FjaHVzZXR0cywgVVNBLjwvYXV0
aC1hZGRyZXNzPjx0aXRsZXM+PHRpdGxlPkdlbm9tZS13aWRlIGFzc29jaWF0aW9uIHN0dWR5IHJl
dmVhbHMgdGhyZWUgc3VzY2VwdGliaWxpdHkgbG9jaSBmb3IgY29tbW9uIG1pZ3JhaW5lIGluIHRo
ZSBnZW5lcmFsIHBvcHVsYXRpb248L3RpdGxlPjxzZWNvbmRhcnktdGl0bGU+TmF0IEdlbmV0PC9z
ZWNvbmRhcnktdGl0bGU+PC90aXRsZXM+PHBlcmlvZGljYWw+PGZ1bGwtdGl0bGU+TmF0IEdlbmV0
PC9mdWxsLXRpdGxlPjwvcGVyaW9kaWNhbD48cGFnZXM+Njk1LTg8L3BhZ2VzPjx2b2x1bWU+NDM8
L3ZvbHVtZT48bnVtYmVyPjc8L251bWJlcj48a2V5d29yZHM+PGtleXdvcmQ+Q2FzZS1Db250cm9s
IFN0dWRpZXM8L2tleXdvcmQ+PGtleXdvcmQ+Q2hyb21vc29tZXMsIEh1bWFuLCBQYWlyIDEvZ2Vu
ZXRpY3M8L2tleXdvcmQ+PGtleXdvcmQ+Q2hyb21vc29tZXMsIEh1bWFuLCBQYWlyIDEyL2dlbmV0
aWNzPC9rZXl3b3JkPjxrZXl3b3JkPkNocm9tb3NvbWVzLCBIdW1hbiwgUGFpciAyL2dlbmV0aWNz
PC9rZXl3b3JkPjxrZXl3b3JkPkNvaG9ydCBTdHVkaWVzPC9rZXl3b3JkPjxrZXl3b3JkPkZlbWFs
ZTwva2V5d29yZD48a2V5d29yZD4qR2VuZXRpYyBMb2NpPC9rZXl3b3JkPjxrZXl3b3JkPipHZW5l
dGljIFByZWRpc3Bvc2l0aW9uIHRvIERpc2Vhc2U8L2tleXdvcmQ+PGtleXdvcmQ+Kkdlbm9tZS1X
aWRlIEFzc29jaWF0aW9uIFN0dWR5PC9rZXl3b3JkPjxrZXl3b3JkPkh1bWFuczwva2V5d29yZD48
a2V5d29yZD5NYWxlPC9rZXl3b3JkPjxrZXl3b3JkPk1pZGRsZSBBZ2VkPC9rZXl3b3JkPjxrZXl3
b3JkPk1pZ3JhaW5lIHdpdGhvdXQgQXVyYS9lcGlkZW1pb2xvZ3kvKmdlbmV0aWNzL3BhdGhvbG9n
eTwva2V5d29yZD48a2V5d29yZD5Qb2x5bW9ycGhpc20sIFNpbmdsZSBOdWNsZW90aWRlL2dlbmV0
aWNzPC9rZXl3b3JkPjxrZXl3b3JkPlByb2dub3Npczwva2V5d29yZD48a2V5d29yZD5SaXNrIEZh
Y3RvcnM8L2tleXdvcmQ+PGtleXdvcmQ+VW5pdGVkIFN0YXRlcy9lcGlkZW1pb2xvZ3k8L2tleXdv
cmQ+PC9rZXl3b3Jkcz48ZGF0ZXM+PHllYXI+MjAxMTwveWVhcj48cHViLWRhdGVzPjxkYXRlPkp1
bDwvZGF0ZT48L3B1Yi1kYXRlcz48L2RhdGVzPjxpc2JuPjE1NDYtMTcxOCAoRWxlY3Ryb25pYykm
I3hEOzEwNjEtNDAzNiAoTGlua2luZyk8L2lzYm4+PGFjY2Vzc2lvbi1udW0+MjE2NjY2OTI8L2Fj
Y2Vzc2lvbi1udW0+PHVybHM+PHJlbGF0ZWQtdXJscz48dXJsPmh0dHA6Ly93d3cubmNiaS5ubG0u
bmloLmdvdi9wdWJtZWQvMjE2NjY2OTI8L3VybD48L3JlbGF0ZWQtdXJscz48L3VybHM+PGN1c3Rv
bTI+UE1DMzEyNTQwMjwvY3VzdG9tMj48ZWxlY3Ryb25pYy1yZXNvdXJjZS1udW0+MTAuMTAzOC9u
Zy44NTY8L2VsZWN0cm9uaWMtcmVzb3VyY2UtbnVtPjwvcmVjb3JkPjwvQ2l0ZT48L0VuZE5vdGU+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3</w:t>
      </w:r>
      <w:r w:rsidRPr="004C3F69">
        <w:rPr>
          <w:rFonts w:ascii="Arial" w:hAnsi="Arial" w:cs="Arial"/>
          <w:iCs/>
        </w:rPr>
        <w:fldChar w:fldCharType="end"/>
      </w:r>
      <w:r w:rsidRPr="00A97690">
        <w:rPr>
          <w:rFonts w:ascii="Arial" w:hAnsi="Arial" w:cs="Arial"/>
        </w:rPr>
        <w:t xml:space="preserve">, </w:t>
      </w:r>
      <w:r w:rsidRPr="00A97690">
        <w:rPr>
          <w:rFonts w:ascii="Arial" w:hAnsi="Arial" w:cs="Arial"/>
          <w:i/>
          <w:iCs/>
        </w:rPr>
        <w:t>MEF2D</w: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5</w:t>
      </w:r>
      <w:r w:rsidRPr="004C3F69">
        <w:rPr>
          <w:rFonts w:ascii="Arial" w:hAnsi="Arial" w:cs="Arial"/>
          <w:iCs/>
        </w:rPr>
        <w:fldChar w:fldCharType="end"/>
      </w:r>
      <w:r w:rsidRPr="00A97690">
        <w:rPr>
          <w:rFonts w:ascii="Arial" w:hAnsi="Arial" w:cs="Arial"/>
        </w:rPr>
        <w:t xml:space="preserve">, </w:t>
      </w:r>
      <w:r w:rsidRPr="00A97690">
        <w:rPr>
          <w:rFonts w:ascii="Arial" w:hAnsi="Arial" w:cs="Arial"/>
          <w:i/>
          <w:iCs/>
        </w:rPr>
        <w:t>TRPM8</w:t>
      </w:r>
      <w:r w:rsidRPr="004C3F69">
        <w:rPr>
          <w:rFonts w:ascii="Arial" w:hAnsi="Arial" w:cs="Arial"/>
          <w:iCs/>
        </w:rPr>
        <w:fldChar w:fldCharType="begin">
          <w:fldData xml:space="preserve">PEVuZE5vdGU+PENpdGU+PEF1dGhvcj5BbnR0aWxhPC9BdXRob3I+PFllYXI+MjAxMDwvWWVhcj48
UmVjTnVtPjE8L1JlY051bT48RGlzcGxheVRleHQ+PHN0eWxlIGZhY2U9InN1cGVyc2NyaXB0Ij4y
LDM8L3N0eWxlPjwvRGlzcGxheVRleHQ+PHJlY29yZD48cmVjLW51bWJlcj4xPC9yZWMtbnVtYmVy
Pjxmb3JlaWduLWtleXM+PGtleSBhcHA9IkVOIiBkYi1pZD0id2FhZmYwZGU1cmRzc3JlNTA5d3A5
cHBtcnpyNTA5OWU5ZXMyIiB0aW1lc3RhbXA9IjE0NzAzMjA5MTMiPjE8L2tleT48L2ZvcmVpZ24t
a2V5cz48cmVmLXR5cGUgbmFtZT0iSm91cm5hbCBBcnRpY2xlIj4xNzwvcmVmLXR5cGU+PGNvbnRy
aWJ1dG9ycz48YXV0aG9ycz48YXV0aG9yPkFudHRpbGEsIFYuPC9hdXRob3I+PGF1dGhvcj5TdGVm
YW5zc29uLCBILjwvYXV0aG9yPjxhdXRob3I+S2FsbGVsYSwgTS48L2F1dGhvcj48YXV0aG9yPlRv
ZHQsIFUuPC9hdXRob3I+PGF1dGhvcj5UZXJ3aW5kdCwgRy4gTS48L2F1dGhvcj48YXV0aG9yPkNh
bGFmYXRvLCBNLiBTLjwvYXV0aG9yPjxhdXRob3I+Tnlob2x0LCBELiBSLjwvYXV0aG9yPjxhdXRo
b3I+RGltYXMsIEEuIFMuPC9hdXRob3I+PGF1dGhvcj5GcmVpbGluZ2VyLCBULjwvYXV0aG9yPjxh
dXRob3I+TXVsbGVyLU15aHNvaywgQi48L2F1dGhvcj48YXV0aG9yPkFydHRvLCBWLjwvYXV0aG9y
PjxhdXRob3I+SW5vdXllLCBNLjwvYXV0aG9yPjxhdXRob3I+QWxha3VydHRpLCBLLjwvYXV0aG9y
PjxhdXRob3I+S2F1bmlzdG8sIE0uIEEuPC9hdXRob3I+PGF1dGhvcj5IYW1hbGFpbmVuLCBFLjwv
YXV0aG9yPjxhdXRob3I+ZGUgVnJpZXMsIEIuPC9hdXRob3I+PGF1dGhvcj5TdGFtLCBBLiBILjwv
YXV0aG9yPjxhdXRob3I+V2VsbGVyLCBDLiBNLjwvYXV0aG9yPjxhdXRob3I+SGVpbnplLCBBLjwv
YXV0aG9yPjxhdXRob3I+SGVpbnplLUt1aG4sIEsuPC9hdXRob3I+PGF1dGhvcj5Hb2ViZWwsIEku
PC9hdXRob3I+PGF1dGhvcj5Cb3JjaywgRy48L2F1dGhvcj48YXV0aG9yPkdvYmVsLCBILjwvYXV0
aG9yPjxhdXRob3I+U3RlaW5iZXJnLCBTLjwvYXV0aG9yPjxhdXRob3I+V29sZiwgQy48L2F1dGhv
cj48YXV0aG9yPkJqb3Juc3NvbiwgQS48L2F1dGhvcj48YXV0aG9yPkd1ZG11bmRzc29uLCBHLjwv
YXV0aG9yPjxhdXRob3I+S2lyY2htYW5uLCBNLjwvYXV0aG9yPjxhdXRob3I+SGF1Z2UsIEEuPC9h
dXRob3I+PGF1dGhvcj5XZXJnZSwgVC48L2F1dGhvcj48YXV0aG9yPlNjaG9lbmVuLCBKLjwvYXV0
aG9yPjxhdXRob3I+RXJpa3Nzb24sIEouIEcuPC9hdXRob3I+PGF1dGhvcj5IYWdlbiwgSy48L2F1
dGhvcj48YXV0aG9yPlN0b3ZuZXIsIEwuPC9hdXRob3I+PGF1dGhvcj5XaWNobWFubiwgSC4gRS48
L2F1dGhvcj48YXV0aG9yPk1laXRpbmdlciwgVC48L2F1dGhvcj48YXV0aG9yPkFsZXhhbmRlciwg
TS48L2F1dGhvcj48YXV0aG9yPk1vZWJ1cywgUy48L2F1dGhvcj48YXV0aG9yPlNjaHJlaWJlciwg
Uy48L2F1dGhvcj48YXV0aG9yPkF1bGNoZW5rbywgWS4gUy48L2F1dGhvcj48YXV0aG9yPkJyZXRl
bGVyLCBNLiBNLjwvYXV0aG9yPjxhdXRob3I+VWl0dGVybGluZGVuLCBBLiBHLjwvYXV0aG9yPjxh
dXRob3I+SG9mbWFuLCBBLjwvYXV0aG9yPjxhdXRob3I+dmFuIER1aWpuLCBDLiBNLjwvYXV0aG9y
PjxhdXRob3I+VGlra2EtS2xlZW1vbGEsIFAuPC9hdXRob3I+PGF1dGhvcj5WZXBzYWxhaW5lbiwg
Uy48L2F1dGhvcj48YXV0aG9yPkx1Y2FlLCBTLjwvYXV0aG9yPjxhdXRob3I+VG96emksIEYuPC9h
dXRob3I+PGF1dGhvcj5NdWdsaWEsIFAuPC9hdXRob3I+PGF1dGhvcj5CYXJyZXR0LCBKLjwvYXV0
aG9yPjxhdXRob3I+S2FwcmlvLCBKLjwvYXV0aG9yPjxhdXRob3I+RmFya2tpbGEsIE0uPC9hdXRo
b3I+PGF1dGhvcj5QZWx0b25lbiwgTC48L2F1dGhvcj48YXV0aG9yPlN0ZWZhbnNzb24sIEsuPC9h
dXRob3I+PGF1dGhvcj5ad2FydCwgSi4gQS48L2F1dGhvcj48YXV0aG9yPkZlcnJhcmksIE0uIEQu
PC9hdXRob3I+PGF1dGhvcj5PbGVzZW4sIEouPC9hdXRob3I+PGF1dGhvcj5EYWx5LCBNLjwvYXV0
aG9yPjxhdXRob3I+V2Vzc21hbiwgTS48L2F1dGhvcj48YXV0aG9yPnZhbiBkZW4gTWFhZ2RlbmJl
cmcsIEEuIE0uPC9hdXRob3I+PGF1dGhvcj5EaWNoZ2FucywgTS48L2F1dGhvcj48YXV0aG9yPkt1
YmlzY2gsIEMuPC9hdXRob3I+PGF1dGhvcj5EZXJtaXR6YWtpcywgRS4gVC48L2F1dGhvcj48YXV0
aG9yPkZyYW50cywgUi4gUi48L2F1dGhvcj48YXV0aG9yPlBhbG90aWUsIEEuPC9hdXRob3I+PGF1
dGhvcj5JbnRlcm5hdGlvbmFsIEhlYWRhY2hlIEdlbmV0aWNzLCBDb25zb3J0aXVtPC9hdXRob3I+
PC9hdXRob3JzPjwvY29udHJpYnV0b3JzPjxhdXRoLWFkZHJlc3M+V2VsbGNvbWUgVHJ1c3QgU2Fu
Z2VyIEluc3RpdHV0ZSwgV2VsbGNvbWUgVHJ1c3QgR2Vub21lIENhbXB1cywgQ2FtYnJpZGdlLCBV
Sy4gdmVybmVyaS5hbnR0aWxhQHNhbmdlci5hYy51azwvYXV0aC1hZGRyZXNzPjx0aXRsZXM+PHRp
dGxlPkdlbm9tZS13aWRlIGFzc29jaWF0aW9uIHN0dWR5IG9mIG1pZ3JhaW5lIGltcGxpY2F0ZXMg
YSBjb21tb24gc3VzY2VwdGliaWxpdHkgdmFyaWFudCBvbiA4cTIyLjE8L3RpdGxlPjxzZWNvbmRh
cnktdGl0bGU+TmF0IEdlbmV0PC9zZWNvbmRhcnktdGl0bGU+PC90aXRsZXM+PHBlcmlvZGljYWw+
PGZ1bGwtdGl0bGU+TmF0IEdlbmV0PC9mdWxsLXRpdGxlPjwvcGVyaW9kaWNhbD48cGFnZXM+ODY5
LTczPC9wYWdlcz48dm9sdW1lPjQyPC92b2x1bWU+PG51bWJlcj4xMDwvbnVtYmVyPjxrZXl3b3Jk
cz48a2V5d29yZD5BbnRpZ2VucywgU3VyZmFjZS9nZW5ldGljczwva2V5d29yZD48a2V5d29yZD5D
YWxjaXVtLUJpbmRpbmcgUHJvdGVpbnMvZ2VuZXRpY3M8L2tleXdvcmQ+PGtleXdvcmQ+Q2FzZS1D
b250cm9sIFN0dWRpZXM8L2tleXdvcmQ+PGtleXdvcmQ+Q2VsbCBBZGhlc2lvbiBNb2xlY3VsZXMv
Z2VuZXRpY3M8L2tleXdvcmQ+PGtleXdvcmQ+Q2VsbHMsIEN1bHR1cmVkPC9rZXl3b3JkPjxrZXl3
b3JkPkNocm9tb3NvbWVzLCBIdW1hbiwgUGFpciA4LypnZW5ldGljczwva2V5d29yZD48a2V5d29y
ZD5GZW1hbGU8L2tleXdvcmQ+PGtleXdvcmQ+KkdlbmV0aWMgUHJlZGlzcG9zaXRpb24gdG8gRGlz
ZWFzZTwva2V5d29yZD48a2V5d29yZD4qR2Vub21lLCBIdW1hbjwva2V5d29yZD48a2V5d29yZD4q
R2Vub21lLVdpZGUgQXNzb2NpYXRpb24gU3R1ZHk8L2tleXdvcmQ+PGtleXdvcmQ+R2Vub3R5cGU8
L2tleXdvcmQ+PGtleXdvcmQ+R2x1dGFtYXRlIENhcmJveHlwZXB0aWRhc2UgSUkvZ2VuZXRpY3M8
L2tleXdvcmQ+PGtleXdvcmQ+SHVtYW5zPC9rZXl3b3JkPjxrZXl3b3JkPkx5bXBob2N5dGVzL21l
dGFib2xpc208L2tleXdvcmQ+PGtleXdvcmQ+TWFsZTwva2V5d29yZD48a2V5d29yZD5NaWNyb3Nh
dGVsbGl0ZSBSZXBlYXRzLypnZW5ldGljczwva2V5d29yZD48a2V5d29yZD5NaWdyYWluZSBEaXNv
cmRlcnMvKmdlbmV0aWNzPC9rZXl3b3JkPjxrZXl3b3JkPlF1YW50aXRhdGl2ZSBUcmFpdCBMb2Np
PC9rZXl3b3JkPjwva2V5d29yZHM+PGRhdGVzPjx5ZWFyPjIwMTA8L3llYXI+PHB1Yi1kYXRlcz48
ZGF0ZT5PY3Q8L2RhdGU+PC9wdWItZGF0ZXM+PC9kYXRlcz48aXNibj4xNTQ2LTE3MTggKEVsZWN0
cm9uaWMpJiN4RDsxMDYxLTQwMzYgKExpbmtpbmcpPC9pc2JuPjxhY2Nlc3Npb24tbnVtPjIwODAy
NDc5PC9hY2Nlc3Npb24tbnVtPjx1cmxzPjxyZWxhdGVkLXVybHM+PHVybD5odHRwOi8vd3d3Lm5j
YmkubmxtLm5paC5nb3YvcHVibWVkLzIwODAyNDc5PC91cmw+PC9yZWxhdGVkLXVybHM+PC91cmxz
PjxjdXN0b20yPlBNQzI5NDg1NjM8L2N1c3RvbTI+PGVsZWN0cm9uaWMtcmVzb3VyY2UtbnVtPjEw
LjEwMzgvbmcuNjUyPC9lbGVjdHJvbmljLXJlc291cmNlLW51bT48L3JlY29yZD48L0NpdGU+PENp
dGU+PEF1dGhvcj5DaGFzbWFuPC9BdXRob3I+PFllYXI+MjAxMTwvWWVhcj48UmVjTnVtPjI8L1Jl
Y051bT48cmVjb3JkPjxyZWMtbnVtYmVyPjI8L3JlYy1udW1iZXI+PGZvcmVpZ24ta2V5cz48a2V5
IGFwcD0iRU4iIGRiLWlkPSJ3YWFmZjBkZTVyZHNzcmU1MDl3cDlwcG1yenI1MDk5ZTllczIiIHRp
bWVzdGFtcD0iMTQ3MDMyMDk3MyI+Mjwva2V5PjwvZm9yZWlnbi1rZXlzPjxyZWYtdHlwZSBuYW1l
PSJKb3VybmFsIEFydGljbGUiPjE3PC9yZWYtdHlwZT48Y29udHJpYnV0b3JzPjxhdXRob3JzPjxh
dXRob3I+Q2hhc21hbiwgRC4gSS48L2F1dGhvcj48YXV0aG9yPlNjaHVya3MsIE0uPC9hdXRob3I+
PGF1dGhvcj5BbnR0aWxhLCBWLjwvYXV0aG9yPjxhdXRob3I+ZGUgVnJpZXMsIEIuPC9hdXRob3I+
PGF1dGhvcj5TY2htaW5rZSwgVS48L2F1dGhvcj48YXV0aG9yPkxhdW5lciwgTC4gSi48L2F1dGhv
cj48YXV0aG9yPlRlcndpbmR0LCBHLiBNLjwvYXV0aG9yPjxhdXRob3I+dmFuIGRlbiBNYWFnZGVu
YmVyZywgQS4gTS48L2F1dGhvcj48YXV0aG9yPkZlbmRyaWNoLCBLLjwvYXV0aG9yPjxhdXRob3I+
Vm9semtlLCBILjwvYXV0aG9yPjxhdXRob3I+RXJuc3QsIEYuPC9hdXRob3I+PGF1dGhvcj5Hcmlm
Zml0aHMsIEwuIFIuPC9hdXRob3I+PGF1dGhvcj5CdXJpbmcsIEouIEUuPC9hdXRob3I+PGF1dGhv
cj5LYWxsZWxhLCBNLjwvYXV0aG9yPjxhdXRob3I+RnJlaWxpbmdlciwgVC48L2F1dGhvcj48YXV0
aG9yPkt1YmlzY2gsIEMuPC9hdXRob3I+PGF1dGhvcj5SaWRrZXIsIFAuIE0uPC9hdXRob3I+PGF1
dGhvcj5QYWxvdGllLCBBLjwvYXV0aG9yPjxhdXRob3I+RmVycmFyaSwgTS4gRC48L2F1dGhvcj48
YXV0aG9yPkhvZmZtYW5uLCBXLjwvYXV0aG9yPjxhdXRob3I+WmVlLCBSLiBZLjwvYXV0aG9yPjxh
dXRob3I+S3VydGgsIFQuPC9hdXRob3I+PC9hdXRob3JzPjwvY29udHJpYnV0b3JzPjxhdXRoLWFk
ZHJlc3M+RGl2aXNpb24gb2YgUHJldmVudGl2ZSBNZWRpY2luZSwgRGVwYXJ0bWVudCBvZiBNZWRp
Y2luZSwgQnJpZ2hhbSBhbmQgV29tZW4mYXBvcztzIEhvc3BpdGFsLCBIYXJ2YXJkIE1lZGljYWwg
U2Nob29sLCBCb3N0b24sIE1hc3NhY2h1c2V0dHMsIFVTQS48L2F1dGgtYWRkcmVzcz48dGl0bGVz
Pjx0aXRsZT5HZW5vbWUtd2lkZSBhc3NvY2lhdGlvbiBzdHVkeSByZXZlYWxzIHRocmVlIHN1c2Nl
cHRpYmlsaXR5IGxvY2kgZm9yIGNvbW1vbiBtaWdyYWluZSBpbiB0aGUgZ2VuZXJhbCBwb3B1bGF0
aW9uPC90aXRsZT48c2Vjb25kYXJ5LXRpdGxlPk5hdCBHZW5ldDwvc2Vjb25kYXJ5LXRpdGxlPjwv
dGl0bGVzPjxwZXJpb2RpY2FsPjxmdWxsLXRpdGxlPk5hdCBHZW5ldDwvZnVsbC10aXRsZT48L3Bl
cmlvZGljYWw+PHBhZ2VzPjY5NS04PC9wYWdlcz48dm9sdW1lPjQzPC92b2x1bWU+PG51bWJlcj43
PC9udW1iZXI+PGtleXdvcmRzPjxrZXl3b3JkPkNhc2UtQ29udHJvbCBTdHVkaWVzPC9rZXl3b3Jk
PjxrZXl3b3JkPkNocm9tb3NvbWVzLCBIdW1hbiwgUGFpciAxL2dlbmV0aWNzPC9rZXl3b3JkPjxr
ZXl3b3JkPkNocm9tb3NvbWVzLCBIdW1hbiwgUGFpciAxMi9nZW5ldGljczwva2V5d29yZD48a2V5
d29yZD5DaHJvbW9zb21lcywgSHVtYW4sIFBhaXIgMi9nZW5ldGljczwva2V5d29yZD48a2V5d29y
ZD5Db2hvcnQgU3R1ZGllczwva2V5d29yZD48a2V5d29yZD5GZW1hbGU8L2tleXdvcmQ+PGtleXdv
cmQ+KkdlbmV0aWMgTG9jaTwva2V5d29yZD48a2V5d29yZD4qR2VuZXRpYyBQcmVkaXNwb3NpdGlv
biB0byBEaXNlYXNlPC9rZXl3b3JkPjxrZXl3b3JkPipHZW5vbWUtV2lkZSBBc3NvY2lhdGlvbiBT
dHVkeTwva2V5d29yZD48a2V5d29yZD5IdW1hbnM8L2tleXdvcmQ+PGtleXdvcmQ+TWFsZTwva2V5
d29yZD48a2V5d29yZD5NaWRkbGUgQWdlZDwva2V5d29yZD48a2V5d29yZD5NaWdyYWluZSB3aXRo
b3V0IEF1cmEvZXBpZGVtaW9sb2d5LypnZW5ldGljcy9wYXRob2xvZ3k8L2tleXdvcmQ+PGtleXdv
cmQ+UG9seW1vcnBoaXNtLCBTaW5nbGUgTnVjbGVvdGlkZS9nZW5ldGljczwva2V5d29yZD48a2V5
d29yZD5Qcm9nbm9zaXM8L2tleXdvcmQ+PGtleXdvcmQ+UmlzayBGYWN0b3JzPC9rZXl3b3JkPjxr
ZXl3b3JkPlVuaXRlZCBTdGF0ZXMvZXBpZGVtaW9sb2d5PC9rZXl3b3JkPjwva2V5d29yZHM+PGRh
dGVzPjx5ZWFyPjIwMTE8L3llYXI+PHB1Yi1kYXRlcz48ZGF0ZT5KdWw8L2RhdGU+PC9wdWItZGF0
ZXM+PC9kYXRlcz48aXNibj4xNTQ2LTE3MTggKEVsZWN0cm9uaWMpJiN4RDsxMDYxLTQwMzYgKExp
bmtpbmcpPC9pc2JuPjxhY2Nlc3Npb24tbnVtPjIxNjY2NjkyPC9hY2Nlc3Npb24tbnVtPjx1cmxz
PjxyZWxhdGVkLXVybHM+PHVybD5odHRwOi8vd3d3Lm5jYmkubmxtLm5paC5nb3YvcHVibWVkLzIx
NjY2NjkyPC91cmw+PC9yZWxhdGVkLXVybHM+PC91cmxzPjxjdXN0b20yPlBNQzMxMjU0MDI8L2N1
c3RvbTI+PGVsZWN0cm9uaWMtcmVzb3VyY2UtbnVtPjEwLjEwMzgvbmcuODU2PC9lbGVjdHJvbmlj
LXJlc291cmNlLW51bT48L3JlY29yZD48L0NpdGU+PC9FbmROb3RlPgB=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BbnR0aWxhPC9BdXRob3I+PFllYXI+MjAxMDwvWWVhcj48
UmVjTnVtPjE8L1JlY051bT48RGlzcGxheVRleHQ+PHN0eWxlIGZhY2U9InN1cGVyc2NyaXB0Ij4y
LDM8L3N0eWxlPjwvRGlzcGxheVRleHQ+PHJlY29yZD48cmVjLW51bWJlcj4xPC9yZWMtbnVtYmVy
Pjxmb3JlaWduLWtleXM+PGtleSBhcHA9IkVOIiBkYi1pZD0id2FhZmYwZGU1cmRzc3JlNTA5d3A5
cHBtcnpyNTA5OWU5ZXMyIiB0aW1lc3RhbXA9IjE0NzAzMjA5MTMiPjE8L2tleT48L2ZvcmVpZ24t
a2V5cz48cmVmLXR5cGUgbmFtZT0iSm91cm5hbCBBcnRpY2xlIj4xNzwvcmVmLXR5cGU+PGNvbnRy
aWJ1dG9ycz48YXV0aG9ycz48YXV0aG9yPkFudHRpbGEsIFYuPC9hdXRob3I+PGF1dGhvcj5TdGVm
YW5zc29uLCBILjwvYXV0aG9yPjxhdXRob3I+S2FsbGVsYSwgTS48L2F1dGhvcj48YXV0aG9yPlRv
ZHQsIFUuPC9hdXRob3I+PGF1dGhvcj5UZXJ3aW5kdCwgRy4gTS48L2F1dGhvcj48YXV0aG9yPkNh
bGFmYXRvLCBNLiBTLjwvYXV0aG9yPjxhdXRob3I+Tnlob2x0LCBELiBSLjwvYXV0aG9yPjxhdXRo
b3I+RGltYXMsIEEuIFMuPC9hdXRob3I+PGF1dGhvcj5GcmVpbGluZ2VyLCBULjwvYXV0aG9yPjxh
dXRob3I+TXVsbGVyLU15aHNvaywgQi48L2F1dGhvcj48YXV0aG9yPkFydHRvLCBWLjwvYXV0aG9y
PjxhdXRob3I+SW5vdXllLCBNLjwvYXV0aG9yPjxhdXRob3I+QWxha3VydHRpLCBLLjwvYXV0aG9y
PjxhdXRob3I+S2F1bmlzdG8sIE0uIEEuPC9hdXRob3I+PGF1dGhvcj5IYW1hbGFpbmVuLCBFLjwv
YXV0aG9yPjxhdXRob3I+ZGUgVnJpZXMsIEIuPC9hdXRob3I+PGF1dGhvcj5TdGFtLCBBLiBILjwv
YXV0aG9yPjxhdXRob3I+V2VsbGVyLCBDLiBNLjwvYXV0aG9yPjxhdXRob3I+SGVpbnplLCBBLjwv
YXV0aG9yPjxhdXRob3I+SGVpbnplLUt1aG4sIEsuPC9hdXRob3I+PGF1dGhvcj5Hb2ViZWwsIEku
PC9hdXRob3I+PGF1dGhvcj5Cb3JjaywgRy48L2F1dGhvcj48YXV0aG9yPkdvYmVsLCBILjwvYXV0
aG9yPjxhdXRob3I+U3RlaW5iZXJnLCBTLjwvYXV0aG9yPjxhdXRob3I+V29sZiwgQy48L2F1dGhv
cj48YXV0aG9yPkJqb3Juc3NvbiwgQS48L2F1dGhvcj48YXV0aG9yPkd1ZG11bmRzc29uLCBHLjwv
YXV0aG9yPjxhdXRob3I+S2lyY2htYW5uLCBNLjwvYXV0aG9yPjxhdXRob3I+SGF1Z2UsIEEuPC9h
dXRob3I+PGF1dGhvcj5XZXJnZSwgVC48L2F1dGhvcj48YXV0aG9yPlNjaG9lbmVuLCBKLjwvYXV0
aG9yPjxhdXRob3I+RXJpa3Nzb24sIEouIEcuPC9hdXRob3I+PGF1dGhvcj5IYWdlbiwgSy48L2F1
dGhvcj48YXV0aG9yPlN0b3ZuZXIsIEwuPC9hdXRob3I+PGF1dGhvcj5XaWNobWFubiwgSC4gRS48
L2F1dGhvcj48YXV0aG9yPk1laXRpbmdlciwgVC48L2F1dGhvcj48YXV0aG9yPkFsZXhhbmRlciwg
TS48L2F1dGhvcj48YXV0aG9yPk1vZWJ1cywgUy48L2F1dGhvcj48YXV0aG9yPlNjaHJlaWJlciwg
Uy48L2F1dGhvcj48YXV0aG9yPkF1bGNoZW5rbywgWS4gUy48L2F1dGhvcj48YXV0aG9yPkJyZXRl
bGVyLCBNLiBNLjwvYXV0aG9yPjxhdXRob3I+VWl0dGVybGluZGVuLCBBLiBHLjwvYXV0aG9yPjxh
dXRob3I+SG9mbWFuLCBBLjwvYXV0aG9yPjxhdXRob3I+dmFuIER1aWpuLCBDLiBNLjwvYXV0aG9y
PjxhdXRob3I+VGlra2EtS2xlZW1vbGEsIFAuPC9hdXRob3I+PGF1dGhvcj5WZXBzYWxhaW5lbiwg
Uy48L2F1dGhvcj48YXV0aG9yPkx1Y2FlLCBTLjwvYXV0aG9yPjxhdXRob3I+VG96emksIEYuPC9h
dXRob3I+PGF1dGhvcj5NdWdsaWEsIFAuPC9hdXRob3I+PGF1dGhvcj5CYXJyZXR0LCBKLjwvYXV0
aG9yPjxhdXRob3I+S2FwcmlvLCBKLjwvYXV0aG9yPjxhdXRob3I+RmFya2tpbGEsIE0uPC9hdXRo
b3I+PGF1dGhvcj5QZWx0b25lbiwgTC48L2F1dGhvcj48YXV0aG9yPlN0ZWZhbnNzb24sIEsuPC9h
dXRob3I+PGF1dGhvcj5ad2FydCwgSi4gQS48L2F1dGhvcj48YXV0aG9yPkZlcnJhcmksIE0uIEQu
PC9hdXRob3I+PGF1dGhvcj5PbGVzZW4sIEouPC9hdXRob3I+PGF1dGhvcj5EYWx5LCBNLjwvYXV0
aG9yPjxhdXRob3I+V2Vzc21hbiwgTS48L2F1dGhvcj48YXV0aG9yPnZhbiBkZW4gTWFhZ2RlbmJl
cmcsIEEuIE0uPC9hdXRob3I+PGF1dGhvcj5EaWNoZ2FucywgTS48L2F1dGhvcj48YXV0aG9yPkt1
YmlzY2gsIEMuPC9hdXRob3I+PGF1dGhvcj5EZXJtaXR6YWtpcywgRS4gVC48L2F1dGhvcj48YXV0
aG9yPkZyYW50cywgUi4gUi48L2F1dGhvcj48YXV0aG9yPlBhbG90aWUsIEEuPC9hdXRob3I+PGF1
dGhvcj5JbnRlcm5hdGlvbmFsIEhlYWRhY2hlIEdlbmV0aWNzLCBDb25zb3J0aXVtPC9hdXRob3I+
PC9hdXRob3JzPjwvY29udHJpYnV0b3JzPjxhdXRoLWFkZHJlc3M+V2VsbGNvbWUgVHJ1c3QgU2Fu
Z2VyIEluc3RpdHV0ZSwgV2VsbGNvbWUgVHJ1c3QgR2Vub21lIENhbXB1cywgQ2FtYnJpZGdlLCBV
Sy4gdmVybmVyaS5hbnR0aWxhQHNhbmdlci5hYy51azwvYXV0aC1hZGRyZXNzPjx0aXRsZXM+PHRp
dGxlPkdlbm9tZS13aWRlIGFzc29jaWF0aW9uIHN0dWR5IG9mIG1pZ3JhaW5lIGltcGxpY2F0ZXMg
YSBjb21tb24gc3VzY2VwdGliaWxpdHkgdmFyaWFudCBvbiA4cTIyLjE8L3RpdGxlPjxzZWNvbmRh
cnktdGl0bGU+TmF0IEdlbmV0PC9zZWNvbmRhcnktdGl0bGU+PC90aXRsZXM+PHBlcmlvZGljYWw+
PGZ1bGwtdGl0bGU+TmF0IEdlbmV0PC9mdWxsLXRpdGxlPjwvcGVyaW9kaWNhbD48cGFnZXM+ODY5
LTczPC9wYWdlcz48dm9sdW1lPjQyPC92b2x1bWU+PG51bWJlcj4xMDwvbnVtYmVyPjxrZXl3b3Jk
cz48a2V5d29yZD5BbnRpZ2VucywgU3VyZmFjZS9nZW5ldGljczwva2V5d29yZD48a2V5d29yZD5D
YWxjaXVtLUJpbmRpbmcgUHJvdGVpbnMvZ2VuZXRpY3M8L2tleXdvcmQ+PGtleXdvcmQ+Q2FzZS1D
b250cm9sIFN0dWRpZXM8L2tleXdvcmQ+PGtleXdvcmQ+Q2VsbCBBZGhlc2lvbiBNb2xlY3VsZXMv
Z2VuZXRpY3M8L2tleXdvcmQ+PGtleXdvcmQ+Q2VsbHMsIEN1bHR1cmVkPC9rZXl3b3JkPjxrZXl3
b3JkPkNocm9tb3NvbWVzLCBIdW1hbiwgUGFpciA4LypnZW5ldGljczwva2V5d29yZD48a2V5d29y
ZD5GZW1hbGU8L2tleXdvcmQ+PGtleXdvcmQ+KkdlbmV0aWMgUHJlZGlzcG9zaXRpb24gdG8gRGlz
ZWFzZTwva2V5d29yZD48a2V5d29yZD4qR2Vub21lLCBIdW1hbjwva2V5d29yZD48a2V5d29yZD4q
R2Vub21lLVdpZGUgQXNzb2NpYXRpb24gU3R1ZHk8L2tleXdvcmQ+PGtleXdvcmQ+R2Vub3R5cGU8
L2tleXdvcmQ+PGtleXdvcmQ+R2x1dGFtYXRlIENhcmJveHlwZXB0aWRhc2UgSUkvZ2VuZXRpY3M8
L2tleXdvcmQ+PGtleXdvcmQ+SHVtYW5zPC9rZXl3b3JkPjxrZXl3b3JkPkx5bXBob2N5dGVzL21l
dGFib2xpc208L2tleXdvcmQ+PGtleXdvcmQ+TWFsZTwva2V5d29yZD48a2V5d29yZD5NaWNyb3Nh
dGVsbGl0ZSBSZXBlYXRzLypnZW5ldGljczwva2V5d29yZD48a2V5d29yZD5NaWdyYWluZSBEaXNv
cmRlcnMvKmdlbmV0aWNzPC9rZXl3b3JkPjxrZXl3b3JkPlF1YW50aXRhdGl2ZSBUcmFpdCBMb2Np
PC9rZXl3b3JkPjwva2V5d29yZHM+PGRhdGVzPjx5ZWFyPjIwMTA8L3llYXI+PHB1Yi1kYXRlcz48
ZGF0ZT5PY3Q8L2RhdGU+PC9wdWItZGF0ZXM+PC9kYXRlcz48aXNibj4xNTQ2LTE3MTggKEVsZWN0
cm9uaWMpJiN4RDsxMDYxLTQwMzYgKExpbmtpbmcpPC9pc2JuPjxhY2Nlc3Npb24tbnVtPjIwODAy
NDc5PC9hY2Nlc3Npb24tbnVtPjx1cmxzPjxyZWxhdGVkLXVybHM+PHVybD5odHRwOi8vd3d3Lm5j
YmkubmxtLm5paC5nb3YvcHVibWVkLzIwODAyNDc5PC91cmw+PC9yZWxhdGVkLXVybHM+PC91cmxz
PjxjdXN0b20yPlBNQzI5NDg1NjM8L2N1c3RvbTI+PGVsZWN0cm9uaWMtcmVzb3VyY2UtbnVtPjEw
LjEwMzgvbmcuNjUyPC9lbGVjdHJvbmljLXJlc291cmNlLW51bT48L3JlY29yZD48L0NpdGU+PENp
dGU+PEF1dGhvcj5DaGFzbWFuPC9BdXRob3I+PFllYXI+MjAxMTwvWWVhcj48UmVjTnVtPjI8L1Jl
Y051bT48cmVjb3JkPjxyZWMtbnVtYmVyPjI8L3JlYy1udW1iZXI+PGZvcmVpZ24ta2V5cz48a2V5
IGFwcD0iRU4iIGRiLWlkPSJ3YWFmZjBkZTVyZHNzcmU1MDl3cDlwcG1yenI1MDk5ZTllczIiIHRp
bWVzdGFtcD0iMTQ3MDMyMDk3MyI+Mjwva2V5PjwvZm9yZWlnbi1rZXlzPjxyZWYtdHlwZSBuYW1l
PSJKb3VybmFsIEFydGljbGUiPjE3PC9yZWYtdHlwZT48Y29udHJpYnV0b3JzPjxhdXRob3JzPjxh
dXRob3I+Q2hhc21hbiwgRC4gSS48L2F1dGhvcj48YXV0aG9yPlNjaHVya3MsIE0uPC9hdXRob3I+
PGF1dGhvcj5BbnR0aWxhLCBWLjwvYXV0aG9yPjxhdXRob3I+ZGUgVnJpZXMsIEIuPC9hdXRob3I+
PGF1dGhvcj5TY2htaW5rZSwgVS48L2F1dGhvcj48YXV0aG9yPkxhdW5lciwgTC4gSi48L2F1dGhv
cj48YXV0aG9yPlRlcndpbmR0LCBHLiBNLjwvYXV0aG9yPjxhdXRob3I+dmFuIGRlbiBNYWFnZGVu
YmVyZywgQS4gTS48L2F1dGhvcj48YXV0aG9yPkZlbmRyaWNoLCBLLjwvYXV0aG9yPjxhdXRob3I+
Vm9semtlLCBILjwvYXV0aG9yPjxhdXRob3I+RXJuc3QsIEYuPC9hdXRob3I+PGF1dGhvcj5Hcmlm
Zml0aHMsIEwuIFIuPC9hdXRob3I+PGF1dGhvcj5CdXJpbmcsIEouIEUuPC9hdXRob3I+PGF1dGhv
cj5LYWxsZWxhLCBNLjwvYXV0aG9yPjxhdXRob3I+RnJlaWxpbmdlciwgVC48L2F1dGhvcj48YXV0
aG9yPkt1YmlzY2gsIEMuPC9hdXRob3I+PGF1dGhvcj5SaWRrZXIsIFAuIE0uPC9hdXRob3I+PGF1
dGhvcj5QYWxvdGllLCBBLjwvYXV0aG9yPjxhdXRob3I+RmVycmFyaSwgTS4gRC48L2F1dGhvcj48
YXV0aG9yPkhvZmZtYW5uLCBXLjwvYXV0aG9yPjxhdXRob3I+WmVlLCBSLiBZLjwvYXV0aG9yPjxh
dXRob3I+S3VydGgsIFQuPC9hdXRob3I+PC9hdXRob3JzPjwvY29udHJpYnV0b3JzPjxhdXRoLWFk
ZHJlc3M+RGl2aXNpb24gb2YgUHJldmVudGl2ZSBNZWRpY2luZSwgRGVwYXJ0bWVudCBvZiBNZWRp
Y2luZSwgQnJpZ2hhbSBhbmQgV29tZW4mYXBvcztzIEhvc3BpdGFsLCBIYXJ2YXJkIE1lZGljYWwg
U2Nob29sLCBCb3N0b24sIE1hc3NhY2h1c2V0dHMsIFVTQS48L2F1dGgtYWRkcmVzcz48dGl0bGVz
Pjx0aXRsZT5HZW5vbWUtd2lkZSBhc3NvY2lhdGlvbiBzdHVkeSByZXZlYWxzIHRocmVlIHN1c2Nl
cHRpYmlsaXR5IGxvY2kgZm9yIGNvbW1vbiBtaWdyYWluZSBpbiB0aGUgZ2VuZXJhbCBwb3B1bGF0
aW9uPC90aXRsZT48c2Vjb25kYXJ5LXRpdGxlPk5hdCBHZW5ldDwvc2Vjb25kYXJ5LXRpdGxlPjwv
dGl0bGVzPjxwZXJpb2RpY2FsPjxmdWxsLXRpdGxlPk5hdCBHZW5ldDwvZnVsbC10aXRsZT48L3Bl
cmlvZGljYWw+PHBhZ2VzPjY5NS04PC9wYWdlcz48dm9sdW1lPjQzPC92b2x1bWU+PG51bWJlcj43
PC9udW1iZXI+PGtleXdvcmRzPjxrZXl3b3JkPkNhc2UtQ29udHJvbCBTdHVkaWVzPC9rZXl3b3Jk
PjxrZXl3b3JkPkNocm9tb3NvbWVzLCBIdW1hbiwgUGFpciAxL2dlbmV0aWNzPC9rZXl3b3JkPjxr
ZXl3b3JkPkNocm9tb3NvbWVzLCBIdW1hbiwgUGFpciAxMi9nZW5ldGljczwva2V5d29yZD48a2V5
d29yZD5DaHJvbW9zb21lcywgSHVtYW4sIFBhaXIgMi9nZW5ldGljczwva2V5d29yZD48a2V5d29y
ZD5Db2hvcnQgU3R1ZGllczwva2V5d29yZD48a2V5d29yZD5GZW1hbGU8L2tleXdvcmQ+PGtleXdv
cmQ+KkdlbmV0aWMgTG9jaTwva2V5d29yZD48a2V5d29yZD4qR2VuZXRpYyBQcmVkaXNwb3NpdGlv
biB0byBEaXNlYXNlPC9rZXl3b3JkPjxrZXl3b3JkPipHZW5vbWUtV2lkZSBBc3NvY2lhdGlvbiBT
dHVkeTwva2V5d29yZD48a2V5d29yZD5IdW1hbnM8L2tleXdvcmQ+PGtleXdvcmQ+TWFsZTwva2V5
d29yZD48a2V5d29yZD5NaWRkbGUgQWdlZDwva2V5d29yZD48a2V5d29yZD5NaWdyYWluZSB3aXRo
b3V0IEF1cmEvZXBpZGVtaW9sb2d5LypnZW5ldGljcy9wYXRob2xvZ3k8L2tleXdvcmQ+PGtleXdv
cmQ+UG9seW1vcnBoaXNtLCBTaW5nbGUgTnVjbGVvdGlkZS9nZW5ldGljczwva2V5d29yZD48a2V5
d29yZD5Qcm9nbm9zaXM8L2tleXdvcmQ+PGtleXdvcmQ+UmlzayBGYWN0b3JzPC9rZXl3b3JkPjxr
ZXl3b3JkPlVuaXRlZCBTdGF0ZXMvZXBpZGVtaW9sb2d5PC9rZXl3b3JkPjwva2V5d29yZHM+PGRh
dGVzPjx5ZWFyPjIwMTE8L3llYXI+PHB1Yi1kYXRlcz48ZGF0ZT5KdWw8L2RhdGU+PC9wdWItZGF0
ZXM+PC9kYXRlcz48aXNibj4xNTQ2LTE3MTggKEVsZWN0cm9uaWMpJiN4RDsxMDYxLTQwMzYgKExp
bmtpbmcpPC9pc2JuPjxhY2Nlc3Npb24tbnVtPjIxNjY2NjkyPC9hY2Nlc3Npb24tbnVtPjx1cmxz
PjxyZWxhdGVkLXVybHM+PHVybD5odHRwOi8vd3d3Lm5jYmkubmxtLm5paC5nb3YvcHVibWVkLzIx
NjY2NjkyPC91cmw+PC9yZWxhdGVkLXVybHM+PC91cmxzPjxjdXN0b20yPlBNQzMxMjU0MDI8L2N1
c3RvbTI+PGVsZWN0cm9uaWMtcmVzb3VyY2UtbnVtPjEwLjEwMzgvbmcuODU2PC9lbGVjdHJvbmlj
LXJlc291cmNlLW51bT48L3JlY29yZD48L0NpdGU+PC9FbmROb3RlPgB=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2,3</w:t>
      </w:r>
      <w:r w:rsidRPr="004C3F69">
        <w:rPr>
          <w:rFonts w:ascii="Arial" w:hAnsi="Arial" w:cs="Arial"/>
          <w:iCs/>
        </w:rPr>
        <w:fldChar w:fldCharType="end"/>
      </w:r>
      <w:r w:rsidRPr="00A97690">
        <w:rPr>
          <w:rFonts w:ascii="Arial" w:hAnsi="Arial" w:cs="Arial"/>
        </w:rPr>
        <w:t xml:space="preserve">, </w:t>
      </w:r>
      <w:r w:rsidRPr="00A97690">
        <w:rPr>
          <w:rFonts w:ascii="Arial" w:hAnsi="Arial" w:cs="Arial"/>
          <w:i/>
          <w:iCs/>
        </w:rPr>
        <w:t>TGFBR2</w: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5</w:t>
      </w:r>
      <w:r w:rsidRPr="004C3F69">
        <w:rPr>
          <w:rFonts w:ascii="Arial" w:hAnsi="Arial" w:cs="Arial"/>
          <w:iCs/>
        </w:rPr>
        <w:fldChar w:fldCharType="end"/>
      </w:r>
      <w:r w:rsidRPr="00A97690">
        <w:rPr>
          <w:rFonts w:ascii="Arial" w:hAnsi="Arial" w:cs="Arial"/>
        </w:rPr>
        <w:t xml:space="preserve">, </w:t>
      </w:r>
      <w:r w:rsidRPr="00A97690">
        <w:rPr>
          <w:rFonts w:ascii="Arial" w:hAnsi="Arial" w:cs="Arial"/>
          <w:i/>
          <w:iCs/>
        </w:rPr>
        <w:t>PHACTR1</w: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5</w:t>
      </w:r>
      <w:r w:rsidRPr="004C3F69">
        <w:rPr>
          <w:rFonts w:ascii="Arial" w:hAnsi="Arial" w:cs="Arial"/>
          <w:iCs/>
        </w:rPr>
        <w:fldChar w:fldCharType="end"/>
      </w:r>
      <w:r w:rsidRPr="00A97690">
        <w:rPr>
          <w:rFonts w:ascii="Arial" w:hAnsi="Arial" w:cs="Arial"/>
        </w:rPr>
        <w:t xml:space="preserve">, </w:t>
      </w:r>
      <w:r w:rsidRPr="00A97690">
        <w:rPr>
          <w:rFonts w:ascii="Arial" w:hAnsi="Arial" w:cs="Arial"/>
          <w:i/>
          <w:iCs/>
        </w:rPr>
        <w:t>ASTN2</w: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GcmVpbGluZ2VyPC9BdXRob3I+PFllYXI+MjAxMjwvWWVh
cj48UmVjTnVtPjU8L1JlY051bT48RGlzcGxheVRleHQ+PHN0eWxlIGZhY2U9InN1cGVyc2NyaXB0
Ij41PC9zdHlsZT48L0Rpc3BsYXlUZXh0PjxyZWNvcmQ+PHJlYy1udW1iZXI+NTwvcmVjLW51bWJl
cj48Zm9yZWlnbi1rZXlzPjxrZXkgYXBwPSJFTiIgZGItaWQ9IndhYWZmMGRlNXJkc3NyZTUwOXdw
OXBwbXJ6cjUwOTllOWVzMiIgdGltZXN0YW1wPSIxNDcwMzIxMDM4Ij41PC9rZXk+PC9mb3JlaWdu
LWtleXM+PHJlZi10eXBlIG5hbWU9IkpvdXJuYWwgQXJ0aWNsZSI+MTc8L3JlZi10eXBlPjxjb250
cmlidXRvcnM+PGF1dGhvcnM+PGF1dGhvcj5GcmVpbGluZ2VyLCBULjwvYXV0aG9yPjxhdXRob3I+
QW50dGlsYSwgVi48L2F1dGhvcj48YXV0aG9yPmRlIFZyaWVzLCBCLjwvYXV0aG9yPjxhdXRob3I+
TWFsaWssIFIuPC9hdXRob3I+PGF1dGhvcj5LYWxsZWxhLCBNLjwvYXV0aG9yPjxhdXRob3I+VGVy
d2luZHQsIEcuIE0uPC9hdXRob3I+PGF1dGhvcj5Qb3pvLVJvc2ljaCwgUC48L2F1dGhvcj48YXV0
aG9yPldpbnN2b2xkLCBCLjwvYXV0aG9yPjxhdXRob3I+Tnlob2x0LCBELiBSLjwvYXV0aG9yPjxh
dXRob3I+dmFuIE9vc3RlcmhvdXQsIFcuIFAuPC9hdXRob3I+PGF1dGhvcj5BcnR0bywgVi48L2F1
dGhvcj48YXV0aG9yPlRvZHQsIFUuPC9hdXRob3I+PGF1dGhvcj5IYW1hbGFpbmVuLCBFLjwvYXV0
aG9yPjxhdXRob3I+RmVybmFuZGV6LU1vcmFsZXMsIEouPC9hdXRob3I+PGF1dGhvcj5Mb3V0ZXIs
IE0uIEEuPC9hdXRob3I+PGF1dGhvcj5LYXVuaXN0bywgTS4gQS48L2F1dGhvcj48YXV0aG9yPlNj
aG9lbmVuLCBKLjwvYXV0aG9yPjxhdXRob3I+UmFpdGFrYXJpLCBPLjwvYXV0aG9yPjxhdXRob3I+
TGVodGltYWtpLCBULjwvYXV0aG9yPjxhdXRob3I+VmlsYS1QdWV5bywgTS48L2F1dGhvcj48YXV0
aG9yPkdvYmVsLCBILjwvYXV0aG9yPjxhdXRob3I+V2ljaG1hbm4sIEUuPC9hdXRob3I+PGF1dGhv
cj5TaW50YXMsIEMuPC9hdXRob3I+PGF1dGhvcj5VaXR0ZXJsaW5kZW4sIEEuIEcuPC9hdXRob3I+
PGF1dGhvcj5Ib2ZtYW4sIEEuPC9hdXRob3I+PGF1dGhvcj5SaXZhZGVuZWlyYSwgRi48L2F1dGhv
cj48YXV0aG9yPkhlaW56ZSwgQS48L2F1dGhvcj48YXV0aG9yPlRyb252aWssIEUuPC9hdXRob3I+
PGF1dGhvcj52YW4gRHVpam4sIEMuIE0uPC9hdXRob3I+PGF1dGhvcj5LYXByaW8sIEouPC9hdXRo
b3I+PGF1dGhvcj5Db3JtYW5kLCBCLjwvYXV0aG9yPjxhdXRob3I+V2Vzc21hbiwgTS48L2F1dGhv
cj48YXV0aG9yPkZyYW50cywgUi4gUi48L2F1dGhvcj48YXV0aG9yPk1laXRpbmdlciwgVC48L2F1
dGhvcj48YXV0aG9yPk11bGxlci1NeWhzb2ssIEIuPC9hdXRob3I+PGF1dGhvcj5ad2FydCwgSi4g
QS48L2F1dGhvcj48YXV0aG9yPkZhcmtraWxhLCBNLjwvYXV0aG9yPjxhdXRob3I+TWFjYXlhLCBB
LjwvYXV0aG9yPjxhdXRob3I+RmVycmFyaSwgTS4gRC48L2F1dGhvcj48YXV0aG9yPkt1YmlzY2gs
IEMuPC9hdXRob3I+PGF1dGhvcj5QYWxvdGllLCBBLjwvYXV0aG9yPjxhdXRob3I+RGljaGdhbnMs
IE0uPC9hdXRob3I+PGF1dGhvcj52YW4gZGVuIE1hYWdkZW5iZXJnLCBBLiBNLjwvYXV0aG9yPjxh
dXRob3I+SW50ZXJuYXRpb25hbCBIZWFkYWNoZSBHZW5ldGljcywgQ29uc29ydGl1bTwvYXV0aG9y
PjwvYXV0aG9ycz48L2NvbnRyaWJ1dG9ycz48YXV0aC1hZGRyZXNzPkluc3RpdHV0ZSBmb3IgU3Ry
b2tlIGFuZCBEZW1lbnRpYSBSZXNlYXJjaCwgS2xpbmlrdW0gZGVyIFVuaXZlcnNpdGF0IE11bmNo
ZW4sIE11bmljaCwgR2VybWFueS48L2F1dGgtYWRkcmVzcz48dGl0bGVzPjx0aXRsZT5HZW5vbWUt
d2lkZSBhc3NvY2lhdGlvbiBhbmFseXNpcyBpZGVudGlmaWVzIHN1c2NlcHRpYmlsaXR5IGxvY2kg
Zm9yIG1pZ3JhaW5lIHdpdGhvdXQgYXVyYTwvdGl0bGU+PHNlY29uZGFyeS10aXRsZT5OYXQgR2Vu
ZXQ8L3NlY29uZGFyeS10aXRsZT48L3RpdGxlcz48cGVyaW9kaWNhbD48ZnVsbC10aXRsZT5OYXQg
R2VuZXQ8L2Z1bGwtdGl0bGU+PC9wZXJpb2RpY2FsPjxwYWdlcz43NzctODI8L3BhZ2VzPjx2b2x1
bWU+NDQ8L3ZvbHVtZT48bnVtYmVyPjc8L251bWJlcj48a2V5d29yZHM+PGtleXdvcmQ+QWR1bHQ8
L2tleXdvcmQ+PGtleXdvcmQ+Q2FzZS1Db250cm9sIFN0dWRpZXM8L2tleXdvcmQ+PGtleXdvcmQ+
RmVtYWxlPC9rZXl3b3JkPjxrZXl3b3JkPkdlbmV0aWMgTG9jaTwva2V5d29yZD48a2V5d29yZD5H
ZW5ldGljIFByZWRpc3Bvc2l0aW9uIHRvIERpc2Vhc2U8L2tleXdvcmQ+PGtleXdvcmQ+R2Vub21l
LVdpZGUgQXNzb2NpYXRpb24gU3R1ZHkvbWV0aG9kczwva2V5d29yZD48a2V5d29yZD5IdW1hbnM8
L2tleXdvcmQ+PGtleXdvcmQ+TG93IERlbnNpdHkgTGlwb3Byb3RlaW4gUmVjZXB0b3ItUmVsYXRl
ZCBQcm90ZWluLTEvZ2VuZXRpY3M8L2tleXdvcmQ+PGtleXdvcmQ+TUFEUyBEb21haW4gUHJvdGVp
bnMvZ2VuZXRpY3M8L2tleXdvcmQ+PGtleXdvcmQ+TUVGMiBUcmFuc2NyaXB0aW9uIEZhY3RvcnM8
L2tleXdvcmQ+PGtleXdvcmQ+TWFsZTwva2V5d29yZD48a2V5d29yZD5NaWNyb2ZpbGFtZW50IFBy
b3RlaW5zL2dlbmV0aWNzPC9rZXl3b3JkPjxrZXl3b3JkPk1pZ3JhaW5lIHdpdGhvdXQgQXVyYS8q
Z2VuZXRpY3M8L2tleXdvcmQ+PGtleXdvcmQ+TXlvZ2VuaWMgUmVndWxhdG9yeSBGYWN0b3JzL2dl
bmV0aWNzPC9rZXl3b3JkPjxrZXl3b3JkPlBvbHltb3JwaGlzbSwgU2luZ2xlIE51Y2xlb3RpZGU8
L2tleXdvcmQ+PGtleXdvcmQ+UHJvdGVpbi1TZXJpbmUtVGhyZW9uaW5lIEtpbmFzZXMvZ2VuZXRp
Y3M8L2tleXdvcmQ+PGtleXdvcmQ+UmVjZXB0b3JzLCBUcmFuc2Zvcm1pbmcgR3Jvd3RoIEZhY3Rv
ciBiZXRhL2dlbmV0aWNzPC9rZXl3b3JkPjxrZXl3b3JkPlRSUE0gQ2F0aW9uIENoYW5uZWxzL2dl
bmV0aWNzPC9rZXl3b3JkPjwva2V5d29yZHM+PGRhdGVzPjx5ZWFyPjIwMTI8L3llYXI+PHB1Yi1k
YXRlcz48ZGF0ZT5KdWw8L2RhdGU+PC9wdWItZGF0ZXM+PC9kYXRlcz48aXNibj4xNTQ2LTE3MTgg
KEVsZWN0cm9uaWMpJiN4RDsxMDYxLTQwMzYgKExpbmtpbmcpPC9pc2JuPjxhY2Nlc3Npb24tbnVt
PjIyNjgzNzEyPC9hY2Nlc3Npb24tbnVtPjx1cmxzPjxyZWxhdGVkLXVybHM+PHVybD5odHRwOi8v
d3d3Lm5jYmkubmxtLm5paC5nb3YvcHVibWVkLzIyNjgzNzEyPC91cmw+PC9yZWxhdGVkLXVybHM+
PC91cmxzPjxjdXN0b20yPlBNQzM3NzM5MTI8L2N1c3RvbTI+PGVsZWN0cm9uaWMtcmVzb3VyY2Ut
bnVtPjEwLjEwMzgvbmcuMjMwNzwvZWxlY3Ryb25pYy1yZXNvdXJjZS1udW0+PC9yZWNvcmQ+PC9D
aXRlPjwvRW5kTm90ZT4A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5</w:t>
      </w:r>
      <w:r w:rsidRPr="004C3F69">
        <w:rPr>
          <w:rFonts w:ascii="Arial" w:hAnsi="Arial" w:cs="Arial"/>
          <w:iCs/>
        </w:rPr>
        <w:fldChar w:fldCharType="end"/>
      </w:r>
      <w:r w:rsidRPr="00A97690">
        <w:rPr>
          <w:rFonts w:ascii="Arial" w:hAnsi="Arial" w:cs="Arial"/>
        </w:rPr>
        <w:t xml:space="preserve"> and </w:t>
      </w:r>
      <w:r w:rsidRPr="00A97690">
        <w:rPr>
          <w:rFonts w:ascii="Arial" w:hAnsi="Arial" w:cs="Arial"/>
          <w:i/>
          <w:iCs/>
        </w:rPr>
        <w:t>LRP1</w:t>
      </w:r>
      <w:r w:rsidRPr="004C3F69">
        <w:rPr>
          <w:rFonts w:ascii="Arial" w:hAnsi="Arial" w:cs="Arial"/>
          <w:iCs/>
        </w:rPr>
        <w:fldChar w:fldCharType="begin">
          <w:fldData xml:space="preserve">PEVuZE5vdGU+PENpdGU+PEF1dGhvcj5DaGFzbWFuPC9BdXRob3I+PFllYXI+MjAxMTwvWWVhcj48
UmVjTnVtPjI8L1JlY051bT48RGlzcGxheVRleHQ+PHN0eWxlIGZhY2U9InN1cGVyc2NyaXB0Ij4z
PC9zdHlsZT48L0Rpc3BsYXlUZXh0PjxyZWNvcmQ+PHJlYy1udW1iZXI+MjwvcmVjLW51bWJlcj48
Zm9yZWlnbi1rZXlzPjxrZXkgYXBwPSJFTiIgZGItaWQ9IndhYWZmMGRlNXJkc3NyZTUwOXdwOXBw
bXJ6cjUwOTllOWVzMiIgdGltZXN0YW1wPSIxNDcwMzIwOTczIj4yPC9rZXk+PC9mb3JlaWduLWtl
eXM+PHJlZi10eXBlIG5hbWU9IkpvdXJuYWwgQXJ0aWNsZSI+MTc8L3JlZi10eXBlPjxjb250cmli
dXRvcnM+PGF1dGhvcnM+PGF1dGhvcj5DaGFzbWFuLCBELiBJLjwvYXV0aG9yPjxhdXRob3I+U2No
dXJrcywgTS48L2F1dGhvcj48YXV0aG9yPkFudHRpbGEsIFYuPC9hdXRob3I+PGF1dGhvcj5kZSBW
cmllcywgQi48L2F1dGhvcj48YXV0aG9yPlNjaG1pbmtlLCBVLjwvYXV0aG9yPjxhdXRob3I+TGF1
bmVyLCBMLiBKLjwvYXV0aG9yPjxhdXRob3I+VGVyd2luZHQsIEcuIE0uPC9hdXRob3I+PGF1dGhv
cj52YW4gZGVuIE1hYWdkZW5iZXJnLCBBLiBNLjwvYXV0aG9yPjxhdXRob3I+RmVuZHJpY2gsIEsu
PC9hdXRob3I+PGF1dGhvcj5Wb2x6a2UsIEguPC9hdXRob3I+PGF1dGhvcj5Fcm5zdCwgRi48L2F1
dGhvcj48YXV0aG9yPkdyaWZmaXRocywgTC4gUi48L2F1dGhvcj48YXV0aG9yPkJ1cmluZywgSi4g
RS48L2F1dGhvcj48YXV0aG9yPkthbGxlbGEsIE0uPC9hdXRob3I+PGF1dGhvcj5GcmVpbGluZ2Vy
LCBULjwvYXV0aG9yPjxhdXRob3I+S3ViaXNjaCwgQy48L2F1dGhvcj48YXV0aG9yPlJpZGtlciwg
UC4gTS48L2F1dGhvcj48YXV0aG9yPlBhbG90aWUsIEEuPC9hdXRob3I+PGF1dGhvcj5GZXJyYXJp
LCBNLiBELjwvYXV0aG9yPjxhdXRob3I+SG9mZm1hbm4sIFcuPC9hdXRob3I+PGF1dGhvcj5aZWUs
IFIuIFkuPC9hdXRob3I+PGF1dGhvcj5LdXJ0aCwgVC48L2F1dGhvcj48L2F1dGhvcnM+PC9jb250
cmlidXRvcnM+PGF1dGgtYWRkcmVzcz5EaXZpc2lvbiBvZiBQcmV2ZW50aXZlIE1lZGljaW5lLCBE
ZXBhcnRtZW50IG9mIE1lZGljaW5lLCBCcmlnaGFtIGFuZCBXb21lbiZhcG9zO3MgSG9zcGl0YWws
IEhhcnZhcmQgTWVkaWNhbCBTY2hvb2wsIEJvc3RvbiwgTWFzc2FjaHVzZXR0cywgVVNBLjwvYXV0
aC1hZGRyZXNzPjx0aXRsZXM+PHRpdGxlPkdlbm9tZS13aWRlIGFzc29jaWF0aW9uIHN0dWR5IHJl
dmVhbHMgdGhyZWUgc3VzY2VwdGliaWxpdHkgbG9jaSBmb3IgY29tbW9uIG1pZ3JhaW5lIGluIHRo
ZSBnZW5lcmFsIHBvcHVsYXRpb248L3RpdGxlPjxzZWNvbmRhcnktdGl0bGU+TmF0IEdlbmV0PC9z
ZWNvbmRhcnktdGl0bGU+PC90aXRsZXM+PHBlcmlvZGljYWw+PGZ1bGwtdGl0bGU+TmF0IEdlbmV0
PC9mdWxsLXRpdGxlPjwvcGVyaW9kaWNhbD48cGFnZXM+Njk1LTg8L3BhZ2VzPjx2b2x1bWU+NDM8
L3ZvbHVtZT48bnVtYmVyPjc8L251bWJlcj48a2V5d29yZHM+PGtleXdvcmQ+Q2FzZS1Db250cm9s
IFN0dWRpZXM8L2tleXdvcmQ+PGtleXdvcmQ+Q2hyb21vc29tZXMsIEh1bWFuLCBQYWlyIDEvZ2Vu
ZXRpY3M8L2tleXdvcmQ+PGtleXdvcmQ+Q2hyb21vc29tZXMsIEh1bWFuLCBQYWlyIDEyL2dlbmV0
aWNzPC9rZXl3b3JkPjxrZXl3b3JkPkNocm9tb3NvbWVzLCBIdW1hbiwgUGFpciAyL2dlbmV0aWNz
PC9rZXl3b3JkPjxrZXl3b3JkPkNvaG9ydCBTdHVkaWVzPC9rZXl3b3JkPjxrZXl3b3JkPkZlbWFs
ZTwva2V5d29yZD48a2V5d29yZD4qR2VuZXRpYyBMb2NpPC9rZXl3b3JkPjxrZXl3b3JkPipHZW5l
dGljIFByZWRpc3Bvc2l0aW9uIHRvIERpc2Vhc2U8L2tleXdvcmQ+PGtleXdvcmQ+Kkdlbm9tZS1X
aWRlIEFzc29jaWF0aW9uIFN0dWR5PC9rZXl3b3JkPjxrZXl3b3JkPkh1bWFuczwva2V5d29yZD48
a2V5d29yZD5NYWxlPC9rZXl3b3JkPjxrZXl3b3JkPk1pZGRsZSBBZ2VkPC9rZXl3b3JkPjxrZXl3
b3JkPk1pZ3JhaW5lIHdpdGhvdXQgQXVyYS9lcGlkZW1pb2xvZ3kvKmdlbmV0aWNzL3BhdGhvbG9n
eTwva2V5d29yZD48a2V5d29yZD5Qb2x5bW9ycGhpc20sIFNpbmdsZSBOdWNsZW90aWRlL2dlbmV0
aWNzPC9rZXl3b3JkPjxrZXl3b3JkPlByb2dub3Npczwva2V5d29yZD48a2V5d29yZD5SaXNrIEZh
Y3RvcnM8L2tleXdvcmQ+PGtleXdvcmQ+VW5pdGVkIFN0YXRlcy9lcGlkZW1pb2xvZ3k8L2tleXdv
cmQ+PC9rZXl3b3Jkcz48ZGF0ZXM+PHllYXI+MjAxMTwveWVhcj48cHViLWRhdGVzPjxkYXRlPkp1
bDwvZGF0ZT48L3B1Yi1kYXRlcz48L2RhdGVzPjxpc2JuPjE1NDYtMTcxOCAoRWxlY3Ryb25pYykm
I3hEOzEwNjEtNDAzNiAoTGlua2luZyk8L2lzYm4+PGFjY2Vzc2lvbi1udW0+MjE2NjY2OTI8L2Fj
Y2Vzc2lvbi1udW0+PHVybHM+PHJlbGF0ZWQtdXJscz48dXJsPmh0dHA6Ly93d3cubmNiaS5ubG0u
bmloLmdvdi9wdWJtZWQvMjE2NjY2OTI8L3VybD48L3JlbGF0ZWQtdXJscz48L3VybHM+PGN1c3Rv
bTI+UE1DMzEyNTQwMjwvY3VzdG9tMj48ZWxlY3Ryb25pYy1yZXNvdXJjZS1udW0+MTAuMTAzOC9u
Zy44NTY8L2VsZWN0cm9uaWMtcmVzb3VyY2UtbnVtPjwvcmVjb3JkPjwvQ2l0ZT48L0VuZE5vdGU+
</w:fldData>
        </w:fldChar>
      </w:r>
      <w:r w:rsidRPr="004C3F69">
        <w:rPr>
          <w:rFonts w:ascii="Arial" w:hAnsi="Arial" w:cs="Arial"/>
          <w:iCs/>
        </w:rPr>
        <w:instrText xml:space="preserve"> ADDIN EN.CITE </w:instrText>
      </w:r>
      <w:r w:rsidRPr="004C3F69">
        <w:rPr>
          <w:rFonts w:ascii="Arial" w:hAnsi="Arial" w:cs="Arial"/>
          <w:iCs/>
        </w:rPr>
        <w:fldChar w:fldCharType="begin">
          <w:fldData xml:space="preserve">PEVuZE5vdGU+PENpdGU+PEF1dGhvcj5DaGFzbWFuPC9BdXRob3I+PFllYXI+MjAxMTwvWWVhcj48
UmVjTnVtPjI8L1JlY051bT48RGlzcGxheVRleHQ+PHN0eWxlIGZhY2U9InN1cGVyc2NyaXB0Ij4z
PC9zdHlsZT48L0Rpc3BsYXlUZXh0PjxyZWNvcmQ+PHJlYy1udW1iZXI+MjwvcmVjLW51bWJlcj48
Zm9yZWlnbi1rZXlzPjxrZXkgYXBwPSJFTiIgZGItaWQ9IndhYWZmMGRlNXJkc3NyZTUwOXdwOXBw
bXJ6cjUwOTllOWVzMiIgdGltZXN0YW1wPSIxNDcwMzIwOTczIj4yPC9rZXk+PC9mb3JlaWduLWtl
eXM+PHJlZi10eXBlIG5hbWU9IkpvdXJuYWwgQXJ0aWNsZSI+MTc8L3JlZi10eXBlPjxjb250cmli
dXRvcnM+PGF1dGhvcnM+PGF1dGhvcj5DaGFzbWFuLCBELiBJLjwvYXV0aG9yPjxhdXRob3I+U2No
dXJrcywgTS48L2F1dGhvcj48YXV0aG9yPkFudHRpbGEsIFYuPC9hdXRob3I+PGF1dGhvcj5kZSBW
cmllcywgQi48L2F1dGhvcj48YXV0aG9yPlNjaG1pbmtlLCBVLjwvYXV0aG9yPjxhdXRob3I+TGF1
bmVyLCBMLiBKLjwvYXV0aG9yPjxhdXRob3I+VGVyd2luZHQsIEcuIE0uPC9hdXRob3I+PGF1dGhv
cj52YW4gZGVuIE1hYWdkZW5iZXJnLCBBLiBNLjwvYXV0aG9yPjxhdXRob3I+RmVuZHJpY2gsIEsu
PC9hdXRob3I+PGF1dGhvcj5Wb2x6a2UsIEguPC9hdXRob3I+PGF1dGhvcj5Fcm5zdCwgRi48L2F1
dGhvcj48YXV0aG9yPkdyaWZmaXRocywgTC4gUi48L2F1dGhvcj48YXV0aG9yPkJ1cmluZywgSi4g
RS48L2F1dGhvcj48YXV0aG9yPkthbGxlbGEsIE0uPC9hdXRob3I+PGF1dGhvcj5GcmVpbGluZ2Vy
LCBULjwvYXV0aG9yPjxhdXRob3I+S3ViaXNjaCwgQy48L2F1dGhvcj48YXV0aG9yPlJpZGtlciwg
UC4gTS48L2F1dGhvcj48YXV0aG9yPlBhbG90aWUsIEEuPC9hdXRob3I+PGF1dGhvcj5GZXJyYXJp
LCBNLiBELjwvYXV0aG9yPjxhdXRob3I+SG9mZm1hbm4sIFcuPC9hdXRob3I+PGF1dGhvcj5aZWUs
IFIuIFkuPC9hdXRob3I+PGF1dGhvcj5LdXJ0aCwgVC48L2F1dGhvcj48L2F1dGhvcnM+PC9jb250
cmlidXRvcnM+PGF1dGgtYWRkcmVzcz5EaXZpc2lvbiBvZiBQcmV2ZW50aXZlIE1lZGljaW5lLCBE
ZXBhcnRtZW50IG9mIE1lZGljaW5lLCBCcmlnaGFtIGFuZCBXb21lbiZhcG9zO3MgSG9zcGl0YWws
IEhhcnZhcmQgTWVkaWNhbCBTY2hvb2wsIEJvc3RvbiwgTWFzc2FjaHVzZXR0cywgVVNBLjwvYXV0
aC1hZGRyZXNzPjx0aXRsZXM+PHRpdGxlPkdlbm9tZS13aWRlIGFzc29jaWF0aW9uIHN0dWR5IHJl
dmVhbHMgdGhyZWUgc3VzY2VwdGliaWxpdHkgbG9jaSBmb3IgY29tbW9uIG1pZ3JhaW5lIGluIHRo
ZSBnZW5lcmFsIHBvcHVsYXRpb248L3RpdGxlPjxzZWNvbmRhcnktdGl0bGU+TmF0IEdlbmV0PC9z
ZWNvbmRhcnktdGl0bGU+PC90aXRsZXM+PHBlcmlvZGljYWw+PGZ1bGwtdGl0bGU+TmF0IEdlbmV0
PC9mdWxsLXRpdGxlPjwvcGVyaW9kaWNhbD48cGFnZXM+Njk1LTg8L3BhZ2VzPjx2b2x1bWU+NDM8
L3ZvbHVtZT48bnVtYmVyPjc8L251bWJlcj48a2V5d29yZHM+PGtleXdvcmQ+Q2FzZS1Db250cm9s
IFN0dWRpZXM8L2tleXdvcmQ+PGtleXdvcmQ+Q2hyb21vc29tZXMsIEh1bWFuLCBQYWlyIDEvZ2Vu
ZXRpY3M8L2tleXdvcmQ+PGtleXdvcmQ+Q2hyb21vc29tZXMsIEh1bWFuLCBQYWlyIDEyL2dlbmV0
aWNzPC9rZXl3b3JkPjxrZXl3b3JkPkNocm9tb3NvbWVzLCBIdW1hbiwgUGFpciAyL2dlbmV0aWNz
PC9rZXl3b3JkPjxrZXl3b3JkPkNvaG9ydCBTdHVkaWVzPC9rZXl3b3JkPjxrZXl3b3JkPkZlbWFs
ZTwva2V5d29yZD48a2V5d29yZD4qR2VuZXRpYyBMb2NpPC9rZXl3b3JkPjxrZXl3b3JkPipHZW5l
dGljIFByZWRpc3Bvc2l0aW9uIHRvIERpc2Vhc2U8L2tleXdvcmQ+PGtleXdvcmQ+Kkdlbm9tZS1X
aWRlIEFzc29jaWF0aW9uIFN0dWR5PC9rZXl3b3JkPjxrZXl3b3JkPkh1bWFuczwva2V5d29yZD48
a2V5d29yZD5NYWxlPC9rZXl3b3JkPjxrZXl3b3JkPk1pZGRsZSBBZ2VkPC9rZXl3b3JkPjxrZXl3
b3JkPk1pZ3JhaW5lIHdpdGhvdXQgQXVyYS9lcGlkZW1pb2xvZ3kvKmdlbmV0aWNzL3BhdGhvbG9n
eTwva2V5d29yZD48a2V5d29yZD5Qb2x5bW9ycGhpc20sIFNpbmdsZSBOdWNsZW90aWRlL2dlbmV0
aWNzPC9rZXl3b3JkPjxrZXl3b3JkPlByb2dub3Npczwva2V5d29yZD48a2V5d29yZD5SaXNrIEZh
Y3RvcnM8L2tleXdvcmQ+PGtleXdvcmQ+VW5pdGVkIFN0YXRlcy9lcGlkZW1pb2xvZ3k8L2tleXdv
cmQ+PC9rZXl3b3Jkcz48ZGF0ZXM+PHllYXI+MjAxMTwveWVhcj48cHViLWRhdGVzPjxkYXRlPkp1
bDwvZGF0ZT48L3B1Yi1kYXRlcz48L2RhdGVzPjxpc2JuPjE1NDYtMTcxOCAoRWxlY3Ryb25pYykm
I3hEOzEwNjEtNDAzNiAoTGlua2luZyk8L2lzYm4+PGFjY2Vzc2lvbi1udW0+MjE2NjY2OTI8L2Fj
Y2Vzc2lvbi1udW0+PHVybHM+PHJlbGF0ZWQtdXJscz48dXJsPmh0dHA6Ly93d3cubmNiaS5ubG0u
bmloLmdvdi9wdWJtZWQvMjE2NjY2OTI8L3VybD48L3JlbGF0ZWQtdXJscz48L3VybHM+PGN1c3Rv
bTI+UE1DMzEyNTQwMjwvY3VzdG9tMj48ZWxlY3Ryb25pYy1yZXNvdXJjZS1udW0+MTAuMTAzOC9u
Zy44NTY8L2VsZWN0cm9uaWMtcmVzb3VyY2UtbnVtPjwvcmVjb3JkPjwvQ2l0ZT48L0VuZE5vdGU+
</w:fldData>
        </w:fldChar>
      </w:r>
      <w:r w:rsidRPr="004C3F69">
        <w:rPr>
          <w:rFonts w:ascii="Arial" w:hAnsi="Arial" w:cs="Arial"/>
          <w:iCs/>
        </w:rPr>
        <w:instrText xml:space="preserve"> ADDIN EN.CITE.DATA </w:instrText>
      </w:r>
      <w:r w:rsidRPr="004C3F69">
        <w:rPr>
          <w:rFonts w:ascii="Arial" w:hAnsi="Arial" w:cs="Arial"/>
          <w:iCs/>
        </w:rPr>
      </w:r>
      <w:r w:rsidRPr="004C3F69">
        <w:rPr>
          <w:rFonts w:ascii="Arial" w:hAnsi="Arial" w:cs="Arial"/>
          <w:iCs/>
        </w:rPr>
        <w:fldChar w:fldCharType="end"/>
      </w:r>
      <w:r w:rsidRPr="004C3F69">
        <w:rPr>
          <w:rFonts w:ascii="Arial" w:hAnsi="Arial" w:cs="Arial"/>
          <w:iCs/>
        </w:rPr>
      </w:r>
      <w:r w:rsidRPr="004C3F69">
        <w:rPr>
          <w:rFonts w:ascii="Arial" w:hAnsi="Arial" w:cs="Arial"/>
          <w:iCs/>
        </w:rPr>
        <w:fldChar w:fldCharType="separate"/>
      </w:r>
      <w:r w:rsidRPr="004C3F69">
        <w:rPr>
          <w:rFonts w:ascii="Arial" w:hAnsi="Arial" w:cs="Arial"/>
          <w:iCs/>
          <w:noProof/>
          <w:vertAlign w:val="superscript"/>
        </w:rPr>
        <w:t>3</w:t>
      </w:r>
      <w:r w:rsidRPr="004C3F69">
        <w:rPr>
          <w:rFonts w:ascii="Arial" w:hAnsi="Arial" w:cs="Arial"/>
          <w:iCs/>
        </w:rPr>
        <w:fldChar w:fldCharType="end"/>
      </w:r>
      <w:r w:rsidRPr="00A97690">
        <w:rPr>
          <w:rFonts w:ascii="Arial" w:hAnsi="Arial" w:cs="Arial"/>
        </w:rPr>
        <w:t>). All seven previously reported loci seen in this study remained significant after excluding the samples used in previous reports</w:t>
      </w:r>
      <w:r>
        <w:rPr>
          <w:rFonts w:ascii="Arial" w:hAnsi="Arial" w:cs="Arial"/>
        </w:rPr>
        <w:fldChar w:fldCharType="begin">
          <w:fldData xml:space="preserve">PEVuZE5vdGU+PENpdGU+PEF1dGhvcj5BbnR0aWxhPC9BdXRob3I+PFllYXI+MjAxMDwvWWVhcj48
UmVjTnVtPjE8L1JlY051bT48RGlzcGxheVRleHQ+PHN0eWxlIGZhY2U9InN1cGVyc2NyaXB0Ij4y
LDMsNTwvc3R5bGU+PC9EaXNwbGF5VGV4dD48cmVjb3JkPjxyZWMtbnVtYmVyPjE8L3JlYy1udW1i
ZXI+PGZvcmVpZ24ta2V5cz48a2V5IGFwcD0iRU4iIGRiLWlkPSJ3YWFmZjBkZTVyZHNzcmU1MDl3
cDlwcG1yenI1MDk5ZTllczIiIHRpbWVzdGFtcD0iMTQ3MDMyMDkxMyI+MTwva2V5PjwvZm9yZWln
bi1rZXlzPjxyZWYtdHlwZSBuYW1lPSJKb3VybmFsIEFydGljbGUiPjE3PC9yZWYtdHlwZT48Y29u
dHJpYnV0b3JzPjxhdXRob3JzPjxhdXRob3I+QW50dGlsYSwgVi48L2F1dGhvcj48YXV0aG9yPlN0
ZWZhbnNzb24sIEguPC9hdXRob3I+PGF1dGhvcj5LYWxsZWxhLCBNLjwvYXV0aG9yPjxhdXRob3I+
VG9kdCwgVS48L2F1dGhvcj48YXV0aG9yPlRlcndpbmR0LCBHLiBNLjwvYXV0aG9yPjxhdXRob3I+
Q2FsYWZhdG8sIE0uIFMuPC9hdXRob3I+PGF1dGhvcj5OeWhvbHQsIEQuIFIuPC9hdXRob3I+PGF1
dGhvcj5EaW1hcywgQS4gUy48L2F1dGhvcj48YXV0aG9yPkZyZWlsaW5nZXIsIFQuPC9hdXRob3I+
PGF1dGhvcj5NdWxsZXItTXloc29rLCBCLjwvYXV0aG9yPjxhdXRob3I+QXJ0dG8sIFYuPC9hdXRo
b3I+PGF1dGhvcj5Jbm91eWUsIE0uPC9hdXRob3I+PGF1dGhvcj5BbGFrdXJ0dGksIEsuPC9hdXRo
b3I+PGF1dGhvcj5LYXVuaXN0bywgTS4gQS48L2F1dGhvcj48YXV0aG9yPkhhbWFsYWluZW4sIEUu
PC9hdXRob3I+PGF1dGhvcj5kZSBWcmllcywgQi48L2F1dGhvcj48YXV0aG9yPlN0YW0sIEEuIEgu
PC9hdXRob3I+PGF1dGhvcj5XZWxsZXIsIEMuIE0uPC9hdXRob3I+PGF1dGhvcj5IZWluemUsIEEu
PC9hdXRob3I+PGF1dGhvcj5IZWluemUtS3VobiwgSy48L2F1dGhvcj48YXV0aG9yPkdvZWJlbCwg
SS48L2F1dGhvcj48YXV0aG9yPkJvcmNrLCBHLjwvYXV0aG9yPjxhdXRob3I+R29iZWwsIEguPC9h
dXRob3I+PGF1dGhvcj5TdGVpbmJlcmcsIFMuPC9hdXRob3I+PGF1dGhvcj5Xb2xmLCBDLjwvYXV0
aG9yPjxhdXRob3I+Qmpvcm5zc29uLCBBLjwvYXV0aG9yPjxhdXRob3I+R3VkbXVuZHNzb24sIEcu
PC9hdXRob3I+PGF1dGhvcj5LaXJjaG1hbm4sIE0uPC9hdXRob3I+PGF1dGhvcj5IYXVnZSwgQS48
L2F1dGhvcj48YXV0aG9yPldlcmdlLCBULjwvYXV0aG9yPjxhdXRob3I+U2Nob2VuZW4sIEouPC9h
dXRob3I+PGF1dGhvcj5Fcmlrc3NvbiwgSi4gRy48L2F1dGhvcj48YXV0aG9yPkhhZ2VuLCBLLjwv
YXV0aG9yPjxhdXRob3I+U3Rvdm5lciwgTC48L2F1dGhvcj48YXV0aG9yPldpY2htYW5uLCBILiBF
LjwvYXV0aG9yPjxhdXRob3I+TWVpdGluZ2VyLCBULjwvYXV0aG9yPjxhdXRob3I+QWxleGFuZGVy
LCBNLjwvYXV0aG9yPjxhdXRob3I+TW9lYnVzLCBTLjwvYXV0aG9yPjxhdXRob3I+U2NocmVpYmVy
LCBTLjwvYXV0aG9yPjxhdXRob3I+QXVsY2hlbmtvLCBZLiBTLjwvYXV0aG9yPjxhdXRob3I+QnJl
dGVsZXIsIE0uIE0uPC9hdXRob3I+PGF1dGhvcj5VaXR0ZXJsaW5kZW4sIEEuIEcuPC9hdXRob3I+
PGF1dGhvcj5Ib2ZtYW4sIEEuPC9hdXRob3I+PGF1dGhvcj52YW4gRHVpam4sIEMuIE0uPC9hdXRo
b3I+PGF1dGhvcj5UaWtrYS1LbGVlbW9sYSwgUC48L2F1dGhvcj48YXV0aG9yPlZlcHNhbGFpbmVu
LCBTLjwvYXV0aG9yPjxhdXRob3I+THVjYWUsIFMuPC9hdXRob3I+PGF1dGhvcj5Ub3p6aSwgRi48
L2F1dGhvcj48YXV0aG9yPk11Z2xpYSwgUC48L2F1dGhvcj48YXV0aG9yPkJhcnJldHQsIEouPC9h
dXRob3I+PGF1dGhvcj5LYXByaW8sIEouPC9hdXRob3I+PGF1dGhvcj5GYXJra2lsYSwgTS48L2F1
dGhvcj48YXV0aG9yPlBlbHRvbmVuLCBMLjwvYXV0aG9yPjxhdXRob3I+U3RlZmFuc3NvbiwgSy48
L2F1dGhvcj48YXV0aG9yPlp3YXJ0LCBKLiBBLjwvYXV0aG9yPjxhdXRob3I+RmVycmFyaSwgTS4g
RC48L2F1dGhvcj48YXV0aG9yPk9sZXNlbiwgSi48L2F1dGhvcj48YXV0aG9yPkRhbHksIE0uPC9h
dXRob3I+PGF1dGhvcj5XZXNzbWFuLCBNLjwvYXV0aG9yPjxhdXRob3I+dmFuIGRlbiBNYWFnZGVu
YmVyZywgQS4gTS48L2F1dGhvcj48YXV0aG9yPkRpY2hnYW5zLCBNLjwvYXV0aG9yPjxhdXRob3I+
S3ViaXNjaCwgQy48L2F1dGhvcj48YXV0aG9yPkRlcm1pdHpha2lzLCBFLiBULjwvYXV0aG9yPjxh
dXRob3I+RnJhbnRzLCBSLiBSLjwvYXV0aG9yPjxhdXRob3I+UGFsb3RpZSwgQS48L2F1dGhvcj48
YXV0aG9yPkludGVybmF0aW9uYWwgSGVhZGFjaGUgR2VuZXRpY3MsIENvbnNvcnRpdW08L2F1dGhv
cj48L2F1dGhvcnM+PC9jb250cmlidXRvcnM+PGF1dGgtYWRkcmVzcz5XZWxsY29tZSBUcnVzdCBT
YW5nZXIgSW5zdGl0dXRlLCBXZWxsY29tZSBUcnVzdCBHZW5vbWUgQ2FtcHVzLCBDYW1icmlkZ2Us
IFVLLiB2ZXJuZXJpLmFudHRpbGFAc2FuZ2VyLmFjLnVrPC9hdXRoLWFkZHJlc3M+PHRpdGxlcz48
dGl0bGU+R2Vub21lLXdpZGUgYXNzb2NpYXRpb24gc3R1ZHkgb2YgbWlncmFpbmUgaW1wbGljYXRl
cyBhIGNvbW1vbiBzdXNjZXB0aWJpbGl0eSB2YXJpYW50IG9uIDhxMjIuMTwvdGl0bGU+PHNlY29u
ZGFyeS10aXRsZT5OYXQgR2VuZXQ8L3NlY29uZGFyeS10aXRsZT48L3RpdGxlcz48cGVyaW9kaWNh
bD48ZnVsbC10aXRsZT5OYXQgR2VuZXQ8L2Z1bGwtdGl0bGU+PC9wZXJpb2RpY2FsPjxwYWdlcz44
NjktNzM8L3BhZ2VzPjx2b2x1bWU+NDI8L3ZvbHVtZT48bnVtYmVyPjEwPC9udW1iZXI+PGtleXdv
cmRzPjxrZXl3b3JkPkFudGlnZW5zLCBTdXJmYWNlL2dlbmV0aWNzPC9rZXl3b3JkPjxrZXl3b3Jk
PkNhbGNpdW0tQmluZGluZyBQcm90ZWlucy9nZW5ldGljczwva2V5d29yZD48a2V5d29yZD5DYXNl
LUNvbnRyb2wgU3R1ZGllczwva2V5d29yZD48a2V5d29yZD5DZWxsIEFkaGVzaW9uIE1vbGVjdWxl
cy9nZW5ldGljczwva2V5d29yZD48a2V5d29yZD5DZWxscywgQ3VsdHVyZWQ8L2tleXdvcmQ+PGtl
eXdvcmQ+Q2hyb21vc29tZXMsIEh1bWFuLCBQYWlyIDgvKmdlbmV0aWNzPC9rZXl3b3JkPjxrZXl3
b3JkPkZlbWFsZTwva2V5d29yZD48a2V5d29yZD4qR2VuZXRpYyBQcmVkaXNwb3NpdGlvbiB0byBE
aXNlYXNlPC9rZXl3b3JkPjxrZXl3b3JkPipHZW5vbWUsIEh1bWFuPC9rZXl3b3JkPjxrZXl3b3Jk
PipHZW5vbWUtV2lkZSBBc3NvY2lhdGlvbiBTdHVkeTwva2V5d29yZD48a2V5d29yZD5HZW5vdHlw
ZTwva2V5d29yZD48a2V5d29yZD5HbHV0YW1hdGUgQ2FyYm94eXBlcHRpZGFzZSBJSS9nZW5ldGlj
czwva2V5d29yZD48a2V5d29yZD5IdW1hbnM8L2tleXdvcmQ+PGtleXdvcmQ+THltcGhvY3l0ZXMv
bWV0YWJvbGlzbTwva2V5d29yZD48a2V5d29yZD5NYWxlPC9rZXl3b3JkPjxrZXl3b3JkPk1pY3Jv
c2F0ZWxsaXRlIFJlcGVhdHMvKmdlbmV0aWNzPC9rZXl3b3JkPjxrZXl3b3JkPk1pZ3JhaW5lIERp
c29yZGVycy8qZ2VuZXRpY3M8L2tleXdvcmQ+PGtleXdvcmQ+UXVhbnRpdGF0aXZlIFRyYWl0IExv
Y2k8L2tleXdvcmQ+PC9rZXl3b3Jkcz48ZGF0ZXM+PHllYXI+MjAxMDwveWVhcj48cHViLWRhdGVz
PjxkYXRlPk9jdDwvZGF0ZT48L3B1Yi1kYXRlcz48L2RhdGVzPjxpc2JuPjE1NDYtMTcxOCAoRWxl
Y3Ryb25pYykmI3hEOzEwNjEtNDAzNiAoTGlua2luZyk8L2lzYm4+PGFjY2Vzc2lvbi1udW0+MjA4
MDI0Nzk8L2FjY2Vzc2lvbi1udW0+PHVybHM+PHJlbGF0ZWQtdXJscz48dXJsPmh0dHA6Ly93d3cu
bmNiaS5ubG0ubmloLmdvdi9wdWJtZWQvMjA4MDI0Nzk8L3VybD48L3JlbGF0ZWQtdXJscz48L3Vy
bHM+PGN1c3RvbTI+UE1DMjk0ODU2MzwvY3VzdG9tMj48ZWxlY3Ryb25pYy1yZXNvdXJjZS1udW0+
MTAuMTAzOC9uZy42NTI8L2VsZWN0cm9uaWMtcmVzb3VyY2UtbnVtPjwvcmVjb3JkPjwvQ2l0ZT48
Q2l0ZT48QXV0aG9yPkNoYXNtYW48L0F1dGhvcj48WWVhcj4yMDExPC9ZZWFyPjxSZWNOdW0+Mjwv
UmVjTnVtPjxyZWNvcmQ+PHJlYy1udW1iZXI+MjwvcmVjLW51bWJlcj48Zm9yZWlnbi1rZXlzPjxr
ZXkgYXBwPSJFTiIgZGItaWQ9IndhYWZmMGRlNXJkc3NyZTUwOXdwOXBwbXJ6cjUwOTllOWVzMiIg
dGltZXN0YW1wPSIxNDcwMzIwOTczIj4yPC9rZXk+PC9mb3JlaWduLWtleXM+PHJlZi10eXBlIG5h
bWU9IkpvdXJuYWwgQXJ0aWNsZSI+MTc8L3JlZi10eXBlPjxjb250cmlidXRvcnM+PGF1dGhvcnM+
PGF1dGhvcj5DaGFzbWFuLCBELiBJLjwvYXV0aG9yPjxhdXRob3I+U2NodXJrcywgTS48L2F1dGhv
cj48YXV0aG9yPkFudHRpbGEsIFYuPC9hdXRob3I+PGF1dGhvcj5kZSBWcmllcywgQi48L2F1dGhv
cj48YXV0aG9yPlNjaG1pbmtlLCBVLjwvYXV0aG9yPjxhdXRob3I+TGF1bmVyLCBMLiBKLjwvYXV0
aG9yPjxhdXRob3I+VGVyd2luZHQsIEcuIE0uPC9hdXRob3I+PGF1dGhvcj52YW4gZGVuIE1hYWdk
ZW5iZXJnLCBBLiBNLjwvYXV0aG9yPjxhdXRob3I+RmVuZHJpY2gsIEsuPC9hdXRob3I+PGF1dGhv
cj5Wb2x6a2UsIEguPC9hdXRob3I+PGF1dGhvcj5Fcm5zdCwgRi48L2F1dGhvcj48YXV0aG9yPkdy
aWZmaXRocywgTC4gUi48L2F1dGhvcj48YXV0aG9yPkJ1cmluZywgSi4gRS48L2F1dGhvcj48YXV0
aG9yPkthbGxlbGEsIE0uPC9hdXRob3I+PGF1dGhvcj5GcmVpbGluZ2VyLCBULjwvYXV0aG9yPjxh
dXRob3I+S3ViaXNjaCwgQy48L2F1dGhvcj48YXV0aG9yPlJpZGtlciwgUC4gTS48L2F1dGhvcj48
YXV0aG9yPlBhbG90aWUsIEEuPC9hdXRob3I+PGF1dGhvcj5GZXJyYXJpLCBNLiBELjwvYXV0aG9y
PjxhdXRob3I+SG9mZm1hbm4sIFcuPC9hdXRob3I+PGF1dGhvcj5aZWUsIFIuIFkuPC9hdXRob3I+
PGF1dGhvcj5LdXJ0aCwgVC48L2F1dGhvcj48L2F1dGhvcnM+PC9jb250cmlidXRvcnM+PGF1dGgt
YWRkcmVzcz5EaXZpc2lvbiBvZiBQcmV2ZW50aXZlIE1lZGljaW5lLCBEZXBhcnRtZW50IG9mIE1l
ZGljaW5lLCBCcmlnaGFtIGFuZCBXb21lbiZhcG9zO3MgSG9zcGl0YWwsIEhhcnZhcmQgTWVkaWNh
bCBTY2hvb2wsIEJvc3RvbiwgTWFzc2FjaHVzZXR0cywgVVNBLjwvYXV0aC1hZGRyZXNzPjx0aXRs
ZXM+PHRpdGxlPkdlbm9tZS13aWRlIGFzc29jaWF0aW9uIHN0dWR5IHJldmVhbHMgdGhyZWUgc3Vz
Y2VwdGliaWxpdHkgbG9jaSBmb3IgY29tbW9uIG1pZ3JhaW5lIGluIHRoZSBnZW5lcmFsIHBvcHVs
YXRpb248L3RpdGxlPjxzZWNvbmRhcnktdGl0bGU+TmF0IEdlbmV0PC9zZWNvbmRhcnktdGl0bGU+
PC90aXRsZXM+PHBlcmlvZGljYWw+PGZ1bGwtdGl0bGU+TmF0IEdlbmV0PC9mdWxsLXRpdGxlPjwv
cGVyaW9kaWNhbD48cGFnZXM+Njk1LTg8L3BhZ2VzPjx2b2x1bWU+NDM8L3ZvbHVtZT48bnVtYmVy
Pjc8L251bWJlcj48a2V5d29yZHM+PGtleXdvcmQ+Q2FzZS1Db250cm9sIFN0dWRpZXM8L2tleXdv
cmQ+PGtleXdvcmQ+Q2hyb21vc29tZXMsIEh1bWFuLCBQYWlyIDEvZ2VuZXRpY3M8L2tleXdvcmQ+
PGtleXdvcmQ+Q2hyb21vc29tZXMsIEh1bWFuLCBQYWlyIDEyL2dlbmV0aWNzPC9rZXl3b3JkPjxr
ZXl3b3JkPkNocm9tb3NvbWVzLCBIdW1hbiwgUGFpciAyL2dlbmV0aWNzPC9rZXl3b3JkPjxrZXl3
b3JkPkNvaG9ydCBTdHVkaWVzPC9rZXl3b3JkPjxrZXl3b3JkPkZlbWFsZTwva2V5d29yZD48a2V5
d29yZD4qR2VuZXRpYyBMb2NpPC9rZXl3b3JkPjxrZXl3b3JkPipHZW5ldGljIFByZWRpc3Bvc2l0
aW9uIHRvIERpc2Vhc2U8L2tleXdvcmQ+PGtleXdvcmQ+Kkdlbm9tZS1XaWRlIEFzc29jaWF0aW9u
IFN0dWR5PC9rZXl3b3JkPjxrZXl3b3JkPkh1bWFuczwva2V5d29yZD48a2V5d29yZD5NYWxlPC9r
ZXl3b3JkPjxrZXl3b3JkPk1pZGRsZSBBZ2VkPC9rZXl3b3JkPjxrZXl3b3JkPk1pZ3JhaW5lIHdp
dGhvdXQgQXVyYS9lcGlkZW1pb2xvZ3kvKmdlbmV0aWNzL3BhdGhvbG9neTwva2V5d29yZD48a2V5
d29yZD5Qb2x5bW9ycGhpc20sIFNpbmdsZSBOdWNsZW90aWRlL2dlbmV0aWNzPC9rZXl3b3JkPjxr
ZXl3b3JkPlByb2dub3Npczwva2V5d29yZD48a2V5d29yZD5SaXNrIEZhY3RvcnM8L2tleXdvcmQ+
PGtleXdvcmQ+VW5pdGVkIFN0YXRlcy9lcGlkZW1pb2xvZ3k8L2tleXdvcmQ+PC9rZXl3b3Jkcz48
ZGF0ZXM+PHllYXI+MjAxMTwveWVhcj48cHViLWRhdGVzPjxkYXRlPkp1bDwvZGF0ZT48L3B1Yi1k
YXRlcz48L2RhdGVzPjxpc2JuPjE1NDYtMTcxOCAoRWxlY3Ryb25pYykmI3hEOzEwNjEtNDAzNiAo
TGlua2luZyk8L2lzYm4+PGFjY2Vzc2lvbi1udW0+MjE2NjY2OTI8L2FjY2Vzc2lvbi1udW0+PHVy
bHM+PHJlbGF0ZWQtdXJscz48dXJsPmh0dHA6Ly93d3cubmNiaS5ubG0ubmloLmdvdi9wdWJtZWQv
MjE2NjY2OTI8L3VybD48L3JlbGF0ZWQtdXJscz48L3VybHM+PGN1c3RvbTI+UE1DMzEyNTQwMjwv
Y3VzdG9tMj48ZWxlY3Ryb25pYy1yZXNvdXJjZS1udW0+MTAuMTAzOC9uZy44NTY8L2VsZWN0cm9u
aWMtcmVzb3VyY2UtbnVtPjwvcmVjb3JkPjwvQ2l0ZT48Q2l0ZT48QXV0aG9yPkZyZWlsaW5nZXI8
L0F1dGhvcj48WWVhcj4yMDEyPC9ZZWFyPjxSZWNOdW0+NTwvUmVjTnVtPjxyZWNvcmQ+PHJlYy1u
dW1iZXI+NTwvcmVjLW51bWJlcj48Zm9yZWlnbi1rZXlzPjxrZXkgYXBwPSJFTiIgZGItaWQ9Indh
YWZmMGRlNXJkc3NyZTUwOXdwOXBwbXJ6cjUwOTllOWVzMiIgdGltZXN0YW1wPSIxNDcwMzIxMDM4
Ij41PC9rZXk+PC9mb3JlaWduLWtleXM+PHJlZi10eXBlIG5hbWU9IkpvdXJuYWwgQXJ0aWNsZSI+
MTc8L3JlZi10eXBlPjxjb250cmlidXRvcnM+PGF1dGhvcnM+PGF1dGhvcj5GcmVpbGluZ2VyLCBU
LjwvYXV0aG9yPjxhdXRob3I+QW50dGlsYSwgVi48L2F1dGhvcj48YXV0aG9yPmRlIFZyaWVzLCBC
LjwvYXV0aG9yPjxhdXRob3I+TWFsaWssIFIuPC9hdXRob3I+PGF1dGhvcj5LYWxsZWxhLCBNLjwv
YXV0aG9yPjxhdXRob3I+VGVyd2luZHQsIEcuIE0uPC9hdXRob3I+PGF1dGhvcj5Qb3pvLVJvc2lj
aCwgUC48L2F1dGhvcj48YXV0aG9yPldpbnN2b2xkLCBCLjwvYXV0aG9yPjxhdXRob3I+Tnlob2x0
LCBELiBSLjwvYXV0aG9yPjxhdXRob3I+dmFuIE9vc3RlcmhvdXQsIFcuIFAuPC9hdXRob3I+PGF1
dGhvcj5BcnR0bywgVi48L2F1dGhvcj48YXV0aG9yPlRvZHQsIFUuPC9hdXRob3I+PGF1dGhvcj5I
YW1hbGFpbmVuLCBFLjwvYXV0aG9yPjxhdXRob3I+RmVybmFuZGV6LU1vcmFsZXMsIEouPC9hdXRo
b3I+PGF1dGhvcj5Mb3V0ZXIsIE0uIEEuPC9hdXRob3I+PGF1dGhvcj5LYXVuaXN0bywgTS4gQS48
L2F1dGhvcj48YXV0aG9yPlNjaG9lbmVuLCBKLjwvYXV0aG9yPjxhdXRob3I+UmFpdGFrYXJpLCBP
LjwvYXV0aG9yPjxhdXRob3I+TGVodGltYWtpLCBULjwvYXV0aG9yPjxhdXRob3I+VmlsYS1QdWV5
bywgTS48L2F1dGhvcj48YXV0aG9yPkdvYmVsLCBILjwvYXV0aG9yPjxhdXRob3I+V2ljaG1hbm4s
IEUuPC9hdXRob3I+PGF1dGhvcj5TaW50YXMsIEMuPC9hdXRob3I+PGF1dGhvcj5VaXR0ZXJsaW5k
ZW4sIEEuIEcuPC9hdXRob3I+PGF1dGhvcj5Ib2ZtYW4sIEEuPC9hdXRob3I+PGF1dGhvcj5SaXZh
ZGVuZWlyYSwgRi48L2F1dGhvcj48YXV0aG9yPkhlaW56ZSwgQS48L2F1dGhvcj48YXV0aG9yPlRy
b252aWssIEUuPC9hdXRob3I+PGF1dGhvcj52YW4gRHVpam4sIEMuIE0uPC9hdXRob3I+PGF1dGhv
cj5LYXByaW8sIEouPC9hdXRob3I+PGF1dGhvcj5Db3JtYW5kLCBCLjwvYXV0aG9yPjxhdXRob3I+
V2Vzc21hbiwgTS48L2F1dGhvcj48YXV0aG9yPkZyYW50cywgUi4gUi48L2F1dGhvcj48YXV0aG9y
Pk1laXRpbmdlciwgVC48L2F1dGhvcj48YXV0aG9yPk11bGxlci1NeWhzb2ssIEIuPC9hdXRob3I+
PGF1dGhvcj5ad2FydCwgSi4gQS48L2F1dGhvcj48YXV0aG9yPkZhcmtraWxhLCBNLjwvYXV0aG9y
PjxhdXRob3I+TWFjYXlhLCBBLjwvYXV0aG9yPjxhdXRob3I+RmVycmFyaSwgTS4gRC48L2F1dGhv
cj48YXV0aG9yPkt1YmlzY2gsIEMuPC9hdXRob3I+PGF1dGhvcj5QYWxvdGllLCBBLjwvYXV0aG9y
PjxhdXRob3I+RGljaGdhbnMsIE0uPC9hdXRob3I+PGF1dGhvcj52YW4gZGVuIE1hYWdkZW5iZXJn
LCBBLiBNLjwvYXV0aG9yPjxhdXRob3I+SW50ZXJuYXRpb25hbCBIZWFkYWNoZSBHZW5ldGljcywg
Q29uc29ydGl1bTwvYXV0aG9yPjwvYXV0aG9ycz48L2NvbnRyaWJ1dG9ycz48YXV0aC1hZGRyZXNz
Pkluc3RpdHV0ZSBmb3IgU3Ryb2tlIGFuZCBEZW1lbnRpYSBSZXNlYXJjaCwgS2xpbmlrdW0gZGVy
IFVuaXZlcnNpdGF0IE11bmNoZW4sIE11bmljaCwgR2VybWFueS48L2F1dGgtYWRkcmVzcz48dGl0
bGVzPjx0aXRsZT5HZW5vbWUtd2lkZSBhc3NvY2lhdGlvbiBhbmFseXNpcyBpZGVudGlmaWVzIHN1
c2NlcHRpYmlsaXR5IGxvY2kgZm9yIG1pZ3JhaW5lIHdpdGhvdXQgYXVyYTwvdGl0bGU+PHNlY29u
ZGFyeS10aXRsZT5OYXQgR2VuZXQ8L3NlY29uZGFyeS10aXRsZT48L3RpdGxlcz48cGVyaW9kaWNh
bD48ZnVsbC10aXRsZT5OYXQgR2VuZXQ8L2Z1bGwtdGl0bGU+PC9wZXJpb2RpY2FsPjxwYWdlcz43
NzctODI8L3BhZ2VzPjx2b2x1bWU+NDQ8L3ZvbHVtZT48bnVtYmVyPjc8L251bWJlcj48a2V5d29y
ZHM+PGtleXdvcmQ+QWR1bHQ8L2tleXdvcmQ+PGtleXdvcmQ+Q2FzZS1Db250cm9sIFN0dWRpZXM8
L2tleXdvcmQ+PGtleXdvcmQ+RmVtYWxlPC9rZXl3b3JkPjxrZXl3b3JkPkdlbmV0aWMgTG9jaTwv
a2V5d29yZD48a2V5d29yZD5HZW5ldGljIFByZWRpc3Bvc2l0aW9uIHRvIERpc2Vhc2U8L2tleXdv
cmQ+PGtleXdvcmQ+R2Vub21lLVdpZGUgQXNzb2NpYXRpb24gU3R1ZHkvbWV0aG9kczwva2V5d29y
ZD48a2V5d29yZD5IdW1hbnM8L2tleXdvcmQ+PGtleXdvcmQ+TG93IERlbnNpdHkgTGlwb3Byb3Rl
aW4gUmVjZXB0b3ItUmVsYXRlZCBQcm90ZWluLTEvZ2VuZXRpY3M8L2tleXdvcmQ+PGtleXdvcmQ+
TUFEUyBEb21haW4gUHJvdGVpbnMvZ2VuZXRpY3M8L2tleXdvcmQ+PGtleXdvcmQ+TUVGMiBUcmFu
c2NyaXB0aW9uIEZhY3RvcnM8L2tleXdvcmQ+PGtleXdvcmQ+TWFsZTwva2V5d29yZD48a2V5d29y
ZD5NaWNyb2ZpbGFtZW50IFByb3RlaW5zL2dlbmV0aWNzPC9rZXl3b3JkPjxrZXl3b3JkPk1pZ3Jh
aW5lIHdpdGhvdXQgQXVyYS8qZ2VuZXRpY3M8L2tleXdvcmQ+PGtleXdvcmQ+TXlvZ2VuaWMgUmVn
dWxhdG9yeSBGYWN0b3JzL2dlbmV0aWNzPC9rZXl3b3JkPjxrZXl3b3JkPlBvbHltb3JwaGlzbSwg
U2luZ2xlIE51Y2xlb3RpZGU8L2tleXdvcmQ+PGtleXdvcmQ+UHJvdGVpbi1TZXJpbmUtVGhyZW9u
aW5lIEtpbmFzZXMvZ2VuZXRpY3M8L2tleXdvcmQ+PGtleXdvcmQ+UmVjZXB0b3JzLCBUcmFuc2Zv
cm1pbmcgR3Jvd3RoIEZhY3RvciBiZXRhL2dlbmV0aWNzPC9rZXl3b3JkPjxrZXl3b3JkPlRSUE0g
Q2F0aW9uIENoYW5uZWxzL2dlbmV0aWNzPC9rZXl3b3JkPjwva2V5d29yZHM+PGRhdGVzPjx5ZWFy
PjIwMTI8L3llYXI+PHB1Yi1kYXRlcz48ZGF0ZT5KdWw8L2RhdGU+PC9wdWItZGF0ZXM+PC9kYXRl
cz48aXNibj4xNTQ2LTE3MTggKEVsZWN0cm9uaWMpJiN4RDsxMDYxLTQwMzYgKExpbmtpbmcpPC9p
c2JuPjxhY2Nlc3Npb24tbnVtPjIyNjgzNzEyPC9hY2Nlc3Npb24tbnVtPjx1cmxzPjxyZWxhdGVk
LXVybHM+PHVybD5odHRwOi8vd3d3Lm5jYmkubmxtLm5paC5nb3YvcHVibWVkLzIyNjgzNzEyPC91
cmw+PC9yZWxhdGVkLXVybHM+PC91cmxzPjxjdXN0b20yPlBNQzM3NzM5MTI8L2N1c3RvbTI+PGVs
ZWN0cm9uaWMtcmVzb3VyY2UtbnVtPjEwLjEwMzgvbmcuMjMwNzwvZWxlY3Ryb25pYy1yZXNvdXJj
ZS1udW0+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BbnR0aWxhPC9BdXRob3I+PFllYXI+MjAxMDwvWWVhcj48
UmVjTnVtPjE8L1JlY051bT48RGlzcGxheVRleHQ+PHN0eWxlIGZhY2U9InN1cGVyc2NyaXB0Ij4y
LDMsNTwvc3R5bGU+PC9EaXNwbGF5VGV4dD48cmVjb3JkPjxyZWMtbnVtYmVyPjE8L3JlYy1udW1i
ZXI+PGZvcmVpZ24ta2V5cz48a2V5IGFwcD0iRU4iIGRiLWlkPSJ3YWFmZjBkZTVyZHNzcmU1MDl3
cDlwcG1yenI1MDk5ZTllczIiIHRpbWVzdGFtcD0iMTQ3MDMyMDkxMyI+MTwva2V5PjwvZm9yZWln
bi1rZXlzPjxyZWYtdHlwZSBuYW1lPSJKb3VybmFsIEFydGljbGUiPjE3PC9yZWYtdHlwZT48Y29u
dHJpYnV0b3JzPjxhdXRob3JzPjxhdXRob3I+QW50dGlsYSwgVi48L2F1dGhvcj48YXV0aG9yPlN0
ZWZhbnNzb24sIEguPC9hdXRob3I+PGF1dGhvcj5LYWxsZWxhLCBNLjwvYXV0aG9yPjxhdXRob3I+
VG9kdCwgVS48L2F1dGhvcj48YXV0aG9yPlRlcndpbmR0LCBHLiBNLjwvYXV0aG9yPjxhdXRob3I+
Q2FsYWZhdG8sIE0uIFMuPC9hdXRob3I+PGF1dGhvcj5OeWhvbHQsIEQuIFIuPC9hdXRob3I+PGF1
dGhvcj5EaW1hcywgQS4gUy48L2F1dGhvcj48YXV0aG9yPkZyZWlsaW5nZXIsIFQuPC9hdXRob3I+
PGF1dGhvcj5NdWxsZXItTXloc29rLCBCLjwvYXV0aG9yPjxhdXRob3I+QXJ0dG8sIFYuPC9hdXRo
b3I+PGF1dGhvcj5Jbm91eWUsIE0uPC9hdXRob3I+PGF1dGhvcj5BbGFrdXJ0dGksIEsuPC9hdXRo
b3I+PGF1dGhvcj5LYXVuaXN0bywgTS4gQS48L2F1dGhvcj48YXV0aG9yPkhhbWFsYWluZW4sIEUu
PC9hdXRob3I+PGF1dGhvcj5kZSBWcmllcywgQi48L2F1dGhvcj48YXV0aG9yPlN0YW0sIEEuIEgu
PC9hdXRob3I+PGF1dGhvcj5XZWxsZXIsIEMuIE0uPC9hdXRob3I+PGF1dGhvcj5IZWluemUsIEEu
PC9hdXRob3I+PGF1dGhvcj5IZWluemUtS3VobiwgSy48L2F1dGhvcj48YXV0aG9yPkdvZWJlbCwg
SS48L2F1dGhvcj48YXV0aG9yPkJvcmNrLCBHLjwvYXV0aG9yPjxhdXRob3I+R29iZWwsIEguPC9h
dXRob3I+PGF1dGhvcj5TdGVpbmJlcmcsIFMuPC9hdXRob3I+PGF1dGhvcj5Xb2xmLCBDLjwvYXV0
aG9yPjxhdXRob3I+Qmpvcm5zc29uLCBBLjwvYXV0aG9yPjxhdXRob3I+R3VkbXVuZHNzb24sIEcu
PC9hdXRob3I+PGF1dGhvcj5LaXJjaG1hbm4sIE0uPC9hdXRob3I+PGF1dGhvcj5IYXVnZSwgQS48
L2F1dGhvcj48YXV0aG9yPldlcmdlLCBULjwvYXV0aG9yPjxhdXRob3I+U2Nob2VuZW4sIEouPC9h
dXRob3I+PGF1dGhvcj5Fcmlrc3NvbiwgSi4gRy48L2F1dGhvcj48YXV0aG9yPkhhZ2VuLCBLLjwv
YXV0aG9yPjxhdXRob3I+U3Rvdm5lciwgTC48L2F1dGhvcj48YXV0aG9yPldpY2htYW5uLCBILiBF
LjwvYXV0aG9yPjxhdXRob3I+TWVpdGluZ2VyLCBULjwvYXV0aG9yPjxhdXRob3I+QWxleGFuZGVy
LCBNLjwvYXV0aG9yPjxhdXRob3I+TW9lYnVzLCBTLjwvYXV0aG9yPjxhdXRob3I+U2NocmVpYmVy
LCBTLjwvYXV0aG9yPjxhdXRob3I+QXVsY2hlbmtvLCBZLiBTLjwvYXV0aG9yPjxhdXRob3I+QnJl
dGVsZXIsIE0uIE0uPC9hdXRob3I+PGF1dGhvcj5VaXR0ZXJsaW5kZW4sIEEuIEcuPC9hdXRob3I+
PGF1dGhvcj5Ib2ZtYW4sIEEuPC9hdXRob3I+PGF1dGhvcj52YW4gRHVpam4sIEMuIE0uPC9hdXRo
b3I+PGF1dGhvcj5UaWtrYS1LbGVlbW9sYSwgUC48L2F1dGhvcj48YXV0aG9yPlZlcHNhbGFpbmVu
LCBTLjwvYXV0aG9yPjxhdXRob3I+THVjYWUsIFMuPC9hdXRob3I+PGF1dGhvcj5Ub3p6aSwgRi48
L2F1dGhvcj48YXV0aG9yPk11Z2xpYSwgUC48L2F1dGhvcj48YXV0aG9yPkJhcnJldHQsIEouPC9h
dXRob3I+PGF1dGhvcj5LYXByaW8sIEouPC9hdXRob3I+PGF1dGhvcj5GYXJra2lsYSwgTS48L2F1
dGhvcj48YXV0aG9yPlBlbHRvbmVuLCBMLjwvYXV0aG9yPjxhdXRob3I+U3RlZmFuc3NvbiwgSy48
L2F1dGhvcj48YXV0aG9yPlp3YXJ0LCBKLiBBLjwvYXV0aG9yPjxhdXRob3I+RmVycmFyaSwgTS4g
RC48L2F1dGhvcj48YXV0aG9yPk9sZXNlbiwgSi48L2F1dGhvcj48YXV0aG9yPkRhbHksIE0uPC9h
dXRob3I+PGF1dGhvcj5XZXNzbWFuLCBNLjwvYXV0aG9yPjxhdXRob3I+dmFuIGRlbiBNYWFnZGVu
YmVyZywgQS4gTS48L2F1dGhvcj48YXV0aG9yPkRpY2hnYW5zLCBNLjwvYXV0aG9yPjxhdXRob3I+
S3ViaXNjaCwgQy48L2F1dGhvcj48YXV0aG9yPkRlcm1pdHpha2lzLCBFLiBULjwvYXV0aG9yPjxh
dXRob3I+RnJhbnRzLCBSLiBSLjwvYXV0aG9yPjxhdXRob3I+UGFsb3RpZSwgQS48L2F1dGhvcj48
YXV0aG9yPkludGVybmF0aW9uYWwgSGVhZGFjaGUgR2VuZXRpY3MsIENvbnNvcnRpdW08L2F1dGhv
cj48L2F1dGhvcnM+PC9jb250cmlidXRvcnM+PGF1dGgtYWRkcmVzcz5XZWxsY29tZSBUcnVzdCBT
YW5nZXIgSW5zdGl0dXRlLCBXZWxsY29tZSBUcnVzdCBHZW5vbWUgQ2FtcHVzLCBDYW1icmlkZ2Us
IFVLLiB2ZXJuZXJpLmFudHRpbGFAc2FuZ2VyLmFjLnVrPC9hdXRoLWFkZHJlc3M+PHRpdGxlcz48
dGl0bGU+R2Vub21lLXdpZGUgYXNzb2NpYXRpb24gc3R1ZHkgb2YgbWlncmFpbmUgaW1wbGljYXRl
cyBhIGNvbW1vbiBzdXNjZXB0aWJpbGl0eSB2YXJpYW50IG9uIDhxMjIuMTwvdGl0bGU+PHNlY29u
ZGFyeS10aXRsZT5OYXQgR2VuZXQ8L3NlY29uZGFyeS10aXRsZT48L3RpdGxlcz48cGVyaW9kaWNh
bD48ZnVsbC10aXRsZT5OYXQgR2VuZXQ8L2Z1bGwtdGl0bGU+PC9wZXJpb2RpY2FsPjxwYWdlcz44
NjktNzM8L3BhZ2VzPjx2b2x1bWU+NDI8L3ZvbHVtZT48bnVtYmVyPjEwPC9udW1iZXI+PGtleXdv
cmRzPjxrZXl3b3JkPkFudGlnZW5zLCBTdXJmYWNlL2dlbmV0aWNzPC9rZXl3b3JkPjxrZXl3b3Jk
PkNhbGNpdW0tQmluZGluZyBQcm90ZWlucy9nZW5ldGljczwva2V5d29yZD48a2V5d29yZD5DYXNl
LUNvbnRyb2wgU3R1ZGllczwva2V5d29yZD48a2V5d29yZD5DZWxsIEFkaGVzaW9uIE1vbGVjdWxl
cy9nZW5ldGljczwva2V5d29yZD48a2V5d29yZD5DZWxscywgQ3VsdHVyZWQ8L2tleXdvcmQ+PGtl
eXdvcmQ+Q2hyb21vc29tZXMsIEh1bWFuLCBQYWlyIDgvKmdlbmV0aWNzPC9rZXl3b3JkPjxrZXl3
b3JkPkZlbWFsZTwva2V5d29yZD48a2V5d29yZD4qR2VuZXRpYyBQcmVkaXNwb3NpdGlvbiB0byBE
aXNlYXNlPC9rZXl3b3JkPjxrZXl3b3JkPipHZW5vbWUsIEh1bWFuPC9rZXl3b3JkPjxrZXl3b3Jk
PipHZW5vbWUtV2lkZSBBc3NvY2lhdGlvbiBTdHVkeTwva2V5d29yZD48a2V5d29yZD5HZW5vdHlw
ZTwva2V5d29yZD48a2V5d29yZD5HbHV0YW1hdGUgQ2FyYm94eXBlcHRpZGFzZSBJSS9nZW5ldGlj
czwva2V5d29yZD48a2V5d29yZD5IdW1hbnM8L2tleXdvcmQ+PGtleXdvcmQ+THltcGhvY3l0ZXMv
bWV0YWJvbGlzbTwva2V5d29yZD48a2V5d29yZD5NYWxlPC9rZXl3b3JkPjxrZXl3b3JkPk1pY3Jv
c2F0ZWxsaXRlIFJlcGVhdHMvKmdlbmV0aWNzPC9rZXl3b3JkPjxrZXl3b3JkPk1pZ3JhaW5lIERp
c29yZGVycy8qZ2VuZXRpY3M8L2tleXdvcmQ+PGtleXdvcmQ+UXVhbnRpdGF0aXZlIFRyYWl0IExv
Y2k8L2tleXdvcmQ+PC9rZXl3b3Jkcz48ZGF0ZXM+PHllYXI+MjAxMDwveWVhcj48cHViLWRhdGVz
PjxkYXRlPk9jdDwvZGF0ZT48L3B1Yi1kYXRlcz48L2RhdGVzPjxpc2JuPjE1NDYtMTcxOCAoRWxl
Y3Ryb25pYykmI3hEOzEwNjEtNDAzNiAoTGlua2luZyk8L2lzYm4+PGFjY2Vzc2lvbi1udW0+MjA4
MDI0Nzk8L2FjY2Vzc2lvbi1udW0+PHVybHM+PHJlbGF0ZWQtdXJscz48dXJsPmh0dHA6Ly93d3cu
bmNiaS5ubG0ubmloLmdvdi9wdWJtZWQvMjA4MDI0Nzk8L3VybD48L3JlbGF0ZWQtdXJscz48L3Vy
bHM+PGN1c3RvbTI+UE1DMjk0ODU2MzwvY3VzdG9tMj48ZWxlY3Ryb25pYy1yZXNvdXJjZS1udW0+
MTAuMTAzOC9uZy42NTI8L2VsZWN0cm9uaWMtcmVzb3VyY2UtbnVtPjwvcmVjb3JkPjwvQ2l0ZT48
Q2l0ZT48QXV0aG9yPkNoYXNtYW48L0F1dGhvcj48WWVhcj4yMDExPC9ZZWFyPjxSZWNOdW0+Mjwv
UmVjTnVtPjxyZWNvcmQ+PHJlYy1udW1iZXI+MjwvcmVjLW51bWJlcj48Zm9yZWlnbi1rZXlzPjxr
ZXkgYXBwPSJFTiIgZGItaWQ9IndhYWZmMGRlNXJkc3NyZTUwOXdwOXBwbXJ6cjUwOTllOWVzMiIg
dGltZXN0YW1wPSIxNDcwMzIwOTczIj4yPC9rZXk+PC9mb3JlaWduLWtleXM+PHJlZi10eXBlIG5h
bWU9IkpvdXJuYWwgQXJ0aWNsZSI+MTc8L3JlZi10eXBlPjxjb250cmlidXRvcnM+PGF1dGhvcnM+
PGF1dGhvcj5DaGFzbWFuLCBELiBJLjwvYXV0aG9yPjxhdXRob3I+U2NodXJrcywgTS48L2F1dGhv
cj48YXV0aG9yPkFudHRpbGEsIFYuPC9hdXRob3I+PGF1dGhvcj5kZSBWcmllcywgQi48L2F1dGhv
cj48YXV0aG9yPlNjaG1pbmtlLCBVLjwvYXV0aG9yPjxhdXRob3I+TGF1bmVyLCBMLiBKLjwvYXV0
aG9yPjxhdXRob3I+VGVyd2luZHQsIEcuIE0uPC9hdXRob3I+PGF1dGhvcj52YW4gZGVuIE1hYWdk
ZW5iZXJnLCBBLiBNLjwvYXV0aG9yPjxhdXRob3I+RmVuZHJpY2gsIEsuPC9hdXRob3I+PGF1dGhv
cj5Wb2x6a2UsIEguPC9hdXRob3I+PGF1dGhvcj5Fcm5zdCwgRi48L2F1dGhvcj48YXV0aG9yPkdy
aWZmaXRocywgTC4gUi48L2F1dGhvcj48YXV0aG9yPkJ1cmluZywgSi4gRS48L2F1dGhvcj48YXV0
aG9yPkthbGxlbGEsIE0uPC9hdXRob3I+PGF1dGhvcj5GcmVpbGluZ2VyLCBULjwvYXV0aG9yPjxh
dXRob3I+S3ViaXNjaCwgQy48L2F1dGhvcj48YXV0aG9yPlJpZGtlciwgUC4gTS48L2F1dGhvcj48
YXV0aG9yPlBhbG90aWUsIEEuPC9hdXRob3I+PGF1dGhvcj5GZXJyYXJpLCBNLiBELjwvYXV0aG9y
PjxhdXRob3I+SG9mZm1hbm4sIFcuPC9hdXRob3I+PGF1dGhvcj5aZWUsIFIuIFkuPC9hdXRob3I+
PGF1dGhvcj5LdXJ0aCwgVC48L2F1dGhvcj48L2F1dGhvcnM+PC9jb250cmlidXRvcnM+PGF1dGgt
YWRkcmVzcz5EaXZpc2lvbiBvZiBQcmV2ZW50aXZlIE1lZGljaW5lLCBEZXBhcnRtZW50IG9mIE1l
ZGljaW5lLCBCcmlnaGFtIGFuZCBXb21lbiZhcG9zO3MgSG9zcGl0YWwsIEhhcnZhcmQgTWVkaWNh
bCBTY2hvb2wsIEJvc3RvbiwgTWFzc2FjaHVzZXR0cywgVVNBLjwvYXV0aC1hZGRyZXNzPjx0aXRs
ZXM+PHRpdGxlPkdlbm9tZS13aWRlIGFzc29jaWF0aW9uIHN0dWR5IHJldmVhbHMgdGhyZWUgc3Vz
Y2VwdGliaWxpdHkgbG9jaSBmb3IgY29tbW9uIG1pZ3JhaW5lIGluIHRoZSBnZW5lcmFsIHBvcHVs
YXRpb248L3RpdGxlPjxzZWNvbmRhcnktdGl0bGU+TmF0IEdlbmV0PC9zZWNvbmRhcnktdGl0bGU+
PC90aXRsZXM+PHBlcmlvZGljYWw+PGZ1bGwtdGl0bGU+TmF0IEdlbmV0PC9mdWxsLXRpdGxlPjwv
cGVyaW9kaWNhbD48cGFnZXM+Njk1LTg8L3BhZ2VzPjx2b2x1bWU+NDM8L3ZvbHVtZT48bnVtYmVy
Pjc8L251bWJlcj48a2V5d29yZHM+PGtleXdvcmQ+Q2FzZS1Db250cm9sIFN0dWRpZXM8L2tleXdv
cmQ+PGtleXdvcmQ+Q2hyb21vc29tZXMsIEh1bWFuLCBQYWlyIDEvZ2VuZXRpY3M8L2tleXdvcmQ+
PGtleXdvcmQ+Q2hyb21vc29tZXMsIEh1bWFuLCBQYWlyIDEyL2dlbmV0aWNzPC9rZXl3b3JkPjxr
ZXl3b3JkPkNocm9tb3NvbWVzLCBIdW1hbiwgUGFpciAyL2dlbmV0aWNzPC9rZXl3b3JkPjxrZXl3
b3JkPkNvaG9ydCBTdHVkaWVzPC9rZXl3b3JkPjxrZXl3b3JkPkZlbWFsZTwva2V5d29yZD48a2V5
d29yZD4qR2VuZXRpYyBMb2NpPC9rZXl3b3JkPjxrZXl3b3JkPipHZW5ldGljIFByZWRpc3Bvc2l0
aW9uIHRvIERpc2Vhc2U8L2tleXdvcmQ+PGtleXdvcmQ+Kkdlbm9tZS1XaWRlIEFzc29jaWF0aW9u
IFN0dWR5PC9rZXl3b3JkPjxrZXl3b3JkPkh1bWFuczwva2V5d29yZD48a2V5d29yZD5NYWxlPC9r
ZXl3b3JkPjxrZXl3b3JkPk1pZGRsZSBBZ2VkPC9rZXl3b3JkPjxrZXl3b3JkPk1pZ3JhaW5lIHdp
dGhvdXQgQXVyYS9lcGlkZW1pb2xvZ3kvKmdlbmV0aWNzL3BhdGhvbG9neTwva2V5d29yZD48a2V5
d29yZD5Qb2x5bW9ycGhpc20sIFNpbmdsZSBOdWNsZW90aWRlL2dlbmV0aWNzPC9rZXl3b3JkPjxr
ZXl3b3JkPlByb2dub3Npczwva2V5d29yZD48a2V5d29yZD5SaXNrIEZhY3RvcnM8L2tleXdvcmQ+
PGtleXdvcmQ+VW5pdGVkIFN0YXRlcy9lcGlkZW1pb2xvZ3k8L2tleXdvcmQ+PC9rZXl3b3Jkcz48
ZGF0ZXM+PHllYXI+MjAxMTwveWVhcj48cHViLWRhdGVzPjxkYXRlPkp1bDwvZGF0ZT48L3B1Yi1k
YXRlcz48L2RhdGVzPjxpc2JuPjE1NDYtMTcxOCAoRWxlY3Ryb25pYykmI3hEOzEwNjEtNDAzNiAo
TGlua2luZyk8L2lzYm4+PGFjY2Vzc2lvbi1udW0+MjE2NjY2OTI8L2FjY2Vzc2lvbi1udW0+PHVy
bHM+PHJlbGF0ZWQtdXJscz48dXJsPmh0dHA6Ly93d3cubmNiaS5ubG0ubmloLmdvdi9wdWJtZWQv
MjE2NjY2OTI8L3VybD48L3JlbGF0ZWQtdXJscz48L3VybHM+PGN1c3RvbTI+UE1DMzEyNTQwMjwv
Y3VzdG9tMj48ZWxlY3Ryb25pYy1yZXNvdXJjZS1udW0+MTAuMTAzOC9uZy44NTY8L2VsZWN0cm9u
aWMtcmVzb3VyY2UtbnVtPjwvcmVjb3JkPjwvQ2l0ZT48Q2l0ZT48QXV0aG9yPkZyZWlsaW5nZXI8
L0F1dGhvcj48WWVhcj4yMDEyPC9ZZWFyPjxSZWNOdW0+NTwvUmVjTnVtPjxyZWNvcmQ+PHJlYy1u
dW1iZXI+NTwvcmVjLW51bWJlcj48Zm9yZWlnbi1rZXlzPjxrZXkgYXBwPSJFTiIgZGItaWQ9Indh
YWZmMGRlNXJkc3NyZTUwOXdwOXBwbXJ6cjUwOTllOWVzMiIgdGltZXN0YW1wPSIxNDcwMzIxMDM4
Ij41PC9rZXk+PC9mb3JlaWduLWtleXM+PHJlZi10eXBlIG5hbWU9IkpvdXJuYWwgQXJ0aWNsZSI+
MTc8L3JlZi10eXBlPjxjb250cmlidXRvcnM+PGF1dGhvcnM+PGF1dGhvcj5GcmVpbGluZ2VyLCBU
LjwvYXV0aG9yPjxhdXRob3I+QW50dGlsYSwgVi48L2F1dGhvcj48YXV0aG9yPmRlIFZyaWVzLCBC
LjwvYXV0aG9yPjxhdXRob3I+TWFsaWssIFIuPC9hdXRob3I+PGF1dGhvcj5LYWxsZWxhLCBNLjwv
YXV0aG9yPjxhdXRob3I+VGVyd2luZHQsIEcuIE0uPC9hdXRob3I+PGF1dGhvcj5Qb3pvLVJvc2lj
aCwgUC48L2F1dGhvcj48YXV0aG9yPldpbnN2b2xkLCBCLjwvYXV0aG9yPjxhdXRob3I+Tnlob2x0
LCBELiBSLjwvYXV0aG9yPjxhdXRob3I+dmFuIE9vc3RlcmhvdXQsIFcuIFAuPC9hdXRob3I+PGF1
dGhvcj5BcnR0bywgVi48L2F1dGhvcj48YXV0aG9yPlRvZHQsIFUuPC9hdXRob3I+PGF1dGhvcj5I
YW1hbGFpbmVuLCBFLjwvYXV0aG9yPjxhdXRob3I+RmVybmFuZGV6LU1vcmFsZXMsIEouPC9hdXRo
b3I+PGF1dGhvcj5Mb3V0ZXIsIE0uIEEuPC9hdXRob3I+PGF1dGhvcj5LYXVuaXN0bywgTS4gQS48
L2F1dGhvcj48YXV0aG9yPlNjaG9lbmVuLCBKLjwvYXV0aG9yPjxhdXRob3I+UmFpdGFrYXJpLCBP
LjwvYXV0aG9yPjxhdXRob3I+TGVodGltYWtpLCBULjwvYXV0aG9yPjxhdXRob3I+VmlsYS1QdWV5
bywgTS48L2F1dGhvcj48YXV0aG9yPkdvYmVsLCBILjwvYXV0aG9yPjxhdXRob3I+V2ljaG1hbm4s
IEUuPC9hdXRob3I+PGF1dGhvcj5TaW50YXMsIEMuPC9hdXRob3I+PGF1dGhvcj5VaXR0ZXJsaW5k
ZW4sIEEuIEcuPC9hdXRob3I+PGF1dGhvcj5Ib2ZtYW4sIEEuPC9hdXRob3I+PGF1dGhvcj5SaXZh
ZGVuZWlyYSwgRi48L2F1dGhvcj48YXV0aG9yPkhlaW56ZSwgQS48L2F1dGhvcj48YXV0aG9yPlRy
b252aWssIEUuPC9hdXRob3I+PGF1dGhvcj52YW4gRHVpam4sIEMuIE0uPC9hdXRob3I+PGF1dGhv
cj5LYXByaW8sIEouPC9hdXRob3I+PGF1dGhvcj5Db3JtYW5kLCBCLjwvYXV0aG9yPjxhdXRob3I+
V2Vzc21hbiwgTS48L2F1dGhvcj48YXV0aG9yPkZyYW50cywgUi4gUi48L2F1dGhvcj48YXV0aG9y
Pk1laXRpbmdlciwgVC48L2F1dGhvcj48YXV0aG9yPk11bGxlci1NeWhzb2ssIEIuPC9hdXRob3I+
PGF1dGhvcj5ad2FydCwgSi4gQS48L2F1dGhvcj48YXV0aG9yPkZhcmtraWxhLCBNLjwvYXV0aG9y
PjxhdXRob3I+TWFjYXlhLCBBLjwvYXV0aG9yPjxhdXRob3I+RmVycmFyaSwgTS4gRC48L2F1dGhv
cj48YXV0aG9yPkt1YmlzY2gsIEMuPC9hdXRob3I+PGF1dGhvcj5QYWxvdGllLCBBLjwvYXV0aG9y
PjxhdXRob3I+RGljaGdhbnMsIE0uPC9hdXRob3I+PGF1dGhvcj52YW4gZGVuIE1hYWdkZW5iZXJn
LCBBLiBNLjwvYXV0aG9yPjxhdXRob3I+SW50ZXJuYXRpb25hbCBIZWFkYWNoZSBHZW5ldGljcywg
Q29uc29ydGl1bTwvYXV0aG9yPjwvYXV0aG9ycz48L2NvbnRyaWJ1dG9ycz48YXV0aC1hZGRyZXNz
Pkluc3RpdHV0ZSBmb3IgU3Ryb2tlIGFuZCBEZW1lbnRpYSBSZXNlYXJjaCwgS2xpbmlrdW0gZGVy
IFVuaXZlcnNpdGF0IE11bmNoZW4sIE11bmljaCwgR2VybWFueS48L2F1dGgtYWRkcmVzcz48dGl0
bGVzPjx0aXRsZT5HZW5vbWUtd2lkZSBhc3NvY2lhdGlvbiBhbmFseXNpcyBpZGVudGlmaWVzIHN1
c2NlcHRpYmlsaXR5IGxvY2kgZm9yIG1pZ3JhaW5lIHdpdGhvdXQgYXVyYTwvdGl0bGU+PHNlY29u
ZGFyeS10aXRsZT5OYXQgR2VuZXQ8L3NlY29uZGFyeS10aXRsZT48L3RpdGxlcz48cGVyaW9kaWNh
bD48ZnVsbC10aXRsZT5OYXQgR2VuZXQ8L2Z1bGwtdGl0bGU+PC9wZXJpb2RpY2FsPjxwYWdlcz43
NzctODI8L3BhZ2VzPjx2b2x1bWU+NDQ8L3ZvbHVtZT48bnVtYmVyPjc8L251bWJlcj48a2V5d29y
ZHM+PGtleXdvcmQ+QWR1bHQ8L2tleXdvcmQ+PGtleXdvcmQ+Q2FzZS1Db250cm9sIFN0dWRpZXM8
L2tleXdvcmQ+PGtleXdvcmQ+RmVtYWxlPC9rZXl3b3JkPjxrZXl3b3JkPkdlbmV0aWMgTG9jaTwv
a2V5d29yZD48a2V5d29yZD5HZW5ldGljIFByZWRpc3Bvc2l0aW9uIHRvIERpc2Vhc2U8L2tleXdv
cmQ+PGtleXdvcmQ+R2Vub21lLVdpZGUgQXNzb2NpYXRpb24gU3R1ZHkvbWV0aG9kczwva2V5d29y
ZD48a2V5d29yZD5IdW1hbnM8L2tleXdvcmQ+PGtleXdvcmQ+TG93IERlbnNpdHkgTGlwb3Byb3Rl
aW4gUmVjZXB0b3ItUmVsYXRlZCBQcm90ZWluLTEvZ2VuZXRpY3M8L2tleXdvcmQ+PGtleXdvcmQ+
TUFEUyBEb21haW4gUHJvdGVpbnMvZ2VuZXRpY3M8L2tleXdvcmQ+PGtleXdvcmQ+TUVGMiBUcmFu
c2NyaXB0aW9uIEZhY3RvcnM8L2tleXdvcmQ+PGtleXdvcmQ+TWFsZTwva2V5d29yZD48a2V5d29y
ZD5NaWNyb2ZpbGFtZW50IFByb3RlaW5zL2dlbmV0aWNzPC9rZXl3b3JkPjxrZXl3b3JkPk1pZ3Jh
aW5lIHdpdGhvdXQgQXVyYS8qZ2VuZXRpY3M8L2tleXdvcmQ+PGtleXdvcmQ+TXlvZ2VuaWMgUmVn
dWxhdG9yeSBGYWN0b3JzL2dlbmV0aWNzPC9rZXl3b3JkPjxrZXl3b3JkPlBvbHltb3JwaGlzbSwg
U2luZ2xlIE51Y2xlb3RpZGU8L2tleXdvcmQ+PGtleXdvcmQ+UHJvdGVpbi1TZXJpbmUtVGhyZW9u
aW5lIEtpbmFzZXMvZ2VuZXRpY3M8L2tleXdvcmQ+PGtleXdvcmQ+UmVjZXB0b3JzLCBUcmFuc2Zv
cm1pbmcgR3Jvd3RoIEZhY3RvciBiZXRhL2dlbmV0aWNzPC9rZXl3b3JkPjxrZXl3b3JkPlRSUE0g
Q2F0aW9uIENoYW5uZWxzL2dlbmV0aWNzPC9rZXl3b3JkPjwva2V5d29yZHM+PGRhdGVzPjx5ZWFy
PjIwMTI8L3llYXI+PHB1Yi1kYXRlcz48ZGF0ZT5KdWw8L2RhdGU+PC9wdWItZGF0ZXM+PC9kYXRl
cz48aXNibj4xNTQ2LTE3MTggKEVsZWN0cm9uaWMpJiN4RDsxMDYxLTQwMzYgKExpbmtpbmcpPC9p
c2JuPjxhY2Nlc3Npb24tbnVtPjIyNjgzNzEyPC9hY2Nlc3Npb24tbnVtPjx1cmxzPjxyZWxhdGVk
LXVybHM+PHVybD5odHRwOi8vd3d3Lm5jYmkubmxtLm5paC5nb3YvcHVibWVkLzIyNjgzNzEyPC91
cmw+PC9yZWxhdGVkLXVybHM+PC91cmxzPjxjdXN0b20yPlBNQzM3NzM5MTI8L2N1c3RvbTI+PGVs
ZWN0cm9uaWMtcmVzb3VyY2UtbnVtPjEwLjEwMzgvbmcuMjMwNzwvZWxlY3Ryb25pYy1yZXNvdXJj
ZS1udW0+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C3F69">
        <w:rPr>
          <w:rFonts w:ascii="Arial" w:hAnsi="Arial" w:cs="Arial"/>
          <w:noProof/>
          <w:vertAlign w:val="superscript"/>
        </w:rPr>
        <w:t>2,3,5</w:t>
      </w:r>
      <w:r>
        <w:rPr>
          <w:rFonts w:ascii="Arial" w:hAnsi="Arial" w:cs="Arial"/>
        </w:rPr>
        <w:fldChar w:fldCharType="end"/>
      </w:r>
      <w:r w:rsidRPr="00A97690">
        <w:rPr>
          <w:rFonts w:ascii="Arial" w:hAnsi="Arial" w:cs="Arial"/>
        </w:rPr>
        <w:t>.</w:t>
      </w:r>
    </w:p>
    <w:p w14:paraId="7A8C293D" w14:textId="77777777" w:rsidR="005E3B9E" w:rsidRDefault="005E3B9E" w:rsidP="005E3B9E">
      <w:pPr>
        <w:jc w:val="both"/>
        <w:rPr>
          <w:rFonts w:ascii="Arial" w:hAnsi="Arial" w:cs="Arial"/>
        </w:rPr>
      </w:pPr>
      <w:r>
        <w:rPr>
          <w:rFonts w:ascii="Times New Roman" w:hAnsi="Times New Roman" w:cs="Times New Roman"/>
          <w:noProof/>
          <w:lang w:val="en-US"/>
        </w:rPr>
        <w:drawing>
          <wp:anchor distT="36576" distB="36576" distL="36576" distR="36576" simplePos="0" relativeHeight="251684864" behindDoc="0" locked="0" layoutInCell="1" allowOverlap="1" wp14:anchorId="3DC30DC0" wp14:editId="7EF348A0">
            <wp:simplePos x="0" y="0"/>
            <wp:positionH relativeFrom="column">
              <wp:posOffset>280670</wp:posOffset>
            </wp:positionH>
            <wp:positionV relativeFrom="paragraph">
              <wp:posOffset>128905</wp:posOffset>
            </wp:positionV>
            <wp:extent cx="6120130" cy="2084070"/>
            <wp:effectExtent l="0" t="0" r="1270" b="0"/>
            <wp:wrapNone/>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t="33575" r="1799" b="24625"/>
                    <a:stretch>
                      <a:fillRect/>
                    </a:stretch>
                  </pic:blipFill>
                  <pic:spPr bwMode="auto">
                    <a:xfrm>
                      <a:off x="0" y="0"/>
                      <a:ext cx="6120130" cy="20840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6E16F581" w14:textId="77777777" w:rsidR="005E3B9E" w:rsidRDefault="005E3B9E" w:rsidP="005E3B9E">
      <w:pPr>
        <w:jc w:val="both"/>
        <w:rPr>
          <w:rFonts w:ascii="Arial" w:hAnsi="Arial" w:cs="Arial"/>
        </w:rPr>
      </w:pPr>
    </w:p>
    <w:p w14:paraId="01D548E2" w14:textId="77777777" w:rsidR="005E3B9E" w:rsidRDefault="005E3B9E" w:rsidP="005E3B9E">
      <w:pPr>
        <w:jc w:val="both"/>
        <w:rPr>
          <w:rFonts w:ascii="Arial" w:hAnsi="Arial" w:cs="Arial"/>
        </w:rPr>
      </w:pPr>
      <w:r w:rsidRPr="00FF40F3">
        <w:t xml:space="preserve"> </w:t>
      </w:r>
    </w:p>
    <w:p w14:paraId="6E59B2AE" w14:textId="77777777" w:rsidR="005E3B9E" w:rsidRDefault="005E3B9E" w:rsidP="005E3B9E">
      <w:pPr>
        <w:jc w:val="both"/>
        <w:rPr>
          <w:rFonts w:ascii="Arial" w:hAnsi="Arial" w:cs="Arial"/>
        </w:rPr>
      </w:pPr>
    </w:p>
    <w:p w14:paraId="0228C058" w14:textId="77777777" w:rsidR="005E3B9E" w:rsidRDefault="005E3B9E" w:rsidP="005E3B9E">
      <w:pPr>
        <w:jc w:val="both"/>
        <w:rPr>
          <w:rFonts w:ascii="Arial" w:hAnsi="Arial" w:cs="Arial"/>
        </w:rPr>
      </w:pPr>
    </w:p>
    <w:p w14:paraId="70678F36" w14:textId="77777777" w:rsidR="005E3B9E" w:rsidRDefault="005E3B9E" w:rsidP="005E3B9E">
      <w:pPr>
        <w:jc w:val="both"/>
        <w:rPr>
          <w:rFonts w:ascii="Arial" w:hAnsi="Arial" w:cs="Arial"/>
        </w:rPr>
      </w:pPr>
    </w:p>
    <w:p w14:paraId="4FEE0101" w14:textId="77777777" w:rsidR="005E3B9E" w:rsidRDefault="005E3B9E" w:rsidP="005E3B9E">
      <w:pPr>
        <w:jc w:val="both"/>
        <w:rPr>
          <w:rFonts w:ascii="Arial" w:hAnsi="Arial" w:cs="Arial"/>
        </w:rPr>
      </w:pPr>
    </w:p>
    <w:p w14:paraId="78A973FA" w14:textId="77777777" w:rsidR="005E3B9E" w:rsidRDefault="005E3B9E" w:rsidP="005E3B9E">
      <w:pPr>
        <w:jc w:val="both"/>
        <w:rPr>
          <w:rFonts w:ascii="Arial" w:hAnsi="Arial" w:cs="Arial"/>
        </w:rPr>
      </w:pPr>
    </w:p>
    <w:p w14:paraId="17D33E40" w14:textId="77777777" w:rsidR="005E3B9E" w:rsidRDefault="005E3B9E" w:rsidP="005E3B9E">
      <w:pPr>
        <w:jc w:val="both"/>
        <w:rPr>
          <w:rFonts w:ascii="Arial" w:hAnsi="Arial" w:cs="Arial"/>
        </w:rPr>
      </w:pPr>
    </w:p>
    <w:p w14:paraId="1E07DD9E" w14:textId="77777777" w:rsidR="005E3B9E" w:rsidRDefault="005E3B9E" w:rsidP="005E3B9E">
      <w:pPr>
        <w:jc w:val="both"/>
        <w:rPr>
          <w:rFonts w:ascii="Arial" w:hAnsi="Arial" w:cs="Arial"/>
        </w:rPr>
      </w:pPr>
    </w:p>
    <w:p w14:paraId="2ECDAB00" w14:textId="77777777" w:rsidR="005E3B9E" w:rsidRDefault="005E3B9E" w:rsidP="005E3B9E">
      <w:pPr>
        <w:jc w:val="both"/>
        <w:rPr>
          <w:rFonts w:ascii="Arial" w:hAnsi="Arial" w:cs="Arial"/>
        </w:rPr>
      </w:pPr>
    </w:p>
    <w:p w14:paraId="2325E61C" w14:textId="77777777" w:rsidR="005E3B9E" w:rsidRDefault="005E3B9E" w:rsidP="005E3B9E">
      <w:pPr>
        <w:jc w:val="both"/>
        <w:rPr>
          <w:rFonts w:ascii="Arial" w:hAnsi="Arial" w:cs="Arial"/>
        </w:rPr>
      </w:pPr>
    </w:p>
    <w:p w14:paraId="7FF9821B" w14:textId="77777777" w:rsidR="005E3B9E" w:rsidRDefault="005E3B9E" w:rsidP="005E3B9E">
      <w:pPr>
        <w:jc w:val="both"/>
        <w:rPr>
          <w:rFonts w:ascii="Arial" w:hAnsi="Arial" w:cs="Arial"/>
        </w:rPr>
      </w:pPr>
    </w:p>
    <w:p w14:paraId="22014005" w14:textId="77777777" w:rsidR="005E3B9E" w:rsidRDefault="005E3B9E" w:rsidP="005E3B9E">
      <w:pPr>
        <w:jc w:val="both"/>
        <w:rPr>
          <w:rFonts w:ascii="Arial" w:hAnsi="Arial" w:cs="Arial"/>
        </w:rPr>
      </w:pPr>
    </w:p>
    <w:p w14:paraId="2501BD2F" w14:textId="77777777" w:rsidR="005E3B9E" w:rsidRDefault="005E3B9E" w:rsidP="005E3B9E">
      <w:pPr>
        <w:jc w:val="both"/>
        <w:rPr>
          <w:rFonts w:ascii="Arial" w:hAnsi="Arial" w:cs="Arial"/>
        </w:rPr>
      </w:pPr>
    </w:p>
    <w:p w14:paraId="4EC384D9" w14:textId="77777777" w:rsidR="005E3B9E" w:rsidRDefault="005E3B9E" w:rsidP="005E3B9E">
      <w:pPr>
        <w:jc w:val="both"/>
        <w:rPr>
          <w:rFonts w:ascii="Arial" w:hAnsi="Arial" w:cs="Arial"/>
        </w:rPr>
      </w:pPr>
      <w:r w:rsidRPr="00A97690">
        <w:rPr>
          <w:rFonts w:ascii="Arial" w:hAnsi="Arial" w:cs="Arial"/>
        </w:rPr>
        <w:t xml:space="preserve">Observed differences in the number of identified loci </w:t>
      </w:r>
      <w:r>
        <w:rPr>
          <w:rFonts w:ascii="Arial" w:hAnsi="Arial" w:cs="Arial"/>
        </w:rPr>
        <w:t>(</w:t>
      </w:r>
      <w:r w:rsidRPr="00A97690">
        <w:rPr>
          <w:rFonts w:ascii="Arial" w:hAnsi="Arial" w:cs="Arial"/>
        </w:rPr>
        <w:t>and the strength of association</w:t>
      </w:r>
      <w:r>
        <w:rPr>
          <w:rFonts w:ascii="Arial" w:hAnsi="Arial" w:cs="Arial"/>
        </w:rPr>
        <w:t xml:space="preserve">) </w:t>
      </w:r>
      <w:r w:rsidRPr="00A97690">
        <w:rPr>
          <w:rFonts w:ascii="Arial" w:hAnsi="Arial" w:cs="Arial"/>
        </w:rPr>
        <w:t>suggested that the genetic background of migraine with aura is considerably less influenced by common variants than that of migraine without aura, contrary to previous expectations. Although pathway analysis of the 146 loci showed no concentration of candidate causal genes in any particular pathway or tissue, 8 of the 12 identified loci are located in or immediately adjacent to genes with known functions in synaptic or neuronal regulation, and several exert regulation, including over one another.</w:t>
      </w:r>
    </w:p>
    <w:p w14:paraId="3DCC4B54" w14:textId="77777777" w:rsidR="005E3B9E" w:rsidRDefault="005E3B9E" w:rsidP="005E3B9E">
      <w:pPr>
        <w:jc w:val="both"/>
        <w:rPr>
          <w:rFonts w:ascii="Arial" w:hAnsi="Arial" w:cs="Arial"/>
        </w:rPr>
      </w:pPr>
    </w:p>
    <w:p w14:paraId="6172AED4" w14:textId="77777777" w:rsidR="005E3B9E" w:rsidRPr="00224D56" w:rsidRDefault="005E3B9E" w:rsidP="005E3B9E">
      <w:pPr>
        <w:jc w:val="both"/>
        <w:rPr>
          <w:rFonts w:ascii="Arial" w:hAnsi="Arial" w:cs="Arial"/>
        </w:rPr>
      </w:pPr>
      <w:r w:rsidRPr="00224D56">
        <w:rPr>
          <w:rFonts w:ascii="Arial" w:hAnsi="Arial" w:cs="Arial"/>
        </w:rPr>
        <w:t>A recent meta-analysis effort including a total of 59,674 affected subjects and 316,078 controls collected from six tertiary headache clinics and 27 population-based cohorts through the worldwide collaboration with the International Headache Genetics Consortium (IHGC), identified 44 independent single-nucleotide polymorphisms (SNPs) significantly associated with migraine risk (</w:t>
      </w:r>
      <w:r w:rsidRPr="00224D56">
        <w:rPr>
          <w:rFonts w:ascii="Arial" w:hAnsi="Arial" w:cs="Arial"/>
          <w:i/>
          <w:iCs/>
        </w:rPr>
        <w:t>P</w:t>
      </w:r>
      <w:r w:rsidRPr="00224D56">
        <w:rPr>
          <w:rFonts w:ascii="Arial" w:hAnsi="Arial" w:cs="Arial"/>
        </w:rPr>
        <w:t xml:space="preserve"> &lt; 5 × 10</w:t>
      </w:r>
      <w:r w:rsidRPr="00224D56">
        <w:rPr>
          <w:rFonts w:ascii="Arial" w:hAnsi="Arial" w:cs="Arial"/>
          <w:vertAlign w:val="superscript"/>
        </w:rPr>
        <w:t>−8</w:t>
      </w:r>
      <w:r w:rsidRPr="00224D56">
        <w:rPr>
          <w:rFonts w:ascii="Arial" w:hAnsi="Arial" w:cs="Arial"/>
        </w:rPr>
        <w:t xml:space="preserve">) that mapped to 38 distinct genomic loci, including 28 </w:t>
      </w:r>
      <w:r>
        <w:rPr>
          <w:rFonts w:ascii="Arial" w:hAnsi="Arial" w:cs="Arial"/>
        </w:rPr>
        <w:t xml:space="preserve">novel </w:t>
      </w:r>
      <w:r w:rsidRPr="00224D56">
        <w:rPr>
          <w:rFonts w:ascii="Arial" w:hAnsi="Arial" w:cs="Arial"/>
        </w:rPr>
        <w:t>loci and the first chromosome X</w:t>
      </w:r>
      <w:r>
        <w:rPr>
          <w:rFonts w:ascii="Arial" w:hAnsi="Arial" w:cs="Arial"/>
        </w:rPr>
        <w:t xml:space="preserve"> locus (Figure 2</w:t>
      </w:r>
      <w:r w:rsidRPr="00224D56">
        <w:rPr>
          <w:rFonts w:ascii="Arial" w:hAnsi="Arial" w:cs="Arial"/>
        </w:rPr>
        <w:t xml:space="preserve">). </w:t>
      </w:r>
    </w:p>
    <w:p w14:paraId="07A9E8A4" w14:textId="77777777" w:rsidR="005E3B9E" w:rsidRDefault="005E3B9E" w:rsidP="005E3B9E">
      <w:pPr>
        <w:tabs>
          <w:tab w:val="left" w:pos="426"/>
        </w:tabs>
        <w:rPr>
          <w:rFonts w:ascii="Arial" w:eastAsia="Calibri" w:hAnsi="Arial" w:cs="Arial"/>
          <w:b/>
          <w:sz w:val="22"/>
          <w:szCs w:val="22"/>
        </w:rPr>
      </w:pPr>
    </w:p>
    <w:p w14:paraId="1C4E8517" w14:textId="77777777" w:rsidR="005E3B9E" w:rsidRPr="00207CA5" w:rsidRDefault="005E3B9E" w:rsidP="005E3B9E">
      <w:pPr>
        <w:pStyle w:val="ListParagraph"/>
        <w:numPr>
          <w:ilvl w:val="0"/>
          <w:numId w:val="6"/>
        </w:numPr>
        <w:spacing w:after="0" w:line="240" w:lineRule="auto"/>
        <w:rPr>
          <w:rFonts w:ascii="Arial" w:hAnsi="Arial" w:cs="Arial"/>
          <w:b/>
        </w:rPr>
      </w:pPr>
      <w:r w:rsidRPr="00207CA5">
        <w:rPr>
          <w:rFonts w:ascii="Arial" w:hAnsi="Arial" w:cs="Arial"/>
          <w:b/>
        </w:rPr>
        <w:t xml:space="preserve">Shared biological basis between migraine and coronary artery disease </w:t>
      </w:r>
    </w:p>
    <w:p w14:paraId="0B548EF6" w14:textId="77777777" w:rsidR="005E3B9E" w:rsidRDefault="005E3B9E" w:rsidP="005E3B9E">
      <w:pPr>
        <w:autoSpaceDE w:val="0"/>
        <w:autoSpaceDN w:val="0"/>
        <w:adjustRightInd w:val="0"/>
        <w:rPr>
          <w:rFonts w:ascii="Arial" w:eastAsia="Calibri" w:hAnsi="Arial" w:cs="Arial"/>
          <w:b/>
          <w:sz w:val="22"/>
          <w:szCs w:val="22"/>
        </w:rPr>
      </w:pPr>
    </w:p>
    <w:p w14:paraId="45FD3168" w14:textId="77777777" w:rsidR="005E3B9E" w:rsidRPr="00FF40F3" w:rsidRDefault="005E3B9E" w:rsidP="005E3B9E">
      <w:pPr>
        <w:autoSpaceDE w:val="0"/>
        <w:autoSpaceDN w:val="0"/>
        <w:adjustRightInd w:val="0"/>
        <w:jc w:val="both"/>
        <w:rPr>
          <w:rFonts w:ascii="Arial" w:hAnsi="Arial" w:cs="Arial"/>
          <w:color w:val="231F20"/>
        </w:rPr>
      </w:pPr>
      <w:r w:rsidRPr="00FF40F3">
        <w:rPr>
          <w:rFonts w:ascii="Arial" w:eastAsia="Calibri" w:hAnsi="Arial" w:cs="Arial"/>
        </w:rPr>
        <w:t>R</w:t>
      </w:r>
      <w:r w:rsidRPr="00FF40F3">
        <w:rPr>
          <w:rFonts w:ascii="Arial" w:hAnsi="Arial" w:cs="Arial"/>
          <w:color w:val="231F20"/>
        </w:rPr>
        <w:t>ecent studies indicate a similar risk increase for coronary artery disease (CAD), the most common vascular disorder; although the association is less certain than for stroke</w:t>
      </w:r>
      <w:r>
        <w:rPr>
          <w:rFonts w:ascii="Arial" w:hAnsi="Arial" w:cs="Arial"/>
          <w:color w:val="231F20"/>
        </w:rPr>
        <w:fldChar w:fldCharType="begin">
          <w:fldData xml:space="preserve">PEVuZE5vdGU+PENpdGU+PEF1dGhvcj5CaWdhbDwvQXV0aG9yPjxZZWFyPjIwMTA8L1llYXI+PFJl
Y051bT45PC9SZWNOdW0+PERpc3BsYXlUZXh0PjxzdHlsZSBmYWNlPSJzdXBlcnNjcmlwdCI+Ny0x
MDwvc3R5bGU+PC9EaXNwbGF5VGV4dD48cmVjb3JkPjxyZWMtbnVtYmVyPjk8L3JlYy1udW1iZXI+
PGZvcmVpZ24ta2V5cz48a2V5IGFwcD0iRU4iIGRiLWlkPSJ3YWFmZjBkZTVyZHNzcmU1MDl3cDlw
cG1yenI1MDk5ZTllczIiIHRpbWVzdGFtcD0iMTQ3MDMyMTE2OCI+OTwva2V5PjwvZm9yZWlnbi1r
ZXlzPjxyZWYtdHlwZSBuYW1lPSJKb3VybmFsIEFydGljbGUiPjE3PC9yZWYtdHlwZT48Y29udHJp
YnV0b3JzPjxhdXRob3JzPjxhdXRob3I+QmlnYWwsIE0uIEUuPC9hdXRob3I+PGF1dGhvcj5LdXJ0
aCwgVC48L2F1dGhvcj48YXV0aG9yPlNhbnRhbmVsbG8sIE4uPC9hdXRob3I+PGF1dGhvcj5CdXNl
LCBELjwvYXV0aG9yPjxhdXRob3I+R29sZGVuLCBXLjwvYXV0aG9yPjxhdXRob3I+Um9iYmlucywg
TS48L2F1dGhvcj48YXV0aG9yPkxpcHRvbiwgUi4gQi48L2F1dGhvcj48L2F1dGhvcnM+PC9jb250
cmlidXRvcnM+PGF1dGgtYWRkcmVzcz4xIE1lcmNrIERyLiwgUE8gQm94IDEwMCwgV2hpdGVob3Vz
ZSBTdGF0aW9uLCBOSiAwODg4OS0wMTAwLCBVU0EuIG1hcmNlbG9fYmlnYWxAbWVyY2suY29tPC9h
dXRoLWFkZHJlc3M+PHRpdGxlcz48dGl0bGU+TWlncmFpbmUgYW5kIGNhcmRpb3Zhc2N1bGFyIGRp
c2Vhc2U6IGEgcG9wdWxhdGlvbi1iYXNlZCBzdHVkeTwvdGl0bGU+PHNlY29uZGFyeS10aXRsZT5O
ZXVyb2xvZ3k8L3NlY29uZGFyeS10aXRsZT48L3RpdGxlcz48cGVyaW9kaWNhbD48ZnVsbC10aXRs
ZT5OZXVyb2xvZ3k8L2Z1bGwtdGl0bGU+PC9wZXJpb2RpY2FsPjxwYWdlcz42MjgtMzU8L3BhZ2Vz
Pjx2b2x1bWU+NzQ8L3ZvbHVtZT48bnVtYmVyPjg8L251bWJlcj48a2V5d29yZHM+PGtleXdvcmQ+
QWRvbGVzY2VudDwva2V5d29yZD48a2V5d29yZD5BZHVsdDwva2V5d29yZD48a2V5d29yZD5BZ2Vk
PC9rZXl3b3JkPjxrZXl3b3JkPkNhcmRpb3Zhc2N1bGFyIERpc2Vhc2VzL2NvbXBsaWNhdGlvbnMv
KmVwaWRlbWlvbG9neTwva2V5d29yZD48a2V5d29yZD5DYXNlLUNvbnRyb2wgU3R1ZGllczwva2V5
d29yZD48a2V5d29yZD5Db21vcmJpZGl0eTwva2V5d29yZD48a2V5d29yZD5Db25maWRlbmNlIElu
dGVydmFsczwva2V5d29yZD48a2V5d29yZD5EaWFiZXRlcyBNZWxsaXR1cy9lcGlkZW1pb2xvZ3k8
L2tleXdvcmQ+PGtleXdvcmQ+RmVtYWxlPC9rZXl3b3JkPjxrZXl3b3JkPkZvbGxvdy1VcCBTdHVk
aWVzPC9rZXl3b3JkPjxrZXl3b3JkPkh1bWFuczwva2V5d29yZD48a2V5d29yZD5IeXBlcnRlbnNp
b24vY29tcGxpY2F0aW9ucy9lcGlkZW1pb2xvZ3k8L2tleXdvcmQ+PGtleXdvcmQ+TWFsZTwva2V5
d29yZD48a2V5d29yZD5NaWRkbGUgQWdlZDwva2V5d29yZD48a2V5d29yZD5NaWdyYWluZSB3aXRo
IEF1cmEvY29tcGxpY2F0aW9ucy9kaWFnbm9zaXMvKmVwaWRlbWlvbG9neTwva2V5d29yZD48a2V5
d29yZD5NaWdyYWluZSB3aXRob3V0IEF1cmEvY29tcGxpY2F0aW9ucy9kaWFnbm9zaXMvKmVwaWRl
bWlvbG9neTwva2V5d29yZD48a2V5d29yZD5NeW9jYXJkaWFsIEluZmFyY3Rpb24vY29tcGxpY2F0
aW9ucy9lcGlkZW1pb2xvZ3k8L2tleXdvcmQ+PGtleXdvcmQ+T2RkcyBSYXRpbzwva2V5d29yZD48
a2V5d29yZD5SaXNrPC9rZXl3b3JkPjxrZXl3b3JkPlJpc2sgRmFjdG9yczwva2V5d29yZD48a2V5
d29yZD5TdHJva2UvY29tcGxpY2F0aW9ucy9lcGlkZW1pb2xvZ3k8L2tleXdvcmQ+PGtleXdvcmQ+
U3VydmV5cyBhbmQgUXVlc3Rpb25uYWlyZXM8L2tleXdvcmQ+PC9rZXl3b3Jkcz48ZGF0ZXM+PHll
YXI+MjAxMDwveWVhcj48cHViLWRhdGVzPjxkYXRlPkZlYiAyMzwvZGF0ZT48L3B1Yi1kYXRlcz48
L2RhdGVzPjxpc2JuPjE1MjYtNjMyWCAoRWxlY3Ryb25pYykmI3hEOzAwMjgtMzg3OCAoTGlua2lu
Zyk8L2lzYm4+PGFjY2Vzc2lvbi1udW0+MjAxNDc2NTg8L2FjY2Vzc2lvbi1udW0+PHVybHM+PHJl
bGF0ZWQtdXJscz48dXJsPmh0dHA6Ly93d3cubmNiaS5ubG0ubmloLmdvdi9wdWJtZWQvMjAxNDc2
NTg8L3VybD48L3JlbGF0ZWQtdXJscz48L3VybHM+PGN1c3RvbTI+UE1DMzQ2MjUwMTwvY3VzdG9t
Mj48ZWxlY3Ryb25pYy1yZXNvdXJjZS1udW0+MTAuMTIxMi9XTkwuMGIwMTNlMzE4MWQwY2M4Yjwv
ZWxlY3Ryb25pYy1yZXNvdXJjZS1udW0+PC9yZWNvcmQ+PC9DaXRlPjxDaXRlPjxBdXRob3I+R3Vk
bXVuZHNzb248L0F1dGhvcj48WWVhcj4yMDEwPC9ZZWFyPjxSZWNOdW0+MTA8L1JlY051bT48cmVj
b3JkPjxyZWMtbnVtYmVyPjEwPC9yZWMtbnVtYmVyPjxmb3JlaWduLWtleXM+PGtleSBhcHA9IkVO
IiBkYi1pZD0id2FhZmYwZGU1cmRzc3JlNTA5d3A5cHBtcnpyNTA5OWU5ZXMyIiB0aW1lc3RhbXA9
IjE0NzAzMjExOTAiPjEwPC9rZXk+PC9mb3JlaWduLWtleXM+PHJlZi10eXBlIG5hbWU9IkpvdXJu
YWwgQXJ0aWNsZSI+MTc8L3JlZi10eXBlPjxjb250cmlidXRvcnM+PGF1dGhvcnM+PGF1dGhvcj5H
dWRtdW5kc3NvbiwgTC4gUy48L2F1dGhvcj48YXV0aG9yPlNjaGVyLCBBLiBJLjwvYXV0aG9yPjxh
dXRob3I+QXNwZWx1bmQsIFQuPC9hdXRob3I+PGF1dGhvcj5FbGlhc3NvbiwgSi4gSC48L2F1dGhv
cj48YXV0aG9yPkpvaGFubnNzb24sIE0uPC9hdXRob3I+PGF1dGhvcj5UaG9yZ2VpcnNzb24sIEcu
PC9hdXRob3I+PGF1dGhvcj5MYXVuZXIsIEwuPC9hdXRob3I+PGF1dGhvcj5HdWRuYXNvbiwgVi48
L2F1dGhvcj48L2F1dGhvcnM+PC9jb250cmlidXRvcnM+PGF1dGgtYWRkcmVzcz5EZXBhcnRtZW50
IG9mIFBoYXJtYWNvbG9neSBhbmQgVG94aWNvbG9neSwgVW5pdmVyc2l0eSBvZiBJY2VsYW5kLCBI
YWdpIEhvZnN2YWxsYWdhdGEgNTMsIElTLTEwNyBSZXlramF2aWssIEljZWxhbmQuIGxzZ0BoaS5p
czwvYXV0aC1hZGRyZXNzPjx0aXRsZXM+PHRpdGxlPk1pZ3JhaW5lIHdpdGggYXVyYSBhbmQgcmlz
ayBvZiBjYXJkaW92YXNjdWxhciBhbmQgYWxsIGNhdXNlIG1vcnRhbGl0eSBpbiBtZW4gYW5kIHdv
bWVuOiBwcm9zcGVjdGl2ZSBjb2hvcnQgc3R1ZHk8L3RpdGxlPjxzZWNvbmRhcnktdGl0bGU+Qk1K
PC9zZWNvbmRhcnktdGl0bGU+PC90aXRsZXM+PHBlcmlvZGljYWw+PGZ1bGwtdGl0bGU+Qk1KPC9m
dWxsLXRpdGxlPjwvcGVyaW9kaWNhbD48cGFnZXM+YzM5NjY8L3BhZ2VzPjx2b2x1bWU+MzQxPC92
b2x1bWU+PGtleXdvcmRzPjxrZXl3b3JkPkFkdWx0PC9rZXl3b3JkPjxrZXl3b3JkPkFnZWQ8L2tl
eXdvcmQ+PGtleXdvcmQ+QWdlZCwgODAgYW5kIG92ZXI8L2tleXdvcmQ+PGtleXdvcmQ+Q2FyZGlv
dmFzY3VsYXIgRGlzZWFzZXMvKm1vcnRhbGl0eTwva2V5d29yZD48a2V5d29yZD5DYXVzZSBvZiBE
ZWF0aDwva2V5d29yZD48a2V5d29yZD5GZW1hbGU8L2tleXdvcmQ+PGtleXdvcmQ+SHVtYW5zPC9r
ZXl3b3JkPjxrZXl3b3JkPkljZWxhbmQvZXBpZGVtaW9sb2d5PC9rZXl3b3JkPjxrZXl3b3JkPk1h
bGU8L2tleXdvcmQ+PGtleXdvcmQ+TWlkZGxlIEFnZWQ8L2tleXdvcmQ+PGtleXdvcmQ+TWlncmFp
bmUgd2l0aCBBdXJhLyptb3J0YWxpdHk8L2tleXdvcmQ+PGtleXdvcmQ+UHJvc3BlY3RpdmUgU3R1
ZGllczwva2V5d29yZD48a2V5d29yZD5SaXNrIEZhY3RvcnM8L2tleXdvcmQ+PGtleXdvcmQ+U2V4
IERpc3RyaWJ1dGlvbjwva2V5d29yZD48L2tleXdvcmRzPjxkYXRlcz48eWVhcj4yMDEwPC95ZWFy
PjwvZGF0ZXM+PGlzYm4+MTc1Ni0xODMzIChFbGVjdHJvbmljKSYjeEQ7MDk1OS01MzVYIChMaW5r
aW5nKTwvaXNibj48YWNjZXNzaW9uLW51bT4yMDczNjI2OTwvYWNjZXNzaW9uLW51bT48dXJscz48
cmVsYXRlZC11cmxzPjx1cmw+aHR0cDovL3d3dy5uY2JpLm5sbS5uaWguZ292L3B1Ym1lZC8yMDcz
NjI2OTwvdXJsPjwvcmVsYXRlZC11cmxzPjwvdXJscz48Y3VzdG9tMj5QTUMyOTI3Njk2PC9jdXN0
b20yPjxlbGVjdHJvbmljLXJlc291cmNlLW51bT4xMC4xMTM2L2Jtai5jMzk2NjwvZWxlY3Ryb25p
Yy1yZXNvdXJjZS1udW0+PC9yZWNvcmQ+PC9DaXRlPjxDaXRlPjxBdXRob3I+S3VydGg8L0F1dGhv
cj48WWVhcj4yMDA4PC9ZZWFyPjxSZWNOdW0+MTE8L1JlY051bT48cmVjb3JkPjxyZWMtbnVtYmVy
PjExPC9yZWMtbnVtYmVyPjxmb3JlaWduLWtleXM+PGtleSBhcHA9IkVOIiBkYi1pZD0id2FhZmYw
ZGU1cmRzc3JlNTA5d3A5cHBtcnpyNTA5OWU5ZXMyIiB0aW1lc3RhbXA9IjE0NzAzMjEyMTkiPjEx
PC9rZXk+PC9mb3JlaWduLWtleXM+PHJlZi10eXBlIG5hbWU9IkpvdXJuYWwgQXJ0aWNsZSI+MTc8
L3JlZi10eXBlPjxjb250cmlidXRvcnM+PGF1dGhvcnM+PGF1dGhvcj5LdXJ0aCwgVC48L2F1dGhv
cj48YXV0aG9yPlNjaHVya3MsIE0uPC9hdXRob3I+PGF1dGhvcj5Mb2dyb3NjaW5vLCBHLjwvYXV0
aG9yPjxhdXRob3I+R2F6aWFubywgSi4gTS48L2F1dGhvcj48YXV0aG9yPkJ1cmluZywgSi4gRS48
L2F1dGhvcj48L2F1dGhvcnM+PC9jb250cmlidXRvcnM+PGF1dGgtYWRkcmVzcz5EaXZpc2lvbiBv
ZiBQcmV2ZW50aXZlIE1lZGljaW5lLCBEZXBhcnRtZW50IG9mIE1lZGljaW5lLCBCcmlnaGFtIGFu
ZCBXb21lbiZhcG9zO3MgSG9zcGl0YWwsIEhhcnZhcmQgTWVkaWNhbCBTY2hvb2wsIEJvc3Rvbiwg
TUEsIFVTQS4gdGt1cnRoQHJpY3MuYndoLmhhcnZhcmQuZWR1PC9hdXRoLWFkZHJlc3M+PHRpdGxl
cz48dGl0bGU+TWlncmFpbmUsIHZhc2N1bGFyIHJpc2ssIGFuZCBjYXJkaW92YXNjdWxhciBldmVu
dHMgaW4gd29tZW46IHByb3NwZWN0aXZlIGNvaG9ydCBzdHVkeTwvdGl0bGU+PHNlY29uZGFyeS10
aXRsZT5CTUo8L3NlY29uZGFyeS10aXRsZT48L3RpdGxlcz48cGVyaW9kaWNhbD48ZnVsbC10aXRs
ZT5CTUo8L2Z1bGwtdGl0bGU+PC9wZXJpb2RpY2FsPjxwYWdlcz5hNjM2PC9wYWdlcz48dm9sdW1l
PjMzNzwvdm9sdW1lPjxrZXl3b3Jkcz48a2V5d29yZD5BZ2UgRGlzdHJpYnV0aW9uPC9rZXl3b3Jk
PjxrZXl3b3JkPkFnZWQ8L2tleXdvcmQ+PGtleXdvcmQ+RXBpZGVtaW9sb2dpYyBNZXRob2RzPC9r
ZXl3b3JkPjxrZXl3b3JkPkZlbWFsZTwva2V5d29yZD48a2V5d29yZD5IdW1hbnM8L2tleXdvcmQ+
PGtleXdvcmQ+TWlkZGxlIEFnZWQ8L2tleXdvcmQ+PGtleXdvcmQ+TWlncmFpbmUgd2l0aCBBdXJh
Lypjb21wbGljYXRpb25zL2VwaWRlbWlvbG9neTwva2V5d29yZD48a2V5d29yZD5NeW9jYXJkaWFs
IEluZmFyY3Rpb24vZXBpZGVtaW9sb2d5LypldGlvbG9neTwva2V5d29yZD48a2V5d29yZD5TdHJv
a2UvZXBpZGVtaW9sb2d5LypldGlvbG9neTwva2V5d29yZD48a2V5d29yZD5Vbml0ZWQgU3RhdGVz
L2VwaWRlbWlvbG9neTwva2V5d29yZD48L2tleXdvcmRzPjxkYXRlcz48eWVhcj4yMDA4PC95ZWFy
PjwvZGF0ZXM+PGlzYm4+MTc1Ni0xODMzIChFbGVjdHJvbmljKSYjeEQ7MDk1OS01MzVYIChMaW5r
aW5nKTwvaXNibj48YWNjZXNzaW9uLW51bT4xODY4NzcyMTwvYWNjZXNzaW9uLW51bT48dXJscz48
cmVsYXRlZC11cmxzPjx1cmw+aHR0cDovL3d3dy5uY2JpLm5sbS5uaWguZ292L3B1Ym1lZC8xODY4
NzcyMTwvdXJsPjwvcmVsYXRlZC11cmxzPjwvdXJscz48Y3VzdG9tMj5QTUMyNTA1MDkyPC9jdXN0
b20yPjxlbGVjdHJvbmljLXJlc291cmNlLW51bT4xMC4xMTM2L2Jtai5hNjM2PC9lbGVjdHJvbmlj
LXJlc291cmNlLW51bT48L3JlY29yZD48L0NpdGU+PENpdGU+PEF1dGhvcj5MaWV3PC9BdXRob3I+
PFllYXI+MjAwNzwvWWVhcj48UmVjTnVtPjE1PC9SZWNOdW0+PHJlY29yZD48cmVjLW51bWJlcj4x
NTwvcmVjLW51bWJlcj48Zm9yZWlnbi1rZXlzPjxrZXkgYXBwPSJFTiIgZGItaWQ9IndhYWZmMGRl
NXJkc3NyZTUwOXdwOXBwbXJ6cjUwOTllOWVzMiIgdGltZXN0YW1wPSIxNDcwMzIxMjY5Ij4xNTwv
a2V5PjwvZm9yZWlnbi1rZXlzPjxyZWYtdHlwZSBuYW1lPSJKb3VybmFsIEFydGljbGUiPjE3PC9y
ZWYtdHlwZT48Y29udHJpYnV0b3JzPjxhdXRob3JzPjxhdXRob3I+TGlldywgRy48L2F1dGhvcj48
YXV0aG9yPldhbmcsIEouIEouPC9hdXRob3I+PGF1dGhvcj5NaXRjaGVsbCwgUC48L2F1dGhvcj48
L2F1dGhvcnM+PC9jb250cmlidXRvcnM+PGF1dGgtYWRkcmVzcz5DZW50cmUgZm9yIFZpc2lvbiBS
ZXNlYXJjaCwgRGVwYXJ0bWVudCBvZiBPcGh0aGFsbW9sb2d5IChXZXN0bWVhZCBIb3NwaXRhbCks
IHRoZSBXZXN0bWVhZCBNaWxsZW5uaXVtIEluc3RpdHV0ZSwgVW5pdmVyc2l0eSBvZiBTeWRuZXks
IFN5ZG5leSwgQXVzdHJhbGlhLjwvYXV0aC1hZGRyZXNzPjx0aXRsZXM+PHRpdGxlPk1pZ3JhaW5l
IGFuZCBjb3JvbmFyeSBoZWFydCBkaXNlYXNlIG1vcnRhbGl0eTogYSBwcm9zcGVjdGl2ZSBjb2hv
cnQgc3R1ZHk8L3RpdGxlPjxzZWNvbmRhcnktdGl0bGU+Q2VwaGFsYWxnaWE8L3NlY29uZGFyeS10
aXRsZT48L3RpdGxlcz48cGVyaW9kaWNhbD48ZnVsbC10aXRsZT5DZXBoYWxhbGdpYTwvZnVsbC10
aXRsZT48L3BlcmlvZGljYWw+PHBhZ2VzPjM2OC03MTwvcGFnZXM+PHZvbHVtZT4yNzwvdm9sdW1l
PjxudW1iZXI+NDwvbnVtYmVyPjxrZXl3b3Jkcz48a2V5d29yZD5BZ2UgRGlzdHJpYnV0aW9uPC9r
ZXl3b3JkPjxrZXl3b3JkPkFnZWQ8L2tleXdvcmQ+PGtleXdvcmQ+QXVzdHJhbGlhL2VwaWRlbWlv
bG9neTwva2V5d29yZD48a2V5d29yZD5Db2hvcnQgU3R1ZGllczwva2V5d29yZD48a2V5d29yZD5D
b21vcmJpZGl0eTwva2V5d29yZD48a2V5d29yZD5Db3JvbmFyeSBEaXNlYXNlLyptb3J0YWxpdHk8
L2tleXdvcmQ+PGtleXdvcmQ+RmVtYWxlPC9rZXl3b3JkPjxrZXl3b3JkPkh1bWFuczwva2V5d29y
ZD48a2V5d29yZD5JbmNpZGVuY2U8L2tleXdvcmQ+PGtleXdvcmQ+TWFsZTwva2V5d29yZD48a2V5
d29yZD5NaWdyYWluZSBEaXNvcmRlcnMvKm1vcnRhbGl0eTwva2V5d29yZD48a2V5d29yZD5Qcm9z
cGVjdGl2ZSBTdHVkaWVzPC9rZXl3b3JkPjxrZXl3b3JkPlJpc2sgQXNzZXNzbWVudC8qbWV0aG9k
czwva2V5d29yZD48a2V5d29yZD5SaXNrIEZhY3RvcnM8L2tleXdvcmQ+PGtleXdvcmQ+U2V4IERp
c3RyaWJ1dGlvbjwva2V5d29yZD48a2V5d29yZD5TdXJ2aXZhbCBBbmFseXNpczwva2V5d29yZD48
a2V5d29yZD5TdXJ2aXZhbCBSYXRlPC9rZXl3b3JkPjwva2V5d29yZHM+PGRhdGVzPjx5ZWFyPjIw
MDc8L3llYXI+PHB1Yi1kYXRlcz48ZGF0ZT5BcHI8L2RhdGU+PC9wdWItZGF0ZXM+PC9kYXRlcz48
aXNibj4wMzMzLTEwMjQgKFByaW50KSYjeEQ7MDMzMy0xMDI0IChMaW5raW5nKTwvaXNibj48YWNj
ZXNzaW9uLW51bT4xNzM0NjMwNjwvYWNjZXNzaW9uLW51bT48dXJscz48cmVsYXRlZC11cmxzPjx1
cmw+aHR0cDovL3d3dy5uY2JpLm5sbS5uaWguZ292L3B1Ym1lZC8xNzM0NjMwNjwvdXJsPjwvcmVs
YXRlZC11cmxzPjwvdXJscz48ZWxlY3Ryb25pYy1yZXNvdXJjZS1udW0+MTAuMTExMS9qLjE0Njgt
Mjk4Mi4yMDA3LjAxMjk4Lng8L2VsZWN0cm9uaWMtcmVzb3VyY2UtbnVtPjwvcmVjb3JkPjwvQ2l0
ZT48L0VuZE5vdGU+
</w:fldData>
        </w:fldChar>
      </w:r>
      <w:r>
        <w:rPr>
          <w:rFonts w:ascii="Arial" w:hAnsi="Arial" w:cs="Arial"/>
          <w:color w:val="231F20"/>
        </w:rPr>
        <w:instrText xml:space="preserve"> ADDIN EN.CITE </w:instrText>
      </w:r>
      <w:r>
        <w:rPr>
          <w:rFonts w:ascii="Arial" w:hAnsi="Arial" w:cs="Arial"/>
          <w:color w:val="231F20"/>
        </w:rPr>
        <w:fldChar w:fldCharType="begin">
          <w:fldData xml:space="preserve">PEVuZE5vdGU+PENpdGU+PEF1dGhvcj5CaWdhbDwvQXV0aG9yPjxZZWFyPjIwMTA8L1llYXI+PFJl
Y051bT45PC9SZWNOdW0+PERpc3BsYXlUZXh0PjxzdHlsZSBmYWNlPSJzdXBlcnNjcmlwdCI+Ny0x
MDwvc3R5bGU+PC9EaXNwbGF5VGV4dD48cmVjb3JkPjxyZWMtbnVtYmVyPjk8L3JlYy1udW1iZXI+
PGZvcmVpZ24ta2V5cz48a2V5IGFwcD0iRU4iIGRiLWlkPSJ3YWFmZjBkZTVyZHNzcmU1MDl3cDlw
cG1yenI1MDk5ZTllczIiIHRpbWVzdGFtcD0iMTQ3MDMyMTE2OCI+OTwva2V5PjwvZm9yZWlnbi1r
ZXlzPjxyZWYtdHlwZSBuYW1lPSJKb3VybmFsIEFydGljbGUiPjE3PC9yZWYtdHlwZT48Y29udHJp
YnV0b3JzPjxhdXRob3JzPjxhdXRob3I+QmlnYWwsIE0uIEUuPC9hdXRob3I+PGF1dGhvcj5LdXJ0
aCwgVC48L2F1dGhvcj48YXV0aG9yPlNhbnRhbmVsbG8sIE4uPC9hdXRob3I+PGF1dGhvcj5CdXNl
LCBELjwvYXV0aG9yPjxhdXRob3I+R29sZGVuLCBXLjwvYXV0aG9yPjxhdXRob3I+Um9iYmlucywg
TS48L2F1dGhvcj48YXV0aG9yPkxpcHRvbiwgUi4gQi48L2F1dGhvcj48L2F1dGhvcnM+PC9jb250
cmlidXRvcnM+PGF1dGgtYWRkcmVzcz4xIE1lcmNrIERyLiwgUE8gQm94IDEwMCwgV2hpdGVob3Vz
ZSBTdGF0aW9uLCBOSiAwODg4OS0wMTAwLCBVU0EuIG1hcmNlbG9fYmlnYWxAbWVyY2suY29tPC9h
dXRoLWFkZHJlc3M+PHRpdGxlcz48dGl0bGU+TWlncmFpbmUgYW5kIGNhcmRpb3Zhc2N1bGFyIGRp
c2Vhc2U6IGEgcG9wdWxhdGlvbi1iYXNlZCBzdHVkeTwvdGl0bGU+PHNlY29uZGFyeS10aXRsZT5O
ZXVyb2xvZ3k8L3NlY29uZGFyeS10aXRsZT48L3RpdGxlcz48cGVyaW9kaWNhbD48ZnVsbC10aXRs
ZT5OZXVyb2xvZ3k8L2Z1bGwtdGl0bGU+PC9wZXJpb2RpY2FsPjxwYWdlcz42MjgtMzU8L3BhZ2Vz
Pjx2b2x1bWU+NzQ8L3ZvbHVtZT48bnVtYmVyPjg8L251bWJlcj48a2V5d29yZHM+PGtleXdvcmQ+
QWRvbGVzY2VudDwva2V5d29yZD48a2V5d29yZD5BZHVsdDwva2V5d29yZD48a2V5d29yZD5BZ2Vk
PC9rZXl3b3JkPjxrZXl3b3JkPkNhcmRpb3Zhc2N1bGFyIERpc2Vhc2VzL2NvbXBsaWNhdGlvbnMv
KmVwaWRlbWlvbG9neTwva2V5d29yZD48a2V5d29yZD5DYXNlLUNvbnRyb2wgU3R1ZGllczwva2V5
d29yZD48a2V5d29yZD5Db21vcmJpZGl0eTwva2V5d29yZD48a2V5d29yZD5Db25maWRlbmNlIElu
dGVydmFsczwva2V5d29yZD48a2V5d29yZD5EaWFiZXRlcyBNZWxsaXR1cy9lcGlkZW1pb2xvZ3k8
L2tleXdvcmQ+PGtleXdvcmQ+RmVtYWxlPC9rZXl3b3JkPjxrZXl3b3JkPkZvbGxvdy1VcCBTdHVk
aWVzPC9rZXl3b3JkPjxrZXl3b3JkPkh1bWFuczwva2V5d29yZD48a2V5d29yZD5IeXBlcnRlbnNp
b24vY29tcGxpY2F0aW9ucy9lcGlkZW1pb2xvZ3k8L2tleXdvcmQ+PGtleXdvcmQ+TWFsZTwva2V5
d29yZD48a2V5d29yZD5NaWRkbGUgQWdlZDwva2V5d29yZD48a2V5d29yZD5NaWdyYWluZSB3aXRo
IEF1cmEvY29tcGxpY2F0aW9ucy9kaWFnbm9zaXMvKmVwaWRlbWlvbG9neTwva2V5d29yZD48a2V5
d29yZD5NaWdyYWluZSB3aXRob3V0IEF1cmEvY29tcGxpY2F0aW9ucy9kaWFnbm9zaXMvKmVwaWRl
bWlvbG9neTwva2V5d29yZD48a2V5d29yZD5NeW9jYXJkaWFsIEluZmFyY3Rpb24vY29tcGxpY2F0
aW9ucy9lcGlkZW1pb2xvZ3k8L2tleXdvcmQ+PGtleXdvcmQ+T2RkcyBSYXRpbzwva2V5d29yZD48
a2V5d29yZD5SaXNrPC9rZXl3b3JkPjxrZXl3b3JkPlJpc2sgRmFjdG9yczwva2V5d29yZD48a2V5
d29yZD5TdHJva2UvY29tcGxpY2F0aW9ucy9lcGlkZW1pb2xvZ3k8L2tleXdvcmQ+PGtleXdvcmQ+
U3VydmV5cyBhbmQgUXVlc3Rpb25uYWlyZXM8L2tleXdvcmQ+PC9rZXl3b3Jkcz48ZGF0ZXM+PHll
YXI+MjAxMDwveWVhcj48cHViLWRhdGVzPjxkYXRlPkZlYiAyMzwvZGF0ZT48L3B1Yi1kYXRlcz48
L2RhdGVzPjxpc2JuPjE1MjYtNjMyWCAoRWxlY3Ryb25pYykmI3hEOzAwMjgtMzg3OCAoTGlua2lu
Zyk8L2lzYm4+PGFjY2Vzc2lvbi1udW0+MjAxNDc2NTg8L2FjY2Vzc2lvbi1udW0+PHVybHM+PHJl
bGF0ZWQtdXJscz48dXJsPmh0dHA6Ly93d3cubmNiaS5ubG0ubmloLmdvdi9wdWJtZWQvMjAxNDc2
NTg8L3VybD48L3JlbGF0ZWQtdXJscz48L3VybHM+PGN1c3RvbTI+UE1DMzQ2MjUwMTwvY3VzdG9t
Mj48ZWxlY3Ryb25pYy1yZXNvdXJjZS1udW0+MTAuMTIxMi9XTkwuMGIwMTNlMzE4MWQwY2M4Yjwv
ZWxlY3Ryb25pYy1yZXNvdXJjZS1udW0+PC9yZWNvcmQ+PC9DaXRlPjxDaXRlPjxBdXRob3I+R3Vk
bXVuZHNzb248L0F1dGhvcj48WWVhcj4yMDEwPC9ZZWFyPjxSZWNOdW0+MTA8L1JlY051bT48cmVj
b3JkPjxyZWMtbnVtYmVyPjEwPC9yZWMtbnVtYmVyPjxmb3JlaWduLWtleXM+PGtleSBhcHA9IkVO
IiBkYi1pZD0id2FhZmYwZGU1cmRzc3JlNTA5d3A5cHBtcnpyNTA5OWU5ZXMyIiB0aW1lc3RhbXA9
IjE0NzAzMjExOTAiPjEwPC9rZXk+PC9mb3JlaWduLWtleXM+PHJlZi10eXBlIG5hbWU9IkpvdXJu
YWwgQXJ0aWNsZSI+MTc8L3JlZi10eXBlPjxjb250cmlidXRvcnM+PGF1dGhvcnM+PGF1dGhvcj5H
dWRtdW5kc3NvbiwgTC4gUy48L2F1dGhvcj48YXV0aG9yPlNjaGVyLCBBLiBJLjwvYXV0aG9yPjxh
dXRob3I+QXNwZWx1bmQsIFQuPC9hdXRob3I+PGF1dGhvcj5FbGlhc3NvbiwgSi4gSC48L2F1dGhv
cj48YXV0aG9yPkpvaGFubnNzb24sIE0uPC9hdXRob3I+PGF1dGhvcj5UaG9yZ2VpcnNzb24sIEcu
PC9hdXRob3I+PGF1dGhvcj5MYXVuZXIsIEwuPC9hdXRob3I+PGF1dGhvcj5HdWRuYXNvbiwgVi48
L2F1dGhvcj48L2F1dGhvcnM+PC9jb250cmlidXRvcnM+PGF1dGgtYWRkcmVzcz5EZXBhcnRtZW50
IG9mIFBoYXJtYWNvbG9neSBhbmQgVG94aWNvbG9neSwgVW5pdmVyc2l0eSBvZiBJY2VsYW5kLCBI
YWdpIEhvZnN2YWxsYWdhdGEgNTMsIElTLTEwNyBSZXlramF2aWssIEljZWxhbmQuIGxzZ0BoaS5p
czwvYXV0aC1hZGRyZXNzPjx0aXRsZXM+PHRpdGxlPk1pZ3JhaW5lIHdpdGggYXVyYSBhbmQgcmlz
ayBvZiBjYXJkaW92YXNjdWxhciBhbmQgYWxsIGNhdXNlIG1vcnRhbGl0eSBpbiBtZW4gYW5kIHdv
bWVuOiBwcm9zcGVjdGl2ZSBjb2hvcnQgc3R1ZHk8L3RpdGxlPjxzZWNvbmRhcnktdGl0bGU+Qk1K
PC9zZWNvbmRhcnktdGl0bGU+PC90aXRsZXM+PHBlcmlvZGljYWw+PGZ1bGwtdGl0bGU+Qk1KPC9m
dWxsLXRpdGxlPjwvcGVyaW9kaWNhbD48cGFnZXM+YzM5NjY8L3BhZ2VzPjx2b2x1bWU+MzQxPC92
b2x1bWU+PGtleXdvcmRzPjxrZXl3b3JkPkFkdWx0PC9rZXl3b3JkPjxrZXl3b3JkPkFnZWQ8L2tl
eXdvcmQ+PGtleXdvcmQ+QWdlZCwgODAgYW5kIG92ZXI8L2tleXdvcmQ+PGtleXdvcmQ+Q2FyZGlv
dmFzY3VsYXIgRGlzZWFzZXMvKm1vcnRhbGl0eTwva2V5d29yZD48a2V5d29yZD5DYXVzZSBvZiBE
ZWF0aDwva2V5d29yZD48a2V5d29yZD5GZW1hbGU8L2tleXdvcmQ+PGtleXdvcmQ+SHVtYW5zPC9r
ZXl3b3JkPjxrZXl3b3JkPkljZWxhbmQvZXBpZGVtaW9sb2d5PC9rZXl3b3JkPjxrZXl3b3JkPk1h
bGU8L2tleXdvcmQ+PGtleXdvcmQ+TWlkZGxlIEFnZWQ8L2tleXdvcmQ+PGtleXdvcmQ+TWlncmFp
bmUgd2l0aCBBdXJhLyptb3J0YWxpdHk8L2tleXdvcmQ+PGtleXdvcmQ+UHJvc3BlY3RpdmUgU3R1
ZGllczwva2V5d29yZD48a2V5d29yZD5SaXNrIEZhY3RvcnM8L2tleXdvcmQ+PGtleXdvcmQ+U2V4
IERpc3RyaWJ1dGlvbjwva2V5d29yZD48L2tleXdvcmRzPjxkYXRlcz48eWVhcj4yMDEwPC95ZWFy
PjwvZGF0ZXM+PGlzYm4+MTc1Ni0xODMzIChFbGVjdHJvbmljKSYjeEQ7MDk1OS01MzVYIChMaW5r
aW5nKTwvaXNibj48YWNjZXNzaW9uLW51bT4yMDczNjI2OTwvYWNjZXNzaW9uLW51bT48dXJscz48
cmVsYXRlZC11cmxzPjx1cmw+aHR0cDovL3d3dy5uY2JpLm5sbS5uaWguZ292L3B1Ym1lZC8yMDcz
NjI2OTwvdXJsPjwvcmVsYXRlZC11cmxzPjwvdXJscz48Y3VzdG9tMj5QTUMyOTI3Njk2PC9jdXN0
b20yPjxlbGVjdHJvbmljLXJlc291cmNlLW51bT4xMC4xMTM2L2Jtai5jMzk2NjwvZWxlY3Ryb25p
Yy1yZXNvdXJjZS1udW0+PC9yZWNvcmQ+PC9DaXRlPjxDaXRlPjxBdXRob3I+S3VydGg8L0F1dGhv
cj48WWVhcj4yMDA4PC9ZZWFyPjxSZWNOdW0+MTE8L1JlY051bT48cmVjb3JkPjxyZWMtbnVtYmVy
PjExPC9yZWMtbnVtYmVyPjxmb3JlaWduLWtleXM+PGtleSBhcHA9IkVOIiBkYi1pZD0id2FhZmYw
ZGU1cmRzc3JlNTA5d3A5cHBtcnpyNTA5OWU5ZXMyIiB0aW1lc3RhbXA9IjE0NzAzMjEyMTkiPjEx
PC9rZXk+PC9mb3JlaWduLWtleXM+PHJlZi10eXBlIG5hbWU9IkpvdXJuYWwgQXJ0aWNsZSI+MTc8
L3JlZi10eXBlPjxjb250cmlidXRvcnM+PGF1dGhvcnM+PGF1dGhvcj5LdXJ0aCwgVC48L2F1dGhv
cj48YXV0aG9yPlNjaHVya3MsIE0uPC9hdXRob3I+PGF1dGhvcj5Mb2dyb3NjaW5vLCBHLjwvYXV0
aG9yPjxhdXRob3I+R2F6aWFubywgSi4gTS48L2F1dGhvcj48YXV0aG9yPkJ1cmluZywgSi4gRS48
L2F1dGhvcj48L2F1dGhvcnM+PC9jb250cmlidXRvcnM+PGF1dGgtYWRkcmVzcz5EaXZpc2lvbiBv
ZiBQcmV2ZW50aXZlIE1lZGljaW5lLCBEZXBhcnRtZW50IG9mIE1lZGljaW5lLCBCcmlnaGFtIGFu
ZCBXb21lbiZhcG9zO3MgSG9zcGl0YWwsIEhhcnZhcmQgTWVkaWNhbCBTY2hvb2wsIEJvc3Rvbiwg
TUEsIFVTQS4gdGt1cnRoQHJpY3MuYndoLmhhcnZhcmQuZWR1PC9hdXRoLWFkZHJlc3M+PHRpdGxl
cz48dGl0bGU+TWlncmFpbmUsIHZhc2N1bGFyIHJpc2ssIGFuZCBjYXJkaW92YXNjdWxhciBldmVu
dHMgaW4gd29tZW46IHByb3NwZWN0aXZlIGNvaG9ydCBzdHVkeTwvdGl0bGU+PHNlY29uZGFyeS10
aXRsZT5CTUo8L3NlY29uZGFyeS10aXRsZT48L3RpdGxlcz48cGVyaW9kaWNhbD48ZnVsbC10aXRs
ZT5CTUo8L2Z1bGwtdGl0bGU+PC9wZXJpb2RpY2FsPjxwYWdlcz5hNjM2PC9wYWdlcz48dm9sdW1l
PjMzNzwvdm9sdW1lPjxrZXl3b3Jkcz48a2V5d29yZD5BZ2UgRGlzdHJpYnV0aW9uPC9rZXl3b3Jk
PjxrZXl3b3JkPkFnZWQ8L2tleXdvcmQ+PGtleXdvcmQ+RXBpZGVtaW9sb2dpYyBNZXRob2RzPC9r
ZXl3b3JkPjxrZXl3b3JkPkZlbWFsZTwva2V5d29yZD48a2V5d29yZD5IdW1hbnM8L2tleXdvcmQ+
PGtleXdvcmQ+TWlkZGxlIEFnZWQ8L2tleXdvcmQ+PGtleXdvcmQ+TWlncmFpbmUgd2l0aCBBdXJh
Lypjb21wbGljYXRpb25zL2VwaWRlbWlvbG9neTwva2V5d29yZD48a2V5d29yZD5NeW9jYXJkaWFs
IEluZmFyY3Rpb24vZXBpZGVtaW9sb2d5LypldGlvbG9neTwva2V5d29yZD48a2V5d29yZD5TdHJv
a2UvZXBpZGVtaW9sb2d5LypldGlvbG9neTwva2V5d29yZD48a2V5d29yZD5Vbml0ZWQgU3RhdGVz
L2VwaWRlbWlvbG9neTwva2V5d29yZD48L2tleXdvcmRzPjxkYXRlcz48eWVhcj4yMDA4PC95ZWFy
PjwvZGF0ZXM+PGlzYm4+MTc1Ni0xODMzIChFbGVjdHJvbmljKSYjeEQ7MDk1OS01MzVYIChMaW5r
aW5nKTwvaXNibj48YWNjZXNzaW9uLW51bT4xODY4NzcyMTwvYWNjZXNzaW9uLW51bT48dXJscz48
cmVsYXRlZC11cmxzPjx1cmw+aHR0cDovL3d3dy5uY2JpLm5sbS5uaWguZ292L3B1Ym1lZC8xODY4
NzcyMTwvdXJsPjwvcmVsYXRlZC11cmxzPjwvdXJscz48Y3VzdG9tMj5QTUMyNTA1MDkyPC9jdXN0
b20yPjxlbGVjdHJvbmljLXJlc291cmNlLW51bT4xMC4xMTM2L2Jtai5hNjM2PC9lbGVjdHJvbmlj
LXJlc291cmNlLW51bT48L3JlY29yZD48L0NpdGU+PENpdGU+PEF1dGhvcj5MaWV3PC9BdXRob3I+
PFllYXI+MjAwNzwvWWVhcj48UmVjTnVtPjE1PC9SZWNOdW0+PHJlY29yZD48cmVjLW51bWJlcj4x
NTwvcmVjLW51bWJlcj48Zm9yZWlnbi1rZXlzPjxrZXkgYXBwPSJFTiIgZGItaWQ9IndhYWZmMGRl
NXJkc3NyZTUwOXdwOXBwbXJ6cjUwOTllOWVzMiIgdGltZXN0YW1wPSIxNDcwMzIxMjY5Ij4xNTwv
a2V5PjwvZm9yZWlnbi1rZXlzPjxyZWYtdHlwZSBuYW1lPSJKb3VybmFsIEFydGljbGUiPjE3PC9y
ZWYtdHlwZT48Y29udHJpYnV0b3JzPjxhdXRob3JzPjxhdXRob3I+TGlldywgRy48L2F1dGhvcj48
YXV0aG9yPldhbmcsIEouIEouPC9hdXRob3I+PGF1dGhvcj5NaXRjaGVsbCwgUC48L2F1dGhvcj48
L2F1dGhvcnM+PC9jb250cmlidXRvcnM+PGF1dGgtYWRkcmVzcz5DZW50cmUgZm9yIFZpc2lvbiBS
ZXNlYXJjaCwgRGVwYXJ0bWVudCBvZiBPcGh0aGFsbW9sb2d5IChXZXN0bWVhZCBIb3NwaXRhbCks
IHRoZSBXZXN0bWVhZCBNaWxsZW5uaXVtIEluc3RpdHV0ZSwgVW5pdmVyc2l0eSBvZiBTeWRuZXks
IFN5ZG5leSwgQXVzdHJhbGlhLjwvYXV0aC1hZGRyZXNzPjx0aXRsZXM+PHRpdGxlPk1pZ3JhaW5l
IGFuZCBjb3JvbmFyeSBoZWFydCBkaXNlYXNlIG1vcnRhbGl0eTogYSBwcm9zcGVjdGl2ZSBjb2hv
cnQgc3R1ZHk8L3RpdGxlPjxzZWNvbmRhcnktdGl0bGU+Q2VwaGFsYWxnaWE8L3NlY29uZGFyeS10
aXRsZT48L3RpdGxlcz48cGVyaW9kaWNhbD48ZnVsbC10aXRsZT5DZXBoYWxhbGdpYTwvZnVsbC10
aXRsZT48L3BlcmlvZGljYWw+PHBhZ2VzPjM2OC03MTwvcGFnZXM+PHZvbHVtZT4yNzwvdm9sdW1l
PjxudW1iZXI+NDwvbnVtYmVyPjxrZXl3b3Jkcz48a2V5d29yZD5BZ2UgRGlzdHJpYnV0aW9uPC9r
ZXl3b3JkPjxrZXl3b3JkPkFnZWQ8L2tleXdvcmQ+PGtleXdvcmQ+QXVzdHJhbGlhL2VwaWRlbWlv
bG9neTwva2V5d29yZD48a2V5d29yZD5Db2hvcnQgU3R1ZGllczwva2V5d29yZD48a2V5d29yZD5D
b21vcmJpZGl0eTwva2V5d29yZD48a2V5d29yZD5Db3JvbmFyeSBEaXNlYXNlLyptb3J0YWxpdHk8
L2tleXdvcmQ+PGtleXdvcmQ+RmVtYWxlPC9rZXl3b3JkPjxrZXl3b3JkPkh1bWFuczwva2V5d29y
ZD48a2V5d29yZD5JbmNpZGVuY2U8L2tleXdvcmQ+PGtleXdvcmQ+TWFsZTwva2V5d29yZD48a2V5
d29yZD5NaWdyYWluZSBEaXNvcmRlcnMvKm1vcnRhbGl0eTwva2V5d29yZD48a2V5d29yZD5Qcm9z
cGVjdGl2ZSBTdHVkaWVzPC9rZXl3b3JkPjxrZXl3b3JkPlJpc2sgQXNzZXNzbWVudC8qbWV0aG9k
czwva2V5d29yZD48a2V5d29yZD5SaXNrIEZhY3RvcnM8L2tleXdvcmQ+PGtleXdvcmQ+U2V4IERp
c3RyaWJ1dGlvbjwva2V5d29yZD48a2V5d29yZD5TdXJ2aXZhbCBBbmFseXNpczwva2V5d29yZD48
a2V5d29yZD5TdXJ2aXZhbCBSYXRlPC9rZXl3b3JkPjwva2V5d29yZHM+PGRhdGVzPjx5ZWFyPjIw
MDc8L3llYXI+PHB1Yi1kYXRlcz48ZGF0ZT5BcHI8L2RhdGU+PC9wdWItZGF0ZXM+PC9kYXRlcz48
aXNibj4wMzMzLTEwMjQgKFByaW50KSYjeEQ7MDMzMy0xMDI0IChMaW5raW5nKTwvaXNibj48YWNj
ZXNzaW9uLW51bT4xNzM0NjMwNjwvYWNjZXNzaW9uLW51bT48dXJscz48cmVsYXRlZC11cmxzPjx1
cmw+aHR0cDovL3d3dy5uY2JpLm5sbS5uaWguZ292L3B1Ym1lZC8xNzM0NjMwNjwvdXJsPjwvcmVs
YXRlZC11cmxzPjwvdXJscz48ZWxlY3Ryb25pYy1yZXNvdXJjZS1udW0+MTAuMTExMS9qLjE0Njgt
Mjk4Mi4yMDA3LjAxMjk4Lng8L2VsZWN0cm9uaWMtcmVzb3VyY2UtbnVtPjwvcmVjb3JkPjwvQ2l0
ZT48L0VuZE5vdGU+
</w:fldData>
        </w:fldChar>
      </w:r>
      <w:r>
        <w:rPr>
          <w:rFonts w:ascii="Arial" w:hAnsi="Arial" w:cs="Arial"/>
          <w:color w:val="231F20"/>
        </w:rPr>
        <w:instrText xml:space="preserve"> ADDIN EN.CITE.DATA </w:instrText>
      </w:r>
      <w:r>
        <w:rPr>
          <w:rFonts w:ascii="Arial" w:hAnsi="Arial" w:cs="Arial"/>
          <w:color w:val="231F20"/>
        </w:rPr>
      </w:r>
      <w:r>
        <w:rPr>
          <w:rFonts w:ascii="Arial" w:hAnsi="Arial" w:cs="Arial"/>
          <w:color w:val="231F20"/>
        </w:rPr>
        <w:fldChar w:fldCharType="end"/>
      </w:r>
      <w:r>
        <w:rPr>
          <w:rFonts w:ascii="Arial" w:hAnsi="Arial" w:cs="Arial"/>
          <w:color w:val="231F20"/>
        </w:rPr>
      </w:r>
      <w:r>
        <w:rPr>
          <w:rFonts w:ascii="Arial" w:hAnsi="Arial" w:cs="Arial"/>
          <w:color w:val="231F20"/>
        </w:rPr>
        <w:fldChar w:fldCharType="separate"/>
      </w:r>
      <w:r w:rsidRPr="004C3F69">
        <w:rPr>
          <w:rFonts w:ascii="Arial" w:hAnsi="Arial" w:cs="Arial"/>
          <w:noProof/>
          <w:color w:val="231F20"/>
          <w:vertAlign w:val="superscript"/>
        </w:rPr>
        <w:t>7-10</w:t>
      </w:r>
      <w:r>
        <w:rPr>
          <w:rFonts w:ascii="Arial" w:hAnsi="Arial" w:cs="Arial"/>
          <w:color w:val="231F20"/>
        </w:rPr>
        <w:fldChar w:fldCharType="end"/>
      </w:r>
      <w:r w:rsidRPr="00FF40F3">
        <w:rPr>
          <w:rFonts w:ascii="Arial" w:hAnsi="Arial" w:cs="Arial"/>
          <w:color w:val="231F20"/>
        </w:rPr>
        <w:t>. This raised the question of whether migraine and cardiovascular disease have a shared biological basis.</w:t>
      </w:r>
    </w:p>
    <w:p w14:paraId="1D5D4BE8" w14:textId="77777777" w:rsidR="005E3B9E" w:rsidRPr="00FF40F3" w:rsidRDefault="005E3B9E" w:rsidP="005E3B9E">
      <w:pPr>
        <w:autoSpaceDE w:val="0"/>
        <w:autoSpaceDN w:val="0"/>
        <w:adjustRightInd w:val="0"/>
        <w:jc w:val="both"/>
        <w:rPr>
          <w:rFonts w:ascii="Arial" w:eastAsia="Calibri" w:hAnsi="Arial" w:cs="Arial"/>
          <w:b/>
        </w:rPr>
      </w:pPr>
    </w:p>
    <w:p w14:paraId="1F35D70E" w14:textId="77777777" w:rsidR="005E3B9E" w:rsidRPr="00FF40F3" w:rsidRDefault="005E3B9E" w:rsidP="005E3B9E">
      <w:pPr>
        <w:autoSpaceDE w:val="0"/>
        <w:autoSpaceDN w:val="0"/>
        <w:adjustRightInd w:val="0"/>
        <w:jc w:val="both"/>
        <w:rPr>
          <w:rFonts w:ascii="Arial" w:hAnsi="Arial" w:cs="Arial"/>
          <w:color w:val="231F20"/>
        </w:rPr>
      </w:pPr>
      <w:r w:rsidRPr="00FF40F3">
        <w:rPr>
          <w:rFonts w:ascii="Arial" w:hAnsi="Arial" w:cs="Arial"/>
          <w:color w:val="231F20"/>
        </w:rPr>
        <w:t xml:space="preserve">Comparing nominally significant SNPs from the migraine and CAD </w:t>
      </w:r>
      <w:r>
        <w:rPr>
          <w:rFonts w:ascii="Arial" w:hAnsi="Arial" w:cs="Arial"/>
          <w:color w:val="231F20"/>
        </w:rPr>
        <w:t>meta-</w:t>
      </w:r>
      <w:r w:rsidRPr="00FF40F3">
        <w:rPr>
          <w:rFonts w:ascii="Arial" w:hAnsi="Arial" w:cs="Arial"/>
          <w:color w:val="231F20"/>
        </w:rPr>
        <w:t xml:space="preserve">analysis, it was observed an overlap of association signals in excess of what would </w:t>
      </w:r>
      <w:r>
        <w:rPr>
          <w:rFonts w:ascii="Arial" w:hAnsi="Arial" w:cs="Arial"/>
          <w:color w:val="231F20"/>
        </w:rPr>
        <w:t>be expected by chance</w:t>
      </w:r>
      <w:r w:rsidRPr="00FF40F3">
        <w:rPr>
          <w:rFonts w:ascii="Arial" w:hAnsi="Arial" w:cs="Arial"/>
          <w:color w:val="231F20"/>
        </w:rPr>
        <w:t>. An overlap of signals was seen for SNPs at different p values thresholds. These findings were supported by permutation testing.</w:t>
      </w:r>
    </w:p>
    <w:p w14:paraId="6F87EA68" w14:textId="77777777" w:rsidR="005E3B9E" w:rsidRPr="00FF40F3" w:rsidRDefault="005E3B9E" w:rsidP="005E3B9E">
      <w:pPr>
        <w:autoSpaceDE w:val="0"/>
        <w:autoSpaceDN w:val="0"/>
        <w:adjustRightInd w:val="0"/>
        <w:jc w:val="both"/>
        <w:rPr>
          <w:rFonts w:ascii="Arial" w:hAnsi="Arial" w:cs="Arial"/>
          <w:color w:val="231F20"/>
        </w:rPr>
      </w:pPr>
    </w:p>
    <w:p w14:paraId="4C388C12" w14:textId="77777777" w:rsidR="005E3B9E" w:rsidRPr="00FF40F3" w:rsidRDefault="005E3B9E" w:rsidP="005E3B9E">
      <w:pPr>
        <w:autoSpaceDE w:val="0"/>
        <w:autoSpaceDN w:val="0"/>
        <w:adjustRightInd w:val="0"/>
        <w:jc w:val="both"/>
        <w:rPr>
          <w:rFonts w:ascii="Arial" w:hAnsi="Arial" w:cs="Arial"/>
          <w:color w:val="231F20"/>
        </w:rPr>
      </w:pPr>
      <w:r w:rsidRPr="00FF40F3">
        <w:rPr>
          <w:rFonts w:ascii="Arial" w:hAnsi="Arial" w:cs="Arial"/>
          <w:color w:val="231F20"/>
        </w:rPr>
        <w:t>The significant sharing of risk loci between migraine and CAD may reflect that they involve some of the same biological processes. Indeed further experimental studies will clarify this and whether the shared risk loci can give information on vascular mechanisms involved in migraine pathogenesis.</w:t>
      </w:r>
    </w:p>
    <w:p w14:paraId="306264C8" w14:textId="77777777" w:rsidR="005E3B9E" w:rsidRPr="00FF40F3" w:rsidRDefault="005E3B9E" w:rsidP="005E3B9E">
      <w:pPr>
        <w:tabs>
          <w:tab w:val="left" w:pos="426"/>
        </w:tabs>
        <w:jc w:val="both"/>
        <w:rPr>
          <w:rFonts w:ascii="Arial" w:eastAsia="Calibri" w:hAnsi="Arial" w:cs="Arial"/>
          <w:b/>
        </w:rPr>
      </w:pPr>
    </w:p>
    <w:p w14:paraId="49C1291E" w14:textId="77777777" w:rsidR="005E3B9E" w:rsidRDefault="005E3B9E" w:rsidP="005E3B9E">
      <w:pPr>
        <w:rPr>
          <w:rFonts w:ascii="Arial" w:eastAsia="Calibri" w:hAnsi="Arial" w:cs="Arial"/>
          <w:b/>
          <w:sz w:val="22"/>
          <w:szCs w:val="22"/>
        </w:rPr>
      </w:pPr>
    </w:p>
    <w:p w14:paraId="12534349" w14:textId="77777777" w:rsidR="005E3B9E" w:rsidRDefault="005E3B9E" w:rsidP="005E3B9E">
      <w:pPr>
        <w:rPr>
          <w:rFonts w:ascii="Arial" w:eastAsia="Calibri" w:hAnsi="Arial" w:cs="Arial"/>
          <w:b/>
          <w:sz w:val="22"/>
          <w:szCs w:val="22"/>
        </w:rPr>
      </w:pPr>
      <w:r>
        <w:rPr>
          <w:rFonts w:ascii="Arial" w:eastAsia="Calibri" w:hAnsi="Arial" w:cs="Arial"/>
          <w:b/>
          <w:sz w:val="22"/>
          <w:szCs w:val="22"/>
        </w:rPr>
        <w:t>PUBLICATIONS</w:t>
      </w:r>
    </w:p>
    <w:p w14:paraId="1F4903C4" w14:textId="77777777" w:rsidR="005E3B9E" w:rsidRDefault="005E3B9E" w:rsidP="005E3B9E">
      <w:pPr>
        <w:jc w:val="both"/>
        <w:rPr>
          <w:rFonts w:ascii="Arial" w:hAnsi="Arial" w:cs="Arial"/>
          <w:sz w:val="22"/>
          <w:szCs w:val="22"/>
        </w:rPr>
      </w:pPr>
      <w:r w:rsidRPr="00C55768">
        <w:rPr>
          <w:rFonts w:ascii="Arial" w:hAnsi="Arial" w:cs="Arial"/>
          <w:sz w:val="22"/>
          <w:szCs w:val="22"/>
        </w:rPr>
        <w:t xml:space="preserve">1: </w:t>
      </w:r>
      <w:proofErr w:type="spellStart"/>
      <w:r w:rsidRPr="00C55768">
        <w:rPr>
          <w:rFonts w:ascii="Arial" w:hAnsi="Arial" w:cs="Arial"/>
          <w:sz w:val="22"/>
          <w:szCs w:val="22"/>
        </w:rPr>
        <w:t>Gormley</w:t>
      </w:r>
      <w:proofErr w:type="spellEnd"/>
      <w:r w:rsidRPr="00C55768">
        <w:rPr>
          <w:rFonts w:ascii="Arial" w:hAnsi="Arial" w:cs="Arial"/>
          <w:sz w:val="22"/>
          <w:szCs w:val="22"/>
        </w:rPr>
        <w:t xml:space="preserve"> P,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w:t>
      </w:r>
      <w:proofErr w:type="spellStart"/>
      <w:r w:rsidRPr="00C55768">
        <w:rPr>
          <w:rFonts w:ascii="Arial" w:hAnsi="Arial" w:cs="Arial"/>
          <w:sz w:val="22"/>
          <w:szCs w:val="22"/>
        </w:rPr>
        <w:t>Palta</w:t>
      </w:r>
      <w:proofErr w:type="spellEnd"/>
      <w:r w:rsidRPr="00C55768">
        <w:rPr>
          <w:rFonts w:ascii="Arial" w:hAnsi="Arial" w:cs="Arial"/>
          <w:sz w:val="22"/>
          <w:szCs w:val="22"/>
        </w:rPr>
        <w:t xml:space="preserve"> P, </w:t>
      </w:r>
      <w:proofErr w:type="spellStart"/>
      <w:r w:rsidRPr="00C55768">
        <w:rPr>
          <w:rFonts w:ascii="Arial" w:hAnsi="Arial" w:cs="Arial"/>
          <w:sz w:val="22"/>
          <w:szCs w:val="22"/>
        </w:rPr>
        <w:t>Esko</w:t>
      </w:r>
      <w:proofErr w:type="spellEnd"/>
      <w:r w:rsidRPr="00C55768">
        <w:rPr>
          <w:rFonts w:ascii="Arial" w:hAnsi="Arial" w:cs="Arial"/>
          <w:sz w:val="22"/>
          <w:szCs w:val="22"/>
        </w:rPr>
        <w:t xml:space="preserve"> T, </w:t>
      </w:r>
      <w:proofErr w:type="spellStart"/>
      <w:r w:rsidRPr="00C55768">
        <w:rPr>
          <w:rFonts w:ascii="Arial" w:hAnsi="Arial" w:cs="Arial"/>
          <w:sz w:val="22"/>
          <w:szCs w:val="22"/>
        </w:rPr>
        <w:t>Pers</w:t>
      </w:r>
      <w:proofErr w:type="spellEnd"/>
      <w:r w:rsidRPr="00C55768">
        <w:rPr>
          <w:rFonts w:ascii="Arial" w:hAnsi="Arial" w:cs="Arial"/>
          <w:sz w:val="22"/>
          <w:szCs w:val="22"/>
        </w:rPr>
        <w:t xml:space="preserve"> TH, </w:t>
      </w:r>
      <w:proofErr w:type="spellStart"/>
      <w:r w:rsidRPr="00C55768">
        <w:rPr>
          <w:rFonts w:ascii="Arial" w:hAnsi="Arial" w:cs="Arial"/>
          <w:sz w:val="22"/>
          <w:szCs w:val="22"/>
        </w:rPr>
        <w:t>Farh</w:t>
      </w:r>
      <w:proofErr w:type="spellEnd"/>
      <w:r w:rsidRPr="00C55768">
        <w:rPr>
          <w:rFonts w:ascii="Arial" w:hAnsi="Arial" w:cs="Arial"/>
          <w:sz w:val="22"/>
          <w:szCs w:val="22"/>
        </w:rPr>
        <w:t xml:space="preserve"> KH, Cuenca-Leon E, </w:t>
      </w:r>
      <w:proofErr w:type="spellStart"/>
      <w:r w:rsidRPr="00C55768">
        <w:rPr>
          <w:rFonts w:ascii="Arial" w:hAnsi="Arial" w:cs="Arial"/>
          <w:sz w:val="22"/>
          <w:szCs w:val="22"/>
        </w:rPr>
        <w:t>Muona</w:t>
      </w:r>
      <w:proofErr w:type="spellEnd"/>
      <w:r w:rsidRPr="00C55768">
        <w:rPr>
          <w:rFonts w:ascii="Arial" w:hAnsi="Arial" w:cs="Arial"/>
          <w:sz w:val="22"/>
          <w:szCs w:val="22"/>
        </w:rPr>
        <w:t xml:space="preserve"> M, </w:t>
      </w:r>
      <w:proofErr w:type="spellStart"/>
      <w:r w:rsidRPr="00C55768">
        <w:rPr>
          <w:rFonts w:ascii="Arial" w:hAnsi="Arial" w:cs="Arial"/>
          <w:sz w:val="22"/>
          <w:szCs w:val="22"/>
        </w:rPr>
        <w:t>Furlotte</w:t>
      </w:r>
      <w:proofErr w:type="spellEnd"/>
      <w:r w:rsidRPr="00C55768">
        <w:rPr>
          <w:rFonts w:ascii="Arial" w:hAnsi="Arial" w:cs="Arial"/>
          <w:sz w:val="22"/>
          <w:szCs w:val="22"/>
        </w:rPr>
        <w:t xml:space="preserve"> NA,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w:t>
      </w:r>
      <w:proofErr w:type="spellStart"/>
      <w:r w:rsidRPr="00C55768">
        <w:rPr>
          <w:rFonts w:ascii="Arial" w:hAnsi="Arial" w:cs="Arial"/>
          <w:sz w:val="22"/>
          <w:szCs w:val="22"/>
        </w:rPr>
        <w:t>Ingason</w:t>
      </w:r>
      <w:proofErr w:type="spellEnd"/>
      <w:r w:rsidRPr="00C55768">
        <w:rPr>
          <w:rFonts w:ascii="Arial" w:hAnsi="Arial" w:cs="Arial"/>
          <w:sz w:val="22"/>
          <w:szCs w:val="22"/>
        </w:rPr>
        <w:t xml:space="preserve"> A, McMahon G,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M, Ran C, Gordon SG, </w:t>
      </w:r>
      <w:proofErr w:type="spellStart"/>
      <w:r w:rsidRPr="00C55768">
        <w:rPr>
          <w:rFonts w:ascii="Arial" w:hAnsi="Arial" w:cs="Arial"/>
          <w:sz w:val="22"/>
          <w:szCs w:val="22"/>
        </w:rPr>
        <w:t>Stam</w:t>
      </w:r>
      <w:proofErr w:type="spellEnd"/>
      <w:r w:rsidRPr="00C55768">
        <w:rPr>
          <w:rFonts w:ascii="Arial" w:hAnsi="Arial" w:cs="Arial"/>
          <w:sz w:val="22"/>
          <w:szCs w:val="22"/>
        </w:rPr>
        <w:t xml:space="preserve"> AH, Steinberg S, </w:t>
      </w:r>
      <w:proofErr w:type="spellStart"/>
      <w:r w:rsidRPr="00C55768">
        <w:rPr>
          <w:rFonts w:ascii="Arial" w:hAnsi="Arial" w:cs="Arial"/>
          <w:sz w:val="22"/>
          <w:szCs w:val="22"/>
        </w:rPr>
        <w:t>Borck</w:t>
      </w:r>
      <w:proofErr w:type="spellEnd"/>
      <w:r w:rsidRPr="00C55768">
        <w:rPr>
          <w:rFonts w:ascii="Arial" w:hAnsi="Arial" w:cs="Arial"/>
          <w:sz w:val="22"/>
          <w:szCs w:val="22"/>
        </w:rPr>
        <w:t xml:space="preserve"> G, </w:t>
      </w:r>
      <w:proofErr w:type="spellStart"/>
      <w:r w:rsidRPr="00C55768">
        <w:rPr>
          <w:rFonts w:ascii="Arial" w:hAnsi="Arial" w:cs="Arial"/>
          <w:sz w:val="22"/>
          <w:szCs w:val="22"/>
        </w:rPr>
        <w:t>Koiranen</w:t>
      </w:r>
      <w:proofErr w:type="spellEnd"/>
      <w:r w:rsidRPr="00C55768">
        <w:rPr>
          <w:rFonts w:ascii="Arial" w:hAnsi="Arial" w:cs="Arial"/>
          <w:sz w:val="22"/>
          <w:szCs w:val="22"/>
        </w:rPr>
        <w:t xml:space="preserve"> M,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Adams HH, </w:t>
      </w:r>
      <w:proofErr w:type="spellStart"/>
      <w:r w:rsidRPr="00C55768">
        <w:rPr>
          <w:rFonts w:ascii="Arial" w:hAnsi="Arial" w:cs="Arial"/>
          <w:sz w:val="22"/>
          <w:szCs w:val="22"/>
        </w:rPr>
        <w:t>Lehtimäki</w:t>
      </w:r>
      <w:proofErr w:type="spellEnd"/>
      <w:r w:rsidRPr="00C55768">
        <w:rPr>
          <w:rFonts w:ascii="Arial" w:hAnsi="Arial" w:cs="Arial"/>
          <w:sz w:val="22"/>
          <w:szCs w:val="22"/>
        </w:rPr>
        <w:t xml:space="preserve"> T, Sarin AP, </w:t>
      </w:r>
      <w:proofErr w:type="spellStart"/>
      <w:r w:rsidRPr="00C55768">
        <w:rPr>
          <w:rFonts w:ascii="Arial" w:hAnsi="Arial" w:cs="Arial"/>
          <w:sz w:val="22"/>
          <w:szCs w:val="22"/>
        </w:rPr>
        <w:t>Wedenoja</w:t>
      </w:r>
      <w:proofErr w:type="spellEnd"/>
      <w:r w:rsidRPr="00C55768">
        <w:rPr>
          <w:rFonts w:ascii="Arial" w:hAnsi="Arial" w:cs="Arial"/>
          <w:sz w:val="22"/>
          <w:szCs w:val="22"/>
        </w:rPr>
        <w:t xml:space="preserve"> J, Hinds  DA, </w:t>
      </w:r>
      <w:proofErr w:type="spellStart"/>
      <w:r w:rsidRPr="00C55768">
        <w:rPr>
          <w:rFonts w:ascii="Arial" w:hAnsi="Arial" w:cs="Arial"/>
          <w:sz w:val="22"/>
          <w:szCs w:val="22"/>
        </w:rPr>
        <w:t>Buring</w:t>
      </w:r>
      <w:proofErr w:type="spellEnd"/>
      <w:r w:rsidRPr="00C55768">
        <w:rPr>
          <w:rFonts w:ascii="Arial" w:hAnsi="Arial" w:cs="Arial"/>
          <w:sz w:val="22"/>
          <w:szCs w:val="22"/>
        </w:rPr>
        <w:t xml:space="preserve"> JE, </w:t>
      </w:r>
      <w:proofErr w:type="spellStart"/>
      <w:r w:rsidRPr="00C55768">
        <w:rPr>
          <w:rFonts w:ascii="Arial" w:hAnsi="Arial" w:cs="Arial"/>
          <w:sz w:val="22"/>
          <w:szCs w:val="22"/>
        </w:rPr>
        <w:t>Schürks</w:t>
      </w:r>
      <w:proofErr w:type="spellEnd"/>
      <w:r w:rsidRPr="00C55768">
        <w:rPr>
          <w:rFonts w:ascii="Arial" w:hAnsi="Arial" w:cs="Arial"/>
          <w:sz w:val="22"/>
          <w:szCs w:val="22"/>
        </w:rPr>
        <w:t xml:space="preserve"> M, </w:t>
      </w:r>
      <w:proofErr w:type="spellStart"/>
      <w:r w:rsidRPr="00C55768">
        <w:rPr>
          <w:rFonts w:ascii="Arial" w:hAnsi="Arial" w:cs="Arial"/>
          <w:sz w:val="22"/>
          <w:szCs w:val="22"/>
        </w:rPr>
        <w:t>Ridker</w:t>
      </w:r>
      <w:proofErr w:type="spellEnd"/>
      <w:r w:rsidRPr="00C55768">
        <w:rPr>
          <w:rFonts w:ascii="Arial" w:hAnsi="Arial" w:cs="Arial"/>
          <w:sz w:val="22"/>
          <w:szCs w:val="22"/>
        </w:rPr>
        <w:t xml:space="preserve"> PM, </w:t>
      </w:r>
      <w:proofErr w:type="spellStart"/>
      <w:r w:rsidRPr="00C55768">
        <w:rPr>
          <w:rFonts w:ascii="Arial" w:hAnsi="Arial" w:cs="Arial"/>
          <w:sz w:val="22"/>
          <w:szCs w:val="22"/>
        </w:rPr>
        <w:t>Hrafnsdottir</w:t>
      </w:r>
      <w:proofErr w:type="spellEnd"/>
      <w:r w:rsidRPr="00C55768">
        <w:rPr>
          <w:rFonts w:ascii="Arial" w:hAnsi="Arial" w:cs="Arial"/>
          <w:sz w:val="22"/>
          <w:szCs w:val="22"/>
        </w:rPr>
        <w:t xml:space="preserve"> MG, Stefansson H, Ring SM, </w:t>
      </w:r>
      <w:proofErr w:type="spellStart"/>
      <w:r w:rsidRPr="00C55768">
        <w:rPr>
          <w:rFonts w:ascii="Arial" w:hAnsi="Arial" w:cs="Arial"/>
          <w:sz w:val="22"/>
          <w:szCs w:val="22"/>
        </w:rPr>
        <w:t>Hottenga</w:t>
      </w:r>
      <w:proofErr w:type="spellEnd"/>
      <w:r w:rsidRPr="00C55768">
        <w:rPr>
          <w:rFonts w:ascii="Arial" w:hAnsi="Arial" w:cs="Arial"/>
          <w:sz w:val="22"/>
          <w:szCs w:val="22"/>
        </w:rPr>
        <w:t xml:space="preserve"> JJ, </w:t>
      </w:r>
      <w:proofErr w:type="spellStart"/>
      <w:r w:rsidRPr="00C55768">
        <w:rPr>
          <w:rFonts w:ascii="Arial" w:hAnsi="Arial" w:cs="Arial"/>
          <w:sz w:val="22"/>
          <w:szCs w:val="22"/>
        </w:rPr>
        <w:t>Penninx</w:t>
      </w:r>
      <w:proofErr w:type="spellEnd"/>
      <w:r w:rsidRPr="00C55768">
        <w:rPr>
          <w:rFonts w:ascii="Arial" w:hAnsi="Arial" w:cs="Arial"/>
          <w:sz w:val="22"/>
          <w:szCs w:val="22"/>
        </w:rPr>
        <w:t xml:space="preserve"> BW, </w:t>
      </w:r>
      <w:proofErr w:type="spellStart"/>
      <w:r w:rsidRPr="00C55768">
        <w:rPr>
          <w:rFonts w:ascii="Arial" w:hAnsi="Arial" w:cs="Arial"/>
          <w:sz w:val="22"/>
          <w:szCs w:val="22"/>
        </w:rPr>
        <w:lastRenderedPageBreak/>
        <w:t>Färkkilä</w:t>
      </w:r>
      <w:proofErr w:type="spellEnd"/>
      <w:r w:rsidRPr="00C55768">
        <w:rPr>
          <w:rFonts w:ascii="Arial" w:hAnsi="Arial" w:cs="Arial"/>
          <w:sz w:val="22"/>
          <w:szCs w:val="22"/>
        </w:rPr>
        <w:t xml:space="preserve"> M, </w:t>
      </w:r>
      <w:proofErr w:type="spellStart"/>
      <w:r w:rsidRPr="00C55768">
        <w:rPr>
          <w:rFonts w:ascii="Arial" w:hAnsi="Arial" w:cs="Arial"/>
          <w:sz w:val="22"/>
          <w:szCs w:val="22"/>
        </w:rPr>
        <w:t>Artto</w:t>
      </w:r>
      <w:proofErr w:type="spellEnd"/>
      <w:r w:rsidRPr="00C55768">
        <w:rPr>
          <w:rFonts w:ascii="Arial" w:hAnsi="Arial" w:cs="Arial"/>
          <w:sz w:val="22"/>
          <w:szCs w:val="22"/>
        </w:rPr>
        <w:t xml:space="preserve"> V, </w:t>
      </w:r>
      <w:proofErr w:type="spellStart"/>
      <w:r w:rsidRPr="00C55768">
        <w:rPr>
          <w:rFonts w:ascii="Arial" w:hAnsi="Arial" w:cs="Arial"/>
          <w:sz w:val="22"/>
          <w:szCs w:val="22"/>
        </w:rPr>
        <w:t>Kaunisto</w:t>
      </w:r>
      <w:proofErr w:type="spellEnd"/>
      <w:r w:rsidRPr="00C55768">
        <w:rPr>
          <w:rFonts w:ascii="Arial" w:hAnsi="Arial" w:cs="Arial"/>
          <w:sz w:val="22"/>
          <w:szCs w:val="22"/>
        </w:rPr>
        <w:t xml:space="preserve"> M, </w:t>
      </w:r>
      <w:proofErr w:type="spellStart"/>
      <w:r w:rsidRPr="00C55768">
        <w:rPr>
          <w:rFonts w:ascii="Arial" w:hAnsi="Arial" w:cs="Arial"/>
          <w:sz w:val="22"/>
          <w:szCs w:val="22"/>
        </w:rPr>
        <w:t>Vepsäläinen</w:t>
      </w:r>
      <w:proofErr w:type="spellEnd"/>
      <w:r w:rsidRPr="00C55768">
        <w:rPr>
          <w:rFonts w:ascii="Arial" w:hAnsi="Arial" w:cs="Arial"/>
          <w:sz w:val="22"/>
          <w:szCs w:val="22"/>
        </w:rPr>
        <w:t xml:space="preserve"> S, Malik R, Heath AC, Madden PA, Martin NG, Montgomery GW, </w:t>
      </w:r>
      <w:proofErr w:type="spellStart"/>
      <w:r w:rsidRPr="00C55768">
        <w:rPr>
          <w:rFonts w:ascii="Arial" w:hAnsi="Arial" w:cs="Arial"/>
          <w:sz w:val="22"/>
          <w:szCs w:val="22"/>
        </w:rPr>
        <w:t>Kurki</w:t>
      </w:r>
      <w:proofErr w:type="spellEnd"/>
      <w:r w:rsidRPr="00C55768">
        <w:rPr>
          <w:rFonts w:ascii="Arial" w:hAnsi="Arial" w:cs="Arial"/>
          <w:sz w:val="22"/>
          <w:szCs w:val="22"/>
        </w:rPr>
        <w:t xml:space="preserve"> MI, </w:t>
      </w:r>
      <w:proofErr w:type="spellStart"/>
      <w:r w:rsidRPr="00C55768">
        <w:rPr>
          <w:rFonts w:ascii="Arial" w:hAnsi="Arial" w:cs="Arial"/>
          <w:sz w:val="22"/>
          <w:szCs w:val="22"/>
        </w:rPr>
        <w:t>Kals</w:t>
      </w:r>
      <w:proofErr w:type="spellEnd"/>
      <w:r w:rsidRPr="00C55768">
        <w:rPr>
          <w:rFonts w:ascii="Arial" w:hAnsi="Arial" w:cs="Arial"/>
          <w:sz w:val="22"/>
          <w:szCs w:val="22"/>
        </w:rPr>
        <w:t xml:space="preserve"> M, </w:t>
      </w:r>
      <w:proofErr w:type="spellStart"/>
      <w:r w:rsidRPr="00C55768">
        <w:rPr>
          <w:rFonts w:ascii="Arial" w:hAnsi="Arial" w:cs="Arial"/>
          <w:sz w:val="22"/>
          <w:szCs w:val="22"/>
        </w:rPr>
        <w:t>Mägi</w:t>
      </w:r>
      <w:proofErr w:type="spellEnd"/>
      <w:r w:rsidRPr="00C55768">
        <w:rPr>
          <w:rFonts w:ascii="Arial" w:hAnsi="Arial" w:cs="Arial"/>
          <w:sz w:val="22"/>
          <w:szCs w:val="22"/>
        </w:rPr>
        <w:t xml:space="preserve"> R, </w:t>
      </w:r>
      <w:proofErr w:type="spellStart"/>
      <w:r w:rsidRPr="00C55768">
        <w:rPr>
          <w:rFonts w:ascii="Arial" w:hAnsi="Arial" w:cs="Arial"/>
          <w:sz w:val="22"/>
          <w:szCs w:val="22"/>
        </w:rPr>
        <w:t>Pärn</w:t>
      </w:r>
      <w:proofErr w:type="spellEnd"/>
      <w:r w:rsidRPr="00C55768">
        <w:rPr>
          <w:rFonts w:ascii="Arial" w:hAnsi="Arial" w:cs="Arial"/>
          <w:sz w:val="22"/>
          <w:szCs w:val="22"/>
        </w:rPr>
        <w:t xml:space="preserve"> K,  </w:t>
      </w:r>
      <w:proofErr w:type="spellStart"/>
      <w:r w:rsidRPr="00C55768">
        <w:rPr>
          <w:rFonts w:ascii="Arial" w:hAnsi="Arial" w:cs="Arial"/>
          <w:sz w:val="22"/>
          <w:szCs w:val="22"/>
        </w:rPr>
        <w:t>Hämäläinen</w:t>
      </w:r>
      <w:proofErr w:type="spellEnd"/>
      <w:r w:rsidRPr="00C55768">
        <w:rPr>
          <w:rFonts w:ascii="Arial" w:hAnsi="Arial" w:cs="Arial"/>
          <w:sz w:val="22"/>
          <w:szCs w:val="22"/>
        </w:rPr>
        <w:t xml:space="preserve"> E, Huang H, Byrnes AE, Franke L, Huang J, </w:t>
      </w:r>
      <w:proofErr w:type="spellStart"/>
      <w:r w:rsidRPr="00C55768">
        <w:rPr>
          <w:rFonts w:ascii="Arial" w:hAnsi="Arial" w:cs="Arial"/>
          <w:sz w:val="22"/>
          <w:szCs w:val="22"/>
        </w:rPr>
        <w:t>Stergiakouli</w:t>
      </w:r>
      <w:proofErr w:type="spellEnd"/>
      <w:r w:rsidRPr="00C55768">
        <w:rPr>
          <w:rFonts w:ascii="Arial" w:hAnsi="Arial" w:cs="Arial"/>
          <w:sz w:val="22"/>
          <w:szCs w:val="22"/>
        </w:rPr>
        <w:t xml:space="preserve"> E, Lee PH, Sandor C, Webber C, </w:t>
      </w:r>
      <w:proofErr w:type="spellStart"/>
      <w:r w:rsidRPr="00C55768">
        <w:rPr>
          <w:rFonts w:ascii="Arial" w:hAnsi="Arial" w:cs="Arial"/>
          <w:sz w:val="22"/>
          <w:szCs w:val="22"/>
        </w:rPr>
        <w:t>Cader</w:t>
      </w:r>
      <w:proofErr w:type="spellEnd"/>
      <w:r w:rsidRPr="00C55768">
        <w:rPr>
          <w:rFonts w:ascii="Arial" w:hAnsi="Arial" w:cs="Arial"/>
          <w:sz w:val="22"/>
          <w:szCs w:val="22"/>
        </w:rPr>
        <w:t xml:space="preserve"> Z, Muller-</w:t>
      </w:r>
      <w:proofErr w:type="spellStart"/>
      <w:r w:rsidRPr="00C55768">
        <w:rPr>
          <w:rFonts w:ascii="Arial" w:hAnsi="Arial" w:cs="Arial"/>
          <w:sz w:val="22"/>
          <w:szCs w:val="22"/>
        </w:rPr>
        <w:t>Myhsok</w:t>
      </w:r>
      <w:proofErr w:type="spellEnd"/>
      <w:r w:rsidRPr="00C55768">
        <w:rPr>
          <w:rFonts w:ascii="Arial" w:hAnsi="Arial" w:cs="Arial"/>
          <w:sz w:val="22"/>
          <w:szCs w:val="22"/>
        </w:rPr>
        <w:t xml:space="preserve"> B, Schreiber S, </w:t>
      </w:r>
      <w:proofErr w:type="spellStart"/>
      <w:r w:rsidRPr="00C55768">
        <w:rPr>
          <w:rFonts w:ascii="Arial" w:hAnsi="Arial" w:cs="Arial"/>
          <w:sz w:val="22"/>
          <w:szCs w:val="22"/>
        </w:rPr>
        <w:t>Meitinger</w:t>
      </w:r>
      <w:proofErr w:type="spellEnd"/>
      <w:r w:rsidRPr="00C55768">
        <w:rPr>
          <w:rFonts w:ascii="Arial" w:hAnsi="Arial" w:cs="Arial"/>
          <w:sz w:val="22"/>
          <w:szCs w:val="22"/>
        </w:rPr>
        <w:t xml:space="preserve"> T, Eriksson  JG, </w:t>
      </w:r>
      <w:proofErr w:type="spellStart"/>
      <w:r w:rsidRPr="00C55768">
        <w:rPr>
          <w:rFonts w:ascii="Arial" w:hAnsi="Arial" w:cs="Arial"/>
          <w:sz w:val="22"/>
          <w:szCs w:val="22"/>
        </w:rPr>
        <w:t>Salomaa</w:t>
      </w:r>
      <w:proofErr w:type="spellEnd"/>
      <w:r w:rsidRPr="00C55768">
        <w:rPr>
          <w:rFonts w:ascii="Arial" w:hAnsi="Arial" w:cs="Arial"/>
          <w:sz w:val="22"/>
          <w:szCs w:val="22"/>
        </w:rPr>
        <w:t xml:space="preserve"> V, </w:t>
      </w:r>
      <w:proofErr w:type="spellStart"/>
      <w:r w:rsidRPr="00C55768">
        <w:rPr>
          <w:rFonts w:ascii="Arial" w:hAnsi="Arial" w:cs="Arial"/>
          <w:sz w:val="22"/>
          <w:szCs w:val="22"/>
        </w:rPr>
        <w:t>Heikkilä</w:t>
      </w:r>
      <w:proofErr w:type="spellEnd"/>
      <w:r w:rsidRPr="00C55768">
        <w:rPr>
          <w:rFonts w:ascii="Arial" w:hAnsi="Arial" w:cs="Arial"/>
          <w:sz w:val="22"/>
          <w:szCs w:val="22"/>
        </w:rPr>
        <w:t xml:space="preserve"> K, </w:t>
      </w:r>
      <w:proofErr w:type="spellStart"/>
      <w:r w:rsidRPr="00C55768">
        <w:rPr>
          <w:rFonts w:ascii="Arial" w:hAnsi="Arial" w:cs="Arial"/>
          <w:sz w:val="22"/>
          <w:szCs w:val="22"/>
        </w:rPr>
        <w:t>Loehrer</w:t>
      </w:r>
      <w:proofErr w:type="spellEnd"/>
      <w:r w:rsidRPr="00C55768">
        <w:rPr>
          <w:rFonts w:ascii="Arial" w:hAnsi="Arial" w:cs="Arial"/>
          <w:sz w:val="22"/>
          <w:szCs w:val="22"/>
        </w:rPr>
        <w:t xml:space="preserve"> E, </w:t>
      </w:r>
      <w:proofErr w:type="spellStart"/>
      <w:r w:rsidRPr="00C55768">
        <w:rPr>
          <w:rFonts w:ascii="Arial" w:hAnsi="Arial" w:cs="Arial"/>
          <w:sz w:val="22"/>
          <w:szCs w:val="22"/>
        </w:rPr>
        <w:t>Uitterlinden</w:t>
      </w:r>
      <w:proofErr w:type="spellEnd"/>
      <w:r w:rsidRPr="00C55768">
        <w:rPr>
          <w:rFonts w:ascii="Arial" w:hAnsi="Arial" w:cs="Arial"/>
          <w:sz w:val="22"/>
          <w:szCs w:val="22"/>
        </w:rPr>
        <w:t xml:space="preserve"> AG, </w:t>
      </w:r>
      <w:proofErr w:type="spellStart"/>
      <w:r w:rsidRPr="00C55768">
        <w:rPr>
          <w:rFonts w:ascii="Arial" w:hAnsi="Arial" w:cs="Arial"/>
          <w:sz w:val="22"/>
          <w:szCs w:val="22"/>
        </w:rPr>
        <w:t>Hofman</w:t>
      </w:r>
      <w:proofErr w:type="spellEnd"/>
      <w:r w:rsidRPr="00C55768">
        <w:rPr>
          <w:rFonts w:ascii="Arial" w:hAnsi="Arial" w:cs="Arial"/>
          <w:sz w:val="22"/>
          <w:szCs w:val="22"/>
        </w:rPr>
        <w:t xml:space="preserve"> A,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M, </w:t>
      </w:r>
      <w:proofErr w:type="spellStart"/>
      <w:r w:rsidRPr="00C55768">
        <w:rPr>
          <w:rFonts w:ascii="Arial" w:hAnsi="Arial" w:cs="Arial"/>
          <w:sz w:val="22"/>
          <w:szCs w:val="22"/>
        </w:rPr>
        <w:t>Cherkas</w:t>
      </w:r>
      <w:proofErr w:type="spellEnd"/>
      <w:r w:rsidRPr="00C55768">
        <w:rPr>
          <w:rFonts w:ascii="Arial" w:hAnsi="Arial" w:cs="Arial"/>
          <w:sz w:val="22"/>
          <w:szCs w:val="22"/>
        </w:rPr>
        <w:t xml:space="preserve"> L, Pedersen LM, </w:t>
      </w:r>
      <w:proofErr w:type="spellStart"/>
      <w:r w:rsidRPr="00C55768">
        <w:rPr>
          <w:rFonts w:ascii="Arial" w:hAnsi="Arial" w:cs="Arial"/>
          <w:sz w:val="22"/>
          <w:szCs w:val="22"/>
        </w:rPr>
        <w:t>Stubhaug</w:t>
      </w:r>
      <w:proofErr w:type="spellEnd"/>
      <w:r w:rsidRPr="00C55768">
        <w:rPr>
          <w:rFonts w:ascii="Arial" w:hAnsi="Arial" w:cs="Arial"/>
          <w:sz w:val="22"/>
          <w:szCs w:val="22"/>
        </w:rPr>
        <w:t xml:space="preserve"> A, Nielsen CS, </w:t>
      </w:r>
      <w:proofErr w:type="spellStart"/>
      <w:r w:rsidRPr="00C55768">
        <w:rPr>
          <w:rFonts w:ascii="Arial" w:hAnsi="Arial" w:cs="Arial"/>
          <w:sz w:val="22"/>
          <w:szCs w:val="22"/>
        </w:rPr>
        <w:t>Männikkö</w:t>
      </w:r>
      <w:proofErr w:type="spellEnd"/>
      <w:r w:rsidRPr="00C55768">
        <w:rPr>
          <w:rFonts w:ascii="Arial" w:hAnsi="Arial" w:cs="Arial"/>
          <w:sz w:val="22"/>
          <w:szCs w:val="22"/>
        </w:rPr>
        <w:t xml:space="preserve"> M, </w:t>
      </w:r>
      <w:proofErr w:type="spellStart"/>
      <w:r w:rsidRPr="00C55768">
        <w:rPr>
          <w:rFonts w:ascii="Arial" w:hAnsi="Arial" w:cs="Arial"/>
          <w:sz w:val="22"/>
          <w:szCs w:val="22"/>
        </w:rPr>
        <w:t>Mihailov</w:t>
      </w:r>
      <w:proofErr w:type="spellEnd"/>
      <w:r w:rsidRPr="00C55768">
        <w:rPr>
          <w:rFonts w:ascii="Arial" w:hAnsi="Arial" w:cs="Arial"/>
          <w:sz w:val="22"/>
          <w:szCs w:val="22"/>
        </w:rPr>
        <w:t xml:space="preserve"> E, </w:t>
      </w:r>
      <w:proofErr w:type="spellStart"/>
      <w:r w:rsidRPr="00C55768">
        <w:rPr>
          <w:rFonts w:ascii="Arial" w:hAnsi="Arial" w:cs="Arial"/>
          <w:sz w:val="22"/>
          <w:szCs w:val="22"/>
        </w:rPr>
        <w:t>Milani</w:t>
      </w:r>
      <w:proofErr w:type="spellEnd"/>
      <w:r w:rsidRPr="00C55768">
        <w:rPr>
          <w:rFonts w:ascii="Arial" w:hAnsi="Arial" w:cs="Arial"/>
          <w:sz w:val="22"/>
          <w:szCs w:val="22"/>
        </w:rPr>
        <w:t xml:space="preserve"> L, </w:t>
      </w:r>
      <w:proofErr w:type="spellStart"/>
      <w:r w:rsidRPr="00C55768">
        <w:rPr>
          <w:rFonts w:ascii="Arial" w:hAnsi="Arial" w:cs="Arial"/>
          <w:sz w:val="22"/>
          <w:szCs w:val="22"/>
        </w:rPr>
        <w:t>Göbel</w:t>
      </w:r>
      <w:proofErr w:type="spellEnd"/>
      <w:r w:rsidRPr="00C55768">
        <w:rPr>
          <w:rFonts w:ascii="Arial" w:hAnsi="Arial" w:cs="Arial"/>
          <w:sz w:val="22"/>
          <w:szCs w:val="22"/>
        </w:rPr>
        <w:t xml:space="preserve"> H, </w:t>
      </w:r>
      <w:proofErr w:type="spellStart"/>
      <w:r w:rsidRPr="00C55768">
        <w:rPr>
          <w:rFonts w:ascii="Arial" w:hAnsi="Arial" w:cs="Arial"/>
          <w:sz w:val="22"/>
          <w:szCs w:val="22"/>
        </w:rPr>
        <w:t>Esserlind</w:t>
      </w:r>
      <w:proofErr w:type="spellEnd"/>
      <w:r w:rsidRPr="00C55768">
        <w:rPr>
          <w:rFonts w:ascii="Arial" w:hAnsi="Arial" w:cs="Arial"/>
          <w:sz w:val="22"/>
          <w:szCs w:val="22"/>
        </w:rPr>
        <w:t xml:space="preserve"> AL, Christensen AF, Hansen TF, </w:t>
      </w:r>
      <w:proofErr w:type="spellStart"/>
      <w:r w:rsidRPr="00C55768">
        <w:rPr>
          <w:rFonts w:ascii="Arial" w:hAnsi="Arial" w:cs="Arial"/>
          <w:sz w:val="22"/>
          <w:szCs w:val="22"/>
        </w:rPr>
        <w:t>Werge</w:t>
      </w:r>
      <w:proofErr w:type="spellEnd"/>
      <w:r w:rsidRPr="00C55768">
        <w:rPr>
          <w:rFonts w:ascii="Arial" w:hAnsi="Arial" w:cs="Arial"/>
          <w:sz w:val="22"/>
          <w:szCs w:val="22"/>
        </w:rPr>
        <w:t xml:space="preserve"> T; International Headache Genetics Consortium, </w:t>
      </w:r>
      <w:proofErr w:type="spellStart"/>
      <w:r w:rsidRPr="00C55768">
        <w:rPr>
          <w:rFonts w:ascii="Arial" w:hAnsi="Arial" w:cs="Arial"/>
          <w:sz w:val="22"/>
          <w:szCs w:val="22"/>
        </w:rPr>
        <w:t>Kaprio</w:t>
      </w:r>
      <w:proofErr w:type="spellEnd"/>
      <w:r w:rsidRPr="00C55768">
        <w:rPr>
          <w:rFonts w:ascii="Arial" w:hAnsi="Arial" w:cs="Arial"/>
          <w:sz w:val="22"/>
          <w:szCs w:val="22"/>
        </w:rPr>
        <w:t xml:space="preserve"> J, </w:t>
      </w:r>
      <w:proofErr w:type="spellStart"/>
      <w:r w:rsidRPr="00C55768">
        <w:rPr>
          <w:rFonts w:ascii="Arial" w:hAnsi="Arial" w:cs="Arial"/>
          <w:sz w:val="22"/>
          <w:szCs w:val="22"/>
        </w:rPr>
        <w:t>Aromaa</w:t>
      </w:r>
      <w:proofErr w:type="spellEnd"/>
      <w:r w:rsidRPr="00C55768">
        <w:rPr>
          <w:rFonts w:ascii="Arial" w:hAnsi="Arial" w:cs="Arial"/>
          <w:sz w:val="22"/>
          <w:szCs w:val="22"/>
        </w:rPr>
        <w:t xml:space="preserve"> AJ, </w:t>
      </w:r>
      <w:proofErr w:type="spellStart"/>
      <w:r w:rsidRPr="00C55768">
        <w:rPr>
          <w:rFonts w:ascii="Arial" w:hAnsi="Arial" w:cs="Arial"/>
          <w:sz w:val="22"/>
          <w:szCs w:val="22"/>
        </w:rPr>
        <w:t>Raitakari</w:t>
      </w:r>
      <w:proofErr w:type="spellEnd"/>
      <w:r w:rsidRPr="00C55768">
        <w:rPr>
          <w:rFonts w:ascii="Arial" w:hAnsi="Arial" w:cs="Arial"/>
          <w:sz w:val="22"/>
          <w:szCs w:val="22"/>
        </w:rPr>
        <w:t xml:space="preserve"> O,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Spector T, </w:t>
      </w:r>
      <w:proofErr w:type="spellStart"/>
      <w:r w:rsidRPr="00C55768">
        <w:rPr>
          <w:rFonts w:ascii="Arial" w:hAnsi="Arial" w:cs="Arial"/>
          <w:sz w:val="22"/>
          <w:szCs w:val="22"/>
        </w:rPr>
        <w:t>Järvelin</w:t>
      </w:r>
      <w:proofErr w:type="spellEnd"/>
      <w:r w:rsidRPr="00C55768">
        <w:rPr>
          <w:rFonts w:ascii="Arial" w:hAnsi="Arial" w:cs="Arial"/>
          <w:sz w:val="22"/>
          <w:szCs w:val="22"/>
        </w:rPr>
        <w:t xml:space="preserve"> MR, </w:t>
      </w:r>
      <w:proofErr w:type="spellStart"/>
      <w:r w:rsidRPr="00C55768">
        <w:rPr>
          <w:rFonts w:ascii="Arial" w:hAnsi="Arial" w:cs="Arial"/>
          <w:sz w:val="22"/>
          <w:szCs w:val="22"/>
        </w:rPr>
        <w:t>Metspalu</w:t>
      </w:r>
      <w:proofErr w:type="spellEnd"/>
      <w:r w:rsidRPr="00C55768">
        <w:rPr>
          <w:rFonts w:ascii="Arial" w:hAnsi="Arial" w:cs="Arial"/>
          <w:sz w:val="22"/>
          <w:szCs w:val="22"/>
        </w:rPr>
        <w:t xml:space="preserve"> A,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Strachan DP, Ferrari MD, Belin AC,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Zwart</w:t>
      </w:r>
      <w:proofErr w:type="spellEnd"/>
      <w:r w:rsidRPr="00C55768">
        <w:rPr>
          <w:rFonts w:ascii="Arial" w:hAnsi="Arial" w:cs="Arial"/>
          <w:sz w:val="22"/>
          <w:szCs w:val="22"/>
        </w:rPr>
        <w:t xml:space="preserve"> JA,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Smith GD, Stefansson K, Eriksson N, Daly MJ, Neale BM, </w:t>
      </w:r>
      <w:proofErr w:type="spellStart"/>
      <w:r w:rsidRPr="00C55768">
        <w:rPr>
          <w:rFonts w:ascii="Arial" w:hAnsi="Arial" w:cs="Arial"/>
          <w:sz w:val="22"/>
          <w:szCs w:val="22"/>
        </w:rPr>
        <w:t>Olesen</w:t>
      </w:r>
      <w:proofErr w:type="spellEnd"/>
      <w:r w:rsidRPr="00C55768">
        <w:rPr>
          <w:rFonts w:ascii="Arial" w:hAnsi="Arial" w:cs="Arial"/>
          <w:sz w:val="22"/>
          <w:szCs w:val="22"/>
        </w:rPr>
        <w:t xml:space="preserve"> J,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w:t>
      </w:r>
    </w:p>
    <w:p w14:paraId="4F222B2D" w14:textId="77777777" w:rsidR="005E3B9E" w:rsidRPr="00C55768" w:rsidRDefault="005E3B9E" w:rsidP="005E3B9E">
      <w:pPr>
        <w:jc w:val="both"/>
        <w:rPr>
          <w:rFonts w:ascii="Arial" w:hAnsi="Arial" w:cs="Arial"/>
          <w:sz w:val="22"/>
          <w:szCs w:val="22"/>
        </w:rPr>
      </w:pPr>
    </w:p>
    <w:p w14:paraId="6CDF474B" w14:textId="77777777" w:rsidR="005E3B9E" w:rsidRDefault="005E3B9E" w:rsidP="005E3B9E">
      <w:pPr>
        <w:jc w:val="both"/>
        <w:rPr>
          <w:rFonts w:ascii="Arial" w:hAnsi="Arial" w:cs="Arial"/>
          <w:i/>
          <w:sz w:val="22"/>
          <w:szCs w:val="22"/>
        </w:rPr>
      </w:pPr>
      <w:r w:rsidRPr="00C55768">
        <w:rPr>
          <w:rFonts w:ascii="Arial" w:hAnsi="Arial" w:cs="Arial"/>
          <w:i/>
          <w:sz w:val="22"/>
          <w:szCs w:val="22"/>
        </w:rPr>
        <w:t xml:space="preserve">Meta-analysis of 375,000 individuals identifies 38 susceptibility loci for migraine. </w:t>
      </w:r>
    </w:p>
    <w:p w14:paraId="4CBF024E" w14:textId="77777777" w:rsidR="005E3B9E" w:rsidRPr="00C55768" w:rsidRDefault="005E3B9E" w:rsidP="005E3B9E">
      <w:pPr>
        <w:jc w:val="both"/>
        <w:rPr>
          <w:rFonts w:ascii="Arial" w:hAnsi="Arial" w:cs="Arial"/>
          <w:i/>
          <w:sz w:val="22"/>
          <w:szCs w:val="22"/>
        </w:rPr>
      </w:pPr>
    </w:p>
    <w:p w14:paraId="56C84021" w14:textId="77777777" w:rsidR="005E3B9E" w:rsidRPr="00C55768" w:rsidRDefault="005E3B9E" w:rsidP="005E3B9E">
      <w:pPr>
        <w:jc w:val="both"/>
        <w:rPr>
          <w:rFonts w:ascii="Arial" w:hAnsi="Arial" w:cs="Arial"/>
          <w:sz w:val="22"/>
          <w:szCs w:val="22"/>
        </w:rPr>
      </w:pPr>
      <w:r w:rsidRPr="00C55768">
        <w:rPr>
          <w:rFonts w:ascii="Arial" w:hAnsi="Arial" w:cs="Arial"/>
          <w:b/>
          <w:i/>
          <w:sz w:val="22"/>
          <w:szCs w:val="22"/>
        </w:rPr>
        <w:t>Nat Genet</w:t>
      </w:r>
      <w:r w:rsidRPr="00C55768">
        <w:rPr>
          <w:rFonts w:ascii="Arial" w:hAnsi="Arial" w:cs="Arial"/>
          <w:sz w:val="22"/>
          <w:szCs w:val="22"/>
        </w:rPr>
        <w:t xml:space="preserve">. 2016; 48(8): 856-66. </w:t>
      </w:r>
      <w:proofErr w:type="spellStart"/>
      <w:r w:rsidRPr="00C55768">
        <w:rPr>
          <w:rFonts w:ascii="Arial" w:hAnsi="Arial" w:cs="Arial"/>
          <w:sz w:val="22"/>
          <w:szCs w:val="22"/>
        </w:rPr>
        <w:t>doi</w:t>
      </w:r>
      <w:proofErr w:type="spellEnd"/>
      <w:r w:rsidRPr="00C55768">
        <w:rPr>
          <w:rFonts w:ascii="Arial" w:hAnsi="Arial" w:cs="Arial"/>
          <w:sz w:val="22"/>
          <w:szCs w:val="22"/>
        </w:rPr>
        <w:t xml:space="preserve">: 10.1038/ng.3598.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6 Jun 20. PubMed PMID: 27322543.</w:t>
      </w:r>
    </w:p>
    <w:p w14:paraId="5B510B00" w14:textId="77777777" w:rsidR="005E3B9E" w:rsidRPr="00C55768" w:rsidRDefault="005E3B9E" w:rsidP="005E3B9E">
      <w:pPr>
        <w:jc w:val="both"/>
        <w:rPr>
          <w:rFonts w:ascii="Arial" w:hAnsi="Arial" w:cs="Arial"/>
          <w:sz w:val="22"/>
          <w:szCs w:val="22"/>
        </w:rPr>
      </w:pPr>
    </w:p>
    <w:p w14:paraId="4F1FF71C" w14:textId="77777777" w:rsidR="005E3B9E" w:rsidRPr="00C55768" w:rsidRDefault="005E3B9E" w:rsidP="005E3B9E">
      <w:pPr>
        <w:jc w:val="both"/>
        <w:rPr>
          <w:rFonts w:ascii="Arial" w:hAnsi="Arial" w:cs="Arial"/>
          <w:sz w:val="22"/>
          <w:szCs w:val="22"/>
        </w:rPr>
      </w:pPr>
      <w:r w:rsidRPr="00C55768">
        <w:rPr>
          <w:rFonts w:ascii="Arial" w:hAnsi="Arial" w:cs="Arial"/>
          <w:sz w:val="22"/>
          <w:szCs w:val="22"/>
        </w:rPr>
        <w:t xml:space="preserve">2: Zhao H, </w:t>
      </w:r>
      <w:proofErr w:type="spellStart"/>
      <w:r w:rsidRPr="00C55768">
        <w:rPr>
          <w:rFonts w:ascii="Arial" w:hAnsi="Arial" w:cs="Arial"/>
          <w:sz w:val="22"/>
          <w:szCs w:val="22"/>
        </w:rPr>
        <w:t>Eising</w:t>
      </w:r>
      <w:proofErr w:type="spellEnd"/>
      <w:r w:rsidRPr="00C55768">
        <w:rPr>
          <w:rFonts w:ascii="Arial" w:hAnsi="Arial" w:cs="Arial"/>
          <w:sz w:val="22"/>
          <w:szCs w:val="22"/>
        </w:rPr>
        <w:t xml:space="preserve"> E, de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B, </w:t>
      </w:r>
      <w:proofErr w:type="spellStart"/>
      <w:r w:rsidRPr="00C55768">
        <w:rPr>
          <w:rFonts w:ascii="Arial" w:hAnsi="Arial" w:cs="Arial"/>
          <w:sz w:val="22"/>
          <w:szCs w:val="22"/>
        </w:rPr>
        <w:t>Vijfhuizen</w:t>
      </w:r>
      <w:proofErr w:type="spellEnd"/>
      <w:r w:rsidRPr="00C55768">
        <w:rPr>
          <w:rFonts w:ascii="Arial" w:hAnsi="Arial" w:cs="Arial"/>
          <w:sz w:val="22"/>
          <w:szCs w:val="22"/>
        </w:rPr>
        <w:t xml:space="preserve"> LS; International Headache Genetics Consortium,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Stefansson H,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Malik R, </w:t>
      </w:r>
      <w:proofErr w:type="spellStart"/>
      <w:r w:rsidRPr="00C55768">
        <w:rPr>
          <w:rFonts w:ascii="Arial" w:hAnsi="Arial" w:cs="Arial"/>
          <w:sz w:val="22"/>
          <w:szCs w:val="22"/>
        </w:rPr>
        <w:t>Stam</w:t>
      </w:r>
      <w:proofErr w:type="spellEnd"/>
      <w:r w:rsidRPr="00C55768">
        <w:rPr>
          <w:rFonts w:ascii="Arial" w:hAnsi="Arial" w:cs="Arial"/>
          <w:sz w:val="22"/>
          <w:szCs w:val="22"/>
        </w:rPr>
        <w:t xml:space="preserve"> AH,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 Alexander M, Müller-</w:t>
      </w:r>
      <w:proofErr w:type="spellStart"/>
      <w:r w:rsidRPr="00C55768">
        <w:rPr>
          <w:rFonts w:ascii="Arial" w:hAnsi="Arial" w:cs="Arial"/>
          <w:sz w:val="22"/>
          <w:szCs w:val="22"/>
        </w:rPr>
        <w:t>Myhsok</w:t>
      </w:r>
      <w:proofErr w:type="spellEnd"/>
      <w:r w:rsidRPr="00C55768">
        <w:rPr>
          <w:rFonts w:ascii="Arial" w:hAnsi="Arial" w:cs="Arial"/>
          <w:sz w:val="22"/>
          <w:szCs w:val="22"/>
        </w:rPr>
        <w:t xml:space="preserve"> B, Schreiber S, </w:t>
      </w:r>
      <w:proofErr w:type="spellStart"/>
      <w:r w:rsidRPr="00C55768">
        <w:rPr>
          <w:rFonts w:ascii="Arial" w:hAnsi="Arial" w:cs="Arial"/>
          <w:sz w:val="22"/>
          <w:szCs w:val="22"/>
        </w:rPr>
        <w:t>Meitinger</w:t>
      </w:r>
      <w:proofErr w:type="spellEnd"/>
      <w:r w:rsidRPr="00C55768">
        <w:rPr>
          <w:rFonts w:ascii="Arial" w:hAnsi="Arial" w:cs="Arial"/>
          <w:sz w:val="22"/>
          <w:szCs w:val="22"/>
        </w:rPr>
        <w:t xml:space="preserve"> T, Aromas A, Eriksson JG,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M, </w:t>
      </w:r>
      <w:proofErr w:type="spellStart"/>
      <w:proofErr w:type="gramStart"/>
      <w:r w:rsidRPr="00C55768">
        <w:rPr>
          <w:rFonts w:ascii="Arial" w:hAnsi="Arial" w:cs="Arial"/>
          <w:sz w:val="22"/>
          <w:szCs w:val="22"/>
        </w:rPr>
        <w:t>Zwart</w:t>
      </w:r>
      <w:proofErr w:type="spellEnd"/>
      <w:r w:rsidRPr="00C55768">
        <w:rPr>
          <w:rFonts w:ascii="Arial" w:hAnsi="Arial" w:cs="Arial"/>
          <w:sz w:val="22"/>
          <w:szCs w:val="22"/>
        </w:rPr>
        <w:t xml:space="preserve">  JA</w:t>
      </w:r>
      <w:proofErr w:type="gramEnd"/>
      <w:r w:rsidRPr="00C55768">
        <w:rPr>
          <w:rFonts w:ascii="Arial" w:hAnsi="Arial" w:cs="Arial"/>
          <w:sz w:val="22"/>
          <w:szCs w:val="22"/>
        </w:rPr>
        <w:t xml:space="preserve">,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Stefansson K,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Martin NG, Montgomery GW, Ferrari MD,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w:t>
      </w:r>
    </w:p>
    <w:p w14:paraId="1857CD88" w14:textId="77777777" w:rsidR="005E3B9E" w:rsidRPr="00C55768" w:rsidRDefault="005E3B9E" w:rsidP="005E3B9E">
      <w:pPr>
        <w:jc w:val="both"/>
        <w:rPr>
          <w:rFonts w:ascii="Arial" w:hAnsi="Arial" w:cs="Arial"/>
          <w:i/>
          <w:sz w:val="22"/>
          <w:szCs w:val="22"/>
        </w:rPr>
      </w:pPr>
      <w:r w:rsidRPr="00C55768">
        <w:rPr>
          <w:rFonts w:ascii="Arial" w:hAnsi="Arial" w:cs="Arial"/>
          <w:i/>
          <w:sz w:val="22"/>
          <w:szCs w:val="22"/>
        </w:rPr>
        <w:t xml:space="preserve">Gene-based pleiotropy across migraine with aura and migraine without aura patient groups. </w:t>
      </w:r>
    </w:p>
    <w:p w14:paraId="7B74A482" w14:textId="77777777" w:rsidR="005E3B9E" w:rsidRPr="00C55768" w:rsidRDefault="005E3B9E" w:rsidP="005E3B9E">
      <w:pPr>
        <w:jc w:val="both"/>
        <w:rPr>
          <w:rFonts w:ascii="Arial" w:hAnsi="Arial" w:cs="Arial"/>
          <w:sz w:val="22"/>
          <w:szCs w:val="22"/>
        </w:rPr>
      </w:pPr>
      <w:proofErr w:type="spellStart"/>
      <w:r w:rsidRPr="00C55768">
        <w:rPr>
          <w:rFonts w:ascii="Arial" w:hAnsi="Arial" w:cs="Arial"/>
          <w:b/>
          <w:i/>
          <w:sz w:val="22"/>
          <w:szCs w:val="22"/>
        </w:rPr>
        <w:t>Cephalalgia</w:t>
      </w:r>
      <w:proofErr w:type="spellEnd"/>
      <w:r w:rsidRPr="00C55768">
        <w:rPr>
          <w:rFonts w:ascii="Arial" w:hAnsi="Arial" w:cs="Arial"/>
          <w:sz w:val="22"/>
          <w:szCs w:val="22"/>
        </w:rPr>
        <w:t xml:space="preserve">. 2016; 36(7): 648-57. doi:10.1177/0333102415591497.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5 Dec 8. PubMed PMID: 26660531.</w:t>
      </w:r>
    </w:p>
    <w:p w14:paraId="44D801B8" w14:textId="77777777" w:rsidR="005E3B9E" w:rsidRPr="00C55768" w:rsidRDefault="005E3B9E" w:rsidP="005E3B9E">
      <w:pPr>
        <w:jc w:val="both"/>
        <w:rPr>
          <w:rFonts w:ascii="Arial" w:hAnsi="Arial" w:cs="Arial"/>
          <w:sz w:val="22"/>
          <w:szCs w:val="22"/>
        </w:rPr>
      </w:pPr>
    </w:p>
    <w:p w14:paraId="2DC6B84D" w14:textId="77777777" w:rsidR="005E3B9E" w:rsidRDefault="005E3B9E" w:rsidP="005E3B9E">
      <w:pPr>
        <w:rPr>
          <w:rFonts w:ascii="Arial" w:hAnsi="Arial" w:cs="Arial"/>
          <w:sz w:val="22"/>
          <w:szCs w:val="22"/>
        </w:rPr>
      </w:pPr>
      <w:r w:rsidRPr="00C55768">
        <w:rPr>
          <w:rFonts w:ascii="Arial" w:hAnsi="Arial" w:cs="Arial"/>
          <w:sz w:val="22"/>
          <w:szCs w:val="22"/>
        </w:rPr>
        <w:t xml:space="preserve">3: </w:t>
      </w:r>
      <w:proofErr w:type="spellStart"/>
      <w:r w:rsidRPr="00C55768">
        <w:rPr>
          <w:rFonts w:ascii="Arial" w:hAnsi="Arial" w:cs="Arial"/>
          <w:sz w:val="22"/>
          <w:szCs w:val="22"/>
        </w:rPr>
        <w:t>Eising</w:t>
      </w:r>
      <w:proofErr w:type="spellEnd"/>
      <w:r w:rsidRPr="00C55768">
        <w:rPr>
          <w:rFonts w:ascii="Arial" w:hAnsi="Arial" w:cs="Arial"/>
          <w:sz w:val="22"/>
          <w:szCs w:val="22"/>
        </w:rPr>
        <w:t xml:space="preserve"> E, Huisman SM, Mahfouz A, </w:t>
      </w:r>
      <w:proofErr w:type="spellStart"/>
      <w:r w:rsidRPr="00C55768">
        <w:rPr>
          <w:rFonts w:ascii="Arial" w:hAnsi="Arial" w:cs="Arial"/>
          <w:sz w:val="22"/>
          <w:szCs w:val="22"/>
        </w:rPr>
        <w:t>Vijfhuizen</w:t>
      </w:r>
      <w:proofErr w:type="spellEnd"/>
      <w:r w:rsidRPr="00C55768">
        <w:rPr>
          <w:rFonts w:ascii="Arial" w:hAnsi="Arial" w:cs="Arial"/>
          <w:sz w:val="22"/>
          <w:szCs w:val="22"/>
        </w:rPr>
        <w:t xml:space="preserve"> LS,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 </w:t>
      </w:r>
      <w:proofErr w:type="spellStart"/>
      <w:r w:rsidRPr="00C55768">
        <w:rPr>
          <w:rFonts w:ascii="Arial" w:hAnsi="Arial" w:cs="Arial"/>
          <w:sz w:val="22"/>
          <w:szCs w:val="22"/>
        </w:rPr>
        <w:t>Kaprio</w:t>
      </w:r>
      <w:proofErr w:type="spellEnd"/>
      <w:r w:rsidRPr="00C55768">
        <w:rPr>
          <w:rFonts w:ascii="Arial" w:hAnsi="Arial" w:cs="Arial"/>
          <w:sz w:val="22"/>
          <w:szCs w:val="22"/>
        </w:rPr>
        <w:t xml:space="preserve"> J,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M, </w:t>
      </w:r>
      <w:proofErr w:type="spellStart"/>
      <w:r w:rsidRPr="00C55768">
        <w:rPr>
          <w:rFonts w:ascii="Arial" w:hAnsi="Arial" w:cs="Arial"/>
          <w:sz w:val="22"/>
          <w:szCs w:val="22"/>
        </w:rPr>
        <w:t>Järvelin</w:t>
      </w:r>
      <w:proofErr w:type="spellEnd"/>
      <w:r w:rsidRPr="00C55768">
        <w:rPr>
          <w:rFonts w:ascii="Arial" w:hAnsi="Arial" w:cs="Arial"/>
          <w:sz w:val="22"/>
          <w:szCs w:val="22"/>
        </w:rPr>
        <w:t xml:space="preserve"> MR, </w:t>
      </w:r>
      <w:proofErr w:type="spellStart"/>
      <w:r w:rsidRPr="00C55768">
        <w:rPr>
          <w:rFonts w:ascii="Arial" w:hAnsi="Arial" w:cs="Arial"/>
          <w:sz w:val="22"/>
          <w:szCs w:val="22"/>
        </w:rPr>
        <w:t>Zwart</w:t>
      </w:r>
      <w:proofErr w:type="spellEnd"/>
      <w:r>
        <w:rPr>
          <w:rFonts w:ascii="Arial" w:hAnsi="Arial" w:cs="Arial"/>
          <w:sz w:val="22"/>
          <w:szCs w:val="22"/>
        </w:rPr>
        <w:t xml:space="preserve"> </w:t>
      </w:r>
      <w:r w:rsidRPr="00C55768">
        <w:rPr>
          <w:rFonts w:ascii="Arial" w:hAnsi="Arial" w:cs="Arial"/>
          <w:sz w:val="22"/>
          <w:szCs w:val="22"/>
        </w:rPr>
        <w:t xml:space="preserve">JA,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Strachan DP,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Davey Smith G, Stefansson K,</w:t>
      </w:r>
      <w:r>
        <w:rPr>
          <w:rFonts w:ascii="Arial" w:hAnsi="Arial" w:cs="Arial"/>
          <w:sz w:val="22"/>
          <w:szCs w:val="22"/>
        </w:rPr>
        <w:t xml:space="preserve">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Ferrari MD,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de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B,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w:t>
      </w:r>
      <w:proofErr w:type="spellStart"/>
      <w:r w:rsidRPr="00C55768">
        <w:rPr>
          <w:rFonts w:ascii="Arial" w:hAnsi="Arial" w:cs="Arial"/>
          <w:sz w:val="22"/>
          <w:szCs w:val="22"/>
        </w:rPr>
        <w:t>Lelieveldt</w:t>
      </w:r>
      <w:proofErr w:type="spellEnd"/>
      <w:r>
        <w:rPr>
          <w:rFonts w:ascii="Arial" w:hAnsi="Arial" w:cs="Arial"/>
          <w:sz w:val="22"/>
          <w:szCs w:val="22"/>
        </w:rPr>
        <w:t xml:space="preserve"> </w:t>
      </w:r>
      <w:r w:rsidRPr="00C55768">
        <w:rPr>
          <w:rFonts w:ascii="Arial" w:hAnsi="Arial" w:cs="Arial"/>
          <w:sz w:val="22"/>
          <w:szCs w:val="22"/>
        </w:rPr>
        <w:t xml:space="preserve">BP,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Reinders</w:t>
      </w:r>
      <w:proofErr w:type="spellEnd"/>
      <w:r w:rsidRPr="00C55768">
        <w:rPr>
          <w:rFonts w:ascii="Arial" w:hAnsi="Arial" w:cs="Arial"/>
          <w:sz w:val="22"/>
          <w:szCs w:val="22"/>
        </w:rPr>
        <w:t xml:space="preserve"> MJ. </w:t>
      </w:r>
    </w:p>
    <w:p w14:paraId="3B992E40" w14:textId="77777777" w:rsidR="005E3B9E" w:rsidRPr="00C55768" w:rsidRDefault="005E3B9E" w:rsidP="005E3B9E">
      <w:pPr>
        <w:jc w:val="both"/>
        <w:rPr>
          <w:rFonts w:ascii="Arial" w:hAnsi="Arial" w:cs="Arial"/>
          <w:i/>
          <w:sz w:val="22"/>
          <w:szCs w:val="22"/>
        </w:rPr>
      </w:pPr>
      <w:r w:rsidRPr="00C55768">
        <w:rPr>
          <w:rFonts w:ascii="Arial" w:hAnsi="Arial" w:cs="Arial"/>
          <w:i/>
          <w:sz w:val="22"/>
          <w:szCs w:val="22"/>
        </w:rPr>
        <w:t xml:space="preserve">Gene co-expression analysis identifies brain regions and cell types involved in migraine pathophysiology: a GWAS-based study using the Allen Human Brain Atlas. </w:t>
      </w:r>
    </w:p>
    <w:p w14:paraId="7E9023A4" w14:textId="77777777" w:rsidR="005E3B9E" w:rsidRPr="00C55768" w:rsidRDefault="005E3B9E" w:rsidP="005E3B9E">
      <w:pPr>
        <w:jc w:val="both"/>
        <w:rPr>
          <w:rFonts w:ascii="Arial" w:hAnsi="Arial" w:cs="Arial"/>
          <w:sz w:val="22"/>
          <w:szCs w:val="22"/>
        </w:rPr>
      </w:pPr>
      <w:r w:rsidRPr="00C55768">
        <w:rPr>
          <w:rFonts w:ascii="Arial" w:hAnsi="Arial" w:cs="Arial"/>
          <w:b/>
          <w:i/>
          <w:sz w:val="22"/>
          <w:szCs w:val="22"/>
        </w:rPr>
        <w:t>Hum Genet</w:t>
      </w:r>
      <w:r>
        <w:rPr>
          <w:rFonts w:ascii="Arial" w:hAnsi="Arial" w:cs="Arial"/>
          <w:sz w:val="22"/>
          <w:szCs w:val="22"/>
        </w:rPr>
        <w:t>. 2016</w:t>
      </w:r>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135(4):</w:t>
      </w:r>
      <w:r>
        <w:rPr>
          <w:rFonts w:ascii="Arial" w:hAnsi="Arial" w:cs="Arial"/>
          <w:sz w:val="22"/>
          <w:szCs w:val="22"/>
        </w:rPr>
        <w:t xml:space="preserve"> </w:t>
      </w:r>
      <w:r w:rsidRPr="00C55768">
        <w:rPr>
          <w:rFonts w:ascii="Arial" w:hAnsi="Arial" w:cs="Arial"/>
          <w:sz w:val="22"/>
          <w:szCs w:val="22"/>
        </w:rPr>
        <w:t xml:space="preserve">425-39. </w:t>
      </w:r>
      <w:proofErr w:type="spellStart"/>
      <w:r w:rsidRPr="00C55768">
        <w:rPr>
          <w:rFonts w:ascii="Arial" w:hAnsi="Arial" w:cs="Arial"/>
          <w:sz w:val="22"/>
          <w:szCs w:val="22"/>
        </w:rPr>
        <w:t>doi</w:t>
      </w:r>
      <w:proofErr w:type="spellEnd"/>
      <w:r w:rsidRPr="00C55768">
        <w:rPr>
          <w:rFonts w:ascii="Arial" w:hAnsi="Arial" w:cs="Arial"/>
          <w:sz w:val="22"/>
          <w:szCs w:val="22"/>
        </w:rPr>
        <w:t xml:space="preserve">: </w:t>
      </w:r>
      <w:r>
        <w:rPr>
          <w:rFonts w:ascii="Arial" w:hAnsi="Arial" w:cs="Arial"/>
          <w:sz w:val="22"/>
          <w:szCs w:val="22"/>
        </w:rPr>
        <w:t xml:space="preserve"> </w:t>
      </w:r>
      <w:r w:rsidRPr="00C55768">
        <w:rPr>
          <w:rFonts w:ascii="Arial" w:hAnsi="Arial" w:cs="Arial"/>
          <w:sz w:val="22"/>
          <w:szCs w:val="22"/>
        </w:rPr>
        <w:t xml:space="preserve">10.1007/s00439-016-1638-x.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6 Feb 22. PubMed PMID: 26899160; PubMed</w:t>
      </w:r>
      <w:r>
        <w:rPr>
          <w:rFonts w:ascii="Arial" w:hAnsi="Arial" w:cs="Arial"/>
          <w:sz w:val="22"/>
          <w:szCs w:val="22"/>
        </w:rPr>
        <w:t xml:space="preserve"> </w:t>
      </w:r>
      <w:r w:rsidRPr="00C55768">
        <w:rPr>
          <w:rFonts w:ascii="Arial" w:hAnsi="Arial" w:cs="Arial"/>
          <w:sz w:val="22"/>
          <w:szCs w:val="22"/>
        </w:rPr>
        <w:t>Central PMCID: PMC4796339.</w:t>
      </w:r>
    </w:p>
    <w:p w14:paraId="7AB434F9" w14:textId="77777777" w:rsidR="005E3B9E" w:rsidRPr="00C55768" w:rsidRDefault="005E3B9E" w:rsidP="005E3B9E">
      <w:pPr>
        <w:jc w:val="both"/>
        <w:rPr>
          <w:rFonts w:ascii="Arial" w:hAnsi="Arial" w:cs="Arial"/>
          <w:sz w:val="22"/>
          <w:szCs w:val="22"/>
        </w:rPr>
      </w:pPr>
    </w:p>
    <w:p w14:paraId="6E6131F6" w14:textId="77777777" w:rsidR="005E3B9E" w:rsidRDefault="005E3B9E" w:rsidP="005E3B9E">
      <w:pPr>
        <w:jc w:val="both"/>
        <w:rPr>
          <w:rFonts w:ascii="Arial" w:hAnsi="Arial" w:cs="Arial"/>
          <w:sz w:val="22"/>
          <w:szCs w:val="22"/>
        </w:rPr>
      </w:pPr>
      <w:r w:rsidRPr="00C55768">
        <w:rPr>
          <w:rFonts w:ascii="Arial" w:hAnsi="Arial" w:cs="Arial"/>
          <w:sz w:val="22"/>
          <w:szCs w:val="22"/>
        </w:rPr>
        <w:t xml:space="preserve">4: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Nelson CP, Malik R, </w:t>
      </w:r>
      <w:proofErr w:type="spellStart"/>
      <w:r w:rsidRPr="00C55768">
        <w:rPr>
          <w:rFonts w:ascii="Arial" w:hAnsi="Arial" w:cs="Arial"/>
          <w:sz w:val="22"/>
          <w:szCs w:val="22"/>
        </w:rPr>
        <w:t>Gormley</w:t>
      </w:r>
      <w:proofErr w:type="spellEnd"/>
      <w:r w:rsidRPr="00C55768">
        <w:rPr>
          <w:rFonts w:ascii="Arial" w:hAnsi="Arial" w:cs="Arial"/>
          <w:sz w:val="22"/>
          <w:szCs w:val="22"/>
        </w:rPr>
        <w:t xml:space="preserve"> P,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Vander </w:t>
      </w:r>
      <w:proofErr w:type="spellStart"/>
      <w:r w:rsidRPr="00C55768">
        <w:rPr>
          <w:rFonts w:ascii="Arial" w:hAnsi="Arial" w:cs="Arial"/>
          <w:sz w:val="22"/>
          <w:szCs w:val="22"/>
        </w:rPr>
        <w:t>Heiden</w:t>
      </w:r>
      <w:proofErr w:type="spellEnd"/>
      <w:r w:rsidRPr="00C55768">
        <w:rPr>
          <w:rFonts w:ascii="Arial" w:hAnsi="Arial" w:cs="Arial"/>
          <w:sz w:val="22"/>
          <w:szCs w:val="22"/>
        </w:rPr>
        <w:t xml:space="preserve"> J,</w:t>
      </w:r>
      <w:r>
        <w:rPr>
          <w:rFonts w:ascii="Arial" w:hAnsi="Arial" w:cs="Arial"/>
          <w:sz w:val="22"/>
          <w:szCs w:val="22"/>
        </w:rPr>
        <w:t xml:space="preserve"> </w:t>
      </w:r>
      <w:r w:rsidRPr="00C55768">
        <w:rPr>
          <w:rFonts w:ascii="Arial" w:hAnsi="Arial" w:cs="Arial"/>
          <w:sz w:val="22"/>
          <w:szCs w:val="22"/>
        </w:rPr>
        <w:t xml:space="preserve">Elliott KS, Jacobsen LM, </w:t>
      </w:r>
      <w:proofErr w:type="spellStart"/>
      <w:r w:rsidRPr="00C55768">
        <w:rPr>
          <w:rFonts w:ascii="Arial" w:hAnsi="Arial" w:cs="Arial"/>
          <w:sz w:val="22"/>
          <w:szCs w:val="22"/>
        </w:rPr>
        <w:t>Palta</w:t>
      </w:r>
      <w:proofErr w:type="spellEnd"/>
      <w:r w:rsidRPr="00C55768">
        <w:rPr>
          <w:rFonts w:ascii="Arial" w:hAnsi="Arial" w:cs="Arial"/>
          <w:sz w:val="22"/>
          <w:szCs w:val="22"/>
        </w:rPr>
        <w:t xml:space="preserve"> P, Amin N, de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B, </w:t>
      </w:r>
      <w:proofErr w:type="spellStart"/>
      <w:r w:rsidRPr="00C55768">
        <w:rPr>
          <w:rFonts w:ascii="Arial" w:hAnsi="Arial" w:cs="Arial"/>
          <w:sz w:val="22"/>
          <w:szCs w:val="22"/>
        </w:rPr>
        <w:t>Hämäläinen</w:t>
      </w:r>
      <w:proofErr w:type="spellEnd"/>
      <w:r w:rsidRPr="00C55768">
        <w:rPr>
          <w:rFonts w:ascii="Arial" w:hAnsi="Arial" w:cs="Arial"/>
          <w:sz w:val="22"/>
          <w:szCs w:val="22"/>
        </w:rPr>
        <w:t xml:space="preserve"> E,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w:t>
      </w:r>
      <w:r>
        <w:rPr>
          <w:rFonts w:ascii="Arial" w:hAnsi="Arial" w:cs="Arial"/>
          <w:sz w:val="22"/>
          <w:szCs w:val="22"/>
        </w:rPr>
        <w:t xml:space="preserve">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Kessler T, </w:t>
      </w:r>
      <w:proofErr w:type="spellStart"/>
      <w:r w:rsidRPr="00C55768">
        <w:rPr>
          <w:rFonts w:ascii="Arial" w:hAnsi="Arial" w:cs="Arial"/>
          <w:sz w:val="22"/>
          <w:szCs w:val="22"/>
        </w:rPr>
        <w:t>Koiranen</w:t>
      </w:r>
      <w:proofErr w:type="spellEnd"/>
      <w:r w:rsidRPr="00C55768">
        <w:rPr>
          <w:rFonts w:ascii="Arial" w:hAnsi="Arial" w:cs="Arial"/>
          <w:sz w:val="22"/>
          <w:szCs w:val="22"/>
        </w:rPr>
        <w:t xml:space="preserve"> M,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McMahon G, Pedersen LM, </w:t>
      </w:r>
      <w:proofErr w:type="spellStart"/>
      <w:r w:rsidRPr="00C55768">
        <w:rPr>
          <w:rFonts w:ascii="Arial" w:hAnsi="Arial" w:cs="Arial"/>
          <w:sz w:val="22"/>
          <w:szCs w:val="22"/>
        </w:rPr>
        <w:t>Willenborg</w:t>
      </w:r>
      <w:proofErr w:type="spellEnd"/>
      <w:r>
        <w:rPr>
          <w:rFonts w:ascii="Arial" w:hAnsi="Arial" w:cs="Arial"/>
          <w:sz w:val="22"/>
          <w:szCs w:val="22"/>
        </w:rPr>
        <w:t xml:space="preserve"> </w:t>
      </w:r>
      <w:r w:rsidRPr="00C55768">
        <w:rPr>
          <w:rFonts w:ascii="Arial" w:hAnsi="Arial" w:cs="Arial"/>
          <w:sz w:val="22"/>
          <w:szCs w:val="22"/>
        </w:rPr>
        <w:t xml:space="preserve">C, Won HH, </w:t>
      </w:r>
      <w:proofErr w:type="spellStart"/>
      <w:r w:rsidRPr="00C55768">
        <w:rPr>
          <w:rFonts w:ascii="Arial" w:hAnsi="Arial" w:cs="Arial"/>
          <w:sz w:val="22"/>
          <w:szCs w:val="22"/>
        </w:rPr>
        <w:t>Olesen</w:t>
      </w:r>
      <w:proofErr w:type="spellEnd"/>
      <w:r w:rsidRPr="00C55768">
        <w:rPr>
          <w:rFonts w:ascii="Arial" w:hAnsi="Arial" w:cs="Arial"/>
          <w:sz w:val="22"/>
          <w:szCs w:val="22"/>
        </w:rPr>
        <w:t xml:space="preserve"> J, </w:t>
      </w:r>
      <w:proofErr w:type="spellStart"/>
      <w:r w:rsidRPr="00C55768">
        <w:rPr>
          <w:rFonts w:ascii="Arial" w:hAnsi="Arial" w:cs="Arial"/>
          <w:sz w:val="22"/>
          <w:szCs w:val="22"/>
        </w:rPr>
        <w:t>Artto</w:t>
      </w:r>
      <w:proofErr w:type="spellEnd"/>
      <w:r w:rsidRPr="00C55768">
        <w:rPr>
          <w:rFonts w:ascii="Arial" w:hAnsi="Arial" w:cs="Arial"/>
          <w:sz w:val="22"/>
          <w:szCs w:val="22"/>
        </w:rPr>
        <w:t xml:space="preserve"> V, </w:t>
      </w:r>
      <w:proofErr w:type="spellStart"/>
      <w:r w:rsidRPr="00C55768">
        <w:rPr>
          <w:rFonts w:ascii="Arial" w:hAnsi="Arial" w:cs="Arial"/>
          <w:sz w:val="22"/>
          <w:szCs w:val="22"/>
        </w:rPr>
        <w:t>Assimes</w:t>
      </w:r>
      <w:proofErr w:type="spellEnd"/>
      <w:r w:rsidRPr="00C55768">
        <w:rPr>
          <w:rFonts w:ascii="Arial" w:hAnsi="Arial" w:cs="Arial"/>
          <w:sz w:val="22"/>
          <w:szCs w:val="22"/>
        </w:rPr>
        <w:t xml:space="preserve"> TL, </w:t>
      </w:r>
      <w:proofErr w:type="spellStart"/>
      <w:r w:rsidRPr="00C55768">
        <w:rPr>
          <w:rFonts w:ascii="Arial" w:hAnsi="Arial" w:cs="Arial"/>
          <w:sz w:val="22"/>
          <w:szCs w:val="22"/>
        </w:rPr>
        <w:t>Blankenberg</w:t>
      </w:r>
      <w:proofErr w:type="spellEnd"/>
      <w:r w:rsidRPr="00C55768">
        <w:rPr>
          <w:rFonts w:ascii="Arial" w:hAnsi="Arial" w:cs="Arial"/>
          <w:sz w:val="22"/>
          <w:szCs w:val="22"/>
        </w:rPr>
        <w:t xml:space="preserve"> S,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w:t>
      </w:r>
      <w:proofErr w:type="spellStart"/>
      <w:r w:rsidRPr="00C55768">
        <w:rPr>
          <w:rFonts w:ascii="Arial" w:hAnsi="Arial" w:cs="Arial"/>
          <w:sz w:val="22"/>
          <w:szCs w:val="22"/>
        </w:rPr>
        <w:t>Cherkas</w:t>
      </w:r>
      <w:proofErr w:type="spellEnd"/>
      <w:r w:rsidRPr="00C55768">
        <w:rPr>
          <w:rFonts w:ascii="Arial" w:hAnsi="Arial" w:cs="Arial"/>
          <w:sz w:val="22"/>
          <w:szCs w:val="22"/>
        </w:rPr>
        <w:t xml:space="preserve"> L,</w:t>
      </w:r>
      <w:r>
        <w:rPr>
          <w:rFonts w:ascii="Arial" w:hAnsi="Arial" w:cs="Arial"/>
          <w:sz w:val="22"/>
          <w:szCs w:val="22"/>
        </w:rPr>
        <w:t xml:space="preserve"> </w:t>
      </w:r>
      <w:r w:rsidRPr="00C55768">
        <w:rPr>
          <w:rFonts w:ascii="Arial" w:hAnsi="Arial" w:cs="Arial"/>
          <w:sz w:val="22"/>
          <w:szCs w:val="22"/>
        </w:rPr>
        <w:t xml:space="preserve">Davey Smith G, Epstein SE, Erdmann J, Ferrari MD, </w:t>
      </w:r>
      <w:proofErr w:type="spellStart"/>
      <w:r w:rsidRPr="00C55768">
        <w:rPr>
          <w:rFonts w:ascii="Arial" w:hAnsi="Arial" w:cs="Arial"/>
          <w:sz w:val="22"/>
          <w:szCs w:val="22"/>
        </w:rPr>
        <w:t>Göbel</w:t>
      </w:r>
      <w:proofErr w:type="spellEnd"/>
      <w:r w:rsidRPr="00C55768">
        <w:rPr>
          <w:rFonts w:ascii="Arial" w:hAnsi="Arial" w:cs="Arial"/>
          <w:sz w:val="22"/>
          <w:szCs w:val="22"/>
        </w:rPr>
        <w:t xml:space="preserve"> H, Hall AS, </w:t>
      </w:r>
      <w:proofErr w:type="spellStart"/>
      <w:r w:rsidRPr="00C55768">
        <w:rPr>
          <w:rFonts w:ascii="Arial" w:hAnsi="Arial" w:cs="Arial"/>
          <w:sz w:val="22"/>
          <w:szCs w:val="22"/>
        </w:rPr>
        <w:t>Jarvelin</w:t>
      </w:r>
      <w:proofErr w:type="spellEnd"/>
      <w:r w:rsidRPr="00C55768">
        <w:rPr>
          <w:rFonts w:ascii="Arial" w:hAnsi="Arial" w:cs="Arial"/>
          <w:sz w:val="22"/>
          <w:szCs w:val="22"/>
        </w:rPr>
        <w:t xml:space="preserve"> MR,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w:t>
      </w:r>
      <w:proofErr w:type="spellStart"/>
      <w:r w:rsidRPr="00C55768">
        <w:rPr>
          <w:rFonts w:ascii="Arial" w:hAnsi="Arial" w:cs="Arial"/>
          <w:sz w:val="22"/>
          <w:szCs w:val="22"/>
        </w:rPr>
        <w:t>Kaprio</w:t>
      </w:r>
      <w:proofErr w:type="spellEnd"/>
      <w:r w:rsidRPr="00C55768">
        <w:rPr>
          <w:rFonts w:ascii="Arial" w:hAnsi="Arial" w:cs="Arial"/>
          <w:sz w:val="22"/>
          <w:szCs w:val="22"/>
        </w:rPr>
        <w:t xml:space="preserve"> J, </w:t>
      </w:r>
      <w:proofErr w:type="spellStart"/>
      <w:r w:rsidRPr="00C55768">
        <w:rPr>
          <w:rFonts w:ascii="Arial" w:hAnsi="Arial" w:cs="Arial"/>
          <w:sz w:val="22"/>
          <w:szCs w:val="22"/>
        </w:rPr>
        <w:t>Kathiresan</w:t>
      </w:r>
      <w:proofErr w:type="spellEnd"/>
      <w:r w:rsidRPr="00C55768">
        <w:rPr>
          <w:rFonts w:ascii="Arial" w:hAnsi="Arial" w:cs="Arial"/>
          <w:sz w:val="22"/>
          <w:szCs w:val="22"/>
        </w:rPr>
        <w:t xml:space="preserve"> S, </w:t>
      </w:r>
      <w:proofErr w:type="spellStart"/>
      <w:r w:rsidRPr="00C55768">
        <w:rPr>
          <w:rFonts w:ascii="Arial" w:hAnsi="Arial" w:cs="Arial"/>
          <w:sz w:val="22"/>
          <w:szCs w:val="22"/>
        </w:rPr>
        <w:t>Lehtimäki</w:t>
      </w:r>
      <w:proofErr w:type="spellEnd"/>
      <w:r w:rsidRPr="00C55768">
        <w:rPr>
          <w:rFonts w:ascii="Arial" w:hAnsi="Arial" w:cs="Arial"/>
          <w:sz w:val="22"/>
          <w:szCs w:val="22"/>
        </w:rPr>
        <w:t xml:space="preserve"> T, McPherson R, </w:t>
      </w:r>
      <w:proofErr w:type="spellStart"/>
      <w:r w:rsidRPr="00C55768">
        <w:rPr>
          <w:rFonts w:ascii="Arial" w:hAnsi="Arial" w:cs="Arial"/>
          <w:sz w:val="22"/>
          <w:szCs w:val="22"/>
        </w:rPr>
        <w:t>März</w:t>
      </w:r>
      <w:proofErr w:type="spellEnd"/>
      <w:r w:rsidRPr="00C55768">
        <w:rPr>
          <w:rFonts w:ascii="Arial" w:hAnsi="Arial" w:cs="Arial"/>
          <w:sz w:val="22"/>
          <w:szCs w:val="22"/>
        </w:rPr>
        <w:t xml:space="preserve"> W,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w:t>
      </w:r>
      <w:r>
        <w:rPr>
          <w:rFonts w:ascii="Arial" w:hAnsi="Arial" w:cs="Arial"/>
          <w:sz w:val="22"/>
          <w:szCs w:val="22"/>
        </w:rPr>
        <w:t xml:space="preserve"> </w:t>
      </w:r>
      <w:r w:rsidRPr="00C55768">
        <w:rPr>
          <w:rFonts w:ascii="Arial" w:hAnsi="Arial" w:cs="Arial"/>
          <w:sz w:val="22"/>
          <w:szCs w:val="22"/>
        </w:rPr>
        <w:t xml:space="preserve">O'Donnell CJ,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Rader DJ, </w:t>
      </w:r>
      <w:proofErr w:type="spellStart"/>
      <w:r w:rsidRPr="00C55768">
        <w:rPr>
          <w:rFonts w:ascii="Arial" w:hAnsi="Arial" w:cs="Arial"/>
          <w:sz w:val="22"/>
          <w:szCs w:val="22"/>
        </w:rPr>
        <w:t>Raitakari</w:t>
      </w:r>
      <w:proofErr w:type="spellEnd"/>
      <w:r w:rsidRPr="00C55768">
        <w:rPr>
          <w:rFonts w:ascii="Arial" w:hAnsi="Arial" w:cs="Arial"/>
          <w:sz w:val="22"/>
          <w:szCs w:val="22"/>
        </w:rPr>
        <w:t xml:space="preserve"> O, Roberts R, </w:t>
      </w:r>
      <w:proofErr w:type="spellStart"/>
      <w:r w:rsidRPr="00C55768">
        <w:rPr>
          <w:rFonts w:ascii="Arial" w:hAnsi="Arial" w:cs="Arial"/>
          <w:sz w:val="22"/>
          <w:szCs w:val="22"/>
        </w:rPr>
        <w:t>Schunkert</w:t>
      </w:r>
      <w:proofErr w:type="spellEnd"/>
      <w:r w:rsidRPr="00C55768">
        <w:rPr>
          <w:rFonts w:ascii="Arial" w:hAnsi="Arial" w:cs="Arial"/>
          <w:sz w:val="22"/>
          <w:szCs w:val="22"/>
        </w:rPr>
        <w:t xml:space="preserve"> H, </w:t>
      </w:r>
      <w:proofErr w:type="spellStart"/>
      <w:r w:rsidRPr="00C55768">
        <w:rPr>
          <w:rFonts w:ascii="Arial" w:hAnsi="Arial" w:cs="Arial"/>
          <w:sz w:val="22"/>
          <w:szCs w:val="22"/>
        </w:rPr>
        <w:t>Schürks</w:t>
      </w:r>
      <w:proofErr w:type="spellEnd"/>
      <w:r w:rsidRPr="00C55768">
        <w:rPr>
          <w:rFonts w:ascii="Arial" w:hAnsi="Arial" w:cs="Arial"/>
          <w:sz w:val="22"/>
          <w:szCs w:val="22"/>
        </w:rPr>
        <w:t xml:space="preserve"> M, </w:t>
      </w:r>
      <w:r>
        <w:rPr>
          <w:rFonts w:ascii="Arial" w:hAnsi="Arial" w:cs="Arial"/>
          <w:sz w:val="22"/>
          <w:szCs w:val="22"/>
        </w:rPr>
        <w:t xml:space="preserve"> </w:t>
      </w:r>
      <w:r w:rsidRPr="00C55768">
        <w:rPr>
          <w:rFonts w:ascii="Arial" w:hAnsi="Arial" w:cs="Arial"/>
          <w:sz w:val="22"/>
          <w:szCs w:val="22"/>
        </w:rPr>
        <w:t xml:space="preserve">Stewart AF,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w:t>
      </w:r>
      <w:proofErr w:type="spellStart"/>
      <w:r w:rsidRPr="00C55768">
        <w:rPr>
          <w:rFonts w:ascii="Arial" w:hAnsi="Arial" w:cs="Arial"/>
          <w:sz w:val="22"/>
          <w:szCs w:val="22"/>
        </w:rPr>
        <w:t>Thorsteinsdottir</w:t>
      </w:r>
      <w:proofErr w:type="spellEnd"/>
      <w:r w:rsidRPr="00C55768">
        <w:rPr>
          <w:rFonts w:ascii="Arial" w:hAnsi="Arial" w:cs="Arial"/>
          <w:sz w:val="22"/>
          <w:szCs w:val="22"/>
        </w:rPr>
        <w:t xml:space="preserve"> U,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w:t>
      </w:r>
      <w:r>
        <w:rPr>
          <w:rFonts w:ascii="Arial" w:hAnsi="Arial" w:cs="Arial"/>
          <w:sz w:val="22"/>
          <w:szCs w:val="22"/>
        </w:rPr>
        <w:t xml:space="preserve">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w:t>
      </w:r>
      <w:proofErr w:type="spellStart"/>
      <w:r w:rsidRPr="00C55768">
        <w:rPr>
          <w:rFonts w:ascii="Arial" w:hAnsi="Arial" w:cs="Arial"/>
          <w:sz w:val="22"/>
          <w:szCs w:val="22"/>
        </w:rPr>
        <w:t>Cotsapas</w:t>
      </w:r>
      <w:proofErr w:type="spellEnd"/>
      <w:r w:rsidRPr="00C55768">
        <w:rPr>
          <w:rFonts w:ascii="Arial" w:hAnsi="Arial" w:cs="Arial"/>
          <w:sz w:val="22"/>
          <w:szCs w:val="22"/>
        </w:rPr>
        <w:t xml:space="preserve"> C, </w:t>
      </w:r>
      <w:proofErr w:type="spellStart"/>
      <w:r w:rsidRPr="00C55768">
        <w:rPr>
          <w:rFonts w:ascii="Arial" w:hAnsi="Arial" w:cs="Arial"/>
          <w:sz w:val="22"/>
          <w:szCs w:val="22"/>
        </w:rPr>
        <w:t>Zwart</w:t>
      </w:r>
      <w:proofErr w:type="spellEnd"/>
      <w:r w:rsidRPr="00C55768">
        <w:rPr>
          <w:rFonts w:ascii="Arial" w:hAnsi="Arial" w:cs="Arial"/>
          <w:sz w:val="22"/>
          <w:szCs w:val="22"/>
        </w:rPr>
        <w:t xml:space="preserve"> JA,</w:t>
      </w:r>
      <w:r>
        <w:rPr>
          <w:rFonts w:ascii="Arial" w:hAnsi="Arial" w:cs="Arial"/>
          <w:sz w:val="22"/>
          <w:szCs w:val="22"/>
        </w:rPr>
        <w:t xml:space="preserve"> </w:t>
      </w:r>
      <w:proofErr w:type="spellStart"/>
      <w:r w:rsidRPr="00C55768">
        <w:rPr>
          <w:rFonts w:ascii="Arial" w:hAnsi="Arial" w:cs="Arial"/>
          <w:sz w:val="22"/>
          <w:szCs w:val="22"/>
        </w:rPr>
        <w:t>Samani</w:t>
      </w:r>
      <w:proofErr w:type="spellEnd"/>
      <w:r w:rsidRPr="00C55768">
        <w:rPr>
          <w:rFonts w:ascii="Arial" w:hAnsi="Arial" w:cs="Arial"/>
          <w:sz w:val="22"/>
          <w:szCs w:val="22"/>
        </w:rPr>
        <w:t xml:space="preserve"> NJ,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w:t>
      </w:r>
      <w:proofErr w:type="spellStart"/>
      <w:r w:rsidRPr="00C55768">
        <w:rPr>
          <w:rFonts w:ascii="Arial" w:hAnsi="Arial" w:cs="Arial"/>
          <w:sz w:val="22"/>
          <w:szCs w:val="22"/>
        </w:rPr>
        <w:t>CARDIoGRAM</w:t>
      </w:r>
      <w:proofErr w:type="spellEnd"/>
      <w:r w:rsidRPr="00C55768">
        <w:rPr>
          <w:rFonts w:ascii="Arial" w:hAnsi="Arial" w:cs="Arial"/>
          <w:sz w:val="22"/>
          <w:szCs w:val="22"/>
        </w:rPr>
        <w:t xml:space="preserve"> Consortium and the International Headache</w:t>
      </w:r>
      <w:r>
        <w:rPr>
          <w:rFonts w:ascii="Arial" w:hAnsi="Arial" w:cs="Arial"/>
          <w:sz w:val="22"/>
          <w:szCs w:val="22"/>
        </w:rPr>
        <w:t xml:space="preserve"> </w:t>
      </w:r>
      <w:r w:rsidRPr="00C55768">
        <w:rPr>
          <w:rFonts w:ascii="Arial" w:hAnsi="Arial" w:cs="Arial"/>
          <w:sz w:val="22"/>
          <w:szCs w:val="22"/>
        </w:rPr>
        <w:t xml:space="preserve">Genetics Consortium. </w:t>
      </w:r>
    </w:p>
    <w:p w14:paraId="21C68DCD" w14:textId="77777777" w:rsidR="005E3B9E" w:rsidRDefault="005E3B9E" w:rsidP="005E3B9E">
      <w:pPr>
        <w:jc w:val="both"/>
        <w:rPr>
          <w:rFonts w:ascii="Arial" w:hAnsi="Arial" w:cs="Arial"/>
          <w:sz w:val="22"/>
          <w:szCs w:val="22"/>
        </w:rPr>
      </w:pPr>
    </w:p>
    <w:p w14:paraId="593AA672" w14:textId="77777777" w:rsidR="005E3B9E" w:rsidRDefault="005E3B9E" w:rsidP="005E3B9E">
      <w:pPr>
        <w:jc w:val="both"/>
        <w:rPr>
          <w:rFonts w:ascii="Arial" w:hAnsi="Arial" w:cs="Arial"/>
          <w:i/>
          <w:sz w:val="22"/>
          <w:szCs w:val="22"/>
        </w:rPr>
      </w:pPr>
      <w:r w:rsidRPr="00C55768">
        <w:rPr>
          <w:rFonts w:ascii="Arial" w:hAnsi="Arial" w:cs="Arial"/>
          <w:i/>
          <w:sz w:val="22"/>
          <w:szCs w:val="22"/>
        </w:rPr>
        <w:t xml:space="preserve">Genetic analysis for a shared biological basis between migraine and coronary artery disease. </w:t>
      </w:r>
    </w:p>
    <w:p w14:paraId="3A104D5D" w14:textId="77777777" w:rsidR="005E3B9E" w:rsidRPr="00C55768" w:rsidRDefault="005E3B9E" w:rsidP="005E3B9E">
      <w:pPr>
        <w:jc w:val="both"/>
        <w:rPr>
          <w:rFonts w:ascii="Arial" w:hAnsi="Arial" w:cs="Arial"/>
          <w:i/>
          <w:sz w:val="22"/>
          <w:szCs w:val="22"/>
        </w:rPr>
      </w:pPr>
    </w:p>
    <w:p w14:paraId="1E74BC7C" w14:textId="77777777" w:rsidR="005E3B9E" w:rsidRPr="00C55768" w:rsidRDefault="005E3B9E" w:rsidP="005E3B9E">
      <w:pPr>
        <w:jc w:val="both"/>
        <w:rPr>
          <w:rFonts w:ascii="Arial" w:hAnsi="Arial" w:cs="Arial"/>
          <w:sz w:val="22"/>
          <w:szCs w:val="22"/>
        </w:rPr>
      </w:pPr>
      <w:proofErr w:type="spellStart"/>
      <w:r w:rsidRPr="00C55768">
        <w:rPr>
          <w:rFonts w:ascii="Arial" w:hAnsi="Arial" w:cs="Arial"/>
          <w:b/>
          <w:i/>
          <w:sz w:val="22"/>
          <w:szCs w:val="22"/>
        </w:rPr>
        <w:t>Neurol</w:t>
      </w:r>
      <w:proofErr w:type="spellEnd"/>
      <w:r w:rsidRPr="00C55768">
        <w:rPr>
          <w:rFonts w:ascii="Arial" w:hAnsi="Arial" w:cs="Arial"/>
          <w:b/>
          <w:i/>
          <w:sz w:val="22"/>
          <w:szCs w:val="22"/>
        </w:rPr>
        <w:t xml:space="preserve"> Genet</w:t>
      </w:r>
      <w:r w:rsidRPr="00C55768">
        <w:rPr>
          <w:rFonts w:ascii="Arial" w:hAnsi="Arial" w:cs="Arial"/>
          <w:sz w:val="22"/>
          <w:szCs w:val="22"/>
        </w:rPr>
        <w:t>. 2015 Jul 2;1(1</w:t>
      </w:r>
      <w:proofErr w:type="gramStart"/>
      <w:r w:rsidRPr="00C55768">
        <w:rPr>
          <w:rFonts w:ascii="Arial" w:hAnsi="Arial" w:cs="Arial"/>
          <w:sz w:val="22"/>
          <w:szCs w:val="22"/>
        </w:rPr>
        <w:t>):e</w:t>
      </w:r>
      <w:proofErr w:type="gramEnd"/>
      <w:r w:rsidRPr="00C55768">
        <w:rPr>
          <w:rFonts w:ascii="Arial" w:hAnsi="Arial" w:cs="Arial"/>
          <w:sz w:val="22"/>
          <w:szCs w:val="22"/>
        </w:rPr>
        <w:t xml:space="preserve">10. </w:t>
      </w:r>
      <w:proofErr w:type="spellStart"/>
      <w:r w:rsidRPr="00C55768">
        <w:rPr>
          <w:rFonts w:ascii="Arial" w:hAnsi="Arial" w:cs="Arial"/>
          <w:sz w:val="22"/>
          <w:szCs w:val="22"/>
        </w:rPr>
        <w:t>doi</w:t>
      </w:r>
      <w:proofErr w:type="spellEnd"/>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 xml:space="preserve">10.1212/NXG.0000000000000010. </w:t>
      </w:r>
      <w:proofErr w:type="spellStart"/>
      <w:r w:rsidRPr="00C55768">
        <w:rPr>
          <w:rFonts w:ascii="Arial" w:hAnsi="Arial" w:cs="Arial"/>
          <w:sz w:val="22"/>
          <w:szCs w:val="22"/>
        </w:rPr>
        <w:t>eCollection</w:t>
      </w:r>
      <w:proofErr w:type="spellEnd"/>
      <w:r w:rsidRPr="00C55768">
        <w:rPr>
          <w:rFonts w:ascii="Arial" w:hAnsi="Arial" w:cs="Arial"/>
          <w:sz w:val="22"/>
          <w:szCs w:val="22"/>
        </w:rPr>
        <w:t xml:space="preserve"> 2015 Jun. PubMed PMID: 27066539; PubMed</w:t>
      </w:r>
      <w:r>
        <w:rPr>
          <w:rFonts w:ascii="Arial" w:hAnsi="Arial" w:cs="Arial"/>
          <w:sz w:val="22"/>
          <w:szCs w:val="22"/>
        </w:rPr>
        <w:t xml:space="preserve"> </w:t>
      </w:r>
      <w:r w:rsidRPr="00C55768">
        <w:rPr>
          <w:rFonts w:ascii="Arial" w:hAnsi="Arial" w:cs="Arial"/>
          <w:sz w:val="22"/>
          <w:szCs w:val="22"/>
        </w:rPr>
        <w:t>Central PMCID: PMC4821079.</w:t>
      </w:r>
    </w:p>
    <w:p w14:paraId="7F6F9066" w14:textId="77777777" w:rsidR="005E3B9E" w:rsidRPr="00C55768" w:rsidRDefault="005E3B9E" w:rsidP="005E3B9E">
      <w:pPr>
        <w:jc w:val="both"/>
        <w:rPr>
          <w:rFonts w:ascii="Arial" w:hAnsi="Arial" w:cs="Arial"/>
          <w:sz w:val="22"/>
          <w:szCs w:val="22"/>
        </w:rPr>
      </w:pPr>
    </w:p>
    <w:p w14:paraId="76039176" w14:textId="77777777" w:rsidR="005E3B9E" w:rsidRDefault="005E3B9E" w:rsidP="005E3B9E">
      <w:pPr>
        <w:jc w:val="both"/>
        <w:rPr>
          <w:rFonts w:ascii="Arial" w:hAnsi="Arial" w:cs="Arial"/>
          <w:sz w:val="22"/>
          <w:szCs w:val="22"/>
        </w:rPr>
      </w:pPr>
      <w:r w:rsidRPr="00C55768">
        <w:rPr>
          <w:rFonts w:ascii="Arial" w:hAnsi="Arial" w:cs="Arial"/>
          <w:sz w:val="22"/>
          <w:szCs w:val="22"/>
        </w:rPr>
        <w:t xml:space="preserve">5: Malik R,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Vander </w:t>
      </w:r>
      <w:proofErr w:type="spellStart"/>
      <w:r w:rsidRPr="00C55768">
        <w:rPr>
          <w:rFonts w:ascii="Arial" w:hAnsi="Arial" w:cs="Arial"/>
          <w:sz w:val="22"/>
          <w:szCs w:val="22"/>
        </w:rPr>
        <w:t>Heiden</w:t>
      </w:r>
      <w:proofErr w:type="spellEnd"/>
      <w:r w:rsidRPr="00C55768">
        <w:rPr>
          <w:rFonts w:ascii="Arial" w:hAnsi="Arial" w:cs="Arial"/>
          <w:sz w:val="22"/>
          <w:szCs w:val="22"/>
        </w:rPr>
        <w:t xml:space="preserve"> J, Traylor M, de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B, Holliday EG,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Sturm J, </w:t>
      </w:r>
      <w:proofErr w:type="spellStart"/>
      <w:r w:rsidRPr="00C55768">
        <w:rPr>
          <w:rFonts w:ascii="Arial" w:hAnsi="Arial" w:cs="Arial"/>
          <w:sz w:val="22"/>
          <w:szCs w:val="22"/>
        </w:rPr>
        <w:t>Bis</w:t>
      </w:r>
      <w:proofErr w:type="spellEnd"/>
      <w:r w:rsidRPr="00C55768">
        <w:rPr>
          <w:rFonts w:ascii="Arial" w:hAnsi="Arial" w:cs="Arial"/>
          <w:sz w:val="22"/>
          <w:szCs w:val="22"/>
        </w:rPr>
        <w:t xml:space="preserve"> JC, Hopewell JC, Ferrari MD,</w:t>
      </w:r>
      <w:r>
        <w:rPr>
          <w:rFonts w:ascii="Arial" w:hAnsi="Arial" w:cs="Arial"/>
          <w:sz w:val="22"/>
          <w:szCs w:val="22"/>
        </w:rPr>
        <w:t xml:space="preserve"> </w:t>
      </w:r>
      <w:proofErr w:type="spellStart"/>
      <w:r w:rsidRPr="00C55768">
        <w:rPr>
          <w:rFonts w:ascii="Arial" w:hAnsi="Arial" w:cs="Arial"/>
          <w:sz w:val="22"/>
          <w:szCs w:val="22"/>
        </w:rPr>
        <w:t>Rannikmae</w:t>
      </w:r>
      <w:proofErr w:type="spellEnd"/>
      <w:r w:rsidRPr="00C55768">
        <w:rPr>
          <w:rFonts w:ascii="Arial" w:hAnsi="Arial" w:cs="Arial"/>
          <w:sz w:val="22"/>
          <w:szCs w:val="22"/>
        </w:rPr>
        <w:t xml:space="preserve"> K,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w:t>
      </w:r>
      <w:proofErr w:type="spellStart"/>
      <w:r w:rsidRPr="00C55768">
        <w:rPr>
          <w:rFonts w:ascii="Arial" w:hAnsi="Arial" w:cs="Arial"/>
          <w:sz w:val="22"/>
          <w:szCs w:val="22"/>
        </w:rPr>
        <w:t>Fornage</w:t>
      </w:r>
      <w:proofErr w:type="spellEnd"/>
      <w:r w:rsidRPr="00C55768">
        <w:rPr>
          <w:rFonts w:ascii="Arial" w:hAnsi="Arial" w:cs="Arial"/>
          <w:sz w:val="22"/>
          <w:szCs w:val="22"/>
        </w:rPr>
        <w:t xml:space="preserve"> M, </w:t>
      </w:r>
      <w:proofErr w:type="spellStart"/>
      <w:r w:rsidRPr="00C55768">
        <w:rPr>
          <w:rFonts w:ascii="Arial" w:hAnsi="Arial" w:cs="Arial"/>
          <w:sz w:val="22"/>
          <w:szCs w:val="22"/>
        </w:rPr>
        <w:t>Meschia</w:t>
      </w:r>
      <w:proofErr w:type="spellEnd"/>
      <w:r w:rsidRPr="00C55768">
        <w:rPr>
          <w:rFonts w:ascii="Arial" w:hAnsi="Arial" w:cs="Arial"/>
          <w:sz w:val="22"/>
          <w:szCs w:val="22"/>
        </w:rPr>
        <w:t xml:space="preserve"> JF, </w:t>
      </w:r>
      <w:proofErr w:type="spellStart"/>
      <w:r w:rsidRPr="00C55768">
        <w:rPr>
          <w:rFonts w:ascii="Arial" w:hAnsi="Arial" w:cs="Arial"/>
          <w:sz w:val="22"/>
          <w:szCs w:val="22"/>
        </w:rPr>
        <w:t>Lehtimäki</w:t>
      </w:r>
      <w:proofErr w:type="spellEnd"/>
      <w:r w:rsidRPr="00C55768">
        <w:rPr>
          <w:rFonts w:ascii="Arial" w:hAnsi="Arial" w:cs="Arial"/>
          <w:sz w:val="22"/>
          <w:szCs w:val="22"/>
        </w:rPr>
        <w:t xml:space="preserve"> T,</w:t>
      </w:r>
      <w:r>
        <w:rPr>
          <w:rFonts w:ascii="Arial" w:hAnsi="Arial" w:cs="Arial"/>
          <w:sz w:val="22"/>
          <w:szCs w:val="22"/>
        </w:rPr>
        <w:t xml:space="preserve"> </w:t>
      </w:r>
      <w:proofErr w:type="spellStart"/>
      <w:r w:rsidRPr="00C55768">
        <w:rPr>
          <w:rFonts w:ascii="Arial" w:hAnsi="Arial" w:cs="Arial"/>
          <w:sz w:val="22"/>
          <w:szCs w:val="22"/>
        </w:rPr>
        <w:t>Sudlow</w:t>
      </w:r>
      <w:proofErr w:type="spellEnd"/>
      <w:r w:rsidRPr="00C55768">
        <w:rPr>
          <w:rFonts w:ascii="Arial" w:hAnsi="Arial" w:cs="Arial"/>
          <w:sz w:val="22"/>
          <w:szCs w:val="22"/>
        </w:rPr>
        <w:t xml:space="preserve"> C, Clarke R,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Mitchell BD, Maguire J, </w:t>
      </w:r>
      <w:proofErr w:type="spellStart"/>
      <w:r w:rsidRPr="00C55768">
        <w:rPr>
          <w:rFonts w:ascii="Arial" w:hAnsi="Arial" w:cs="Arial"/>
          <w:sz w:val="22"/>
          <w:szCs w:val="22"/>
        </w:rPr>
        <w:t>Kaprio</w:t>
      </w:r>
      <w:proofErr w:type="spellEnd"/>
      <w:r w:rsidRPr="00C55768">
        <w:rPr>
          <w:rFonts w:ascii="Arial" w:hAnsi="Arial" w:cs="Arial"/>
          <w:sz w:val="22"/>
          <w:szCs w:val="22"/>
        </w:rPr>
        <w:t xml:space="preserve"> J, </w:t>
      </w:r>
      <w:proofErr w:type="spellStart"/>
      <w:r w:rsidRPr="00C55768">
        <w:rPr>
          <w:rFonts w:ascii="Arial" w:hAnsi="Arial" w:cs="Arial"/>
          <w:sz w:val="22"/>
          <w:szCs w:val="22"/>
        </w:rPr>
        <w:t>Farrall</w:t>
      </w:r>
      <w:proofErr w:type="spellEnd"/>
      <w:r w:rsidRPr="00C55768">
        <w:rPr>
          <w:rFonts w:ascii="Arial" w:hAnsi="Arial" w:cs="Arial"/>
          <w:sz w:val="22"/>
          <w:szCs w:val="22"/>
        </w:rPr>
        <w:t xml:space="preserve"> M,</w:t>
      </w:r>
      <w:r>
        <w:rPr>
          <w:rFonts w:ascii="Arial" w:hAnsi="Arial" w:cs="Arial"/>
          <w:sz w:val="22"/>
          <w:szCs w:val="22"/>
        </w:rPr>
        <w:t xml:space="preserve"> </w:t>
      </w:r>
      <w:proofErr w:type="spellStart"/>
      <w:r w:rsidRPr="00C55768">
        <w:rPr>
          <w:rFonts w:ascii="Arial" w:hAnsi="Arial" w:cs="Arial"/>
          <w:sz w:val="22"/>
          <w:szCs w:val="22"/>
        </w:rPr>
        <w:t>Raitakari</w:t>
      </w:r>
      <w:proofErr w:type="spellEnd"/>
      <w:r w:rsidRPr="00C55768">
        <w:rPr>
          <w:rFonts w:ascii="Arial" w:hAnsi="Arial" w:cs="Arial"/>
          <w:sz w:val="22"/>
          <w:szCs w:val="22"/>
        </w:rPr>
        <w:t xml:space="preserve"> OT,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Reiner AP, </w:t>
      </w:r>
      <w:proofErr w:type="spellStart"/>
      <w:r w:rsidRPr="00C55768">
        <w:rPr>
          <w:rFonts w:ascii="Arial" w:hAnsi="Arial" w:cs="Arial"/>
          <w:sz w:val="22"/>
          <w:szCs w:val="22"/>
        </w:rPr>
        <w:t>Longstreth</w:t>
      </w:r>
      <w:proofErr w:type="spellEnd"/>
      <w:r w:rsidRPr="00C55768">
        <w:rPr>
          <w:rFonts w:ascii="Arial" w:hAnsi="Arial" w:cs="Arial"/>
          <w:sz w:val="22"/>
          <w:szCs w:val="22"/>
        </w:rPr>
        <w:t xml:space="preserve"> WT Jr, Rothwell PM,</w:t>
      </w:r>
      <w:r>
        <w:rPr>
          <w:rFonts w:ascii="Arial" w:hAnsi="Arial" w:cs="Arial"/>
          <w:sz w:val="22"/>
          <w:szCs w:val="22"/>
        </w:rPr>
        <w:t xml:space="preserve"> </w:t>
      </w:r>
      <w:r w:rsidRPr="00C55768">
        <w:rPr>
          <w:rFonts w:ascii="Arial" w:hAnsi="Arial" w:cs="Arial"/>
          <w:sz w:val="22"/>
          <w:szCs w:val="22"/>
        </w:rPr>
        <w:t xml:space="preserve">Strachan DP, Sharma P, </w:t>
      </w:r>
      <w:proofErr w:type="spellStart"/>
      <w:r w:rsidRPr="00C55768">
        <w:rPr>
          <w:rFonts w:ascii="Arial" w:hAnsi="Arial" w:cs="Arial"/>
          <w:sz w:val="22"/>
          <w:szCs w:val="22"/>
        </w:rPr>
        <w:t>Seshadri</w:t>
      </w:r>
      <w:proofErr w:type="spellEnd"/>
      <w:r w:rsidRPr="00C55768">
        <w:rPr>
          <w:rFonts w:ascii="Arial" w:hAnsi="Arial" w:cs="Arial"/>
          <w:sz w:val="22"/>
          <w:szCs w:val="22"/>
        </w:rPr>
        <w:t xml:space="preserve"> S,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w:t>
      </w:r>
      <w:proofErr w:type="spellStart"/>
      <w:r w:rsidRPr="00C55768">
        <w:rPr>
          <w:rFonts w:ascii="Arial" w:hAnsi="Arial" w:cs="Arial"/>
          <w:sz w:val="22"/>
          <w:szCs w:val="22"/>
        </w:rPr>
        <w:t>Cherkas</w:t>
      </w:r>
      <w:proofErr w:type="spellEnd"/>
      <w:r w:rsidRPr="00C55768">
        <w:rPr>
          <w:rFonts w:ascii="Arial" w:hAnsi="Arial" w:cs="Arial"/>
          <w:sz w:val="22"/>
          <w:szCs w:val="22"/>
        </w:rPr>
        <w:t xml:space="preserve"> L, </w:t>
      </w:r>
      <w:proofErr w:type="spellStart"/>
      <w:r w:rsidRPr="00C55768">
        <w:rPr>
          <w:rFonts w:ascii="Arial" w:hAnsi="Arial" w:cs="Arial"/>
          <w:sz w:val="22"/>
          <w:szCs w:val="22"/>
        </w:rPr>
        <w:t>Schürks</w:t>
      </w:r>
      <w:proofErr w:type="spellEnd"/>
      <w:r w:rsidRPr="00C55768">
        <w:rPr>
          <w:rFonts w:ascii="Arial" w:hAnsi="Arial" w:cs="Arial"/>
          <w:sz w:val="22"/>
          <w:szCs w:val="22"/>
        </w:rPr>
        <w:t xml:space="preserve"> M, </w:t>
      </w:r>
      <w:proofErr w:type="spellStart"/>
      <w:r w:rsidRPr="00C55768">
        <w:rPr>
          <w:rFonts w:ascii="Arial" w:hAnsi="Arial" w:cs="Arial"/>
          <w:sz w:val="22"/>
          <w:szCs w:val="22"/>
        </w:rPr>
        <w:t>Rosand</w:t>
      </w:r>
      <w:proofErr w:type="spellEnd"/>
      <w:r w:rsidRPr="00C55768">
        <w:rPr>
          <w:rFonts w:ascii="Arial" w:hAnsi="Arial" w:cs="Arial"/>
          <w:sz w:val="22"/>
          <w:szCs w:val="22"/>
        </w:rPr>
        <w:t xml:space="preserve"> J,</w:t>
      </w:r>
      <w:r>
        <w:rPr>
          <w:rFonts w:ascii="Arial" w:hAnsi="Arial" w:cs="Arial"/>
          <w:sz w:val="22"/>
          <w:szCs w:val="22"/>
        </w:rPr>
        <w:t xml:space="preserve">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w:t>
      </w:r>
      <w:proofErr w:type="spellStart"/>
      <w:r w:rsidRPr="00C55768">
        <w:rPr>
          <w:rFonts w:ascii="Arial" w:hAnsi="Arial" w:cs="Arial"/>
          <w:sz w:val="22"/>
          <w:szCs w:val="22"/>
        </w:rPr>
        <w:t>Boncoraglio</w:t>
      </w:r>
      <w:proofErr w:type="spellEnd"/>
      <w:r w:rsidRPr="00C55768">
        <w:rPr>
          <w:rFonts w:ascii="Arial" w:hAnsi="Arial" w:cs="Arial"/>
          <w:sz w:val="22"/>
          <w:szCs w:val="22"/>
        </w:rPr>
        <w:t xml:space="preserve"> GB, Davey Smith G,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M, Stefansson K, Worrall</w:t>
      </w:r>
      <w:r>
        <w:rPr>
          <w:rFonts w:ascii="Arial" w:hAnsi="Arial" w:cs="Arial"/>
          <w:sz w:val="22"/>
          <w:szCs w:val="22"/>
        </w:rPr>
        <w:t xml:space="preserve"> </w:t>
      </w:r>
      <w:r w:rsidRPr="00C55768">
        <w:rPr>
          <w:rFonts w:ascii="Arial" w:hAnsi="Arial" w:cs="Arial"/>
          <w:sz w:val="22"/>
          <w:szCs w:val="22"/>
        </w:rPr>
        <w:t xml:space="preserve">BB,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Markus HS,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Cotsapas</w:t>
      </w:r>
      <w:proofErr w:type="spellEnd"/>
      <w:r w:rsidRPr="00C55768">
        <w:rPr>
          <w:rFonts w:ascii="Arial" w:hAnsi="Arial" w:cs="Arial"/>
          <w:sz w:val="22"/>
          <w:szCs w:val="22"/>
        </w:rPr>
        <w:t xml:space="preserve"> C, </w:t>
      </w:r>
      <w:proofErr w:type="spellStart"/>
      <w:r w:rsidRPr="00C55768">
        <w:rPr>
          <w:rFonts w:ascii="Arial" w:hAnsi="Arial" w:cs="Arial"/>
          <w:sz w:val="22"/>
          <w:szCs w:val="22"/>
        </w:rPr>
        <w:t>Zwart</w:t>
      </w:r>
      <w:proofErr w:type="spellEnd"/>
      <w:r w:rsidRPr="00C55768">
        <w:rPr>
          <w:rFonts w:ascii="Arial" w:hAnsi="Arial" w:cs="Arial"/>
          <w:sz w:val="22"/>
          <w:szCs w:val="22"/>
        </w:rPr>
        <w:t xml:space="preserve"> JA, </w:t>
      </w:r>
      <w:proofErr w:type="spellStart"/>
      <w:r w:rsidRPr="00C55768">
        <w:rPr>
          <w:rFonts w:ascii="Arial" w:hAnsi="Arial" w:cs="Arial"/>
          <w:sz w:val="22"/>
          <w:szCs w:val="22"/>
        </w:rPr>
        <w:t>Palotie</w:t>
      </w:r>
      <w:proofErr w:type="spellEnd"/>
      <w:r>
        <w:rPr>
          <w:rFonts w:ascii="Arial" w:hAnsi="Arial" w:cs="Arial"/>
          <w:sz w:val="22"/>
          <w:szCs w:val="22"/>
        </w:rPr>
        <w:t xml:space="preserve"> </w:t>
      </w:r>
      <w:r w:rsidRPr="00C55768">
        <w:rPr>
          <w:rFonts w:ascii="Arial" w:hAnsi="Arial" w:cs="Arial"/>
          <w:sz w:val="22"/>
          <w:szCs w:val="22"/>
        </w:rPr>
        <w:t xml:space="preserve">A; International Headache Genetics Consortium,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METASTROKE</w:t>
      </w:r>
      <w:r>
        <w:rPr>
          <w:rFonts w:ascii="Arial" w:hAnsi="Arial" w:cs="Arial"/>
          <w:sz w:val="22"/>
          <w:szCs w:val="22"/>
        </w:rPr>
        <w:t xml:space="preserve"> </w:t>
      </w:r>
      <w:r w:rsidRPr="00C55768">
        <w:rPr>
          <w:rFonts w:ascii="Arial" w:hAnsi="Arial" w:cs="Arial"/>
          <w:sz w:val="22"/>
          <w:szCs w:val="22"/>
        </w:rPr>
        <w:t xml:space="preserve">Collaboration of the International Stroke Genetics Consortium. </w:t>
      </w:r>
    </w:p>
    <w:p w14:paraId="01F0582D" w14:textId="77777777" w:rsidR="005E3B9E" w:rsidRDefault="005E3B9E" w:rsidP="005E3B9E">
      <w:pPr>
        <w:jc w:val="both"/>
        <w:rPr>
          <w:rFonts w:ascii="Arial" w:hAnsi="Arial" w:cs="Arial"/>
          <w:sz w:val="22"/>
          <w:szCs w:val="22"/>
        </w:rPr>
      </w:pPr>
    </w:p>
    <w:p w14:paraId="7C737702" w14:textId="77777777" w:rsidR="005E3B9E" w:rsidRDefault="005E3B9E" w:rsidP="005E3B9E">
      <w:pPr>
        <w:jc w:val="both"/>
        <w:rPr>
          <w:rFonts w:ascii="Arial" w:hAnsi="Arial" w:cs="Arial"/>
          <w:sz w:val="22"/>
          <w:szCs w:val="22"/>
        </w:rPr>
      </w:pPr>
      <w:r w:rsidRPr="00C55768">
        <w:rPr>
          <w:rFonts w:ascii="Arial" w:hAnsi="Arial" w:cs="Arial"/>
          <w:i/>
          <w:sz w:val="22"/>
          <w:szCs w:val="22"/>
        </w:rPr>
        <w:t>Shared genetic basis for migraine and ischemic stroke: A genome-wide analysis of common variants</w:t>
      </w:r>
      <w:r w:rsidRPr="00C55768">
        <w:rPr>
          <w:rFonts w:ascii="Arial" w:hAnsi="Arial" w:cs="Arial"/>
          <w:sz w:val="22"/>
          <w:szCs w:val="22"/>
        </w:rPr>
        <w:t xml:space="preserve">. </w:t>
      </w:r>
    </w:p>
    <w:p w14:paraId="74A97E90" w14:textId="77777777" w:rsidR="005E3B9E" w:rsidRDefault="005E3B9E" w:rsidP="005E3B9E">
      <w:pPr>
        <w:jc w:val="both"/>
        <w:rPr>
          <w:rFonts w:ascii="Arial" w:hAnsi="Arial" w:cs="Arial"/>
          <w:sz w:val="22"/>
          <w:szCs w:val="22"/>
        </w:rPr>
      </w:pPr>
    </w:p>
    <w:p w14:paraId="25694E61" w14:textId="77777777" w:rsidR="005E3B9E" w:rsidRPr="00C55768" w:rsidRDefault="005E3B9E" w:rsidP="005E3B9E">
      <w:pPr>
        <w:jc w:val="both"/>
        <w:rPr>
          <w:rFonts w:ascii="Arial" w:hAnsi="Arial" w:cs="Arial"/>
          <w:sz w:val="22"/>
          <w:szCs w:val="22"/>
        </w:rPr>
      </w:pPr>
      <w:r w:rsidRPr="00C55768">
        <w:rPr>
          <w:rFonts w:ascii="Arial" w:hAnsi="Arial" w:cs="Arial"/>
          <w:b/>
          <w:i/>
          <w:sz w:val="22"/>
          <w:szCs w:val="22"/>
        </w:rPr>
        <w:t>Neurology</w:t>
      </w:r>
      <w:r>
        <w:rPr>
          <w:rFonts w:ascii="Arial" w:hAnsi="Arial" w:cs="Arial"/>
          <w:sz w:val="22"/>
          <w:szCs w:val="22"/>
        </w:rPr>
        <w:t>. 2015</w:t>
      </w:r>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84(21):</w:t>
      </w:r>
      <w:r>
        <w:rPr>
          <w:rFonts w:ascii="Arial" w:hAnsi="Arial" w:cs="Arial"/>
          <w:sz w:val="22"/>
          <w:szCs w:val="22"/>
        </w:rPr>
        <w:t xml:space="preserve"> </w:t>
      </w:r>
      <w:r w:rsidRPr="00C55768">
        <w:rPr>
          <w:rFonts w:ascii="Arial" w:hAnsi="Arial" w:cs="Arial"/>
          <w:sz w:val="22"/>
          <w:szCs w:val="22"/>
        </w:rPr>
        <w:t xml:space="preserve">2132-45. </w:t>
      </w:r>
      <w:proofErr w:type="spellStart"/>
      <w:r w:rsidRPr="00C55768">
        <w:rPr>
          <w:rFonts w:ascii="Arial" w:hAnsi="Arial" w:cs="Arial"/>
          <w:sz w:val="22"/>
          <w:szCs w:val="22"/>
        </w:rPr>
        <w:t>doi</w:t>
      </w:r>
      <w:proofErr w:type="spellEnd"/>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 xml:space="preserve">10.1212/WNL.0000000000001606.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5 May 1. PubMed PMID: 25934857; PubMed</w:t>
      </w:r>
      <w:r>
        <w:rPr>
          <w:rFonts w:ascii="Arial" w:hAnsi="Arial" w:cs="Arial"/>
          <w:sz w:val="22"/>
          <w:szCs w:val="22"/>
        </w:rPr>
        <w:t xml:space="preserve"> </w:t>
      </w:r>
      <w:r w:rsidRPr="00C55768">
        <w:rPr>
          <w:rFonts w:ascii="Arial" w:hAnsi="Arial" w:cs="Arial"/>
          <w:sz w:val="22"/>
          <w:szCs w:val="22"/>
        </w:rPr>
        <w:t>Central PMCID: PMC4451048.</w:t>
      </w:r>
    </w:p>
    <w:p w14:paraId="53F0A0A6" w14:textId="77777777" w:rsidR="005E3B9E" w:rsidRPr="00C55768" w:rsidRDefault="005E3B9E" w:rsidP="005E3B9E">
      <w:pPr>
        <w:jc w:val="both"/>
        <w:rPr>
          <w:rFonts w:ascii="Arial" w:hAnsi="Arial" w:cs="Arial"/>
          <w:sz w:val="22"/>
          <w:szCs w:val="22"/>
        </w:rPr>
      </w:pPr>
    </w:p>
    <w:p w14:paraId="514FF019" w14:textId="77777777" w:rsidR="005E3B9E" w:rsidRDefault="005E3B9E" w:rsidP="005E3B9E">
      <w:pPr>
        <w:jc w:val="both"/>
        <w:rPr>
          <w:rFonts w:ascii="Arial" w:hAnsi="Arial" w:cs="Arial"/>
          <w:sz w:val="22"/>
          <w:szCs w:val="22"/>
        </w:rPr>
      </w:pPr>
      <w:r w:rsidRPr="00C55768">
        <w:rPr>
          <w:rFonts w:ascii="Arial" w:hAnsi="Arial" w:cs="Arial"/>
          <w:sz w:val="22"/>
          <w:szCs w:val="22"/>
        </w:rPr>
        <w:lastRenderedPageBreak/>
        <w:t xml:space="preserve">6: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International Headache Genetics Consortium,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w:t>
      </w:r>
      <w:r>
        <w:rPr>
          <w:rFonts w:ascii="Arial" w:hAnsi="Arial" w:cs="Arial"/>
          <w:sz w:val="22"/>
          <w:szCs w:val="22"/>
        </w:rPr>
        <w:t xml:space="preserve">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Stefansson H,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Malik R,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w:t>
      </w:r>
      <w:proofErr w:type="spellStart"/>
      <w:r w:rsidRPr="00C55768">
        <w:rPr>
          <w:rFonts w:ascii="Arial" w:hAnsi="Arial" w:cs="Arial"/>
          <w:sz w:val="22"/>
          <w:szCs w:val="22"/>
        </w:rPr>
        <w:t>Bd</w:t>
      </w:r>
      <w:proofErr w:type="spellEnd"/>
      <w:r w:rsidRPr="00C55768">
        <w:rPr>
          <w:rFonts w:ascii="Arial" w:hAnsi="Arial" w:cs="Arial"/>
          <w:sz w:val="22"/>
          <w:szCs w:val="22"/>
        </w:rPr>
        <w:t xml:space="preserve">,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M,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w:t>
      </w:r>
      <w:proofErr w:type="spellStart"/>
      <w:proofErr w:type="gramStart"/>
      <w:r w:rsidRPr="00C55768">
        <w:rPr>
          <w:rFonts w:ascii="Arial" w:hAnsi="Arial" w:cs="Arial"/>
          <w:sz w:val="22"/>
          <w:szCs w:val="22"/>
        </w:rPr>
        <w:t>Stam</w:t>
      </w:r>
      <w:proofErr w:type="spellEnd"/>
      <w:r w:rsidRPr="00C55768">
        <w:rPr>
          <w:rFonts w:ascii="Arial" w:hAnsi="Arial" w:cs="Arial"/>
          <w:sz w:val="22"/>
          <w:szCs w:val="22"/>
        </w:rPr>
        <w:t xml:space="preserve"> </w:t>
      </w:r>
      <w:r>
        <w:rPr>
          <w:rFonts w:ascii="Arial" w:hAnsi="Arial" w:cs="Arial"/>
          <w:sz w:val="22"/>
          <w:szCs w:val="22"/>
        </w:rPr>
        <w:t xml:space="preserve"> </w:t>
      </w:r>
      <w:r w:rsidRPr="00C55768">
        <w:rPr>
          <w:rFonts w:ascii="Arial" w:hAnsi="Arial" w:cs="Arial"/>
          <w:sz w:val="22"/>
          <w:szCs w:val="22"/>
        </w:rPr>
        <w:t>AH</w:t>
      </w:r>
      <w:proofErr w:type="gramEnd"/>
      <w:r w:rsidRPr="00C55768">
        <w:rPr>
          <w:rFonts w:ascii="Arial" w:hAnsi="Arial" w:cs="Arial"/>
          <w:sz w:val="22"/>
          <w:szCs w:val="22"/>
        </w:rPr>
        <w:t xml:space="preserve">,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 Alexander M, Muller-</w:t>
      </w:r>
      <w:proofErr w:type="spellStart"/>
      <w:r w:rsidRPr="00C55768">
        <w:rPr>
          <w:rFonts w:ascii="Arial" w:hAnsi="Arial" w:cs="Arial"/>
          <w:sz w:val="22"/>
          <w:szCs w:val="22"/>
        </w:rPr>
        <w:t>Myhsok</w:t>
      </w:r>
      <w:proofErr w:type="spellEnd"/>
      <w:r w:rsidRPr="00C55768">
        <w:rPr>
          <w:rFonts w:ascii="Arial" w:hAnsi="Arial" w:cs="Arial"/>
          <w:sz w:val="22"/>
          <w:szCs w:val="22"/>
        </w:rPr>
        <w:t xml:space="preserve"> B, Schreiber S,</w:t>
      </w:r>
      <w:r>
        <w:rPr>
          <w:rFonts w:ascii="Arial" w:hAnsi="Arial" w:cs="Arial"/>
          <w:sz w:val="22"/>
          <w:szCs w:val="22"/>
        </w:rPr>
        <w:t xml:space="preserve"> </w:t>
      </w:r>
      <w:proofErr w:type="spellStart"/>
      <w:r w:rsidRPr="00C55768">
        <w:rPr>
          <w:rFonts w:ascii="Arial" w:hAnsi="Arial" w:cs="Arial"/>
          <w:sz w:val="22"/>
          <w:szCs w:val="22"/>
        </w:rPr>
        <w:t>Meitinger</w:t>
      </w:r>
      <w:proofErr w:type="spellEnd"/>
      <w:r w:rsidRPr="00C55768">
        <w:rPr>
          <w:rFonts w:ascii="Arial" w:hAnsi="Arial" w:cs="Arial"/>
          <w:sz w:val="22"/>
          <w:szCs w:val="22"/>
        </w:rPr>
        <w:t xml:space="preserve"> T, </w:t>
      </w:r>
      <w:proofErr w:type="spellStart"/>
      <w:r w:rsidRPr="00C55768">
        <w:rPr>
          <w:rFonts w:ascii="Arial" w:hAnsi="Arial" w:cs="Arial"/>
          <w:sz w:val="22"/>
          <w:szCs w:val="22"/>
        </w:rPr>
        <w:t>Aromaa</w:t>
      </w:r>
      <w:proofErr w:type="spellEnd"/>
      <w:r w:rsidRPr="00C55768">
        <w:rPr>
          <w:rFonts w:ascii="Arial" w:hAnsi="Arial" w:cs="Arial"/>
          <w:sz w:val="22"/>
          <w:szCs w:val="22"/>
        </w:rPr>
        <w:t xml:space="preserve"> A, Eriksson JG, </w:t>
      </w:r>
      <w:proofErr w:type="spellStart"/>
      <w:r w:rsidRPr="00C55768">
        <w:rPr>
          <w:rFonts w:ascii="Arial" w:hAnsi="Arial" w:cs="Arial"/>
          <w:sz w:val="22"/>
          <w:szCs w:val="22"/>
        </w:rPr>
        <w:t>Kaprio</w:t>
      </w:r>
      <w:proofErr w:type="spellEnd"/>
      <w:r w:rsidRPr="00C55768">
        <w:rPr>
          <w:rFonts w:ascii="Arial" w:hAnsi="Arial" w:cs="Arial"/>
          <w:sz w:val="22"/>
          <w:szCs w:val="22"/>
        </w:rPr>
        <w:t xml:space="preserve"> J,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w:t>
      </w:r>
      <w:proofErr w:type="spellStart"/>
      <w:r w:rsidRPr="00C55768">
        <w:rPr>
          <w:rFonts w:ascii="Arial" w:hAnsi="Arial" w:cs="Arial"/>
          <w:sz w:val="22"/>
          <w:szCs w:val="22"/>
        </w:rPr>
        <w:t>Cv</w:t>
      </w:r>
      <w:proofErr w:type="spellEnd"/>
      <w:r w:rsidRPr="00C55768">
        <w:rPr>
          <w:rFonts w:ascii="Arial" w:hAnsi="Arial" w:cs="Arial"/>
          <w:sz w:val="22"/>
          <w:szCs w:val="22"/>
        </w:rPr>
        <w:t xml:space="preserve">, </w:t>
      </w:r>
      <w:proofErr w:type="spellStart"/>
      <w:r w:rsidRPr="00C55768">
        <w:rPr>
          <w:rFonts w:ascii="Arial" w:hAnsi="Arial" w:cs="Arial"/>
          <w:sz w:val="22"/>
          <w:szCs w:val="22"/>
        </w:rPr>
        <w:t>Raitakari</w:t>
      </w:r>
      <w:proofErr w:type="spellEnd"/>
      <w:r w:rsidRPr="00C55768">
        <w:rPr>
          <w:rFonts w:ascii="Arial" w:hAnsi="Arial" w:cs="Arial"/>
          <w:sz w:val="22"/>
          <w:szCs w:val="22"/>
        </w:rPr>
        <w:t xml:space="preserve"> O,  </w:t>
      </w:r>
      <w:proofErr w:type="spellStart"/>
      <w:r w:rsidRPr="00C55768">
        <w:rPr>
          <w:rFonts w:ascii="Arial" w:hAnsi="Arial" w:cs="Arial"/>
          <w:sz w:val="22"/>
          <w:szCs w:val="22"/>
        </w:rPr>
        <w:t>Järvelin</w:t>
      </w:r>
      <w:proofErr w:type="spellEnd"/>
      <w:r w:rsidRPr="00C55768">
        <w:rPr>
          <w:rFonts w:ascii="Arial" w:hAnsi="Arial" w:cs="Arial"/>
          <w:sz w:val="22"/>
          <w:szCs w:val="22"/>
        </w:rPr>
        <w:t xml:space="preserve"> MR, </w:t>
      </w:r>
      <w:proofErr w:type="spellStart"/>
      <w:r w:rsidRPr="00C55768">
        <w:rPr>
          <w:rFonts w:ascii="Arial" w:hAnsi="Arial" w:cs="Arial"/>
          <w:sz w:val="22"/>
          <w:szCs w:val="22"/>
        </w:rPr>
        <w:t>Zwart</w:t>
      </w:r>
      <w:proofErr w:type="spellEnd"/>
      <w:r w:rsidRPr="00C55768">
        <w:rPr>
          <w:rFonts w:ascii="Arial" w:hAnsi="Arial" w:cs="Arial"/>
          <w:sz w:val="22"/>
          <w:szCs w:val="22"/>
        </w:rPr>
        <w:t xml:space="preserve"> JA,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 xml:space="preserve">, Strachan DP,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Ferrari MD, van den</w:t>
      </w:r>
      <w:r>
        <w:rPr>
          <w:rFonts w:ascii="Arial" w:hAnsi="Arial" w:cs="Arial"/>
          <w:sz w:val="22"/>
          <w:szCs w:val="22"/>
        </w:rPr>
        <w:t xml:space="preserve">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Dichgans</w:t>
      </w:r>
      <w:proofErr w:type="spellEnd"/>
      <w:r w:rsidRPr="00C55768">
        <w:rPr>
          <w:rFonts w:ascii="Arial" w:hAnsi="Arial" w:cs="Arial"/>
          <w:sz w:val="22"/>
          <w:szCs w:val="22"/>
        </w:rPr>
        <w:t xml:space="preserve"> M,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Smith GD, Stefansson K,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w:t>
      </w:r>
      <w:r>
        <w:rPr>
          <w:rFonts w:ascii="Arial" w:hAnsi="Arial" w:cs="Arial"/>
          <w:sz w:val="22"/>
          <w:szCs w:val="22"/>
        </w:rPr>
        <w:t xml:space="preserve">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w:t>
      </w:r>
    </w:p>
    <w:p w14:paraId="02BAC93A" w14:textId="77777777" w:rsidR="005E3B9E" w:rsidRDefault="005E3B9E" w:rsidP="005E3B9E">
      <w:pPr>
        <w:jc w:val="both"/>
        <w:rPr>
          <w:rFonts w:ascii="Arial" w:hAnsi="Arial" w:cs="Arial"/>
          <w:i/>
          <w:sz w:val="22"/>
          <w:szCs w:val="22"/>
        </w:rPr>
      </w:pPr>
      <w:r w:rsidRPr="00C55768">
        <w:rPr>
          <w:rFonts w:ascii="Arial" w:hAnsi="Arial" w:cs="Arial"/>
          <w:i/>
          <w:sz w:val="22"/>
          <w:szCs w:val="22"/>
        </w:rPr>
        <w:t xml:space="preserve">Concordance of genetic risk across migraine subgroups: Impact on current and future genetic association studies. </w:t>
      </w:r>
    </w:p>
    <w:p w14:paraId="52C656E3" w14:textId="77777777" w:rsidR="005E3B9E" w:rsidRPr="00C55768" w:rsidRDefault="005E3B9E" w:rsidP="005E3B9E">
      <w:pPr>
        <w:jc w:val="both"/>
        <w:rPr>
          <w:rFonts w:ascii="Arial" w:hAnsi="Arial" w:cs="Arial"/>
          <w:i/>
          <w:sz w:val="22"/>
          <w:szCs w:val="22"/>
        </w:rPr>
      </w:pPr>
    </w:p>
    <w:p w14:paraId="1E0031BD" w14:textId="77777777" w:rsidR="005E3B9E" w:rsidRPr="00C55768" w:rsidRDefault="005E3B9E" w:rsidP="005E3B9E">
      <w:pPr>
        <w:jc w:val="both"/>
        <w:rPr>
          <w:rFonts w:ascii="Arial" w:hAnsi="Arial" w:cs="Arial"/>
          <w:sz w:val="22"/>
          <w:szCs w:val="22"/>
        </w:rPr>
      </w:pPr>
      <w:proofErr w:type="spellStart"/>
      <w:r w:rsidRPr="00C55768">
        <w:rPr>
          <w:rFonts w:ascii="Arial" w:hAnsi="Arial" w:cs="Arial"/>
          <w:b/>
          <w:i/>
          <w:sz w:val="22"/>
          <w:szCs w:val="22"/>
        </w:rPr>
        <w:t>Cephalalgia</w:t>
      </w:r>
      <w:proofErr w:type="spellEnd"/>
      <w:r w:rsidRPr="00C55768">
        <w:rPr>
          <w:rFonts w:ascii="Arial" w:hAnsi="Arial" w:cs="Arial"/>
          <w:sz w:val="22"/>
          <w:szCs w:val="22"/>
        </w:rPr>
        <w:t>. 2015;</w:t>
      </w:r>
      <w:r>
        <w:rPr>
          <w:rFonts w:ascii="Arial" w:hAnsi="Arial" w:cs="Arial"/>
          <w:sz w:val="22"/>
          <w:szCs w:val="22"/>
        </w:rPr>
        <w:t xml:space="preserve"> </w:t>
      </w:r>
      <w:r w:rsidRPr="00C55768">
        <w:rPr>
          <w:rFonts w:ascii="Arial" w:hAnsi="Arial" w:cs="Arial"/>
          <w:sz w:val="22"/>
          <w:szCs w:val="22"/>
        </w:rPr>
        <w:t>35(6):</w:t>
      </w:r>
      <w:r>
        <w:rPr>
          <w:rFonts w:ascii="Arial" w:hAnsi="Arial" w:cs="Arial"/>
          <w:sz w:val="22"/>
          <w:szCs w:val="22"/>
        </w:rPr>
        <w:t xml:space="preserve"> </w:t>
      </w:r>
      <w:r w:rsidRPr="00C55768">
        <w:rPr>
          <w:rFonts w:ascii="Arial" w:hAnsi="Arial" w:cs="Arial"/>
          <w:sz w:val="22"/>
          <w:szCs w:val="22"/>
        </w:rPr>
        <w:t xml:space="preserve">489-99. </w:t>
      </w:r>
      <w:proofErr w:type="spellStart"/>
      <w:r w:rsidRPr="00C55768">
        <w:rPr>
          <w:rFonts w:ascii="Arial" w:hAnsi="Arial" w:cs="Arial"/>
          <w:sz w:val="22"/>
          <w:szCs w:val="22"/>
        </w:rPr>
        <w:t>doi</w:t>
      </w:r>
      <w:proofErr w:type="spellEnd"/>
      <w:r w:rsidRPr="00C55768">
        <w:rPr>
          <w:rFonts w:ascii="Arial" w:hAnsi="Arial" w:cs="Arial"/>
          <w:sz w:val="22"/>
          <w:szCs w:val="22"/>
        </w:rPr>
        <w:t xml:space="preserve">: 10.1177/0333102414547784.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4 Sep 1. PubMed PMID:</w:t>
      </w:r>
      <w:r>
        <w:rPr>
          <w:rFonts w:ascii="Arial" w:hAnsi="Arial" w:cs="Arial"/>
          <w:sz w:val="22"/>
          <w:szCs w:val="22"/>
        </w:rPr>
        <w:t xml:space="preserve"> </w:t>
      </w:r>
      <w:r w:rsidRPr="00C55768">
        <w:rPr>
          <w:rFonts w:ascii="Arial" w:hAnsi="Arial" w:cs="Arial"/>
          <w:sz w:val="22"/>
          <w:szCs w:val="22"/>
        </w:rPr>
        <w:t>25179292.</w:t>
      </w:r>
    </w:p>
    <w:p w14:paraId="0880E007" w14:textId="77777777" w:rsidR="005E3B9E" w:rsidRPr="00C55768" w:rsidRDefault="005E3B9E" w:rsidP="005E3B9E">
      <w:pPr>
        <w:jc w:val="both"/>
        <w:rPr>
          <w:rFonts w:ascii="Arial" w:hAnsi="Arial" w:cs="Arial"/>
          <w:sz w:val="22"/>
          <w:szCs w:val="22"/>
        </w:rPr>
      </w:pPr>
    </w:p>
    <w:p w14:paraId="531F2124" w14:textId="77777777" w:rsidR="005E3B9E" w:rsidRDefault="005E3B9E" w:rsidP="005E3B9E">
      <w:pPr>
        <w:jc w:val="both"/>
        <w:rPr>
          <w:rFonts w:ascii="Arial" w:hAnsi="Arial" w:cs="Arial"/>
          <w:sz w:val="22"/>
          <w:szCs w:val="22"/>
        </w:rPr>
      </w:pPr>
      <w:r w:rsidRPr="00C55768">
        <w:rPr>
          <w:rFonts w:ascii="Arial" w:hAnsi="Arial" w:cs="Arial"/>
          <w:sz w:val="22"/>
          <w:szCs w:val="22"/>
        </w:rPr>
        <w:t xml:space="preserve">7: </w:t>
      </w:r>
      <w:proofErr w:type="spellStart"/>
      <w:r w:rsidRPr="00C55768">
        <w:rPr>
          <w:rFonts w:ascii="Arial" w:hAnsi="Arial" w:cs="Arial"/>
          <w:sz w:val="22"/>
          <w:szCs w:val="22"/>
        </w:rPr>
        <w:t>Anttila</w:t>
      </w:r>
      <w:proofErr w:type="spellEnd"/>
      <w:r w:rsidRPr="00C55768">
        <w:rPr>
          <w:rFonts w:ascii="Arial" w:hAnsi="Arial" w:cs="Arial"/>
          <w:sz w:val="22"/>
          <w:szCs w:val="22"/>
        </w:rPr>
        <w:t xml:space="preserve"> V, </w:t>
      </w:r>
      <w:proofErr w:type="spellStart"/>
      <w:r w:rsidRPr="00C55768">
        <w:rPr>
          <w:rFonts w:ascii="Arial" w:hAnsi="Arial" w:cs="Arial"/>
          <w:sz w:val="22"/>
          <w:szCs w:val="22"/>
        </w:rPr>
        <w:t>Winsvold</w:t>
      </w:r>
      <w:proofErr w:type="spellEnd"/>
      <w:r w:rsidRPr="00C55768">
        <w:rPr>
          <w:rFonts w:ascii="Arial" w:hAnsi="Arial" w:cs="Arial"/>
          <w:sz w:val="22"/>
          <w:szCs w:val="22"/>
        </w:rPr>
        <w:t xml:space="preserve"> BS, </w:t>
      </w:r>
      <w:proofErr w:type="spellStart"/>
      <w:r w:rsidRPr="00C55768">
        <w:rPr>
          <w:rFonts w:ascii="Arial" w:hAnsi="Arial" w:cs="Arial"/>
          <w:sz w:val="22"/>
          <w:szCs w:val="22"/>
        </w:rPr>
        <w:t>Gormley</w:t>
      </w:r>
      <w:proofErr w:type="spellEnd"/>
      <w:r w:rsidRPr="00C55768">
        <w:rPr>
          <w:rFonts w:ascii="Arial" w:hAnsi="Arial" w:cs="Arial"/>
          <w:sz w:val="22"/>
          <w:szCs w:val="22"/>
        </w:rPr>
        <w:t xml:space="preserve"> P, </w:t>
      </w:r>
      <w:proofErr w:type="spellStart"/>
      <w:r w:rsidRPr="00C55768">
        <w:rPr>
          <w:rFonts w:ascii="Arial" w:hAnsi="Arial" w:cs="Arial"/>
          <w:sz w:val="22"/>
          <w:szCs w:val="22"/>
        </w:rPr>
        <w:t>Kurth</w:t>
      </w:r>
      <w:proofErr w:type="spellEnd"/>
      <w:r w:rsidRPr="00C55768">
        <w:rPr>
          <w:rFonts w:ascii="Arial" w:hAnsi="Arial" w:cs="Arial"/>
          <w:sz w:val="22"/>
          <w:szCs w:val="22"/>
        </w:rPr>
        <w:t xml:space="preserve"> T, </w:t>
      </w:r>
      <w:proofErr w:type="spellStart"/>
      <w:r w:rsidRPr="00C55768">
        <w:rPr>
          <w:rFonts w:ascii="Arial" w:hAnsi="Arial" w:cs="Arial"/>
          <w:sz w:val="22"/>
          <w:szCs w:val="22"/>
        </w:rPr>
        <w:t>Bettella</w:t>
      </w:r>
      <w:proofErr w:type="spellEnd"/>
      <w:r w:rsidRPr="00C55768">
        <w:rPr>
          <w:rFonts w:ascii="Arial" w:hAnsi="Arial" w:cs="Arial"/>
          <w:sz w:val="22"/>
          <w:szCs w:val="22"/>
        </w:rPr>
        <w:t xml:space="preserve"> F, McMahon G, </w:t>
      </w:r>
      <w:proofErr w:type="spellStart"/>
      <w:r w:rsidRPr="00C55768">
        <w:rPr>
          <w:rFonts w:ascii="Arial" w:hAnsi="Arial" w:cs="Arial"/>
          <w:sz w:val="22"/>
          <w:szCs w:val="22"/>
        </w:rPr>
        <w:t>Kallela</w:t>
      </w:r>
      <w:proofErr w:type="spellEnd"/>
      <w:r w:rsidRPr="00C55768">
        <w:rPr>
          <w:rFonts w:ascii="Arial" w:hAnsi="Arial" w:cs="Arial"/>
          <w:sz w:val="22"/>
          <w:szCs w:val="22"/>
        </w:rPr>
        <w:t xml:space="preserve"> M, </w:t>
      </w:r>
      <w:r>
        <w:rPr>
          <w:rFonts w:ascii="Arial" w:hAnsi="Arial" w:cs="Arial"/>
          <w:sz w:val="22"/>
          <w:szCs w:val="22"/>
        </w:rPr>
        <w:t xml:space="preserve"> </w:t>
      </w:r>
      <w:r w:rsidRPr="00C55768">
        <w:rPr>
          <w:rFonts w:ascii="Arial" w:hAnsi="Arial" w:cs="Arial"/>
          <w:sz w:val="22"/>
          <w:szCs w:val="22"/>
        </w:rPr>
        <w:t xml:space="preserve">Malik R, de </w:t>
      </w:r>
      <w:proofErr w:type="spellStart"/>
      <w:r w:rsidRPr="00C55768">
        <w:rPr>
          <w:rFonts w:ascii="Arial" w:hAnsi="Arial" w:cs="Arial"/>
          <w:sz w:val="22"/>
          <w:szCs w:val="22"/>
        </w:rPr>
        <w:t>Vries</w:t>
      </w:r>
      <w:proofErr w:type="spellEnd"/>
      <w:r w:rsidRPr="00C55768">
        <w:rPr>
          <w:rFonts w:ascii="Arial" w:hAnsi="Arial" w:cs="Arial"/>
          <w:sz w:val="22"/>
          <w:szCs w:val="22"/>
        </w:rPr>
        <w:t xml:space="preserve"> B, </w:t>
      </w:r>
      <w:proofErr w:type="spellStart"/>
      <w:r w:rsidRPr="00C55768">
        <w:rPr>
          <w:rFonts w:ascii="Arial" w:hAnsi="Arial" w:cs="Arial"/>
          <w:sz w:val="22"/>
          <w:szCs w:val="22"/>
        </w:rPr>
        <w:t>Terwindt</w:t>
      </w:r>
      <w:proofErr w:type="spellEnd"/>
      <w:r w:rsidRPr="00C55768">
        <w:rPr>
          <w:rFonts w:ascii="Arial" w:hAnsi="Arial" w:cs="Arial"/>
          <w:sz w:val="22"/>
          <w:szCs w:val="22"/>
        </w:rPr>
        <w:t xml:space="preserve"> G, </w:t>
      </w:r>
      <w:proofErr w:type="spellStart"/>
      <w:r w:rsidRPr="00C55768">
        <w:rPr>
          <w:rFonts w:ascii="Arial" w:hAnsi="Arial" w:cs="Arial"/>
          <w:sz w:val="22"/>
          <w:szCs w:val="22"/>
        </w:rPr>
        <w:t>Medland</w:t>
      </w:r>
      <w:proofErr w:type="spellEnd"/>
      <w:r w:rsidRPr="00C55768">
        <w:rPr>
          <w:rFonts w:ascii="Arial" w:hAnsi="Arial" w:cs="Arial"/>
          <w:sz w:val="22"/>
          <w:szCs w:val="22"/>
        </w:rPr>
        <w:t xml:space="preserve"> SE, </w:t>
      </w:r>
      <w:proofErr w:type="spellStart"/>
      <w:r w:rsidRPr="00C55768">
        <w:rPr>
          <w:rFonts w:ascii="Arial" w:hAnsi="Arial" w:cs="Arial"/>
          <w:sz w:val="22"/>
          <w:szCs w:val="22"/>
        </w:rPr>
        <w:t>Todt</w:t>
      </w:r>
      <w:proofErr w:type="spellEnd"/>
      <w:r w:rsidRPr="00C55768">
        <w:rPr>
          <w:rFonts w:ascii="Arial" w:hAnsi="Arial" w:cs="Arial"/>
          <w:sz w:val="22"/>
          <w:szCs w:val="22"/>
        </w:rPr>
        <w:t xml:space="preserve"> U, McArdle WL, </w:t>
      </w:r>
      <w:proofErr w:type="spellStart"/>
      <w:r w:rsidRPr="00C55768">
        <w:rPr>
          <w:rFonts w:ascii="Arial" w:hAnsi="Arial" w:cs="Arial"/>
          <w:b/>
          <w:sz w:val="22"/>
          <w:szCs w:val="22"/>
          <w:u w:val="single"/>
        </w:rPr>
        <w:t>Quaye</w:t>
      </w:r>
      <w:proofErr w:type="spellEnd"/>
      <w:r w:rsidRPr="00C55768">
        <w:rPr>
          <w:rFonts w:ascii="Arial" w:hAnsi="Arial" w:cs="Arial"/>
          <w:b/>
          <w:sz w:val="22"/>
          <w:szCs w:val="22"/>
          <w:u w:val="single"/>
        </w:rPr>
        <w:t xml:space="preserve"> L</w:t>
      </w:r>
      <w:r w:rsidRPr="00C55768">
        <w:rPr>
          <w:rFonts w:ascii="Arial" w:hAnsi="Arial" w:cs="Arial"/>
          <w:sz w:val="22"/>
          <w:szCs w:val="22"/>
        </w:rPr>
        <w:t>,</w:t>
      </w:r>
      <w:r>
        <w:rPr>
          <w:rFonts w:ascii="Arial" w:hAnsi="Arial" w:cs="Arial"/>
          <w:sz w:val="22"/>
          <w:szCs w:val="22"/>
        </w:rPr>
        <w:t xml:space="preserve"> </w:t>
      </w:r>
      <w:proofErr w:type="spellStart"/>
      <w:r w:rsidRPr="00C55768">
        <w:rPr>
          <w:rFonts w:ascii="Arial" w:hAnsi="Arial" w:cs="Arial"/>
          <w:sz w:val="22"/>
          <w:szCs w:val="22"/>
        </w:rPr>
        <w:t>Koiranen</w:t>
      </w:r>
      <w:proofErr w:type="spellEnd"/>
      <w:r w:rsidRPr="00C55768">
        <w:rPr>
          <w:rFonts w:ascii="Arial" w:hAnsi="Arial" w:cs="Arial"/>
          <w:sz w:val="22"/>
          <w:szCs w:val="22"/>
        </w:rPr>
        <w:t xml:space="preserve"> M, </w:t>
      </w:r>
      <w:proofErr w:type="spellStart"/>
      <w:r w:rsidRPr="00C55768">
        <w:rPr>
          <w:rFonts w:ascii="Arial" w:hAnsi="Arial" w:cs="Arial"/>
          <w:sz w:val="22"/>
          <w:szCs w:val="22"/>
        </w:rPr>
        <w:t>Ikram</w:t>
      </w:r>
      <w:proofErr w:type="spellEnd"/>
      <w:r w:rsidRPr="00C55768">
        <w:rPr>
          <w:rFonts w:ascii="Arial" w:hAnsi="Arial" w:cs="Arial"/>
          <w:sz w:val="22"/>
          <w:szCs w:val="22"/>
        </w:rPr>
        <w:t xml:space="preserve"> MA, </w:t>
      </w:r>
      <w:proofErr w:type="spellStart"/>
      <w:r w:rsidRPr="00C55768">
        <w:rPr>
          <w:rFonts w:ascii="Arial" w:hAnsi="Arial" w:cs="Arial"/>
          <w:sz w:val="22"/>
          <w:szCs w:val="22"/>
        </w:rPr>
        <w:t>Lehtimäki</w:t>
      </w:r>
      <w:proofErr w:type="spellEnd"/>
      <w:r w:rsidRPr="00C55768">
        <w:rPr>
          <w:rFonts w:ascii="Arial" w:hAnsi="Arial" w:cs="Arial"/>
          <w:sz w:val="22"/>
          <w:szCs w:val="22"/>
        </w:rPr>
        <w:t xml:space="preserve"> T, </w:t>
      </w:r>
      <w:proofErr w:type="spellStart"/>
      <w:r w:rsidRPr="00C55768">
        <w:rPr>
          <w:rFonts w:ascii="Arial" w:hAnsi="Arial" w:cs="Arial"/>
          <w:sz w:val="22"/>
          <w:szCs w:val="22"/>
        </w:rPr>
        <w:t>Stam</w:t>
      </w:r>
      <w:proofErr w:type="spellEnd"/>
      <w:r w:rsidRPr="00C55768">
        <w:rPr>
          <w:rFonts w:ascii="Arial" w:hAnsi="Arial" w:cs="Arial"/>
          <w:sz w:val="22"/>
          <w:szCs w:val="22"/>
        </w:rPr>
        <w:t xml:space="preserve"> AH, </w:t>
      </w:r>
      <w:proofErr w:type="spellStart"/>
      <w:r w:rsidRPr="00C55768">
        <w:rPr>
          <w:rFonts w:ascii="Arial" w:hAnsi="Arial" w:cs="Arial"/>
          <w:sz w:val="22"/>
          <w:szCs w:val="22"/>
        </w:rPr>
        <w:t>Ligthart</w:t>
      </w:r>
      <w:proofErr w:type="spellEnd"/>
      <w:r w:rsidRPr="00C55768">
        <w:rPr>
          <w:rFonts w:ascii="Arial" w:hAnsi="Arial" w:cs="Arial"/>
          <w:sz w:val="22"/>
          <w:szCs w:val="22"/>
        </w:rPr>
        <w:t xml:space="preserve"> L, </w:t>
      </w:r>
      <w:proofErr w:type="spellStart"/>
      <w:r w:rsidRPr="00C55768">
        <w:rPr>
          <w:rFonts w:ascii="Arial" w:hAnsi="Arial" w:cs="Arial"/>
          <w:sz w:val="22"/>
          <w:szCs w:val="22"/>
        </w:rPr>
        <w:t>Wedenoja</w:t>
      </w:r>
      <w:proofErr w:type="spellEnd"/>
      <w:r w:rsidRPr="00C55768">
        <w:rPr>
          <w:rFonts w:ascii="Arial" w:hAnsi="Arial" w:cs="Arial"/>
          <w:sz w:val="22"/>
          <w:szCs w:val="22"/>
        </w:rPr>
        <w:t xml:space="preserve"> J, Dunham I,</w:t>
      </w:r>
      <w:r>
        <w:rPr>
          <w:rFonts w:ascii="Arial" w:hAnsi="Arial" w:cs="Arial"/>
          <w:sz w:val="22"/>
          <w:szCs w:val="22"/>
        </w:rPr>
        <w:t xml:space="preserve"> </w:t>
      </w:r>
      <w:r w:rsidRPr="00C55768">
        <w:rPr>
          <w:rFonts w:ascii="Arial" w:hAnsi="Arial" w:cs="Arial"/>
          <w:sz w:val="22"/>
          <w:szCs w:val="22"/>
        </w:rPr>
        <w:t xml:space="preserve">Neale BM, </w:t>
      </w:r>
      <w:proofErr w:type="spellStart"/>
      <w:r w:rsidRPr="00C55768">
        <w:rPr>
          <w:rFonts w:ascii="Arial" w:hAnsi="Arial" w:cs="Arial"/>
          <w:sz w:val="22"/>
          <w:szCs w:val="22"/>
        </w:rPr>
        <w:t>Palta</w:t>
      </w:r>
      <w:proofErr w:type="spellEnd"/>
      <w:r w:rsidRPr="00C55768">
        <w:rPr>
          <w:rFonts w:ascii="Arial" w:hAnsi="Arial" w:cs="Arial"/>
          <w:sz w:val="22"/>
          <w:szCs w:val="22"/>
        </w:rPr>
        <w:t xml:space="preserve"> P, </w:t>
      </w:r>
      <w:proofErr w:type="spellStart"/>
      <w:r w:rsidRPr="00C55768">
        <w:rPr>
          <w:rFonts w:ascii="Arial" w:hAnsi="Arial" w:cs="Arial"/>
          <w:sz w:val="22"/>
          <w:szCs w:val="22"/>
        </w:rPr>
        <w:t>Hamalainen</w:t>
      </w:r>
      <w:proofErr w:type="spellEnd"/>
      <w:r w:rsidRPr="00C55768">
        <w:rPr>
          <w:rFonts w:ascii="Arial" w:hAnsi="Arial" w:cs="Arial"/>
          <w:sz w:val="22"/>
          <w:szCs w:val="22"/>
        </w:rPr>
        <w:t xml:space="preserve"> E, </w:t>
      </w:r>
      <w:proofErr w:type="spellStart"/>
      <w:r w:rsidRPr="00C55768">
        <w:rPr>
          <w:rFonts w:ascii="Arial" w:hAnsi="Arial" w:cs="Arial"/>
          <w:sz w:val="22"/>
          <w:szCs w:val="22"/>
        </w:rPr>
        <w:t>Schürks</w:t>
      </w:r>
      <w:proofErr w:type="spellEnd"/>
      <w:r w:rsidRPr="00C55768">
        <w:rPr>
          <w:rFonts w:ascii="Arial" w:hAnsi="Arial" w:cs="Arial"/>
          <w:sz w:val="22"/>
          <w:szCs w:val="22"/>
        </w:rPr>
        <w:t xml:space="preserve"> M, Rose LM, </w:t>
      </w:r>
      <w:proofErr w:type="spellStart"/>
      <w:r w:rsidRPr="00C55768">
        <w:rPr>
          <w:rFonts w:ascii="Arial" w:hAnsi="Arial" w:cs="Arial"/>
          <w:sz w:val="22"/>
          <w:szCs w:val="22"/>
        </w:rPr>
        <w:t>Buring</w:t>
      </w:r>
      <w:proofErr w:type="spellEnd"/>
      <w:r w:rsidRPr="00C55768">
        <w:rPr>
          <w:rFonts w:ascii="Arial" w:hAnsi="Arial" w:cs="Arial"/>
          <w:sz w:val="22"/>
          <w:szCs w:val="22"/>
        </w:rPr>
        <w:t xml:space="preserve"> JE, </w:t>
      </w:r>
      <w:proofErr w:type="spellStart"/>
      <w:r w:rsidRPr="00C55768">
        <w:rPr>
          <w:rFonts w:ascii="Arial" w:hAnsi="Arial" w:cs="Arial"/>
          <w:sz w:val="22"/>
          <w:szCs w:val="22"/>
        </w:rPr>
        <w:t>Ridker</w:t>
      </w:r>
      <w:proofErr w:type="spellEnd"/>
      <w:r w:rsidRPr="00C55768">
        <w:rPr>
          <w:rFonts w:ascii="Arial" w:hAnsi="Arial" w:cs="Arial"/>
          <w:sz w:val="22"/>
          <w:szCs w:val="22"/>
        </w:rPr>
        <w:t xml:space="preserve"> PM,</w:t>
      </w:r>
      <w:r>
        <w:rPr>
          <w:rFonts w:ascii="Arial" w:hAnsi="Arial" w:cs="Arial"/>
          <w:sz w:val="22"/>
          <w:szCs w:val="22"/>
        </w:rPr>
        <w:t xml:space="preserve"> </w:t>
      </w:r>
      <w:r w:rsidRPr="00C55768">
        <w:rPr>
          <w:rFonts w:ascii="Arial" w:hAnsi="Arial" w:cs="Arial"/>
          <w:sz w:val="22"/>
          <w:szCs w:val="22"/>
        </w:rPr>
        <w:t xml:space="preserve">Steinberg S, Stefansson H, </w:t>
      </w:r>
      <w:proofErr w:type="spellStart"/>
      <w:r w:rsidRPr="00C55768">
        <w:rPr>
          <w:rFonts w:ascii="Arial" w:hAnsi="Arial" w:cs="Arial"/>
          <w:sz w:val="22"/>
          <w:szCs w:val="22"/>
        </w:rPr>
        <w:t>Jakobsson</w:t>
      </w:r>
      <w:proofErr w:type="spellEnd"/>
      <w:r w:rsidRPr="00C55768">
        <w:rPr>
          <w:rFonts w:ascii="Arial" w:hAnsi="Arial" w:cs="Arial"/>
          <w:sz w:val="22"/>
          <w:szCs w:val="22"/>
        </w:rPr>
        <w:t xml:space="preserve"> F, Lawlor DA, Evans DM, Ring SM, </w:t>
      </w:r>
      <w:proofErr w:type="spellStart"/>
      <w:r w:rsidRPr="00C55768">
        <w:rPr>
          <w:rFonts w:ascii="Arial" w:hAnsi="Arial" w:cs="Arial"/>
          <w:sz w:val="22"/>
          <w:szCs w:val="22"/>
        </w:rPr>
        <w:t>Färkkilä</w:t>
      </w:r>
      <w:proofErr w:type="spellEnd"/>
      <w:r w:rsidRPr="00C55768">
        <w:rPr>
          <w:rFonts w:ascii="Arial" w:hAnsi="Arial" w:cs="Arial"/>
          <w:sz w:val="22"/>
          <w:szCs w:val="22"/>
        </w:rPr>
        <w:t xml:space="preserve"> M,</w:t>
      </w:r>
      <w:r>
        <w:rPr>
          <w:rFonts w:ascii="Arial" w:hAnsi="Arial" w:cs="Arial"/>
          <w:sz w:val="22"/>
          <w:szCs w:val="22"/>
        </w:rPr>
        <w:t xml:space="preserve"> </w:t>
      </w:r>
      <w:proofErr w:type="spellStart"/>
      <w:r w:rsidRPr="00C55768">
        <w:rPr>
          <w:rFonts w:ascii="Arial" w:hAnsi="Arial" w:cs="Arial"/>
          <w:sz w:val="22"/>
          <w:szCs w:val="22"/>
        </w:rPr>
        <w:t>Artto</w:t>
      </w:r>
      <w:proofErr w:type="spellEnd"/>
      <w:r w:rsidRPr="00C55768">
        <w:rPr>
          <w:rFonts w:ascii="Arial" w:hAnsi="Arial" w:cs="Arial"/>
          <w:sz w:val="22"/>
          <w:szCs w:val="22"/>
        </w:rPr>
        <w:t xml:space="preserve"> V, </w:t>
      </w:r>
      <w:proofErr w:type="spellStart"/>
      <w:r w:rsidRPr="00C55768">
        <w:rPr>
          <w:rFonts w:ascii="Arial" w:hAnsi="Arial" w:cs="Arial"/>
          <w:sz w:val="22"/>
          <w:szCs w:val="22"/>
        </w:rPr>
        <w:t>Kaunisto</w:t>
      </w:r>
      <w:proofErr w:type="spellEnd"/>
      <w:r w:rsidRPr="00C55768">
        <w:rPr>
          <w:rFonts w:ascii="Arial" w:hAnsi="Arial" w:cs="Arial"/>
          <w:sz w:val="22"/>
          <w:szCs w:val="22"/>
        </w:rPr>
        <w:t xml:space="preserve"> MA, </w:t>
      </w:r>
      <w:proofErr w:type="spellStart"/>
      <w:r w:rsidRPr="00C55768">
        <w:rPr>
          <w:rFonts w:ascii="Arial" w:hAnsi="Arial" w:cs="Arial"/>
          <w:sz w:val="22"/>
          <w:szCs w:val="22"/>
        </w:rPr>
        <w:t>Freilinger</w:t>
      </w:r>
      <w:proofErr w:type="spellEnd"/>
      <w:r w:rsidRPr="00C55768">
        <w:rPr>
          <w:rFonts w:ascii="Arial" w:hAnsi="Arial" w:cs="Arial"/>
          <w:sz w:val="22"/>
          <w:szCs w:val="22"/>
        </w:rPr>
        <w:t xml:space="preserve"> T, </w:t>
      </w:r>
      <w:proofErr w:type="spellStart"/>
      <w:r w:rsidRPr="00C55768">
        <w:rPr>
          <w:rFonts w:ascii="Arial" w:hAnsi="Arial" w:cs="Arial"/>
          <w:sz w:val="22"/>
          <w:szCs w:val="22"/>
        </w:rPr>
        <w:t>Schoenen</w:t>
      </w:r>
      <w:proofErr w:type="spellEnd"/>
      <w:r w:rsidRPr="00C55768">
        <w:rPr>
          <w:rFonts w:ascii="Arial" w:hAnsi="Arial" w:cs="Arial"/>
          <w:sz w:val="22"/>
          <w:szCs w:val="22"/>
        </w:rPr>
        <w:t xml:space="preserve"> J, </w:t>
      </w:r>
      <w:proofErr w:type="spellStart"/>
      <w:r w:rsidRPr="00C55768">
        <w:rPr>
          <w:rFonts w:ascii="Arial" w:hAnsi="Arial" w:cs="Arial"/>
          <w:sz w:val="22"/>
          <w:szCs w:val="22"/>
        </w:rPr>
        <w:t>Frants</w:t>
      </w:r>
      <w:proofErr w:type="spellEnd"/>
      <w:r w:rsidRPr="00C55768">
        <w:rPr>
          <w:rFonts w:ascii="Arial" w:hAnsi="Arial" w:cs="Arial"/>
          <w:sz w:val="22"/>
          <w:szCs w:val="22"/>
        </w:rPr>
        <w:t xml:space="preserve"> RR, Pelzer N, Weller CM,</w:t>
      </w:r>
      <w:r>
        <w:rPr>
          <w:rFonts w:ascii="Arial" w:hAnsi="Arial" w:cs="Arial"/>
          <w:sz w:val="22"/>
          <w:szCs w:val="22"/>
        </w:rPr>
        <w:t xml:space="preserve"> </w:t>
      </w:r>
      <w:proofErr w:type="spellStart"/>
      <w:r w:rsidRPr="00C55768">
        <w:rPr>
          <w:rFonts w:ascii="Arial" w:hAnsi="Arial" w:cs="Arial"/>
          <w:sz w:val="22"/>
          <w:szCs w:val="22"/>
        </w:rPr>
        <w:t>Zielman</w:t>
      </w:r>
      <w:proofErr w:type="spellEnd"/>
      <w:r w:rsidRPr="00C55768">
        <w:rPr>
          <w:rFonts w:ascii="Arial" w:hAnsi="Arial" w:cs="Arial"/>
          <w:sz w:val="22"/>
          <w:szCs w:val="22"/>
        </w:rPr>
        <w:t xml:space="preserve"> R, Heath AC, Madden PA, Montgomery GW, Martin NG, </w:t>
      </w:r>
      <w:proofErr w:type="spellStart"/>
      <w:r w:rsidRPr="00C55768">
        <w:rPr>
          <w:rFonts w:ascii="Arial" w:hAnsi="Arial" w:cs="Arial"/>
          <w:sz w:val="22"/>
          <w:szCs w:val="22"/>
        </w:rPr>
        <w:t>Borck</w:t>
      </w:r>
      <w:proofErr w:type="spellEnd"/>
      <w:r w:rsidRPr="00C55768">
        <w:rPr>
          <w:rFonts w:ascii="Arial" w:hAnsi="Arial" w:cs="Arial"/>
          <w:sz w:val="22"/>
          <w:szCs w:val="22"/>
        </w:rPr>
        <w:t xml:space="preserve"> G, </w:t>
      </w:r>
      <w:proofErr w:type="spellStart"/>
      <w:r w:rsidRPr="00C55768">
        <w:rPr>
          <w:rFonts w:ascii="Arial" w:hAnsi="Arial" w:cs="Arial"/>
          <w:sz w:val="22"/>
          <w:szCs w:val="22"/>
        </w:rPr>
        <w:t>Göbel</w:t>
      </w:r>
      <w:proofErr w:type="spellEnd"/>
      <w:r w:rsidRPr="00C55768">
        <w:rPr>
          <w:rFonts w:ascii="Arial" w:hAnsi="Arial" w:cs="Arial"/>
          <w:sz w:val="22"/>
          <w:szCs w:val="22"/>
        </w:rPr>
        <w:t xml:space="preserve"> H,</w:t>
      </w:r>
      <w:r>
        <w:rPr>
          <w:rFonts w:ascii="Arial" w:hAnsi="Arial" w:cs="Arial"/>
          <w:sz w:val="22"/>
          <w:szCs w:val="22"/>
        </w:rPr>
        <w:t xml:space="preserve"> </w:t>
      </w:r>
      <w:proofErr w:type="spellStart"/>
      <w:r w:rsidRPr="00C55768">
        <w:rPr>
          <w:rFonts w:ascii="Arial" w:hAnsi="Arial" w:cs="Arial"/>
          <w:sz w:val="22"/>
          <w:szCs w:val="22"/>
        </w:rPr>
        <w:t>Heinze</w:t>
      </w:r>
      <w:proofErr w:type="spellEnd"/>
      <w:r w:rsidRPr="00C55768">
        <w:rPr>
          <w:rFonts w:ascii="Arial" w:hAnsi="Arial" w:cs="Arial"/>
          <w:sz w:val="22"/>
          <w:szCs w:val="22"/>
        </w:rPr>
        <w:t xml:space="preserve"> A, </w:t>
      </w:r>
      <w:proofErr w:type="spellStart"/>
      <w:r w:rsidRPr="00C55768">
        <w:rPr>
          <w:rFonts w:ascii="Arial" w:hAnsi="Arial" w:cs="Arial"/>
          <w:sz w:val="22"/>
          <w:szCs w:val="22"/>
        </w:rPr>
        <w:t>Heinze</w:t>
      </w:r>
      <w:proofErr w:type="spellEnd"/>
      <w:r w:rsidRPr="00C55768">
        <w:rPr>
          <w:rFonts w:ascii="Arial" w:hAnsi="Arial" w:cs="Arial"/>
          <w:sz w:val="22"/>
          <w:szCs w:val="22"/>
        </w:rPr>
        <w:t xml:space="preserve">-Kuhn K, Williams FM, </w:t>
      </w:r>
      <w:proofErr w:type="spellStart"/>
      <w:r w:rsidRPr="00C55768">
        <w:rPr>
          <w:rFonts w:ascii="Arial" w:hAnsi="Arial" w:cs="Arial"/>
          <w:sz w:val="22"/>
          <w:szCs w:val="22"/>
        </w:rPr>
        <w:t>Hartikainen</w:t>
      </w:r>
      <w:proofErr w:type="spellEnd"/>
      <w:r w:rsidRPr="00C55768">
        <w:rPr>
          <w:rFonts w:ascii="Arial" w:hAnsi="Arial" w:cs="Arial"/>
          <w:sz w:val="22"/>
          <w:szCs w:val="22"/>
        </w:rPr>
        <w:t xml:space="preserve"> AL, </w:t>
      </w:r>
      <w:proofErr w:type="spellStart"/>
      <w:r w:rsidRPr="00C55768">
        <w:rPr>
          <w:rFonts w:ascii="Arial" w:hAnsi="Arial" w:cs="Arial"/>
          <w:sz w:val="22"/>
          <w:szCs w:val="22"/>
        </w:rPr>
        <w:t>Pouta</w:t>
      </w:r>
      <w:proofErr w:type="spellEnd"/>
      <w:r w:rsidRPr="00C55768">
        <w:rPr>
          <w:rFonts w:ascii="Arial" w:hAnsi="Arial" w:cs="Arial"/>
          <w:sz w:val="22"/>
          <w:szCs w:val="22"/>
        </w:rPr>
        <w:t xml:space="preserve"> A, van den </w:t>
      </w:r>
      <w:proofErr w:type="spellStart"/>
      <w:r w:rsidRPr="00C55768">
        <w:rPr>
          <w:rFonts w:ascii="Arial" w:hAnsi="Arial" w:cs="Arial"/>
          <w:sz w:val="22"/>
          <w:szCs w:val="22"/>
        </w:rPr>
        <w:t>Ende</w:t>
      </w:r>
      <w:proofErr w:type="spellEnd"/>
      <w:r w:rsidRPr="00C55768">
        <w:rPr>
          <w:rFonts w:ascii="Arial" w:hAnsi="Arial" w:cs="Arial"/>
          <w:sz w:val="22"/>
          <w:szCs w:val="22"/>
        </w:rPr>
        <w:t xml:space="preserve"> J,</w:t>
      </w:r>
      <w:r>
        <w:rPr>
          <w:rFonts w:ascii="Arial" w:hAnsi="Arial" w:cs="Arial"/>
          <w:sz w:val="22"/>
          <w:szCs w:val="22"/>
        </w:rPr>
        <w:t xml:space="preserve"> </w:t>
      </w:r>
      <w:proofErr w:type="spellStart"/>
      <w:r w:rsidRPr="00C55768">
        <w:rPr>
          <w:rFonts w:ascii="Arial" w:hAnsi="Arial" w:cs="Arial"/>
          <w:sz w:val="22"/>
          <w:szCs w:val="22"/>
        </w:rPr>
        <w:t>Uitterlinden</w:t>
      </w:r>
      <w:proofErr w:type="spellEnd"/>
      <w:r w:rsidRPr="00C55768">
        <w:rPr>
          <w:rFonts w:ascii="Arial" w:hAnsi="Arial" w:cs="Arial"/>
          <w:sz w:val="22"/>
          <w:szCs w:val="22"/>
        </w:rPr>
        <w:t xml:space="preserve"> AG, </w:t>
      </w:r>
      <w:proofErr w:type="spellStart"/>
      <w:r w:rsidRPr="00C55768">
        <w:rPr>
          <w:rFonts w:ascii="Arial" w:hAnsi="Arial" w:cs="Arial"/>
          <w:sz w:val="22"/>
          <w:szCs w:val="22"/>
        </w:rPr>
        <w:t>Hofman</w:t>
      </w:r>
      <w:proofErr w:type="spellEnd"/>
      <w:r w:rsidRPr="00C55768">
        <w:rPr>
          <w:rFonts w:ascii="Arial" w:hAnsi="Arial" w:cs="Arial"/>
          <w:sz w:val="22"/>
          <w:szCs w:val="22"/>
        </w:rPr>
        <w:t xml:space="preserve"> A, Amin N, </w:t>
      </w:r>
      <w:proofErr w:type="spellStart"/>
      <w:r w:rsidRPr="00C55768">
        <w:rPr>
          <w:rFonts w:ascii="Arial" w:hAnsi="Arial" w:cs="Arial"/>
          <w:sz w:val="22"/>
          <w:szCs w:val="22"/>
        </w:rPr>
        <w:t>Hottenga</w:t>
      </w:r>
      <w:proofErr w:type="spellEnd"/>
      <w:r w:rsidRPr="00C55768">
        <w:rPr>
          <w:rFonts w:ascii="Arial" w:hAnsi="Arial" w:cs="Arial"/>
          <w:sz w:val="22"/>
          <w:szCs w:val="22"/>
        </w:rPr>
        <w:t xml:space="preserve"> JJ, </w:t>
      </w:r>
      <w:proofErr w:type="spellStart"/>
      <w:r w:rsidRPr="00C55768">
        <w:rPr>
          <w:rFonts w:ascii="Arial" w:hAnsi="Arial" w:cs="Arial"/>
          <w:sz w:val="22"/>
          <w:szCs w:val="22"/>
        </w:rPr>
        <w:t>Vink</w:t>
      </w:r>
      <w:proofErr w:type="spellEnd"/>
      <w:r w:rsidRPr="00C55768">
        <w:rPr>
          <w:rFonts w:ascii="Arial" w:hAnsi="Arial" w:cs="Arial"/>
          <w:sz w:val="22"/>
          <w:szCs w:val="22"/>
        </w:rPr>
        <w:t xml:space="preserve"> JM, </w:t>
      </w:r>
      <w:proofErr w:type="spellStart"/>
      <w:r w:rsidRPr="00C55768">
        <w:rPr>
          <w:rFonts w:ascii="Arial" w:hAnsi="Arial" w:cs="Arial"/>
          <w:sz w:val="22"/>
          <w:szCs w:val="22"/>
        </w:rPr>
        <w:t>Heikkilä</w:t>
      </w:r>
      <w:proofErr w:type="spellEnd"/>
      <w:r w:rsidRPr="00C55768">
        <w:rPr>
          <w:rFonts w:ascii="Arial" w:hAnsi="Arial" w:cs="Arial"/>
          <w:sz w:val="22"/>
          <w:szCs w:val="22"/>
        </w:rPr>
        <w:t xml:space="preserve"> K, Alexander M,</w:t>
      </w:r>
      <w:r>
        <w:rPr>
          <w:rFonts w:ascii="Arial" w:hAnsi="Arial" w:cs="Arial"/>
          <w:sz w:val="22"/>
          <w:szCs w:val="22"/>
        </w:rPr>
        <w:t xml:space="preserve"> </w:t>
      </w:r>
      <w:r w:rsidRPr="00C55768">
        <w:rPr>
          <w:rFonts w:ascii="Arial" w:hAnsi="Arial" w:cs="Arial"/>
          <w:sz w:val="22"/>
          <w:szCs w:val="22"/>
        </w:rPr>
        <w:t>Muller-</w:t>
      </w:r>
      <w:proofErr w:type="spellStart"/>
      <w:r w:rsidRPr="00C55768">
        <w:rPr>
          <w:rFonts w:ascii="Arial" w:hAnsi="Arial" w:cs="Arial"/>
          <w:sz w:val="22"/>
          <w:szCs w:val="22"/>
        </w:rPr>
        <w:t>Myhsok</w:t>
      </w:r>
      <w:proofErr w:type="spellEnd"/>
      <w:r w:rsidRPr="00C55768">
        <w:rPr>
          <w:rFonts w:ascii="Arial" w:hAnsi="Arial" w:cs="Arial"/>
          <w:sz w:val="22"/>
          <w:szCs w:val="22"/>
        </w:rPr>
        <w:t xml:space="preserve"> B, Schreiber S, </w:t>
      </w:r>
      <w:proofErr w:type="spellStart"/>
      <w:r w:rsidRPr="00C55768">
        <w:rPr>
          <w:rFonts w:ascii="Arial" w:hAnsi="Arial" w:cs="Arial"/>
          <w:sz w:val="22"/>
          <w:szCs w:val="22"/>
        </w:rPr>
        <w:t>Meitinger</w:t>
      </w:r>
      <w:proofErr w:type="spellEnd"/>
      <w:r w:rsidRPr="00C55768">
        <w:rPr>
          <w:rFonts w:ascii="Arial" w:hAnsi="Arial" w:cs="Arial"/>
          <w:sz w:val="22"/>
          <w:szCs w:val="22"/>
        </w:rPr>
        <w:t xml:space="preserve"> T, Wichmann HE, </w:t>
      </w:r>
      <w:proofErr w:type="spellStart"/>
      <w:r w:rsidRPr="00C55768">
        <w:rPr>
          <w:rFonts w:ascii="Arial" w:hAnsi="Arial" w:cs="Arial"/>
          <w:sz w:val="22"/>
          <w:szCs w:val="22"/>
        </w:rPr>
        <w:t>Aromaa</w:t>
      </w:r>
      <w:proofErr w:type="spellEnd"/>
      <w:r w:rsidRPr="00C55768">
        <w:rPr>
          <w:rFonts w:ascii="Arial" w:hAnsi="Arial" w:cs="Arial"/>
          <w:sz w:val="22"/>
          <w:szCs w:val="22"/>
        </w:rPr>
        <w:t xml:space="preserve"> A, Eriksson JG,</w:t>
      </w:r>
      <w:r>
        <w:rPr>
          <w:rFonts w:ascii="Arial" w:hAnsi="Arial" w:cs="Arial"/>
          <w:sz w:val="22"/>
          <w:szCs w:val="22"/>
        </w:rPr>
        <w:t xml:space="preserve"> </w:t>
      </w:r>
      <w:proofErr w:type="spellStart"/>
      <w:r w:rsidRPr="00C55768">
        <w:rPr>
          <w:rFonts w:ascii="Arial" w:hAnsi="Arial" w:cs="Arial"/>
          <w:sz w:val="22"/>
          <w:szCs w:val="22"/>
        </w:rPr>
        <w:t>Traynor</w:t>
      </w:r>
      <w:proofErr w:type="spellEnd"/>
      <w:r w:rsidRPr="00C55768">
        <w:rPr>
          <w:rFonts w:ascii="Arial" w:hAnsi="Arial" w:cs="Arial"/>
          <w:sz w:val="22"/>
          <w:szCs w:val="22"/>
        </w:rPr>
        <w:t xml:space="preserve"> BJ, </w:t>
      </w:r>
      <w:proofErr w:type="spellStart"/>
      <w:r w:rsidRPr="00C55768">
        <w:rPr>
          <w:rFonts w:ascii="Arial" w:hAnsi="Arial" w:cs="Arial"/>
          <w:sz w:val="22"/>
          <w:szCs w:val="22"/>
        </w:rPr>
        <w:t>Trabzuni</w:t>
      </w:r>
      <w:proofErr w:type="spellEnd"/>
      <w:r w:rsidRPr="00C55768">
        <w:rPr>
          <w:rFonts w:ascii="Arial" w:hAnsi="Arial" w:cs="Arial"/>
          <w:sz w:val="22"/>
          <w:szCs w:val="22"/>
        </w:rPr>
        <w:t xml:space="preserve"> D, </w:t>
      </w:r>
      <w:proofErr w:type="spellStart"/>
      <w:r w:rsidRPr="00C55768">
        <w:rPr>
          <w:rFonts w:ascii="Arial" w:hAnsi="Arial" w:cs="Arial"/>
          <w:sz w:val="22"/>
          <w:szCs w:val="22"/>
        </w:rPr>
        <w:t>Rossin</w:t>
      </w:r>
      <w:proofErr w:type="spellEnd"/>
      <w:r w:rsidRPr="00C55768">
        <w:rPr>
          <w:rFonts w:ascii="Arial" w:hAnsi="Arial" w:cs="Arial"/>
          <w:sz w:val="22"/>
          <w:szCs w:val="22"/>
        </w:rPr>
        <w:t xml:space="preserve"> E, </w:t>
      </w:r>
      <w:proofErr w:type="spellStart"/>
      <w:r w:rsidRPr="00C55768">
        <w:rPr>
          <w:rFonts w:ascii="Arial" w:hAnsi="Arial" w:cs="Arial"/>
          <w:sz w:val="22"/>
          <w:szCs w:val="22"/>
        </w:rPr>
        <w:t>Lage</w:t>
      </w:r>
      <w:proofErr w:type="spellEnd"/>
      <w:r w:rsidRPr="00C55768">
        <w:rPr>
          <w:rFonts w:ascii="Arial" w:hAnsi="Arial" w:cs="Arial"/>
          <w:sz w:val="22"/>
          <w:szCs w:val="22"/>
        </w:rPr>
        <w:t xml:space="preserve"> K, Jacobs SB, Gibbs JR, Birney E, </w:t>
      </w:r>
      <w:proofErr w:type="spellStart"/>
      <w:r w:rsidRPr="00C55768">
        <w:rPr>
          <w:rFonts w:ascii="Arial" w:hAnsi="Arial" w:cs="Arial"/>
          <w:sz w:val="22"/>
          <w:szCs w:val="22"/>
        </w:rPr>
        <w:t>Kaprio</w:t>
      </w:r>
      <w:proofErr w:type="spellEnd"/>
      <w:r>
        <w:rPr>
          <w:rFonts w:ascii="Arial" w:hAnsi="Arial" w:cs="Arial"/>
          <w:sz w:val="22"/>
          <w:szCs w:val="22"/>
        </w:rPr>
        <w:t xml:space="preserve"> </w:t>
      </w:r>
      <w:r w:rsidRPr="00C55768">
        <w:rPr>
          <w:rFonts w:ascii="Arial" w:hAnsi="Arial" w:cs="Arial"/>
          <w:sz w:val="22"/>
          <w:szCs w:val="22"/>
        </w:rPr>
        <w:t xml:space="preserve">J, </w:t>
      </w:r>
      <w:proofErr w:type="spellStart"/>
      <w:r w:rsidRPr="00C55768">
        <w:rPr>
          <w:rFonts w:ascii="Arial" w:hAnsi="Arial" w:cs="Arial"/>
          <w:sz w:val="22"/>
          <w:szCs w:val="22"/>
        </w:rPr>
        <w:t>Penninx</w:t>
      </w:r>
      <w:proofErr w:type="spellEnd"/>
      <w:r w:rsidRPr="00C55768">
        <w:rPr>
          <w:rFonts w:ascii="Arial" w:hAnsi="Arial" w:cs="Arial"/>
          <w:sz w:val="22"/>
          <w:szCs w:val="22"/>
        </w:rPr>
        <w:t xml:space="preserve"> BW, </w:t>
      </w:r>
      <w:proofErr w:type="spellStart"/>
      <w:r w:rsidRPr="00C55768">
        <w:rPr>
          <w:rFonts w:ascii="Arial" w:hAnsi="Arial" w:cs="Arial"/>
          <w:sz w:val="22"/>
          <w:szCs w:val="22"/>
        </w:rPr>
        <w:t>Boomsma</w:t>
      </w:r>
      <w:proofErr w:type="spellEnd"/>
      <w:r w:rsidRPr="00C55768">
        <w:rPr>
          <w:rFonts w:ascii="Arial" w:hAnsi="Arial" w:cs="Arial"/>
          <w:sz w:val="22"/>
          <w:szCs w:val="22"/>
        </w:rPr>
        <w:t xml:space="preserve"> DI, van </w:t>
      </w:r>
      <w:proofErr w:type="spellStart"/>
      <w:r w:rsidRPr="00C55768">
        <w:rPr>
          <w:rFonts w:ascii="Arial" w:hAnsi="Arial" w:cs="Arial"/>
          <w:sz w:val="22"/>
          <w:szCs w:val="22"/>
        </w:rPr>
        <w:t>Duijn</w:t>
      </w:r>
      <w:proofErr w:type="spellEnd"/>
      <w:r w:rsidRPr="00C55768">
        <w:rPr>
          <w:rFonts w:ascii="Arial" w:hAnsi="Arial" w:cs="Arial"/>
          <w:sz w:val="22"/>
          <w:szCs w:val="22"/>
        </w:rPr>
        <w:t xml:space="preserve"> C, </w:t>
      </w:r>
      <w:proofErr w:type="spellStart"/>
      <w:r w:rsidRPr="00C55768">
        <w:rPr>
          <w:rFonts w:ascii="Arial" w:hAnsi="Arial" w:cs="Arial"/>
          <w:sz w:val="22"/>
          <w:szCs w:val="22"/>
        </w:rPr>
        <w:t>Raitakari</w:t>
      </w:r>
      <w:proofErr w:type="spellEnd"/>
      <w:r w:rsidRPr="00C55768">
        <w:rPr>
          <w:rFonts w:ascii="Arial" w:hAnsi="Arial" w:cs="Arial"/>
          <w:sz w:val="22"/>
          <w:szCs w:val="22"/>
        </w:rPr>
        <w:t xml:space="preserve"> O, </w:t>
      </w:r>
      <w:proofErr w:type="spellStart"/>
      <w:r w:rsidRPr="00C55768">
        <w:rPr>
          <w:rFonts w:ascii="Arial" w:hAnsi="Arial" w:cs="Arial"/>
          <w:sz w:val="22"/>
          <w:szCs w:val="22"/>
        </w:rPr>
        <w:t>Jarvelin</w:t>
      </w:r>
      <w:proofErr w:type="spellEnd"/>
      <w:r w:rsidRPr="00C55768">
        <w:rPr>
          <w:rFonts w:ascii="Arial" w:hAnsi="Arial" w:cs="Arial"/>
          <w:sz w:val="22"/>
          <w:szCs w:val="22"/>
        </w:rPr>
        <w:t xml:space="preserve"> MR, </w:t>
      </w:r>
      <w:proofErr w:type="spellStart"/>
      <w:r w:rsidRPr="00C55768">
        <w:rPr>
          <w:rFonts w:ascii="Arial" w:hAnsi="Arial" w:cs="Arial"/>
          <w:sz w:val="22"/>
          <w:szCs w:val="22"/>
        </w:rPr>
        <w:t>Zwart</w:t>
      </w:r>
      <w:proofErr w:type="spellEnd"/>
      <w:r w:rsidRPr="00C55768">
        <w:rPr>
          <w:rFonts w:ascii="Arial" w:hAnsi="Arial" w:cs="Arial"/>
          <w:sz w:val="22"/>
          <w:szCs w:val="22"/>
        </w:rPr>
        <w:t xml:space="preserve"> JA,</w:t>
      </w:r>
      <w:r>
        <w:rPr>
          <w:rFonts w:ascii="Arial" w:hAnsi="Arial" w:cs="Arial"/>
          <w:sz w:val="22"/>
          <w:szCs w:val="22"/>
        </w:rPr>
        <w:t xml:space="preserve"> </w:t>
      </w:r>
      <w:proofErr w:type="spellStart"/>
      <w:r w:rsidRPr="00C55768">
        <w:rPr>
          <w:rFonts w:ascii="Arial" w:hAnsi="Arial" w:cs="Arial"/>
          <w:sz w:val="22"/>
          <w:szCs w:val="22"/>
        </w:rPr>
        <w:t>Cherkas</w:t>
      </w:r>
      <w:proofErr w:type="spellEnd"/>
      <w:r w:rsidRPr="00C55768">
        <w:rPr>
          <w:rFonts w:ascii="Arial" w:hAnsi="Arial" w:cs="Arial"/>
          <w:sz w:val="22"/>
          <w:szCs w:val="22"/>
        </w:rPr>
        <w:t xml:space="preserve"> L, Strachan DP, </w:t>
      </w:r>
      <w:proofErr w:type="spellStart"/>
      <w:r w:rsidRPr="00C55768">
        <w:rPr>
          <w:rFonts w:ascii="Arial" w:hAnsi="Arial" w:cs="Arial"/>
          <w:sz w:val="22"/>
          <w:szCs w:val="22"/>
        </w:rPr>
        <w:t>Kubisch</w:t>
      </w:r>
      <w:proofErr w:type="spellEnd"/>
      <w:r w:rsidRPr="00C55768">
        <w:rPr>
          <w:rFonts w:ascii="Arial" w:hAnsi="Arial" w:cs="Arial"/>
          <w:sz w:val="22"/>
          <w:szCs w:val="22"/>
        </w:rPr>
        <w:t xml:space="preserve"> C, Ferrari MD, van den </w:t>
      </w:r>
      <w:proofErr w:type="spellStart"/>
      <w:r w:rsidRPr="00C55768">
        <w:rPr>
          <w:rFonts w:ascii="Arial" w:hAnsi="Arial" w:cs="Arial"/>
          <w:sz w:val="22"/>
          <w:szCs w:val="22"/>
        </w:rPr>
        <w:t>Maagdenberg</w:t>
      </w:r>
      <w:proofErr w:type="spellEnd"/>
      <w:r w:rsidRPr="00C55768">
        <w:rPr>
          <w:rFonts w:ascii="Arial" w:hAnsi="Arial" w:cs="Arial"/>
          <w:sz w:val="22"/>
          <w:szCs w:val="22"/>
        </w:rPr>
        <w:t xml:space="preserve"> AM, </w:t>
      </w:r>
      <w:proofErr w:type="spellStart"/>
      <w:r w:rsidRPr="00C55768">
        <w:rPr>
          <w:rFonts w:ascii="Arial" w:hAnsi="Arial" w:cs="Arial"/>
          <w:sz w:val="22"/>
          <w:szCs w:val="22"/>
        </w:rPr>
        <w:t>Dichgans</w:t>
      </w:r>
      <w:proofErr w:type="spellEnd"/>
      <w:r>
        <w:rPr>
          <w:rFonts w:ascii="Arial" w:hAnsi="Arial" w:cs="Arial"/>
          <w:sz w:val="22"/>
          <w:szCs w:val="22"/>
        </w:rPr>
        <w:t xml:space="preserve"> </w:t>
      </w:r>
      <w:r w:rsidRPr="00C55768">
        <w:rPr>
          <w:rFonts w:ascii="Arial" w:hAnsi="Arial" w:cs="Arial"/>
          <w:sz w:val="22"/>
          <w:szCs w:val="22"/>
        </w:rPr>
        <w:t xml:space="preserve">M, </w:t>
      </w:r>
      <w:proofErr w:type="spellStart"/>
      <w:r w:rsidRPr="00C55768">
        <w:rPr>
          <w:rFonts w:ascii="Arial" w:hAnsi="Arial" w:cs="Arial"/>
          <w:sz w:val="22"/>
          <w:szCs w:val="22"/>
        </w:rPr>
        <w:t>Wessman</w:t>
      </w:r>
      <w:proofErr w:type="spellEnd"/>
      <w:r w:rsidRPr="00C55768">
        <w:rPr>
          <w:rFonts w:ascii="Arial" w:hAnsi="Arial" w:cs="Arial"/>
          <w:sz w:val="22"/>
          <w:szCs w:val="22"/>
        </w:rPr>
        <w:t xml:space="preserve"> M, Smith GD, Stefansson K, Daly MJ, </w:t>
      </w:r>
      <w:proofErr w:type="spellStart"/>
      <w:r w:rsidRPr="00C55768">
        <w:rPr>
          <w:rFonts w:ascii="Arial" w:hAnsi="Arial" w:cs="Arial"/>
          <w:sz w:val="22"/>
          <w:szCs w:val="22"/>
        </w:rPr>
        <w:t>Nyholt</w:t>
      </w:r>
      <w:proofErr w:type="spellEnd"/>
      <w:r w:rsidRPr="00C55768">
        <w:rPr>
          <w:rFonts w:ascii="Arial" w:hAnsi="Arial" w:cs="Arial"/>
          <w:sz w:val="22"/>
          <w:szCs w:val="22"/>
        </w:rPr>
        <w:t xml:space="preserve"> DR, </w:t>
      </w:r>
      <w:proofErr w:type="spellStart"/>
      <w:r w:rsidRPr="00C55768">
        <w:rPr>
          <w:rFonts w:ascii="Arial" w:hAnsi="Arial" w:cs="Arial"/>
          <w:sz w:val="22"/>
          <w:szCs w:val="22"/>
        </w:rPr>
        <w:t>Chasman</w:t>
      </w:r>
      <w:proofErr w:type="spellEnd"/>
      <w:r w:rsidRPr="00C55768">
        <w:rPr>
          <w:rFonts w:ascii="Arial" w:hAnsi="Arial" w:cs="Arial"/>
          <w:sz w:val="22"/>
          <w:szCs w:val="22"/>
        </w:rPr>
        <w:t xml:space="preserve"> DI, </w:t>
      </w:r>
      <w:proofErr w:type="spellStart"/>
      <w:r w:rsidRPr="00C55768">
        <w:rPr>
          <w:rFonts w:ascii="Arial" w:hAnsi="Arial" w:cs="Arial"/>
          <w:sz w:val="22"/>
          <w:szCs w:val="22"/>
        </w:rPr>
        <w:t>Palotie</w:t>
      </w:r>
      <w:proofErr w:type="spellEnd"/>
      <w:r w:rsidRPr="00C55768">
        <w:rPr>
          <w:rFonts w:ascii="Arial" w:hAnsi="Arial" w:cs="Arial"/>
          <w:sz w:val="22"/>
          <w:szCs w:val="22"/>
        </w:rPr>
        <w:t xml:space="preserve"> A; </w:t>
      </w:r>
      <w:r>
        <w:rPr>
          <w:rFonts w:ascii="Arial" w:hAnsi="Arial" w:cs="Arial"/>
          <w:sz w:val="22"/>
          <w:szCs w:val="22"/>
        </w:rPr>
        <w:t xml:space="preserve"> </w:t>
      </w:r>
      <w:r w:rsidRPr="00C55768">
        <w:rPr>
          <w:rFonts w:ascii="Arial" w:hAnsi="Arial" w:cs="Arial"/>
          <w:sz w:val="22"/>
          <w:szCs w:val="22"/>
        </w:rPr>
        <w:t>North American Brain Expression Consortium; UK Brain Expression Consortium;</w:t>
      </w:r>
      <w:r>
        <w:rPr>
          <w:rFonts w:ascii="Arial" w:hAnsi="Arial" w:cs="Arial"/>
          <w:sz w:val="22"/>
          <w:szCs w:val="22"/>
        </w:rPr>
        <w:t xml:space="preserve"> </w:t>
      </w:r>
      <w:r w:rsidRPr="00C55768">
        <w:rPr>
          <w:rFonts w:ascii="Arial" w:hAnsi="Arial" w:cs="Arial"/>
          <w:sz w:val="22"/>
          <w:szCs w:val="22"/>
        </w:rPr>
        <w:t xml:space="preserve">International Headache Genetics Consortium. </w:t>
      </w:r>
    </w:p>
    <w:p w14:paraId="6C474F8C" w14:textId="77777777" w:rsidR="005E3B9E" w:rsidRDefault="005E3B9E" w:rsidP="005E3B9E">
      <w:pPr>
        <w:jc w:val="both"/>
        <w:rPr>
          <w:rFonts w:ascii="Arial" w:hAnsi="Arial" w:cs="Arial"/>
          <w:sz w:val="22"/>
          <w:szCs w:val="22"/>
        </w:rPr>
      </w:pPr>
    </w:p>
    <w:p w14:paraId="06C3962A" w14:textId="77777777" w:rsidR="005E3B9E" w:rsidRDefault="005E3B9E" w:rsidP="005E3B9E">
      <w:pPr>
        <w:jc w:val="both"/>
        <w:rPr>
          <w:rFonts w:ascii="Arial" w:hAnsi="Arial" w:cs="Arial"/>
          <w:i/>
          <w:sz w:val="22"/>
          <w:szCs w:val="22"/>
        </w:rPr>
      </w:pPr>
      <w:r w:rsidRPr="00C55768">
        <w:rPr>
          <w:rFonts w:ascii="Arial" w:hAnsi="Arial" w:cs="Arial"/>
          <w:i/>
          <w:sz w:val="22"/>
          <w:szCs w:val="22"/>
        </w:rPr>
        <w:t xml:space="preserve">Genome-wide meta-analysis identifies new susceptibility loci for migraine. </w:t>
      </w:r>
    </w:p>
    <w:p w14:paraId="186476BE" w14:textId="77777777" w:rsidR="005E3B9E" w:rsidRPr="00C55768" w:rsidRDefault="005E3B9E" w:rsidP="005E3B9E">
      <w:pPr>
        <w:jc w:val="both"/>
        <w:rPr>
          <w:rFonts w:ascii="Arial" w:hAnsi="Arial" w:cs="Arial"/>
          <w:i/>
          <w:sz w:val="22"/>
          <w:szCs w:val="22"/>
        </w:rPr>
      </w:pPr>
    </w:p>
    <w:p w14:paraId="612C1450" w14:textId="77777777" w:rsidR="005E3B9E" w:rsidRDefault="005E3B9E" w:rsidP="005E3B9E">
      <w:pPr>
        <w:jc w:val="both"/>
        <w:rPr>
          <w:rFonts w:ascii="Arial" w:hAnsi="Arial" w:cs="Arial"/>
          <w:sz w:val="22"/>
          <w:szCs w:val="22"/>
        </w:rPr>
      </w:pPr>
      <w:r w:rsidRPr="00C55768">
        <w:rPr>
          <w:rFonts w:ascii="Arial" w:hAnsi="Arial" w:cs="Arial"/>
          <w:b/>
          <w:i/>
          <w:sz w:val="22"/>
          <w:szCs w:val="22"/>
        </w:rPr>
        <w:t>Nat Genet</w:t>
      </w:r>
      <w:r>
        <w:rPr>
          <w:rFonts w:ascii="Arial" w:hAnsi="Arial" w:cs="Arial"/>
          <w:sz w:val="22"/>
          <w:szCs w:val="22"/>
        </w:rPr>
        <w:t>. 2013</w:t>
      </w:r>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45(8):</w:t>
      </w:r>
      <w:r>
        <w:rPr>
          <w:rFonts w:ascii="Arial" w:hAnsi="Arial" w:cs="Arial"/>
          <w:sz w:val="22"/>
          <w:szCs w:val="22"/>
        </w:rPr>
        <w:t xml:space="preserve"> </w:t>
      </w:r>
      <w:r w:rsidRPr="00C55768">
        <w:rPr>
          <w:rFonts w:ascii="Arial" w:hAnsi="Arial" w:cs="Arial"/>
          <w:sz w:val="22"/>
          <w:szCs w:val="22"/>
        </w:rPr>
        <w:t xml:space="preserve">912-7. </w:t>
      </w:r>
      <w:proofErr w:type="spellStart"/>
      <w:r w:rsidRPr="00C55768">
        <w:rPr>
          <w:rFonts w:ascii="Arial" w:hAnsi="Arial" w:cs="Arial"/>
          <w:sz w:val="22"/>
          <w:szCs w:val="22"/>
        </w:rPr>
        <w:t>doi</w:t>
      </w:r>
      <w:proofErr w:type="spellEnd"/>
      <w:r w:rsidRPr="00C55768">
        <w:rPr>
          <w:rFonts w:ascii="Arial" w:hAnsi="Arial" w:cs="Arial"/>
          <w:sz w:val="22"/>
          <w:szCs w:val="22"/>
        </w:rPr>
        <w:t>:</w:t>
      </w:r>
      <w:r>
        <w:rPr>
          <w:rFonts w:ascii="Arial" w:hAnsi="Arial" w:cs="Arial"/>
          <w:sz w:val="22"/>
          <w:szCs w:val="22"/>
        </w:rPr>
        <w:t xml:space="preserve"> </w:t>
      </w:r>
      <w:r w:rsidRPr="00C55768">
        <w:rPr>
          <w:rFonts w:ascii="Arial" w:hAnsi="Arial" w:cs="Arial"/>
          <w:sz w:val="22"/>
          <w:szCs w:val="22"/>
        </w:rPr>
        <w:t xml:space="preserve">10.1038/ng.2676. </w:t>
      </w:r>
      <w:proofErr w:type="spellStart"/>
      <w:r w:rsidRPr="00C55768">
        <w:rPr>
          <w:rFonts w:ascii="Arial" w:hAnsi="Arial" w:cs="Arial"/>
          <w:sz w:val="22"/>
          <w:szCs w:val="22"/>
        </w:rPr>
        <w:t>Epub</w:t>
      </w:r>
      <w:proofErr w:type="spellEnd"/>
      <w:r w:rsidRPr="00C55768">
        <w:rPr>
          <w:rFonts w:ascii="Arial" w:hAnsi="Arial" w:cs="Arial"/>
          <w:sz w:val="22"/>
          <w:szCs w:val="22"/>
        </w:rPr>
        <w:t xml:space="preserve"> 2013 Jun 23. PubMed PMID: 23793025; PubMed Central PMCID:</w:t>
      </w:r>
      <w:r>
        <w:rPr>
          <w:rFonts w:ascii="Arial" w:hAnsi="Arial" w:cs="Arial"/>
          <w:sz w:val="22"/>
          <w:szCs w:val="22"/>
        </w:rPr>
        <w:t xml:space="preserve"> </w:t>
      </w:r>
      <w:r w:rsidRPr="00C55768">
        <w:rPr>
          <w:rFonts w:ascii="Arial" w:hAnsi="Arial" w:cs="Arial"/>
          <w:sz w:val="22"/>
          <w:szCs w:val="22"/>
        </w:rPr>
        <w:t>PMC4041123.</w:t>
      </w:r>
    </w:p>
    <w:p w14:paraId="7314313A" w14:textId="77777777" w:rsidR="005E3B9E" w:rsidRDefault="005E3B9E" w:rsidP="005E3B9E">
      <w:pPr>
        <w:rPr>
          <w:rFonts w:ascii="Arial" w:hAnsi="Arial" w:cs="Arial"/>
          <w:sz w:val="22"/>
          <w:szCs w:val="22"/>
        </w:rPr>
      </w:pPr>
    </w:p>
    <w:p w14:paraId="68B17B0C" w14:textId="77777777" w:rsidR="005E3B9E" w:rsidRPr="00E171E9" w:rsidRDefault="005E3B9E" w:rsidP="005E3B9E">
      <w:pPr>
        <w:rPr>
          <w:rFonts w:ascii="Arial" w:hAnsi="Arial" w:cs="Arial"/>
          <w:sz w:val="22"/>
          <w:szCs w:val="22"/>
        </w:rPr>
      </w:pPr>
      <w:r w:rsidRPr="004C3F69">
        <w:rPr>
          <w:rFonts w:ascii="Arial" w:hAnsi="Arial" w:cs="Arial"/>
          <w:b/>
          <w:sz w:val="22"/>
          <w:szCs w:val="22"/>
        </w:rPr>
        <w:t>References</w:t>
      </w:r>
    </w:p>
    <w:p w14:paraId="7BCA7AA9"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noProof/>
          <w:sz w:val="22"/>
          <w:szCs w:val="22"/>
        </w:rPr>
        <w:fldChar w:fldCharType="begin"/>
      </w:r>
      <w:r w:rsidRPr="004C3F69">
        <w:rPr>
          <w:rFonts w:ascii="Arial" w:hAnsi="Arial" w:cs="Arial"/>
          <w:sz w:val="22"/>
          <w:szCs w:val="22"/>
        </w:rPr>
        <w:instrText xml:space="preserve"> ADDIN EN.REFLIST </w:instrText>
      </w:r>
      <w:r w:rsidRPr="004C3F69">
        <w:rPr>
          <w:rFonts w:ascii="Arial" w:hAnsi="Arial" w:cs="Arial"/>
          <w:noProof/>
          <w:sz w:val="22"/>
          <w:szCs w:val="22"/>
        </w:rPr>
        <w:fldChar w:fldCharType="separate"/>
      </w:r>
      <w:r w:rsidRPr="004C3F69">
        <w:rPr>
          <w:rFonts w:ascii="Arial" w:hAnsi="Arial" w:cs="Arial"/>
          <w:sz w:val="22"/>
          <w:szCs w:val="22"/>
        </w:rPr>
        <w:t>1.</w:t>
      </w:r>
      <w:r w:rsidRPr="004C3F69">
        <w:rPr>
          <w:rFonts w:ascii="Arial" w:hAnsi="Arial" w:cs="Arial"/>
          <w:sz w:val="22"/>
          <w:szCs w:val="22"/>
        </w:rPr>
        <w:tab/>
        <w:t>Polderman, T.J.</w:t>
      </w:r>
      <w:r w:rsidRPr="004C3F69">
        <w:rPr>
          <w:rFonts w:ascii="Arial" w:hAnsi="Arial" w:cs="Arial"/>
          <w:i/>
          <w:sz w:val="22"/>
          <w:szCs w:val="22"/>
        </w:rPr>
        <w:t>, et al.</w:t>
      </w:r>
      <w:r w:rsidRPr="004C3F69">
        <w:rPr>
          <w:rFonts w:ascii="Arial" w:hAnsi="Arial" w:cs="Arial"/>
          <w:sz w:val="22"/>
          <w:szCs w:val="22"/>
        </w:rPr>
        <w:t xml:space="preserve"> Meta-analysis of the heritability of human traits based on fifty years of twin studies. </w:t>
      </w:r>
      <w:r w:rsidRPr="004C3F69">
        <w:rPr>
          <w:rFonts w:ascii="Arial" w:hAnsi="Arial" w:cs="Arial"/>
          <w:i/>
          <w:sz w:val="22"/>
          <w:szCs w:val="22"/>
        </w:rPr>
        <w:t>Nat Genet</w:t>
      </w:r>
      <w:r w:rsidRPr="004C3F69">
        <w:rPr>
          <w:rFonts w:ascii="Arial" w:hAnsi="Arial" w:cs="Arial"/>
          <w:sz w:val="22"/>
          <w:szCs w:val="22"/>
        </w:rPr>
        <w:t xml:space="preserve"> </w:t>
      </w:r>
      <w:r w:rsidRPr="004C3F69">
        <w:rPr>
          <w:rFonts w:ascii="Arial" w:hAnsi="Arial" w:cs="Arial"/>
          <w:b/>
          <w:sz w:val="22"/>
          <w:szCs w:val="22"/>
        </w:rPr>
        <w:t>47</w:t>
      </w:r>
      <w:r w:rsidRPr="004C3F69">
        <w:rPr>
          <w:rFonts w:ascii="Arial" w:hAnsi="Arial" w:cs="Arial"/>
          <w:sz w:val="22"/>
          <w:szCs w:val="22"/>
        </w:rPr>
        <w:t>, 702-709 (2015).</w:t>
      </w:r>
    </w:p>
    <w:p w14:paraId="21D0968A"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2.</w:t>
      </w:r>
      <w:r w:rsidRPr="004C3F69">
        <w:rPr>
          <w:rFonts w:ascii="Arial" w:hAnsi="Arial" w:cs="Arial"/>
          <w:sz w:val="22"/>
          <w:szCs w:val="22"/>
        </w:rPr>
        <w:tab/>
        <w:t>Anttila, V.</w:t>
      </w:r>
      <w:r w:rsidRPr="004C3F69">
        <w:rPr>
          <w:rFonts w:ascii="Arial" w:hAnsi="Arial" w:cs="Arial"/>
          <w:i/>
          <w:sz w:val="22"/>
          <w:szCs w:val="22"/>
        </w:rPr>
        <w:t>, et al.</w:t>
      </w:r>
      <w:r w:rsidRPr="004C3F69">
        <w:rPr>
          <w:rFonts w:ascii="Arial" w:hAnsi="Arial" w:cs="Arial"/>
          <w:sz w:val="22"/>
          <w:szCs w:val="22"/>
        </w:rPr>
        <w:t xml:space="preserve"> Genome-wide association study of migraine implicates a common susceptibility variant on 8q22.1. </w:t>
      </w:r>
      <w:r w:rsidRPr="004C3F69">
        <w:rPr>
          <w:rFonts w:ascii="Arial" w:hAnsi="Arial" w:cs="Arial"/>
          <w:i/>
          <w:sz w:val="22"/>
          <w:szCs w:val="22"/>
        </w:rPr>
        <w:t>Nat Genet</w:t>
      </w:r>
      <w:r w:rsidRPr="004C3F69">
        <w:rPr>
          <w:rFonts w:ascii="Arial" w:hAnsi="Arial" w:cs="Arial"/>
          <w:sz w:val="22"/>
          <w:szCs w:val="22"/>
        </w:rPr>
        <w:t xml:space="preserve"> </w:t>
      </w:r>
      <w:r w:rsidRPr="004C3F69">
        <w:rPr>
          <w:rFonts w:ascii="Arial" w:hAnsi="Arial" w:cs="Arial"/>
          <w:b/>
          <w:sz w:val="22"/>
          <w:szCs w:val="22"/>
        </w:rPr>
        <w:t>42</w:t>
      </w:r>
      <w:r w:rsidRPr="004C3F69">
        <w:rPr>
          <w:rFonts w:ascii="Arial" w:hAnsi="Arial" w:cs="Arial"/>
          <w:sz w:val="22"/>
          <w:szCs w:val="22"/>
        </w:rPr>
        <w:t>, 869-873 (2010).</w:t>
      </w:r>
    </w:p>
    <w:p w14:paraId="5A2BEA66"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3.</w:t>
      </w:r>
      <w:r w:rsidRPr="004C3F69">
        <w:rPr>
          <w:rFonts w:ascii="Arial" w:hAnsi="Arial" w:cs="Arial"/>
          <w:sz w:val="22"/>
          <w:szCs w:val="22"/>
        </w:rPr>
        <w:tab/>
        <w:t>Chasman, D.I.</w:t>
      </w:r>
      <w:r w:rsidRPr="004C3F69">
        <w:rPr>
          <w:rFonts w:ascii="Arial" w:hAnsi="Arial" w:cs="Arial"/>
          <w:i/>
          <w:sz w:val="22"/>
          <w:szCs w:val="22"/>
        </w:rPr>
        <w:t>, et al.</w:t>
      </w:r>
      <w:r w:rsidRPr="004C3F69">
        <w:rPr>
          <w:rFonts w:ascii="Arial" w:hAnsi="Arial" w:cs="Arial"/>
          <w:sz w:val="22"/>
          <w:szCs w:val="22"/>
        </w:rPr>
        <w:t xml:space="preserve"> Genome-wide association study reveals three susceptibility loci for common migraine in the general population. </w:t>
      </w:r>
      <w:r w:rsidRPr="004C3F69">
        <w:rPr>
          <w:rFonts w:ascii="Arial" w:hAnsi="Arial" w:cs="Arial"/>
          <w:i/>
          <w:sz w:val="22"/>
          <w:szCs w:val="22"/>
        </w:rPr>
        <w:t>Nat Genet</w:t>
      </w:r>
      <w:r w:rsidRPr="004C3F69">
        <w:rPr>
          <w:rFonts w:ascii="Arial" w:hAnsi="Arial" w:cs="Arial"/>
          <w:sz w:val="22"/>
          <w:szCs w:val="22"/>
        </w:rPr>
        <w:t xml:space="preserve"> </w:t>
      </w:r>
      <w:r w:rsidRPr="004C3F69">
        <w:rPr>
          <w:rFonts w:ascii="Arial" w:hAnsi="Arial" w:cs="Arial"/>
          <w:b/>
          <w:sz w:val="22"/>
          <w:szCs w:val="22"/>
        </w:rPr>
        <w:t>43</w:t>
      </w:r>
      <w:r w:rsidRPr="004C3F69">
        <w:rPr>
          <w:rFonts w:ascii="Arial" w:hAnsi="Arial" w:cs="Arial"/>
          <w:sz w:val="22"/>
          <w:szCs w:val="22"/>
        </w:rPr>
        <w:t>, 695-698 (2011).</w:t>
      </w:r>
    </w:p>
    <w:p w14:paraId="61CC22B8"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4.</w:t>
      </w:r>
      <w:r w:rsidRPr="004C3F69">
        <w:rPr>
          <w:rFonts w:ascii="Arial" w:hAnsi="Arial" w:cs="Arial"/>
          <w:sz w:val="22"/>
          <w:szCs w:val="22"/>
        </w:rPr>
        <w:tab/>
        <w:t>Ligthart, L.</w:t>
      </w:r>
      <w:r w:rsidRPr="004C3F69">
        <w:rPr>
          <w:rFonts w:ascii="Arial" w:hAnsi="Arial" w:cs="Arial"/>
          <w:i/>
          <w:sz w:val="22"/>
          <w:szCs w:val="22"/>
        </w:rPr>
        <w:t>, et al.</w:t>
      </w:r>
      <w:r w:rsidRPr="004C3F69">
        <w:rPr>
          <w:rFonts w:ascii="Arial" w:hAnsi="Arial" w:cs="Arial"/>
          <w:sz w:val="22"/>
          <w:szCs w:val="22"/>
        </w:rPr>
        <w:t xml:space="preserve"> Meta-analysis of genome-wide association for migraine in six population-based European cohorts. </w:t>
      </w:r>
      <w:r w:rsidRPr="004C3F69">
        <w:rPr>
          <w:rFonts w:ascii="Arial" w:hAnsi="Arial" w:cs="Arial"/>
          <w:i/>
          <w:sz w:val="22"/>
          <w:szCs w:val="22"/>
        </w:rPr>
        <w:t>Eur J Hum Genet</w:t>
      </w:r>
      <w:r w:rsidRPr="004C3F69">
        <w:rPr>
          <w:rFonts w:ascii="Arial" w:hAnsi="Arial" w:cs="Arial"/>
          <w:sz w:val="22"/>
          <w:szCs w:val="22"/>
        </w:rPr>
        <w:t xml:space="preserve"> </w:t>
      </w:r>
      <w:r w:rsidRPr="004C3F69">
        <w:rPr>
          <w:rFonts w:ascii="Arial" w:hAnsi="Arial" w:cs="Arial"/>
          <w:b/>
          <w:sz w:val="22"/>
          <w:szCs w:val="22"/>
        </w:rPr>
        <w:t>19</w:t>
      </w:r>
      <w:r w:rsidRPr="004C3F69">
        <w:rPr>
          <w:rFonts w:ascii="Arial" w:hAnsi="Arial" w:cs="Arial"/>
          <w:sz w:val="22"/>
          <w:szCs w:val="22"/>
        </w:rPr>
        <w:t>, 901-907 (2011).</w:t>
      </w:r>
    </w:p>
    <w:p w14:paraId="6F5CDA9C"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5.</w:t>
      </w:r>
      <w:r w:rsidRPr="004C3F69">
        <w:rPr>
          <w:rFonts w:ascii="Arial" w:hAnsi="Arial" w:cs="Arial"/>
          <w:sz w:val="22"/>
          <w:szCs w:val="22"/>
        </w:rPr>
        <w:tab/>
        <w:t>Freilinger, T.</w:t>
      </w:r>
      <w:r w:rsidRPr="004C3F69">
        <w:rPr>
          <w:rFonts w:ascii="Arial" w:hAnsi="Arial" w:cs="Arial"/>
          <w:i/>
          <w:sz w:val="22"/>
          <w:szCs w:val="22"/>
        </w:rPr>
        <w:t>, et al.</w:t>
      </w:r>
      <w:r w:rsidRPr="004C3F69">
        <w:rPr>
          <w:rFonts w:ascii="Arial" w:hAnsi="Arial" w:cs="Arial"/>
          <w:sz w:val="22"/>
          <w:szCs w:val="22"/>
        </w:rPr>
        <w:t xml:space="preserve"> Genome-wide association analysis identifies susceptibility loci for migraine without aura. </w:t>
      </w:r>
      <w:r w:rsidRPr="004C3F69">
        <w:rPr>
          <w:rFonts w:ascii="Arial" w:hAnsi="Arial" w:cs="Arial"/>
          <w:i/>
          <w:sz w:val="22"/>
          <w:szCs w:val="22"/>
        </w:rPr>
        <w:t>Nat Genet</w:t>
      </w:r>
      <w:r w:rsidRPr="004C3F69">
        <w:rPr>
          <w:rFonts w:ascii="Arial" w:hAnsi="Arial" w:cs="Arial"/>
          <w:sz w:val="22"/>
          <w:szCs w:val="22"/>
        </w:rPr>
        <w:t xml:space="preserve"> </w:t>
      </w:r>
      <w:r w:rsidRPr="004C3F69">
        <w:rPr>
          <w:rFonts w:ascii="Arial" w:hAnsi="Arial" w:cs="Arial"/>
          <w:b/>
          <w:sz w:val="22"/>
          <w:szCs w:val="22"/>
        </w:rPr>
        <w:t>44</w:t>
      </w:r>
      <w:r w:rsidRPr="004C3F69">
        <w:rPr>
          <w:rFonts w:ascii="Arial" w:hAnsi="Arial" w:cs="Arial"/>
          <w:sz w:val="22"/>
          <w:szCs w:val="22"/>
        </w:rPr>
        <w:t>, 777-782 (2012).</w:t>
      </w:r>
    </w:p>
    <w:p w14:paraId="583B96D8"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6.</w:t>
      </w:r>
      <w:r w:rsidRPr="004C3F69">
        <w:rPr>
          <w:rFonts w:ascii="Arial" w:hAnsi="Arial" w:cs="Arial"/>
          <w:sz w:val="22"/>
          <w:szCs w:val="22"/>
        </w:rPr>
        <w:tab/>
        <w:t>Manolio, T.A.</w:t>
      </w:r>
      <w:r w:rsidRPr="004C3F69">
        <w:rPr>
          <w:rFonts w:ascii="Arial" w:hAnsi="Arial" w:cs="Arial"/>
          <w:i/>
          <w:sz w:val="22"/>
          <w:szCs w:val="22"/>
        </w:rPr>
        <w:t>, et al.</w:t>
      </w:r>
      <w:r w:rsidRPr="004C3F69">
        <w:rPr>
          <w:rFonts w:ascii="Arial" w:hAnsi="Arial" w:cs="Arial"/>
          <w:sz w:val="22"/>
          <w:szCs w:val="22"/>
        </w:rPr>
        <w:t xml:space="preserve"> Finding the missing heritability of complex diseases. </w:t>
      </w:r>
      <w:r w:rsidRPr="004C3F69">
        <w:rPr>
          <w:rFonts w:ascii="Arial" w:hAnsi="Arial" w:cs="Arial"/>
          <w:i/>
          <w:sz w:val="22"/>
          <w:szCs w:val="22"/>
        </w:rPr>
        <w:t>Nature</w:t>
      </w:r>
      <w:r w:rsidRPr="004C3F69">
        <w:rPr>
          <w:rFonts w:ascii="Arial" w:hAnsi="Arial" w:cs="Arial"/>
          <w:sz w:val="22"/>
          <w:szCs w:val="22"/>
        </w:rPr>
        <w:t xml:space="preserve"> </w:t>
      </w:r>
      <w:r w:rsidRPr="004C3F69">
        <w:rPr>
          <w:rFonts w:ascii="Arial" w:hAnsi="Arial" w:cs="Arial"/>
          <w:b/>
          <w:sz w:val="22"/>
          <w:szCs w:val="22"/>
        </w:rPr>
        <w:t>461</w:t>
      </w:r>
      <w:r w:rsidRPr="004C3F69">
        <w:rPr>
          <w:rFonts w:ascii="Arial" w:hAnsi="Arial" w:cs="Arial"/>
          <w:sz w:val="22"/>
          <w:szCs w:val="22"/>
        </w:rPr>
        <w:t>, 747-753 (2009).</w:t>
      </w:r>
    </w:p>
    <w:p w14:paraId="0116C632"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7.</w:t>
      </w:r>
      <w:r w:rsidRPr="004C3F69">
        <w:rPr>
          <w:rFonts w:ascii="Arial" w:hAnsi="Arial" w:cs="Arial"/>
          <w:sz w:val="22"/>
          <w:szCs w:val="22"/>
        </w:rPr>
        <w:tab/>
        <w:t>Bigal, M.E.</w:t>
      </w:r>
      <w:r w:rsidRPr="004C3F69">
        <w:rPr>
          <w:rFonts w:ascii="Arial" w:hAnsi="Arial" w:cs="Arial"/>
          <w:i/>
          <w:sz w:val="22"/>
          <w:szCs w:val="22"/>
        </w:rPr>
        <w:t>, et al.</w:t>
      </w:r>
      <w:r w:rsidRPr="004C3F69">
        <w:rPr>
          <w:rFonts w:ascii="Arial" w:hAnsi="Arial" w:cs="Arial"/>
          <w:sz w:val="22"/>
          <w:szCs w:val="22"/>
        </w:rPr>
        <w:t xml:space="preserve"> Migraine and cardiovascular disease: a population-based study. </w:t>
      </w:r>
      <w:r w:rsidRPr="004C3F69">
        <w:rPr>
          <w:rFonts w:ascii="Arial" w:hAnsi="Arial" w:cs="Arial"/>
          <w:i/>
          <w:sz w:val="22"/>
          <w:szCs w:val="22"/>
        </w:rPr>
        <w:t>Neurology</w:t>
      </w:r>
      <w:r w:rsidRPr="004C3F69">
        <w:rPr>
          <w:rFonts w:ascii="Arial" w:hAnsi="Arial" w:cs="Arial"/>
          <w:sz w:val="22"/>
          <w:szCs w:val="22"/>
        </w:rPr>
        <w:t xml:space="preserve"> </w:t>
      </w:r>
      <w:r w:rsidRPr="004C3F69">
        <w:rPr>
          <w:rFonts w:ascii="Arial" w:hAnsi="Arial" w:cs="Arial"/>
          <w:b/>
          <w:sz w:val="22"/>
          <w:szCs w:val="22"/>
        </w:rPr>
        <w:t>74</w:t>
      </w:r>
      <w:r w:rsidRPr="004C3F69">
        <w:rPr>
          <w:rFonts w:ascii="Arial" w:hAnsi="Arial" w:cs="Arial"/>
          <w:sz w:val="22"/>
          <w:szCs w:val="22"/>
        </w:rPr>
        <w:t>, 628-635 (2010).</w:t>
      </w:r>
    </w:p>
    <w:p w14:paraId="61BE2AF4"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8.</w:t>
      </w:r>
      <w:r w:rsidRPr="004C3F69">
        <w:rPr>
          <w:rFonts w:ascii="Arial" w:hAnsi="Arial" w:cs="Arial"/>
          <w:sz w:val="22"/>
          <w:szCs w:val="22"/>
        </w:rPr>
        <w:tab/>
        <w:t>Gudmundsson, L.S.</w:t>
      </w:r>
      <w:r w:rsidRPr="004C3F69">
        <w:rPr>
          <w:rFonts w:ascii="Arial" w:hAnsi="Arial" w:cs="Arial"/>
          <w:i/>
          <w:sz w:val="22"/>
          <w:szCs w:val="22"/>
        </w:rPr>
        <w:t>, et al.</w:t>
      </w:r>
      <w:r w:rsidRPr="004C3F69">
        <w:rPr>
          <w:rFonts w:ascii="Arial" w:hAnsi="Arial" w:cs="Arial"/>
          <w:sz w:val="22"/>
          <w:szCs w:val="22"/>
        </w:rPr>
        <w:t xml:space="preserve"> Migraine with aura and risk of cardiovascular and all cause mortality in men and women: prospective cohort study. </w:t>
      </w:r>
      <w:r w:rsidRPr="004C3F69">
        <w:rPr>
          <w:rFonts w:ascii="Arial" w:hAnsi="Arial" w:cs="Arial"/>
          <w:i/>
          <w:sz w:val="22"/>
          <w:szCs w:val="22"/>
        </w:rPr>
        <w:t>BMJ</w:t>
      </w:r>
      <w:r w:rsidRPr="004C3F69">
        <w:rPr>
          <w:rFonts w:ascii="Arial" w:hAnsi="Arial" w:cs="Arial"/>
          <w:sz w:val="22"/>
          <w:szCs w:val="22"/>
        </w:rPr>
        <w:t xml:space="preserve"> </w:t>
      </w:r>
      <w:r w:rsidRPr="004C3F69">
        <w:rPr>
          <w:rFonts w:ascii="Arial" w:hAnsi="Arial" w:cs="Arial"/>
          <w:b/>
          <w:sz w:val="22"/>
          <w:szCs w:val="22"/>
        </w:rPr>
        <w:t>341</w:t>
      </w:r>
      <w:r w:rsidRPr="004C3F69">
        <w:rPr>
          <w:rFonts w:ascii="Arial" w:hAnsi="Arial" w:cs="Arial"/>
          <w:sz w:val="22"/>
          <w:szCs w:val="22"/>
        </w:rPr>
        <w:t>, c3966 (2010).</w:t>
      </w:r>
    </w:p>
    <w:p w14:paraId="5782B4B9"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9.</w:t>
      </w:r>
      <w:r w:rsidRPr="004C3F69">
        <w:rPr>
          <w:rFonts w:ascii="Arial" w:hAnsi="Arial" w:cs="Arial"/>
          <w:sz w:val="22"/>
          <w:szCs w:val="22"/>
        </w:rPr>
        <w:tab/>
        <w:t xml:space="preserve">Kurth, T., Schurks, M., Logroscino, G., Gaziano, J.M. &amp; Buring, J.E. Migraine, vascular risk, and cardiovascular events in women: prospective cohort study. </w:t>
      </w:r>
      <w:r w:rsidRPr="004C3F69">
        <w:rPr>
          <w:rFonts w:ascii="Arial" w:hAnsi="Arial" w:cs="Arial"/>
          <w:i/>
          <w:sz w:val="22"/>
          <w:szCs w:val="22"/>
        </w:rPr>
        <w:t>BMJ</w:t>
      </w:r>
      <w:r w:rsidRPr="004C3F69">
        <w:rPr>
          <w:rFonts w:ascii="Arial" w:hAnsi="Arial" w:cs="Arial"/>
          <w:sz w:val="22"/>
          <w:szCs w:val="22"/>
        </w:rPr>
        <w:t xml:space="preserve"> </w:t>
      </w:r>
      <w:r w:rsidRPr="004C3F69">
        <w:rPr>
          <w:rFonts w:ascii="Arial" w:hAnsi="Arial" w:cs="Arial"/>
          <w:b/>
          <w:sz w:val="22"/>
          <w:szCs w:val="22"/>
        </w:rPr>
        <w:t>337</w:t>
      </w:r>
      <w:r w:rsidRPr="004C3F69">
        <w:rPr>
          <w:rFonts w:ascii="Arial" w:hAnsi="Arial" w:cs="Arial"/>
          <w:sz w:val="22"/>
          <w:szCs w:val="22"/>
        </w:rPr>
        <w:t>, a636 (2008).</w:t>
      </w:r>
    </w:p>
    <w:p w14:paraId="4C5BF998" w14:textId="77777777" w:rsidR="005E3B9E" w:rsidRPr="004C3F69" w:rsidRDefault="005E3B9E" w:rsidP="005E3B9E">
      <w:pPr>
        <w:pStyle w:val="EndNoteBibliography"/>
        <w:spacing w:line="276" w:lineRule="auto"/>
        <w:ind w:left="720" w:hanging="720"/>
        <w:rPr>
          <w:rFonts w:ascii="Arial" w:hAnsi="Arial" w:cs="Arial"/>
          <w:sz w:val="22"/>
          <w:szCs w:val="22"/>
        </w:rPr>
      </w:pPr>
      <w:r w:rsidRPr="004C3F69">
        <w:rPr>
          <w:rFonts w:ascii="Arial" w:hAnsi="Arial" w:cs="Arial"/>
          <w:sz w:val="22"/>
          <w:szCs w:val="22"/>
        </w:rPr>
        <w:t>10.</w:t>
      </w:r>
      <w:r w:rsidRPr="004C3F69">
        <w:rPr>
          <w:rFonts w:ascii="Arial" w:hAnsi="Arial" w:cs="Arial"/>
          <w:sz w:val="22"/>
          <w:szCs w:val="22"/>
        </w:rPr>
        <w:tab/>
        <w:t xml:space="preserve">Liew, G., Wang, J.J. &amp; Mitchell, P. Migraine and coronary heart disease mortality: a prospective cohort study. </w:t>
      </w:r>
      <w:r w:rsidRPr="004C3F69">
        <w:rPr>
          <w:rFonts w:ascii="Arial" w:hAnsi="Arial" w:cs="Arial"/>
          <w:i/>
          <w:sz w:val="22"/>
          <w:szCs w:val="22"/>
        </w:rPr>
        <w:t>Cephalalgia</w:t>
      </w:r>
      <w:r w:rsidRPr="004C3F69">
        <w:rPr>
          <w:rFonts w:ascii="Arial" w:hAnsi="Arial" w:cs="Arial"/>
          <w:sz w:val="22"/>
          <w:szCs w:val="22"/>
        </w:rPr>
        <w:t xml:space="preserve"> </w:t>
      </w:r>
      <w:r w:rsidRPr="004C3F69">
        <w:rPr>
          <w:rFonts w:ascii="Arial" w:hAnsi="Arial" w:cs="Arial"/>
          <w:b/>
          <w:sz w:val="22"/>
          <w:szCs w:val="22"/>
        </w:rPr>
        <w:t>27</w:t>
      </w:r>
      <w:r w:rsidRPr="004C3F69">
        <w:rPr>
          <w:rFonts w:ascii="Arial" w:hAnsi="Arial" w:cs="Arial"/>
          <w:sz w:val="22"/>
          <w:szCs w:val="22"/>
        </w:rPr>
        <w:t>, 368-371 (2007).</w:t>
      </w:r>
    </w:p>
    <w:p w14:paraId="7F8314A1" w14:textId="77777777" w:rsidR="005E3B9E" w:rsidRPr="00C55768" w:rsidRDefault="005E3B9E" w:rsidP="005E3B9E">
      <w:pPr>
        <w:jc w:val="both"/>
        <w:rPr>
          <w:rFonts w:ascii="Arial" w:hAnsi="Arial" w:cs="Arial"/>
          <w:sz w:val="22"/>
          <w:szCs w:val="22"/>
        </w:rPr>
      </w:pPr>
      <w:r w:rsidRPr="004C3F69">
        <w:rPr>
          <w:rFonts w:ascii="Arial" w:hAnsi="Arial" w:cs="Arial"/>
          <w:sz w:val="22"/>
          <w:szCs w:val="22"/>
        </w:rPr>
        <w:fldChar w:fldCharType="end"/>
      </w:r>
    </w:p>
    <w:p w14:paraId="62BB7194" w14:textId="77777777" w:rsidR="003606EA" w:rsidRDefault="003606EA" w:rsidP="003606EA"/>
    <w:p w14:paraId="4C0115CE" w14:textId="77777777" w:rsidR="003606EA" w:rsidRDefault="003606EA" w:rsidP="003606EA"/>
    <w:p w14:paraId="60AE4DE9" w14:textId="77777777" w:rsidR="003606EA" w:rsidRDefault="003606EA" w:rsidP="003606EA"/>
    <w:p w14:paraId="6A6D0DF5" w14:textId="77777777" w:rsidR="003D3108" w:rsidRDefault="003D3108" w:rsidP="00E61ADB">
      <w:pPr>
        <w:rPr>
          <w:rFonts w:cs="Microsoft Sans Serif"/>
          <w:b/>
          <w:bCs/>
          <w:color w:val="943634" w:themeColor="accent2" w:themeShade="BF"/>
          <w:sz w:val="60"/>
          <w:szCs w:val="60"/>
        </w:rPr>
      </w:pPr>
    </w:p>
    <w:p w14:paraId="6C1DDFEF" w14:textId="332D5907" w:rsidR="00BC218E" w:rsidRPr="00440528" w:rsidRDefault="00BC218E" w:rsidP="000B2A56">
      <w:pPr>
        <w:rPr>
          <w:rFonts w:cs="Microsoft Sans Serif"/>
          <w:b/>
          <w:bCs/>
          <w:color w:val="943634" w:themeColor="accent2" w:themeShade="BF"/>
          <w:sz w:val="60"/>
          <w:szCs w:val="60"/>
        </w:rPr>
      </w:pPr>
      <w:r w:rsidRPr="00440528">
        <w:rPr>
          <w:rFonts w:cs="Microsoft Sans Serif"/>
          <w:bCs/>
          <w:sz w:val="60"/>
          <w:szCs w:val="60"/>
        </w:rPr>
        <w:lastRenderedPageBreak/>
        <w:t xml:space="preserve">The Future </w:t>
      </w:r>
    </w:p>
    <w:p w14:paraId="5124C9C3" w14:textId="77777777" w:rsidR="00BC218E" w:rsidRPr="00440528" w:rsidRDefault="00BC218E" w:rsidP="002320AD">
      <w:pPr>
        <w:jc w:val="both"/>
        <w:rPr>
          <w:rFonts w:cs="Microsoft Sans Serif"/>
          <w:bCs/>
          <w:i/>
          <w:sz w:val="60"/>
          <w:szCs w:val="60"/>
        </w:rPr>
      </w:pPr>
    </w:p>
    <w:p w14:paraId="0B5D1416" w14:textId="77777777" w:rsidR="00BC218E" w:rsidRPr="00440528" w:rsidRDefault="00D7601C" w:rsidP="002320AD">
      <w:pPr>
        <w:pStyle w:val="ListParagraph"/>
        <w:numPr>
          <w:ilvl w:val="0"/>
          <w:numId w:val="8"/>
        </w:numPr>
        <w:jc w:val="both"/>
        <w:rPr>
          <w:rFonts w:asciiTheme="majorHAnsi" w:hAnsiTheme="majorHAnsi" w:cs="Microsoft Sans Serif"/>
          <w:bCs/>
          <w:i/>
          <w:sz w:val="40"/>
          <w:szCs w:val="60"/>
        </w:rPr>
      </w:pPr>
      <w:r w:rsidRPr="00440528">
        <w:rPr>
          <w:rFonts w:asciiTheme="majorHAnsi" w:hAnsiTheme="majorHAnsi" w:cs="Microsoft Sans Serif"/>
          <w:bCs/>
          <w:i/>
          <w:sz w:val="40"/>
          <w:szCs w:val="60"/>
        </w:rPr>
        <w:t xml:space="preserve">All </w:t>
      </w:r>
      <w:r w:rsidR="007707C6" w:rsidRPr="00440528">
        <w:rPr>
          <w:rFonts w:asciiTheme="majorHAnsi" w:hAnsiTheme="majorHAnsi" w:cs="Microsoft Sans Serif"/>
          <w:bCs/>
          <w:i/>
          <w:sz w:val="40"/>
          <w:szCs w:val="60"/>
        </w:rPr>
        <w:t>Future projects depend on future donations and legacies</w:t>
      </w:r>
    </w:p>
    <w:p w14:paraId="0CD84618" w14:textId="77777777" w:rsidR="007707C6" w:rsidRPr="00440528" w:rsidRDefault="007707C6" w:rsidP="002320AD">
      <w:pPr>
        <w:pStyle w:val="ListParagraph"/>
        <w:numPr>
          <w:ilvl w:val="0"/>
          <w:numId w:val="8"/>
        </w:numPr>
        <w:jc w:val="both"/>
        <w:rPr>
          <w:rFonts w:asciiTheme="majorHAnsi" w:hAnsiTheme="majorHAnsi" w:cs="Microsoft Sans Serif"/>
          <w:bCs/>
          <w:sz w:val="40"/>
          <w:szCs w:val="60"/>
        </w:rPr>
      </w:pPr>
      <w:r w:rsidRPr="00440528">
        <w:rPr>
          <w:rFonts w:asciiTheme="majorHAnsi" w:hAnsiTheme="majorHAnsi" w:cs="Microsoft Sans Serif"/>
          <w:bCs/>
          <w:sz w:val="40"/>
          <w:szCs w:val="60"/>
        </w:rPr>
        <w:t xml:space="preserve">Aim to continue funding small pilots aiding future grants and projects. These projects may attract matching funding </w:t>
      </w:r>
      <w:r w:rsidR="00D7601C" w:rsidRPr="00440528">
        <w:rPr>
          <w:rFonts w:asciiTheme="majorHAnsi" w:hAnsiTheme="majorHAnsi" w:cs="Microsoft Sans Serif"/>
          <w:bCs/>
          <w:sz w:val="40"/>
          <w:szCs w:val="60"/>
        </w:rPr>
        <w:t>from government</w:t>
      </w:r>
    </w:p>
    <w:p w14:paraId="6005BFBD" w14:textId="77777777" w:rsidR="007707C6" w:rsidRPr="00440528" w:rsidRDefault="007707C6" w:rsidP="002320AD">
      <w:pPr>
        <w:pStyle w:val="ListParagraph"/>
        <w:numPr>
          <w:ilvl w:val="0"/>
          <w:numId w:val="8"/>
        </w:numPr>
        <w:jc w:val="both"/>
        <w:rPr>
          <w:rFonts w:asciiTheme="majorHAnsi" w:hAnsiTheme="majorHAnsi" w:cs="Microsoft Sans Serif"/>
          <w:bCs/>
          <w:sz w:val="40"/>
          <w:szCs w:val="60"/>
        </w:rPr>
      </w:pPr>
      <w:r w:rsidRPr="00440528">
        <w:rPr>
          <w:rFonts w:asciiTheme="majorHAnsi" w:hAnsiTheme="majorHAnsi" w:cs="Microsoft Sans Serif"/>
          <w:bCs/>
          <w:sz w:val="40"/>
          <w:szCs w:val="60"/>
        </w:rPr>
        <w:t>Project grants will fund innovative areas of research which are difficult to fund elsewhere</w:t>
      </w:r>
    </w:p>
    <w:p w14:paraId="57999844" w14:textId="77777777" w:rsidR="007707C6" w:rsidRPr="00440528" w:rsidRDefault="007707C6" w:rsidP="002320AD">
      <w:pPr>
        <w:pStyle w:val="ListParagraph"/>
        <w:numPr>
          <w:ilvl w:val="0"/>
          <w:numId w:val="8"/>
        </w:numPr>
        <w:jc w:val="both"/>
        <w:rPr>
          <w:rFonts w:asciiTheme="majorHAnsi" w:hAnsiTheme="majorHAnsi" w:cs="Microsoft Sans Serif"/>
          <w:bCs/>
          <w:sz w:val="40"/>
          <w:szCs w:val="60"/>
        </w:rPr>
      </w:pPr>
      <w:r w:rsidRPr="00440528">
        <w:rPr>
          <w:rFonts w:asciiTheme="majorHAnsi" w:hAnsiTheme="majorHAnsi" w:cs="Microsoft Sans Serif"/>
          <w:bCs/>
          <w:sz w:val="40"/>
          <w:szCs w:val="60"/>
        </w:rPr>
        <w:t xml:space="preserve">If funds allow – CDRF plans to fund PHD students </w:t>
      </w:r>
      <w:r w:rsidR="00D7601C" w:rsidRPr="00440528">
        <w:rPr>
          <w:rFonts w:asciiTheme="majorHAnsi" w:hAnsiTheme="majorHAnsi" w:cs="Microsoft Sans Serif"/>
          <w:bCs/>
          <w:sz w:val="40"/>
          <w:szCs w:val="60"/>
        </w:rPr>
        <w:t xml:space="preserve">seen </w:t>
      </w:r>
      <w:r w:rsidRPr="00440528">
        <w:rPr>
          <w:rFonts w:asciiTheme="majorHAnsi" w:hAnsiTheme="majorHAnsi" w:cs="Microsoft Sans Serif"/>
          <w:bCs/>
          <w:sz w:val="40"/>
          <w:szCs w:val="60"/>
        </w:rPr>
        <w:t>as good value for money</w:t>
      </w:r>
      <w:r w:rsidR="00D7601C" w:rsidRPr="00440528">
        <w:rPr>
          <w:rFonts w:asciiTheme="majorHAnsi" w:hAnsiTheme="majorHAnsi" w:cs="Microsoft Sans Serif"/>
          <w:bCs/>
          <w:sz w:val="40"/>
          <w:szCs w:val="60"/>
        </w:rPr>
        <w:t>.</w:t>
      </w:r>
    </w:p>
    <w:p w14:paraId="3A73440B" w14:textId="77777777" w:rsidR="00D7601C" w:rsidRPr="00440528" w:rsidRDefault="00D7601C" w:rsidP="002320AD">
      <w:pPr>
        <w:pStyle w:val="ListParagraph"/>
        <w:numPr>
          <w:ilvl w:val="0"/>
          <w:numId w:val="8"/>
        </w:numPr>
        <w:jc w:val="both"/>
        <w:rPr>
          <w:rFonts w:asciiTheme="majorHAnsi" w:hAnsiTheme="majorHAnsi" w:cs="Microsoft Sans Serif"/>
          <w:bCs/>
          <w:sz w:val="40"/>
          <w:szCs w:val="60"/>
        </w:rPr>
      </w:pPr>
      <w:r w:rsidRPr="00440528">
        <w:rPr>
          <w:rFonts w:asciiTheme="majorHAnsi" w:hAnsiTheme="majorHAnsi" w:cs="Microsoft Sans Serif"/>
          <w:bCs/>
          <w:sz w:val="40"/>
          <w:szCs w:val="60"/>
        </w:rPr>
        <w:t>Discretionary funds up</w:t>
      </w:r>
      <w:r w:rsidR="00E14336" w:rsidRPr="00440528">
        <w:rPr>
          <w:rFonts w:asciiTheme="majorHAnsi" w:hAnsiTheme="majorHAnsi" w:cs="Microsoft Sans Serif"/>
          <w:bCs/>
          <w:sz w:val="40"/>
          <w:szCs w:val="60"/>
        </w:rPr>
        <w:t xml:space="preserve"> </w:t>
      </w:r>
      <w:r w:rsidRPr="00440528">
        <w:rPr>
          <w:rFonts w:asciiTheme="majorHAnsi" w:hAnsiTheme="majorHAnsi" w:cs="Microsoft Sans Serif"/>
          <w:bCs/>
          <w:sz w:val="40"/>
          <w:szCs w:val="60"/>
        </w:rPr>
        <w:t>to £5000 pa can be used by the department without peer review for equipment or travel</w:t>
      </w:r>
    </w:p>
    <w:p w14:paraId="73061D94" w14:textId="77777777" w:rsidR="007707C6" w:rsidRPr="00440528" w:rsidRDefault="007707C6" w:rsidP="007707C6">
      <w:pPr>
        <w:ind w:left="360"/>
        <w:rPr>
          <w:rFonts w:cs="Microsoft Sans Serif"/>
          <w:b/>
          <w:bCs/>
          <w:sz w:val="40"/>
          <w:szCs w:val="60"/>
        </w:rPr>
      </w:pPr>
    </w:p>
    <w:p w14:paraId="4CA9B0D3" w14:textId="77777777" w:rsidR="0022207A" w:rsidRPr="00440528" w:rsidRDefault="0022207A" w:rsidP="007707C6">
      <w:pPr>
        <w:ind w:left="360"/>
        <w:rPr>
          <w:rFonts w:cs="Microsoft Sans Serif"/>
          <w:b/>
          <w:bCs/>
          <w:sz w:val="40"/>
          <w:szCs w:val="60"/>
        </w:rPr>
      </w:pPr>
    </w:p>
    <w:p w14:paraId="24F16472" w14:textId="77777777" w:rsidR="0022207A" w:rsidRPr="00440528" w:rsidRDefault="0022207A" w:rsidP="007707C6">
      <w:pPr>
        <w:ind w:left="360"/>
        <w:rPr>
          <w:rFonts w:cs="Microsoft Sans Serif"/>
          <w:b/>
          <w:bCs/>
          <w:sz w:val="40"/>
          <w:szCs w:val="60"/>
        </w:rPr>
      </w:pPr>
    </w:p>
    <w:p w14:paraId="5BA7426D" w14:textId="77777777" w:rsidR="0022207A" w:rsidRPr="00440528" w:rsidRDefault="0022207A" w:rsidP="007707C6">
      <w:pPr>
        <w:ind w:left="360"/>
        <w:rPr>
          <w:rFonts w:cs="Microsoft Sans Serif"/>
          <w:b/>
          <w:bCs/>
          <w:sz w:val="40"/>
          <w:szCs w:val="60"/>
        </w:rPr>
      </w:pPr>
    </w:p>
    <w:p w14:paraId="3AAC47B5" w14:textId="77777777" w:rsidR="0022207A" w:rsidRPr="00440528" w:rsidRDefault="0022207A" w:rsidP="007707C6">
      <w:pPr>
        <w:ind w:left="360"/>
        <w:rPr>
          <w:rFonts w:cs="Microsoft Sans Serif"/>
          <w:b/>
          <w:bCs/>
          <w:sz w:val="40"/>
          <w:szCs w:val="60"/>
        </w:rPr>
      </w:pPr>
    </w:p>
    <w:p w14:paraId="7E47CB1C" w14:textId="77777777" w:rsidR="0022207A" w:rsidRPr="00440528" w:rsidRDefault="0022207A" w:rsidP="007707C6">
      <w:pPr>
        <w:ind w:left="360"/>
        <w:rPr>
          <w:rFonts w:cs="Microsoft Sans Serif"/>
          <w:b/>
          <w:bCs/>
          <w:sz w:val="40"/>
          <w:szCs w:val="60"/>
        </w:rPr>
      </w:pPr>
    </w:p>
    <w:p w14:paraId="2347E1A4" w14:textId="77777777" w:rsidR="0022207A" w:rsidRDefault="0022207A" w:rsidP="007707C6">
      <w:pPr>
        <w:ind w:left="360"/>
        <w:rPr>
          <w:rFonts w:cs="Microsoft Sans Serif"/>
          <w:b/>
          <w:bCs/>
          <w:sz w:val="40"/>
          <w:szCs w:val="60"/>
        </w:rPr>
      </w:pPr>
    </w:p>
    <w:p w14:paraId="17A81CC8" w14:textId="77777777" w:rsidR="0022207A" w:rsidRDefault="0022207A" w:rsidP="007707C6">
      <w:pPr>
        <w:ind w:left="360"/>
        <w:rPr>
          <w:rFonts w:cs="Microsoft Sans Serif"/>
          <w:b/>
          <w:bCs/>
          <w:sz w:val="40"/>
          <w:szCs w:val="60"/>
        </w:rPr>
      </w:pPr>
    </w:p>
    <w:p w14:paraId="2764F415" w14:textId="77777777" w:rsidR="0022207A" w:rsidRDefault="0022207A" w:rsidP="007707C6">
      <w:pPr>
        <w:ind w:left="360"/>
        <w:rPr>
          <w:rFonts w:cs="Microsoft Sans Serif"/>
          <w:b/>
          <w:bCs/>
          <w:sz w:val="40"/>
          <w:szCs w:val="60"/>
        </w:rPr>
      </w:pPr>
    </w:p>
    <w:p w14:paraId="66F491C8" w14:textId="77777777" w:rsidR="0022207A" w:rsidRDefault="0022207A" w:rsidP="007707C6">
      <w:pPr>
        <w:ind w:left="360"/>
        <w:rPr>
          <w:rFonts w:cs="Microsoft Sans Serif"/>
          <w:b/>
          <w:bCs/>
          <w:sz w:val="40"/>
          <w:szCs w:val="60"/>
        </w:rPr>
      </w:pPr>
    </w:p>
    <w:p w14:paraId="4F89A2C9" w14:textId="77777777" w:rsidR="0022207A" w:rsidRDefault="0022207A" w:rsidP="007707C6">
      <w:pPr>
        <w:ind w:left="360"/>
        <w:rPr>
          <w:rFonts w:cs="Microsoft Sans Serif"/>
          <w:b/>
          <w:bCs/>
          <w:sz w:val="40"/>
          <w:szCs w:val="60"/>
        </w:rPr>
      </w:pPr>
    </w:p>
    <w:p w14:paraId="6E36DFE5" w14:textId="77777777" w:rsidR="0022207A" w:rsidRDefault="0022207A" w:rsidP="007707C6">
      <w:pPr>
        <w:ind w:left="360"/>
        <w:rPr>
          <w:rFonts w:cs="Microsoft Sans Serif"/>
          <w:b/>
          <w:bCs/>
          <w:sz w:val="40"/>
          <w:szCs w:val="60"/>
        </w:rPr>
      </w:pPr>
    </w:p>
    <w:p w14:paraId="4A383D17" w14:textId="77777777" w:rsidR="0022207A" w:rsidRDefault="0022207A" w:rsidP="007707C6">
      <w:pPr>
        <w:ind w:left="360"/>
        <w:rPr>
          <w:rFonts w:cs="Microsoft Sans Serif"/>
          <w:b/>
          <w:bCs/>
          <w:sz w:val="40"/>
          <w:szCs w:val="60"/>
        </w:rPr>
      </w:pPr>
    </w:p>
    <w:p w14:paraId="6A8C8095" w14:textId="77777777" w:rsidR="0022207A" w:rsidRDefault="0022207A" w:rsidP="007707C6">
      <w:pPr>
        <w:ind w:left="360"/>
        <w:rPr>
          <w:rFonts w:cs="Microsoft Sans Serif"/>
          <w:b/>
          <w:bCs/>
          <w:sz w:val="40"/>
          <w:szCs w:val="60"/>
        </w:rPr>
      </w:pPr>
    </w:p>
    <w:p w14:paraId="2B2DBD2E" w14:textId="77777777" w:rsidR="0022207A" w:rsidRPr="007707C6" w:rsidRDefault="0022207A" w:rsidP="0022207A">
      <w:pPr>
        <w:ind w:left="360"/>
        <w:jc w:val="center"/>
        <w:rPr>
          <w:rFonts w:cs="Microsoft Sans Serif"/>
          <w:b/>
          <w:bCs/>
          <w:sz w:val="40"/>
          <w:szCs w:val="60"/>
        </w:rPr>
      </w:pPr>
      <w:r w:rsidRPr="00376367">
        <w:rPr>
          <w:noProof/>
          <w:lang w:val="en-US"/>
        </w:rPr>
        <w:drawing>
          <wp:inline distT="0" distB="0" distL="0" distR="0" wp14:anchorId="56362613" wp14:editId="765F7BCB">
            <wp:extent cx="1262621" cy="49377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62621" cy="493770"/>
                    </a:xfrm>
                    <a:prstGeom prst="rect">
                      <a:avLst/>
                    </a:prstGeom>
                    <a:noFill/>
                    <a:ln>
                      <a:noFill/>
                    </a:ln>
                  </pic:spPr>
                </pic:pic>
              </a:graphicData>
            </a:graphic>
          </wp:inline>
        </w:drawing>
      </w:r>
    </w:p>
    <w:sectPr w:rsidR="0022207A" w:rsidRPr="007707C6" w:rsidSect="004E64B7">
      <w:footerReference w:type="even" r:id="rId23"/>
      <w:footerReference w:type="default" r:id="rId24"/>
      <w:pgSz w:w="11900" w:h="16840"/>
      <w:pgMar w:top="567" w:right="567" w:bottom="567" w:left="56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43446A" w14:textId="77777777" w:rsidR="00D1188A" w:rsidRDefault="00D1188A" w:rsidP="006E33F9">
      <w:r>
        <w:separator/>
      </w:r>
    </w:p>
  </w:endnote>
  <w:endnote w:type="continuationSeparator" w:id="0">
    <w:p w14:paraId="27F06C20" w14:textId="77777777" w:rsidR="00D1188A" w:rsidRDefault="00D1188A" w:rsidP="006E3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icrosoft Sans Serif">
    <w:panose1 w:val="020B0604020202020204"/>
    <w:charset w:val="00"/>
    <w:family w:val="auto"/>
    <w:pitch w:val="variable"/>
    <w:sig w:usb0="E1002AFF" w:usb1="C0000002" w:usb2="00000008" w:usb3="00000000" w:csb0="0001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12171" w14:textId="77777777" w:rsidR="00164098" w:rsidRDefault="00164098" w:rsidP="006E33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FCC359" w14:textId="77777777" w:rsidR="00164098" w:rsidRDefault="00164098" w:rsidP="006E33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7309C" w14:textId="77777777" w:rsidR="00164098" w:rsidRDefault="00164098" w:rsidP="006E33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0E01">
      <w:rPr>
        <w:rStyle w:val="PageNumber"/>
        <w:noProof/>
      </w:rPr>
      <w:t>3</w:t>
    </w:r>
    <w:r>
      <w:rPr>
        <w:rStyle w:val="PageNumber"/>
      </w:rPr>
      <w:fldChar w:fldCharType="end"/>
    </w:r>
  </w:p>
  <w:p w14:paraId="30809DC6" w14:textId="77777777" w:rsidR="00164098" w:rsidRDefault="00164098" w:rsidP="006E33F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28576" w14:textId="77777777" w:rsidR="00D1188A" w:rsidRDefault="00D1188A" w:rsidP="006E33F9">
      <w:r>
        <w:separator/>
      </w:r>
    </w:p>
  </w:footnote>
  <w:footnote w:type="continuationSeparator" w:id="0">
    <w:p w14:paraId="231AEDB0" w14:textId="77777777" w:rsidR="00D1188A" w:rsidRDefault="00D1188A" w:rsidP="006E33F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C67AF0"/>
    <w:multiLevelType w:val="hybridMultilevel"/>
    <w:tmpl w:val="3560E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C84826"/>
    <w:multiLevelType w:val="hybridMultilevel"/>
    <w:tmpl w:val="F3BE8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A10D2E"/>
    <w:multiLevelType w:val="hybridMultilevel"/>
    <w:tmpl w:val="C2A85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D31DE7"/>
    <w:multiLevelType w:val="hybridMultilevel"/>
    <w:tmpl w:val="A176AA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F58765A"/>
    <w:multiLevelType w:val="hybridMultilevel"/>
    <w:tmpl w:val="553C7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C5F4B65"/>
    <w:multiLevelType w:val="hybridMultilevel"/>
    <w:tmpl w:val="EED06160"/>
    <w:lvl w:ilvl="0" w:tplc="D1928C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F51CF2"/>
    <w:multiLevelType w:val="hybridMultilevel"/>
    <w:tmpl w:val="96945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13505FF"/>
    <w:multiLevelType w:val="hybridMultilevel"/>
    <w:tmpl w:val="767CE0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2B33550"/>
    <w:multiLevelType w:val="hybridMultilevel"/>
    <w:tmpl w:val="428A0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C136F"/>
    <w:multiLevelType w:val="multilevel"/>
    <w:tmpl w:val="719E3AF2"/>
    <w:lvl w:ilvl="0">
      <w:start w:val="1"/>
      <w:numFmt w:val="decimal"/>
      <w:lvlText w:val="%1."/>
      <w:lvlJc w:val="left"/>
      <w:pPr>
        <w:ind w:left="720" w:hanging="360"/>
      </w:pPr>
      <w:rPr>
        <w:rFonts w:hint="default"/>
        <w:u w:val="non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7CBB5F1F"/>
    <w:multiLevelType w:val="hybridMultilevel"/>
    <w:tmpl w:val="0B645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250BDA"/>
    <w:multiLevelType w:val="hybridMultilevel"/>
    <w:tmpl w:val="FCAE5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7"/>
  </w:num>
  <w:num w:numId="4">
    <w:abstractNumId w:val="6"/>
  </w:num>
  <w:num w:numId="5">
    <w:abstractNumId w:val="2"/>
  </w:num>
  <w:num w:numId="6">
    <w:abstractNumId w:val="10"/>
  </w:num>
  <w:num w:numId="7">
    <w:abstractNumId w:val="1"/>
  </w:num>
  <w:num w:numId="8">
    <w:abstractNumId w:val="12"/>
  </w:num>
  <w:num w:numId="9">
    <w:abstractNumId w:val="8"/>
  </w:num>
  <w:num w:numId="10">
    <w:abstractNumId w:val="11"/>
  </w:num>
  <w:num w:numId="11">
    <w:abstractNumId w:val="0"/>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2E5C"/>
    <w:rsid w:val="000108B5"/>
    <w:rsid w:val="00084DA2"/>
    <w:rsid w:val="000B2A56"/>
    <w:rsid w:val="000B6995"/>
    <w:rsid w:val="000D3038"/>
    <w:rsid w:val="000D58EC"/>
    <w:rsid w:val="000E2963"/>
    <w:rsid w:val="000F342B"/>
    <w:rsid w:val="001106ED"/>
    <w:rsid w:val="001150A2"/>
    <w:rsid w:val="00133106"/>
    <w:rsid w:val="00150EAE"/>
    <w:rsid w:val="00164098"/>
    <w:rsid w:val="001B3705"/>
    <w:rsid w:val="00200A30"/>
    <w:rsid w:val="00207CA5"/>
    <w:rsid w:val="0022207A"/>
    <w:rsid w:val="00225E76"/>
    <w:rsid w:val="002320AD"/>
    <w:rsid w:val="00240B92"/>
    <w:rsid w:val="00243BDB"/>
    <w:rsid w:val="00261355"/>
    <w:rsid w:val="00272F80"/>
    <w:rsid w:val="0027698B"/>
    <w:rsid w:val="002838DF"/>
    <w:rsid w:val="002A2DA8"/>
    <w:rsid w:val="002B3EE1"/>
    <w:rsid w:val="002E727D"/>
    <w:rsid w:val="00304EA9"/>
    <w:rsid w:val="00310EA0"/>
    <w:rsid w:val="00310F55"/>
    <w:rsid w:val="00313BF9"/>
    <w:rsid w:val="00340716"/>
    <w:rsid w:val="00354E29"/>
    <w:rsid w:val="003606EA"/>
    <w:rsid w:val="003645B0"/>
    <w:rsid w:val="00376367"/>
    <w:rsid w:val="003C2625"/>
    <w:rsid w:val="003D3108"/>
    <w:rsid w:val="003E5763"/>
    <w:rsid w:val="00401EA7"/>
    <w:rsid w:val="00413958"/>
    <w:rsid w:val="00440528"/>
    <w:rsid w:val="00440C31"/>
    <w:rsid w:val="00471071"/>
    <w:rsid w:val="00474AA6"/>
    <w:rsid w:val="004912B6"/>
    <w:rsid w:val="0049246A"/>
    <w:rsid w:val="004A2D6D"/>
    <w:rsid w:val="004D07F8"/>
    <w:rsid w:val="004E64B7"/>
    <w:rsid w:val="004F7BBF"/>
    <w:rsid w:val="0050780C"/>
    <w:rsid w:val="00513009"/>
    <w:rsid w:val="00534EA0"/>
    <w:rsid w:val="00551152"/>
    <w:rsid w:val="00555735"/>
    <w:rsid w:val="00563082"/>
    <w:rsid w:val="00563F3F"/>
    <w:rsid w:val="00574A86"/>
    <w:rsid w:val="00595F2E"/>
    <w:rsid w:val="00597229"/>
    <w:rsid w:val="005C7E6D"/>
    <w:rsid w:val="005D0E01"/>
    <w:rsid w:val="005D49A4"/>
    <w:rsid w:val="005E3B9E"/>
    <w:rsid w:val="006008D8"/>
    <w:rsid w:val="00613534"/>
    <w:rsid w:val="006371B6"/>
    <w:rsid w:val="0065502A"/>
    <w:rsid w:val="00674090"/>
    <w:rsid w:val="00676E90"/>
    <w:rsid w:val="00681310"/>
    <w:rsid w:val="00683164"/>
    <w:rsid w:val="006935E0"/>
    <w:rsid w:val="006C4CC6"/>
    <w:rsid w:val="006D59DB"/>
    <w:rsid w:val="006E3098"/>
    <w:rsid w:val="006E33F9"/>
    <w:rsid w:val="006F6F3C"/>
    <w:rsid w:val="006F7590"/>
    <w:rsid w:val="00712624"/>
    <w:rsid w:val="0072451B"/>
    <w:rsid w:val="007524DA"/>
    <w:rsid w:val="00752B90"/>
    <w:rsid w:val="0076653A"/>
    <w:rsid w:val="007707C6"/>
    <w:rsid w:val="007735B5"/>
    <w:rsid w:val="007859E8"/>
    <w:rsid w:val="007C47F1"/>
    <w:rsid w:val="007D6D93"/>
    <w:rsid w:val="007E0CC1"/>
    <w:rsid w:val="007F36A1"/>
    <w:rsid w:val="008349C7"/>
    <w:rsid w:val="0085016E"/>
    <w:rsid w:val="00856908"/>
    <w:rsid w:val="00875A72"/>
    <w:rsid w:val="008A4CDB"/>
    <w:rsid w:val="008A6EC0"/>
    <w:rsid w:val="008B2EDB"/>
    <w:rsid w:val="008B5A50"/>
    <w:rsid w:val="008D6513"/>
    <w:rsid w:val="008E3096"/>
    <w:rsid w:val="008F16B5"/>
    <w:rsid w:val="008F7248"/>
    <w:rsid w:val="00947B1D"/>
    <w:rsid w:val="009521B2"/>
    <w:rsid w:val="00956A7F"/>
    <w:rsid w:val="0097234B"/>
    <w:rsid w:val="0097277A"/>
    <w:rsid w:val="00975954"/>
    <w:rsid w:val="009A5E20"/>
    <w:rsid w:val="009B6CF0"/>
    <w:rsid w:val="009F48D6"/>
    <w:rsid w:val="009F768C"/>
    <w:rsid w:val="00A568AB"/>
    <w:rsid w:val="00A56DBB"/>
    <w:rsid w:val="00A607CE"/>
    <w:rsid w:val="00A82A2A"/>
    <w:rsid w:val="00AA3416"/>
    <w:rsid w:val="00AC1CCC"/>
    <w:rsid w:val="00AD0501"/>
    <w:rsid w:val="00AE3FDA"/>
    <w:rsid w:val="00B03502"/>
    <w:rsid w:val="00B04B3E"/>
    <w:rsid w:val="00B53105"/>
    <w:rsid w:val="00B53421"/>
    <w:rsid w:val="00B61027"/>
    <w:rsid w:val="00B74CC0"/>
    <w:rsid w:val="00BB085F"/>
    <w:rsid w:val="00BB39E7"/>
    <w:rsid w:val="00BB64D5"/>
    <w:rsid w:val="00BC218E"/>
    <w:rsid w:val="00BD3526"/>
    <w:rsid w:val="00BF08C2"/>
    <w:rsid w:val="00C00127"/>
    <w:rsid w:val="00C3710C"/>
    <w:rsid w:val="00C527C4"/>
    <w:rsid w:val="00C52A90"/>
    <w:rsid w:val="00C54398"/>
    <w:rsid w:val="00C92F1B"/>
    <w:rsid w:val="00CA6759"/>
    <w:rsid w:val="00CB5379"/>
    <w:rsid w:val="00CB6AE0"/>
    <w:rsid w:val="00CC187E"/>
    <w:rsid w:val="00CE7BCC"/>
    <w:rsid w:val="00CF403C"/>
    <w:rsid w:val="00CF622C"/>
    <w:rsid w:val="00D1188A"/>
    <w:rsid w:val="00D143FE"/>
    <w:rsid w:val="00D3319D"/>
    <w:rsid w:val="00D37631"/>
    <w:rsid w:val="00D41478"/>
    <w:rsid w:val="00D60BE0"/>
    <w:rsid w:val="00D6116D"/>
    <w:rsid w:val="00D64D11"/>
    <w:rsid w:val="00D74594"/>
    <w:rsid w:val="00D7601C"/>
    <w:rsid w:val="00D83897"/>
    <w:rsid w:val="00D9667F"/>
    <w:rsid w:val="00DC0A54"/>
    <w:rsid w:val="00DC2527"/>
    <w:rsid w:val="00DD2608"/>
    <w:rsid w:val="00DD2E5C"/>
    <w:rsid w:val="00DE6ED1"/>
    <w:rsid w:val="00DE76A8"/>
    <w:rsid w:val="00DF35EB"/>
    <w:rsid w:val="00DF5CC1"/>
    <w:rsid w:val="00E14336"/>
    <w:rsid w:val="00E171E9"/>
    <w:rsid w:val="00E44849"/>
    <w:rsid w:val="00E44FB9"/>
    <w:rsid w:val="00E45CD4"/>
    <w:rsid w:val="00E51F04"/>
    <w:rsid w:val="00E53770"/>
    <w:rsid w:val="00E61ADB"/>
    <w:rsid w:val="00E64AAC"/>
    <w:rsid w:val="00E87BC0"/>
    <w:rsid w:val="00EA3573"/>
    <w:rsid w:val="00EC0BD1"/>
    <w:rsid w:val="00EC4B00"/>
    <w:rsid w:val="00EE67C1"/>
    <w:rsid w:val="00EF597B"/>
    <w:rsid w:val="00F04EE0"/>
    <w:rsid w:val="00F5658D"/>
    <w:rsid w:val="00F60586"/>
    <w:rsid w:val="00F61C64"/>
    <w:rsid w:val="00F9001F"/>
    <w:rsid w:val="00F92BC7"/>
    <w:rsid w:val="00F9480D"/>
    <w:rsid w:val="00FB7622"/>
    <w:rsid w:val="00FD66EB"/>
    <w:rsid w:val="00FD7547"/>
    <w:rsid w:val="00FD7639"/>
    <w:rsid w:val="00FD7B7B"/>
    <w:rsid w:val="00FF60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F80F5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EastAsia" w:hAnsiTheme="maj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2E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2E5C"/>
    <w:rPr>
      <w:rFonts w:ascii="Lucida Grande" w:hAnsi="Lucida Grande" w:cs="Lucida Grande"/>
      <w:sz w:val="18"/>
      <w:szCs w:val="18"/>
    </w:rPr>
  </w:style>
  <w:style w:type="paragraph" w:customStyle="1" w:styleId="font7">
    <w:name w:val="font_7"/>
    <w:basedOn w:val="Normal"/>
    <w:rsid w:val="00BC218E"/>
    <w:pPr>
      <w:spacing w:before="100" w:beforeAutospacing="1" w:after="100" w:afterAutospacing="1"/>
    </w:pPr>
    <w:rPr>
      <w:rFonts w:ascii="Times" w:hAnsi="Times"/>
      <w:sz w:val="20"/>
      <w:szCs w:val="20"/>
    </w:rPr>
  </w:style>
  <w:style w:type="paragraph" w:customStyle="1" w:styleId="alignleft">
    <w:name w:val="alignleft"/>
    <w:basedOn w:val="Normal"/>
    <w:rsid w:val="00BC218E"/>
    <w:pPr>
      <w:spacing w:before="100" w:beforeAutospacing="1" w:after="100" w:afterAutospacing="1"/>
    </w:pPr>
    <w:rPr>
      <w:rFonts w:ascii="Times" w:hAnsi="Times"/>
      <w:sz w:val="20"/>
      <w:szCs w:val="20"/>
    </w:rPr>
  </w:style>
  <w:style w:type="paragraph" w:styleId="Footer">
    <w:name w:val="footer"/>
    <w:basedOn w:val="Normal"/>
    <w:link w:val="FooterChar"/>
    <w:uiPriority w:val="99"/>
    <w:unhideWhenUsed/>
    <w:rsid w:val="006E33F9"/>
    <w:pPr>
      <w:tabs>
        <w:tab w:val="center" w:pos="4320"/>
        <w:tab w:val="right" w:pos="8640"/>
      </w:tabs>
    </w:pPr>
  </w:style>
  <w:style w:type="character" w:customStyle="1" w:styleId="FooterChar">
    <w:name w:val="Footer Char"/>
    <w:basedOn w:val="DefaultParagraphFont"/>
    <w:link w:val="Footer"/>
    <w:uiPriority w:val="99"/>
    <w:rsid w:val="006E33F9"/>
  </w:style>
  <w:style w:type="character" w:styleId="PageNumber">
    <w:name w:val="page number"/>
    <w:basedOn w:val="DefaultParagraphFont"/>
    <w:uiPriority w:val="99"/>
    <w:semiHidden/>
    <w:unhideWhenUsed/>
    <w:rsid w:val="006E33F9"/>
  </w:style>
  <w:style w:type="paragraph" w:styleId="ListParagraph">
    <w:name w:val="List Paragraph"/>
    <w:basedOn w:val="Normal"/>
    <w:uiPriority w:val="34"/>
    <w:qFormat/>
    <w:rsid w:val="00BF08C2"/>
    <w:pPr>
      <w:spacing w:after="200" w:line="276" w:lineRule="auto"/>
      <w:ind w:left="720"/>
      <w:contextualSpacing/>
    </w:pPr>
    <w:rPr>
      <w:rFonts w:ascii="Calibri" w:eastAsia="Calibri" w:hAnsi="Calibri" w:cs="Times New Roman"/>
      <w:sz w:val="22"/>
      <w:szCs w:val="22"/>
    </w:rPr>
  </w:style>
  <w:style w:type="character" w:styleId="Hyperlink">
    <w:name w:val="Hyperlink"/>
    <w:basedOn w:val="DefaultParagraphFont"/>
    <w:uiPriority w:val="99"/>
    <w:unhideWhenUsed/>
    <w:rsid w:val="00BF08C2"/>
    <w:rPr>
      <w:color w:val="0000FF" w:themeColor="hyperlink"/>
      <w:u w:val="single"/>
    </w:rPr>
  </w:style>
  <w:style w:type="paragraph" w:customStyle="1" w:styleId="EndNoteBibliography">
    <w:name w:val="EndNote Bibliography"/>
    <w:basedOn w:val="Normal"/>
    <w:link w:val="EndNoteBibliographyChar"/>
    <w:rsid w:val="00376367"/>
    <w:rPr>
      <w:rFonts w:ascii="Cambria" w:hAnsi="Cambria"/>
      <w:lang w:val="en-US"/>
    </w:rPr>
  </w:style>
  <w:style w:type="paragraph" w:customStyle="1" w:styleId="Default">
    <w:name w:val="Default"/>
    <w:rsid w:val="00DE6ED1"/>
    <w:pPr>
      <w:widowControl w:val="0"/>
      <w:autoSpaceDE w:val="0"/>
      <w:autoSpaceDN w:val="0"/>
      <w:adjustRightInd w:val="0"/>
    </w:pPr>
    <w:rPr>
      <w:rFonts w:ascii="Arial" w:hAnsi="Arial" w:cs="Arial"/>
      <w:color w:val="000000"/>
      <w:lang w:val="en-US"/>
    </w:rPr>
  </w:style>
  <w:style w:type="character" w:customStyle="1" w:styleId="EndNoteBibliographyChar">
    <w:name w:val="EndNote Bibliography Char"/>
    <w:basedOn w:val="DefaultParagraphFont"/>
    <w:link w:val="EndNoteBibliography"/>
    <w:rsid w:val="00150EAE"/>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4533">
      <w:bodyDiv w:val="1"/>
      <w:marLeft w:val="0"/>
      <w:marRight w:val="0"/>
      <w:marTop w:val="0"/>
      <w:marBottom w:val="0"/>
      <w:divBdr>
        <w:top w:val="none" w:sz="0" w:space="0" w:color="auto"/>
        <w:left w:val="none" w:sz="0" w:space="0" w:color="auto"/>
        <w:bottom w:val="none" w:sz="0" w:space="0" w:color="auto"/>
        <w:right w:val="none" w:sz="0" w:space="0" w:color="auto"/>
      </w:divBdr>
      <w:divsChild>
        <w:div w:id="57484726">
          <w:marLeft w:val="0"/>
          <w:marRight w:val="0"/>
          <w:marTop w:val="0"/>
          <w:marBottom w:val="0"/>
          <w:divBdr>
            <w:top w:val="none" w:sz="0" w:space="0" w:color="auto"/>
            <w:left w:val="none" w:sz="0" w:space="0" w:color="auto"/>
            <w:bottom w:val="none" w:sz="0" w:space="0" w:color="auto"/>
            <w:right w:val="none" w:sz="0" w:space="0" w:color="auto"/>
          </w:divBdr>
        </w:div>
        <w:div w:id="1479758510">
          <w:marLeft w:val="0"/>
          <w:marRight w:val="0"/>
          <w:marTop w:val="0"/>
          <w:marBottom w:val="0"/>
          <w:divBdr>
            <w:top w:val="none" w:sz="0" w:space="0" w:color="auto"/>
            <w:left w:val="none" w:sz="0" w:space="0" w:color="auto"/>
            <w:bottom w:val="none" w:sz="0" w:space="0" w:color="auto"/>
            <w:right w:val="none" w:sz="0" w:space="0" w:color="auto"/>
          </w:divBdr>
        </w:div>
      </w:divsChild>
    </w:div>
    <w:div w:id="52194732">
      <w:bodyDiv w:val="1"/>
      <w:marLeft w:val="0"/>
      <w:marRight w:val="0"/>
      <w:marTop w:val="0"/>
      <w:marBottom w:val="0"/>
      <w:divBdr>
        <w:top w:val="none" w:sz="0" w:space="0" w:color="auto"/>
        <w:left w:val="none" w:sz="0" w:space="0" w:color="auto"/>
        <w:bottom w:val="none" w:sz="0" w:space="0" w:color="auto"/>
        <w:right w:val="none" w:sz="0" w:space="0" w:color="auto"/>
      </w:divBdr>
      <w:divsChild>
        <w:div w:id="2064326713">
          <w:marLeft w:val="0"/>
          <w:marRight w:val="0"/>
          <w:marTop w:val="0"/>
          <w:marBottom w:val="0"/>
          <w:divBdr>
            <w:top w:val="none" w:sz="0" w:space="0" w:color="auto"/>
            <w:left w:val="none" w:sz="0" w:space="0" w:color="auto"/>
            <w:bottom w:val="none" w:sz="0" w:space="0" w:color="auto"/>
            <w:right w:val="none" w:sz="0" w:space="0" w:color="auto"/>
          </w:divBdr>
        </w:div>
        <w:div w:id="1122379312">
          <w:marLeft w:val="0"/>
          <w:marRight w:val="0"/>
          <w:marTop w:val="0"/>
          <w:marBottom w:val="0"/>
          <w:divBdr>
            <w:top w:val="none" w:sz="0" w:space="0" w:color="auto"/>
            <w:left w:val="none" w:sz="0" w:space="0" w:color="auto"/>
            <w:bottom w:val="none" w:sz="0" w:space="0" w:color="auto"/>
            <w:right w:val="none" w:sz="0" w:space="0" w:color="auto"/>
          </w:divBdr>
        </w:div>
      </w:divsChild>
    </w:div>
    <w:div w:id="85614933">
      <w:bodyDiv w:val="1"/>
      <w:marLeft w:val="0"/>
      <w:marRight w:val="0"/>
      <w:marTop w:val="0"/>
      <w:marBottom w:val="0"/>
      <w:divBdr>
        <w:top w:val="none" w:sz="0" w:space="0" w:color="auto"/>
        <w:left w:val="none" w:sz="0" w:space="0" w:color="auto"/>
        <w:bottom w:val="none" w:sz="0" w:space="0" w:color="auto"/>
        <w:right w:val="none" w:sz="0" w:space="0" w:color="auto"/>
      </w:divBdr>
      <w:divsChild>
        <w:div w:id="1245802385">
          <w:marLeft w:val="-2400"/>
          <w:marRight w:val="-480"/>
          <w:marTop w:val="0"/>
          <w:marBottom w:val="0"/>
          <w:divBdr>
            <w:top w:val="none" w:sz="0" w:space="0" w:color="auto"/>
            <w:left w:val="none" w:sz="0" w:space="0" w:color="auto"/>
            <w:bottom w:val="none" w:sz="0" w:space="0" w:color="auto"/>
            <w:right w:val="none" w:sz="0" w:space="0" w:color="auto"/>
          </w:divBdr>
        </w:div>
        <w:div w:id="835077605">
          <w:marLeft w:val="-2400"/>
          <w:marRight w:val="-480"/>
          <w:marTop w:val="0"/>
          <w:marBottom w:val="0"/>
          <w:divBdr>
            <w:top w:val="none" w:sz="0" w:space="0" w:color="auto"/>
            <w:left w:val="none" w:sz="0" w:space="0" w:color="auto"/>
            <w:bottom w:val="none" w:sz="0" w:space="0" w:color="auto"/>
            <w:right w:val="none" w:sz="0" w:space="0" w:color="auto"/>
          </w:divBdr>
        </w:div>
        <w:div w:id="1996295720">
          <w:marLeft w:val="-2400"/>
          <w:marRight w:val="-480"/>
          <w:marTop w:val="0"/>
          <w:marBottom w:val="0"/>
          <w:divBdr>
            <w:top w:val="none" w:sz="0" w:space="0" w:color="auto"/>
            <w:left w:val="none" w:sz="0" w:space="0" w:color="auto"/>
            <w:bottom w:val="none" w:sz="0" w:space="0" w:color="auto"/>
            <w:right w:val="none" w:sz="0" w:space="0" w:color="auto"/>
          </w:divBdr>
        </w:div>
        <w:div w:id="549194943">
          <w:marLeft w:val="-2400"/>
          <w:marRight w:val="-480"/>
          <w:marTop w:val="0"/>
          <w:marBottom w:val="0"/>
          <w:divBdr>
            <w:top w:val="none" w:sz="0" w:space="0" w:color="auto"/>
            <w:left w:val="none" w:sz="0" w:space="0" w:color="auto"/>
            <w:bottom w:val="none" w:sz="0" w:space="0" w:color="auto"/>
            <w:right w:val="none" w:sz="0" w:space="0" w:color="auto"/>
          </w:divBdr>
        </w:div>
        <w:div w:id="175965631">
          <w:marLeft w:val="-2400"/>
          <w:marRight w:val="-480"/>
          <w:marTop w:val="0"/>
          <w:marBottom w:val="0"/>
          <w:divBdr>
            <w:top w:val="none" w:sz="0" w:space="0" w:color="auto"/>
            <w:left w:val="none" w:sz="0" w:space="0" w:color="auto"/>
            <w:bottom w:val="none" w:sz="0" w:space="0" w:color="auto"/>
            <w:right w:val="none" w:sz="0" w:space="0" w:color="auto"/>
          </w:divBdr>
        </w:div>
      </w:divsChild>
    </w:div>
    <w:div w:id="183402176">
      <w:bodyDiv w:val="1"/>
      <w:marLeft w:val="0"/>
      <w:marRight w:val="0"/>
      <w:marTop w:val="0"/>
      <w:marBottom w:val="0"/>
      <w:divBdr>
        <w:top w:val="none" w:sz="0" w:space="0" w:color="auto"/>
        <w:left w:val="none" w:sz="0" w:space="0" w:color="auto"/>
        <w:bottom w:val="none" w:sz="0" w:space="0" w:color="auto"/>
        <w:right w:val="none" w:sz="0" w:space="0" w:color="auto"/>
      </w:divBdr>
      <w:divsChild>
        <w:div w:id="401952022">
          <w:marLeft w:val="0"/>
          <w:marRight w:val="0"/>
          <w:marTop w:val="0"/>
          <w:marBottom w:val="0"/>
          <w:divBdr>
            <w:top w:val="none" w:sz="0" w:space="0" w:color="auto"/>
            <w:left w:val="none" w:sz="0" w:space="0" w:color="auto"/>
            <w:bottom w:val="none" w:sz="0" w:space="0" w:color="auto"/>
            <w:right w:val="none" w:sz="0" w:space="0" w:color="auto"/>
          </w:divBdr>
          <w:divsChild>
            <w:div w:id="944120421">
              <w:marLeft w:val="0"/>
              <w:marRight w:val="0"/>
              <w:marTop w:val="0"/>
              <w:marBottom w:val="0"/>
              <w:divBdr>
                <w:top w:val="none" w:sz="0" w:space="0" w:color="auto"/>
                <w:left w:val="none" w:sz="0" w:space="0" w:color="auto"/>
                <w:bottom w:val="none" w:sz="0" w:space="0" w:color="auto"/>
                <w:right w:val="none" w:sz="0" w:space="0" w:color="auto"/>
              </w:divBdr>
            </w:div>
          </w:divsChild>
        </w:div>
        <w:div w:id="617445794">
          <w:marLeft w:val="0"/>
          <w:marRight w:val="0"/>
          <w:marTop w:val="0"/>
          <w:marBottom w:val="0"/>
          <w:divBdr>
            <w:top w:val="none" w:sz="0" w:space="0" w:color="auto"/>
            <w:left w:val="none" w:sz="0" w:space="0" w:color="auto"/>
            <w:bottom w:val="none" w:sz="0" w:space="0" w:color="auto"/>
            <w:right w:val="none" w:sz="0" w:space="0" w:color="auto"/>
          </w:divBdr>
          <w:divsChild>
            <w:div w:id="1525709600">
              <w:marLeft w:val="0"/>
              <w:marRight w:val="0"/>
              <w:marTop w:val="0"/>
              <w:marBottom w:val="0"/>
              <w:divBdr>
                <w:top w:val="none" w:sz="0" w:space="0" w:color="auto"/>
                <w:left w:val="none" w:sz="0" w:space="0" w:color="auto"/>
                <w:bottom w:val="none" w:sz="0" w:space="0" w:color="auto"/>
                <w:right w:val="none" w:sz="0" w:space="0" w:color="auto"/>
              </w:divBdr>
            </w:div>
          </w:divsChild>
        </w:div>
        <w:div w:id="29452554">
          <w:marLeft w:val="0"/>
          <w:marRight w:val="0"/>
          <w:marTop w:val="0"/>
          <w:marBottom w:val="0"/>
          <w:divBdr>
            <w:top w:val="none" w:sz="0" w:space="0" w:color="auto"/>
            <w:left w:val="none" w:sz="0" w:space="0" w:color="auto"/>
            <w:bottom w:val="none" w:sz="0" w:space="0" w:color="auto"/>
            <w:right w:val="none" w:sz="0" w:space="0" w:color="auto"/>
          </w:divBdr>
          <w:divsChild>
            <w:div w:id="2017686272">
              <w:marLeft w:val="0"/>
              <w:marRight w:val="0"/>
              <w:marTop w:val="0"/>
              <w:marBottom w:val="0"/>
              <w:divBdr>
                <w:top w:val="none" w:sz="0" w:space="0" w:color="auto"/>
                <w:left w:val="none" w:sz="0" w:space="0" w:color="auto"/>
                <w:bottom w:val="none" w:sz="0" w:space="0" w:color="auto"/>
                <w:right w:val="none" w:sz="0" w:space="0" w:color="auto"/>
              </w:divBdr>
            </w:div>
          </w:divsChild>
        </w:div>
        <w:div w:id="353849841">
          <w:marLeft w:val="0"/>
          <w:marRight w:val="0"/>
          <w:marTop w:val="0"/>
          <w:marBottom w:val="0"/>
          <w:divBdr>
            <w:top w:val="none" w:sz="0" w:space="0" w:color="auto"/>
            <w:left w:val="none" w:sz="0" w:space="0" w:color="auto"/>
            <w:bottom w:val="none" w:sz="0" w:space="0" w:color="auto"/>
            <w:right w:val="none" w:sz="0" w:space="0" w:color="auto"/>
          </w:divBdr>
          <w:divsChild>
            <w:div w:id="1207328308">
              <w:marLeft w:val="0"/>
              <w:marRight w:val="0"/>
              <w:marTop w:val="0"/>
              <w:marBottom w:val="0"/>
              <w:divBdr>
                <w:top w:val="none" w:sz="0" w:space="0" w:color="auto"/>
                <w:left w:val="none" w:sz="0" w:space="0" w:color="auto"/>
                <w:bottom w:val="none" w:sz="0" w:space="0" w:color="auto"/>
                <w:right w:val="none" w:sz="0" w:space="0" w:color="auto"/>
              </w:divBdr>
            </w:div>
          </w:divsChild>
        </w:div>
        <w:div w:id="459105811">
          <w:marLeft w:val="0"/>
          <w:marRight w:val="0"/>
          <w:marTop w:val="0"/>
          <w:marBottom w:val="0"/>
          <w:divBdr>
            <w:top w:val="none" w:sz="0" w:space="0" w:color="auto"/>
            <w:left w:val="none" w:sz="0" w:space="0" w:color="auto"/>
            <w:bottom w:val="none" w:sz="0" w:space="0" w:color="auto"/>
            <w:right w:val="none" w:sz="0" w:space="0" w:color="auto"/>
          </w:divBdr>
        </w:div>
        <w:div w:id="448470947">
          <w:marLeft w:val="0"/>
          <w:marRight w:val="0"/>
          <w:marTop w:val="0"/>
          <w:marBottom w:val="0"/>
          <w:divBdr>
            <w:top w:val="none" w:sz="0" w:space="0" w:color="auto"/>
            <w:left w:val="none" w:sz="0" w:space="0" w:color="auto"/>
            <w:bottom w:val="none" w:sz="0" w:space="0" w:color="auto"/>
            <w:right w:val="none" w:sz="0" w:space="0" w:color="auto"/>
          </w:divBdr>
        </w:div>
        <w:div w:id="976569578">
          <w:marLeft w:val="0"/>
          <w:marRight w:val="0"/>
          <w:marTop w:val="0"/>
          <w:marBottom w:val="0"/>
          <w:divBdr>
            <w:top w:val="none" w:sz="0" w:space="0" w:color="auto"/>
            <w:left w:val="none" w:sz="0" w:space="0" w:color="auto"/>
            <w:bottom w:val="none" w:sz="0" w:space="0" w:color="auto"/>
            <w:right w:val="none" w:sz="0" w:space="0" w:color="auto"/>
          </w:divBdr>
        </w:div>
        <w:div w:id="2052684392">
          <w:marLeft w:val="0"/>
          <w:marRight w:val="0"/>
          <w:marTop w:val="0"/>
          <w:marBottom w:val="0"/>
          <w:divBdr>
            <w:top w:val="none" w:sz="0" w:space="0" w:color="auto"/>
            <w:left w:val="none" w:sz="0" w:space="0" w:color="auto"/>
            <w:bottom w:val="none" w:sz="0" w:space="0" w:color="auto"/>
            <w:right w:val="none" w:sz="0" w:space="0" w:color="auto"/>
          </w:divBdr>
          <w:divsChild>
            <w:div w:id="1320235545">
              <w:marLeft w:val="0"/>
              <w:marRight w:val="0"/>
              <w:marTop w:val="0"/>
              <w:marBottom w:val="0"/>
              <w:divBdr>
                <w:top w:val="none" w:sz="0" w:space="0" w:color="auto"/>
                <w:left w:val="none" w:sz="0" w:space="0" w:color="auto"/>
                <w:bottom w:val="none" w:sz="0" w:space="0" w:color="auto"/>
                <w:right w:val="none" w:sz="0" w:space="0" w:color="auto"/>
              </w:divBdr>
            </w:div>
          </w:divsChild>
        </w:div>
        <w:div w:id="1463039177">
          <w:marLeft w:val="0"/>
          <w:marRight w:val="0"/>
          <w:marTop w:val="0"/>
          <w:marBottom w:val="0"/>
          <w:divBdr>
            <w:top w:val="none" w:sz="0" w:space="0" w:color="auto"/>
            <w:left w:val="none" w:sz="0" w:space="0" w:color="auto"/>
            <w:bottom w:val="none" w:sz="0" w:space="0" w:color="auto"/>
            <w:right w:val="none" w:sz="0" w:space="0" w:color="auto"/>
          </w:divBdr>
          <w:divsChild>
            <w:div w:id="372850778">
              <w:marLeft w:val="0"/>
              <w:marRight w:val="0"/>
              <w:marTop w:val="0"/>
              <w:marBottom w:val="0"/>
              <w:divBdr>
                <w:top w:val="none" w:sz="0" w:space="0" w:color="auto"/>
                <w:left w:val="none" w:sz="0" w:space="0" w:color="auto"/>
                <w:bottom w:val="none" w:sz="0" w:space="0" w:color="auto"/>
                <w:right w:val="none" w:sz="0" w:space="0" w:color="auto"/>
              </w:divBdr>
            </w:div>
          </w:divsChild>
        </w:div>
        <w:div w:id="1748334126">
          <w:marLeft w:val="0"/>
          <w:marRight w:val="0"/>
          <w:marTop w:val="0"/>
          <w:marBottom w:val="0"/>
          <w:divBdr>
            <w:top w:val="none" w:sz="0" w:space="0" w:color="auto"/>
            <w:left w:val="none" w:sz="0" w:space="0" w:color="auto"/>
            <w:bottom w:val="none" w:sz="0" w:space="0" w:color="auto"/>
            <w:right w:val="none" w:sz="0" w:space="0" w:color="auto"/>
          </w:divBdr>
          <w:divsChild>
            <w:div w:id="387874597">
              <w:marLeft w:val="0"/>
              <w:marRight w:val="0"/>
              <w:marTop w:val="0"/>
              <w:marBottom w:val="0"/>
              <w:divBdr>
                <w:top w:val="none" w:sz="0" w:space="0" w:color="auto"/>
                <w:left w:val="none" w:sz="0" w:space="0" w:color="auto"/>
                <w:bottom w:val="none" w:sz="0" w:space="0" w:color="auto"/>
                <w:right w:val="none" w:sz="0" w:space="0" w:color="auto"/>
              </w:divBdr>
            </w:div>
          </w:divsChild>
        </w:div>
        <w:div w:id="225339968">
          <w:marLeft w:val="0"/>
          <w:marRight w:val="0"/>
          <w:marTop w:val="0"/>
          <w:marBottom w:val="0"/>
          <w:divBdr>
            <w:top w:val="none" w:sz="0" w:space="0" w:color="auto"/>
            <w:left w:val="none" w:sz="0" w:space="0" w:color="auto"/>
            <w:bottom w:val="none" w:sz="0" w:space="0" w:color="auto"/>
            <w:right w:val="none" w:sz="0" w:space="0" w:color="auto"/>
          </w:divBdr>
          <w:divsChild>
            <w:div w:id="2031952915">
              <w:marLeft w:val="0"/>
              <w:marRight w:val="0"/>
              <w:marTop w:val="0"/>
              <w:marBottom w:val="0"/>
              <w:divBdr>
                <w:top w:val="none" w:sz="0" w:space="0" w:color="auto"/>
                <w:left w:val="none" w:sz="0" w:space="0" w:color="auto"/>
                <w:bottom w:val="none" w:sz="0" w:space="0" w:color="auto"/>
                <w:right w:val="none" w:sz="0" w:space="0" w:color="auto"/>
              </w:divBdr>
            </w:div>
          </w:divsChild>
        </w:div>
        <w:div w:id="390201710">
          <w:marLeft w:val="0"/>
          <w:marRight w:val="0"/>
          <w:marTop w:val="0"/>
          <w:marBottom w:val="0"/>
          <w:divBdr>
            <w:top w:val="none" w:sz="0" w:space="0" w:color="auto"/>
            <w:left w:val="none" w:sz="0" w:space="0" w:color="auto"/>
            <w:bottom w:val="none" w:sz="0" w:space="0" w:color="auto"/>
            <w:right w:val="none" w:sz="0" w:space="0" w:color="auto"/>
          </w:divBdr>
          <w:divsChild>
            <w:div w:id="1255162885">
              <w:marLeft w:val="0"/>
              <w:marRight w:val="0"/>
              <w:marTop w:val="0"/>
              <w:marBottom w:val="0"/>
              <w:divBdr>
                <w:top w:val="none" w:sz="0" w:space="0" w:color="auto"/>
                <w:left w:val="none" w:sz="0" w:space="0" w:color="auto"/>
                <w:bottom w:val="none" w:sz="0" w:space="0" w:color="auto"/>
                <w:right w:val="none" w:sz="0" w:space="0" w:color="auto"/>
              </w:divBdr>
            </w:div>
          </w:divsChild>
        </w:div>
        <w:div w:id="816073514">
          <w:marLeft w:val="0"/>
          <w:marRight w:val="0"/>
          <w:marTop w:val="0"/>
          <w:marBottom w:val="0"/>
          <w:divBdr>
            <w:top w:val="none" w:sz="0" w:space="0" w:color="auto"/>
            <w:left w:val="none" w:sz="0" w:space="0" w:color="auto"/>
            <w:bottom w:val="none" w:sz="0" w:space="0" w:color="auto"/>
            <w:right w:val="none" w:sz="0" w:space="0" w:color="auto"/>
          </w:divBdr>
          <w:divsChild>
            <w:div w:id="1883327848">
              <w:marLeft w:val="0"/>
              <w:marRight w:val="0"/>
              <w:marTop w:val="0"/>
              <w:marBottom w:val="0"/>
              <w:divBdr>
                <w:top w:val="none" w:sz="0" w:space="0" w:color="auto"/>
                <w:left w:val="none" w:sz="0" w:space="0" w:color="auto"/>
                <w:bottom w:val="none" w:sz="0" w:space="0" w:color="auto"/>
                <w:right w:val="none" w:sz="0" w:space="0" w:color="auto"/>
              </w:divBdr>
            </w:div>
          </w:divsChild>
        </w:div>
        <w:div w:id="1782720221">
          <w:marLeft w:val="0"/>
          <w:marRight w:val="0"/>
          <w:marTop w:val="0"/>
          <w:marBottom w:val="0"/>
          <w:divBdr>
            <w:top w:val="none" w:sz="0" w:space="0" w:color="auto"/>
            <w:left w:val="none" w:sz="0" w:space="0" w:color="auto"/>
            <w:bottom w:val="none" w:sz="0" w:space="0" w:color="auto"/>
            <w:right w:val="none" w:sz="0" w:space="0" w:color="auto"/>
          </w:divBdr>
          <w:divsChild>
            <w:div w:id="593324109">
              <w:marLeft w:val="0"/>
              <w:marRight w:val="0"/>
              <w:marTop w:val="0"/>
              <w:marBottom w:val="0"/>
              <w:divBdr>
                <w:top w:val="none" w:sz="0" w:space="0" w:color="auto"/>
                <w:left w:val="none" w:sz="0" w:space="0" w:color="auto"/>
                <w:bottom w:val="none" w:sz="0" w:space="0" w:color="auto"/>
                <w:right w:val="none" w:sz="0" w:space="0" w:color="auto"/>
              </w:divBdr>
            </w:div>
          </w:divsChild>
        </w:div>
        <w:div w:id="1363819843">
          <w:marLeft w:val="0"/>
          <w:marRight w:val="0"/>
          <w:marTop w:val="0"/>
          <w:marBottom w:val="0"/>
          <w:divBdr>
            <w:top w:val="none" w:sz="0" w:space="0" w:color="auto"/>
            <w:left w:val="none" w:sz="0" w:space="0" w:color="auto"/>
            <w:bottom w:val="none" w:sz="0" w:space="0" w:color="auto"/>
            <w:right w:val="none" w:sz="0" w:space="0" w:color="auto"/>
          </w:divBdr>
          <w:divsChild>
            <w:div w:id="229460232">
              <w:marLeft w:val="0"/>
              <w:marRight w:val="0"/>
              <w:marTop w:val="0"/>
              <w:marBottom w:val="0"/>
              <w:divBdr>
                <w:top w:val="none" w:sz="0" w:space="0" w:color="auto"/>
                <w:left w:val="none" w:sz="0" w:space="0" w:color="auto"/>
                <w:bottom w:val="none" w:sz="0" w:space="0" w:color="auto"/>
                <w:right w:val="none" w:sz="0" w:space="0" w:color="auto"/>
              </w:divBdr>
            </w:div>
          </w:divsChild>
        </w:div>
        <w:div w:id="566183507">
          <w:marLeft w:val="0"/>
          <w:marRight w:val="0"/>
          <w:marTop w:val="0"/>
          <w:marBottom w:val="0"/>
          <w:divBdr>
            <w:top w:val="none" w:sz="0" w:space="0" w:color="auto"/>
            <w:left w:val="none" w:sz="0" w:space="0" w:color="auto"/>
            <w:bottom w:val="none" w:sz="0" w:space="0" w:color="auto"/>
            <w:right w:val="none" w:sz="0" w:space="0" w:color="auto"/>
          </w:divBdr>
          <w:divsChild>
            <w:div w:id="1314067838">
              <w:marLeft w:val="0"/>
              <w:marRight w:val="0"/>
              <w:marTop w:val="0"/>
              <w:marBottom w:val="0"/>
              <w:divBdr>
                <w:top w:val="none" w:sz="0" w:space="0" w:color="auto"/>
                <w:left w:val="none" w:sz="0" w:space="0" w:color="auto"/>
                <w:bottom w:val="none" w:sz="0" w:space="0" w:color="auto"/>
                <w:right w:val="none" w:sz="0" w:space="0" w:color="auto"/>
              </w:divBdr>
            </w:div>
          </w:divsChild>
        </w:div>
        <w:div w:id="940379823">
          <w:marLeft w:val="0"/>
          <w:marRight w:val="0"/>
          <w:marTop w:val="0"/>
          <w:marBottom w:val="0"/>
          <w:divBdr>
            <w:top w:val="none" w:sz="0" w:space="0" w:color="auto"/>
            <w:left w:val="none" w:sz="0" w:space="0" w:color="auto"/>
            <w:bottom w:val="none" w:sz="0" w:space="0" w:color="auto"/>
            <w:right w:val="none" w:sz="0" w:space="0" w:color="auto"/>
          </w:divBdr>
          <w:divsChild>
            <w:div w:id="75053355">
              <w:marLeft w:val="0"/>
              <w:marRight w:val="0"/>
              <w:marTop w:val="0"/>
              <w:marBottom w:val="0"/>
              <w:divBdr>
                <w:top w:val="none" w:sz="0" w:space="0" w:color="auto"/>
                <w:left w:val="none" w:sz="0" w:space="0" w:color="auto"/>
                <w:bottom w:val="none" w:sz="0" w:space="0" w:color="auto"/>
                <w:right w:val="none" w:sz="0" w:space="0" w:color="auto"/>
              </w:divBdr>
            </w:div>
          </w:divsChild>
        </w:div>
        <w:div w:id="1917520444">
          <w:marLeft w:val="0"/>
          <w:marRight w:val="0"/>
          <w:marTop w:val="0"/>
          <w:marBottom w:val="0"/>
          <w:divBdr>
            <w:top w:val="none" w:sz="0" w:space="0" w:color="auto"/>
            <w:left w:val="none" w:sz="0" w:space="0" w:color="auto"/>
            <w:bottom w:val="none" w:sz="0" w:space="0" w:color="auto"/>
            <w:right w:val="none" w:sz="0" w:space="0" w:color="auto"/>
          </w:divBdr>
          <w:divsChild>
            <w:div w:id="1562789279">
              <w:marLeft w:val="0"/>
              <w:marRight w:val="0"/>
              <w:marTop w:val="0"/>
              <w:marBottom w:val="0"/>
              <w:divBdr>
                <w:top w:val="none" w:sz="0" w:space="0" w:color="auto"/>
                <w:left w:val="none" w:sz="0" w:space="0" w:color="auto"/>
                <w:bottom w:val="none" w:sz="0" w:space="0" w:color="auto"/>
                <w:right w:val="none" w:sz="0" w:space="0" w:color="auto"/>
              </w:divBdr>
            </w:div>
          </w:divsChild>
        </w:div>
        <w:div w:id="1675257127">
          <w:marLeft w:val="0"/>
          <w:marRight w:val="0"/>
          <w:marTop w:val="0"/>
          <w:marBottom w:val="0"/>
          <w:divBdr>
            <w:top w:val="none" w:sz="0" w:space="0" w:color="auto"/>
            <w:left w:val="none" w:sz="0" w:space="0" w:color="auto"/>
            <w:bottom w:val="none" w:sz="0" w:space="0" w:color="auto"/>
            <w:right w:val="none" w:sz="0" w:space="0" w:color="auto"/>
          </w:divBdr>
          <w:divsChild>
            <w:div w:id="534315144">
              <w:marLeft w:val="0"/>
              <w:marRight w:val="0"/>
              <w:marTop w:val="0"/>
              <w:marBottom w:val="0"/>
              <w:divBdr>
                <w:top w:val="none" w:sz="0" w:space="0" w:color="auto"/>
                <w:left w:val="none" w:sz="0" w:space="0" w:color="auto"/>
                <w:bottom w:val="none" w:sz="0" w:space="0" w:color="auto"/>
                <w:right w:val="none" w:sz="0" w:space="0" w:color="auto"/>
              </w:divBdr>
            </w:div>
          </w:divsChild>
        </w:div>
        <w:div w:id="772940256">
          <w:marLeft w:val="0"/>
          <w:marRight w:val="0"/>
          <w:marTop w:val="0"/>
          <w:marBottom w:val="0"/>
          <w:divBdr>
            <w:top w:val="none" w:sz="0" w:space="0" w:color="auto"/>
            <w:left w:val="none" w:sz="0" w:space="0" w:color="auto"/>
            <w:bottom w:val="none" w:sz="0" w:space="0" w:color="auto"/>
            <w:right w:val="none" w:sz="0" w:space="0" w:color="auto"/>
          </w:divBdr>
          <w:divsChild>
            <w:div w:id="1001396313">
              <w:marLeft w:val="0"/>
              <w:marRight w:val="0"/>
              <w:marTop w:val="0"/>
              <w:marBottom w:val="0"/>
              <w:divBdr>
                <w:top w:val="none" w:sz="0" w:space="0" w:color="auto"/>
                <w:left w:val="none" w:sz="0" w:space="0" w:color="auto"/>
                <w:bottom w:val="none" w:sz="0" w:space="0" w:color="auto"/>
                <w:right w:val="none" w:sz="0" w:space="0" w:color="auto"/>
              </w:divBdr>
            </w:div>
          </w:divsChild>
        </w:div>
        <w:div w:id="848829607">
          <w:marLeft w:val="0"/>
          <w:marRight w:val="0"/>
          <w:marTop w:val="0"/>
          <w:marBottom w:val="0"/>
          <w:divBdr>
            <w:top w:val="none" w:sz="0" w:space="0" w:color="auto"/>
            <w:left w:val="none" w:sz="0" w:space="0" w:color="auto"/>
            <w:bottom w:val="none" w:sz="0" w:space="0" w:color="auto"/>
            <w:right w:val="none" w:sz="0" w:space="0" w:color="auto"/>
          </w:divBdr>
          <w:divsChild>
            <w:div w:id="811408821">
              <w:marLeft w:val="0"/>
              <w:marRight w:val="0"/>
              <w:marTop w:val="0"/>
              <w:marBottom w:val="0"/>
              <w:divBdr>
                <w:top w:val="none" w:sz="0" w:space="0" w:color="auto"/>
                <w:left w:val="none" w:sz="0" w:space="0" w:color="auto"/>
                <w:bottom w:val="none" w:sz="0" w:space="0" w:color="auto"/>
                <w:right w:val="none" w:sz="0" w:space="0" w:color="auto"/>
              </w:divBdr>
            </w:div>
          </w:divsChild>
        </w:div>
        <w:div w:id="633295002">
          <w:marLeft w:val="0"/>
          <w:marRight w:val="0"/>
          <w:marTop w:val="0"/>
          <w:marBottom w:val="0"/>
          <w:divBdr>
            <w:top w:val="none" w:sz="0" w:space="0" w:color="auto"/>
            <w:left w:val="none" w:sz="0" w:space="0" w:color="auto"/>
            <w:bottom w:val="none" w:sz="0" w:space="0" w:color="auto"/>
            <w:right w:val="none" w:sz="0" w:space="0" w:color="auto"/>
          </w:divBdr>
          <w:divsChild>
            <w:div w:id="812332233">
              <w:marLeft w:val="0"/>
              <w:marRight w:val="0"/>
              <w:marTop w:val="0"/>
              <w:marBottom w:val="0"/>
              <w:divBdr>
                <w:top w:val="none" w:sz="0" w:space="0" w:color="auto"/>
                <w:left w:val="none" w:sz="0" w:space="0" w:color="auto"/>
                <w:bottom w:val="none" w:sz="0" w:space="0" w:color="auto"/>
                <w:right w:val="none" w:sz="0" w:space="0" w:color="auto"/>
              </w:divBdr>
            </w:div>
          </w:divsChild>
        </w:div>
        <w:div w:id="1587378305">
          <w:marLeft w:val="0"/>
          <w:marRight w:val="0"/>
          <w:marTop w:val="0"/>
          <w:marBottom w:val="0"/>
          <w:divBdr>
            <w:top w:val="none" w:sz="0" w:space="0" w:color="auto"/>
            <w:left w:val="none" w:sz="0" w:space="0" w:color="auto"/>
            <w:bottom w:val="none" w:sz="0" w:space="0" w:color="auto"/>
            <w:right w:val="none" w:sz="0" w:space="0" w:color="auto"/>
          </w:divBdr>
          <w:divsChild>
            <w:div w:id="1368987752">
              <w:marLeft w:val="0"/>
              <w:marRight w:val="0"/>
              <w:marTop w:val="0"/>
              <w:marBottom w:val="0"/>
              <w:divBdr>
                <w:top w:val="none" w:sz="0" w:space="0" w:color="auto"/>
                <w:left w:val="none" w:sz="0" w:space="0" w:color="auto"/>
                <w:bottom w:val="none" w:sz="0" w:space="0" w:color="auto"/>
                <w:right w:val="none" w:sz="0" w:space="0" w:color="auto"/>
              </w:divBdr>
            </w:div>
          </w:divsChild>
        </w:div>
        <w:div w:id="302194607">
          <w:marLeft w:val="0"/>
          <w:marRight w:val="0"/>
          <w:marTop w:val="0"/>
          <w:marBottom w:val="0"/>
          <w:divBdr>
            <w:top w:val="none" w:sz="0" w:space="0" w:color="auto"/>
            <w:left w:val="none" w:sz="0" w:space="0" w:color="auto"/>
            <w:bottom w:val="none" w:sz="0" w:space="0" w:color="auto"/>
            <w:right w:val="none" w:sz="0" w:space="0" w:color="auto"/>
          </w:divBdr>
        </w:div>
        <w:div w:id="1791165149">
          <w:marLeft w:val="0"/>
          <w:marRight w:val="0"/>
          <w:marTop w:val="0"/>
          <w:marBottom w:val="0"/>
          <w:divBdr>
            <w:top w:val="none" w:sz="0" w:space="0" w:color="auto"/>
            <w:left w:val="none" w:sz="0" w:space="0" w:color="auto"/>
            <w:bottom w:val="none" w:sz="0" w:space="0" w:color="auto"/>
            <w:right w:val="none" w:sz="0" w:space="0" w:color="auto"/>
          </w:divBdr>
          <w:divsChild>
            <w:div w:id="676462915">
              <w:marLeft w:val="0"/>
              <w:marRight w:val="0"/>
              <w:marTop w:val="0"/>
              <w:marBottom w:val="0"/>
              <w:divBdr>
                <w:top w:val="none" w:sz="0" w:space="0" w:color="auto"/>
                <w:left w:val="none" w:sz="0" w:space="0" w:color="auto"/>
                <w:bottom w:val="none" w:sz="0" w:space="0" w:color="auto"/>
                <w:right w:val="none" w:sz="0" w:space="0" w:color="auto"/>
              </w:divBdr>
              <w:divsChild>
                <w:div w:id="36459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338970">
          <w:marLeft w:val="0"/>
          <w:marRight w:val="0"/>
          <w:marTop w:val="0"/>
          <w:marBottom w:val="0"/>
          <w:divBdr>
            <w:top w:val="none" w:sz="0" w:space="0" w:color="auto"/>
            <w:left w:val="none" w:sz="0" w:space="0" w:color="auto"/>
            <w:bottom w:val="none" w:sz="0" w:space="0" w:color="auto"/>
            <w:right w:val="none" w:sz="0" w:space="0" w:color="auto"/>
          </w:divBdr>
          <w:divsChild>
            <w:div w:id="1262760229">
              <w:marLeft w:val="0"/>
              <w:marRight w:val="0"/>
              <w:marTop w:val="0"/>
              <w:marBottom w:val="0"/>
              <w:divBdr>
                <w:top w:val="none" w:sz="0" w:space="0" w:color="auto"/>
                <w:left w:val="none" w:sz="0" w:space="0" w:color="auto"/>
                <w:bottom w:val="none" w:sz="0" w:space="0" w:color="auto"/>
                <w:right w:val="none" w:sz="0" w:space="0" w:color="auto"/>
              </w:divBdr>
              <w:divsChild>
                <w:div w:id="17806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60298">
          <w:marLeft w:val="0"/>
          <w:marRight w:val="0"/>
          <w:marTop w:val="0"/>
          <w:marBottom w:val="0"/>
          <w:divBdr>
            <w:top w:val="none" w:sz="0" w:space="0" w:color="auto"/>
            <w:left w:val="none" w:sz="0" w:space="0" w:color="auto"/>
            <w:bottom w:val="none" w:sz="0" w:space="0" w:color="auto"/>
            <w:right w:val="none" w:sz="0" w:space="0" w:color="auto"/>
          </w:divBdr>
          <w:divsChild>
            <w:div w:id="1532189509">
              <w:marLeft w:val="0"/>
              <w:marRight w:val="0"/>
              <w:marTop w:val="0"/>
              <w:marBottom w:val="0"/>
              <w:divBdr>
                <w:top w:val="none" w:sz="0" w:space="0" w:color="auto"/>
                <w:left w:val="none" w:sz="0" w:space="0" w:color="auto"/>
                <w:bottom w:val="none" w:sz="0" w:space="0" w:color="auto"/>
                <w:right w:val="none" w:sz="0" w:space="0" w:color="auto"/>
              </w:divBdr>
              <w:divsChild>
                <w:div w:id="131232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02395">
          <w:marLeft w:val="0"/>
          <w:marRight w:val="0"/>
          <w:marTop w:val="0"/>
          <w:marBottom w:val="0"/>
          <w:divBdr>
            <w:top w:val="none" w:sz="0" w:space="0" w:color="auto"/>
            <w:left w:val="none" w:sz="0" w:space="0" w:color="auto"/>
            <w:bottom w:val="none" w:sz="0" w:space="0" w:color="auto"/>
            <w:right w:val="none" w:sz="0" w:space="0" w:color="auto"/>
          </w:divBdr>
          <w:divsChild>
            <w:div w:id="1905531168">
              <w:marLeft w:val="0"/>
              <w:marRight w:val="0"/>
              <w:marTop w:val="0"/>
              <w:marBottom w:val="0"/>
              <w:divBdr>
                <w:top w:val="none" w:sz="0" w:space="0" w:color="auto"/>
                <w:left w:val="none" w:sz="0" w:space="0" w:color="auto"/>
                <w:bottom w:val="none" w:sz="0" w:space="0" w:color="auto"/>
                <w:right w:val="none" w:sz="0" w:space="0" w:color="auto"/>
              </w:divBdr>
              <w:divsChild>
                <w:div w:id="127101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231681">
          <w:marLeft w:val="0"/>
          <w:marRight w:val="0"/>
          <w:marTop w:val="0"/>
          <w:marBottom w:val="0"/>
          <w:divBdr>
            <w:top w:val="none" w:sz="0" w:space="0" w:color="auto"/>
            <w:left w:val="none" w:sz="0" w:space="0" w:color="auto"/>
            <w:bottom w:val="none" w:sz="0" w:space="0" w:color="auto"/>
            <w:right w:val="none" w:sz="0" w:space="0" w:color="auto"/>
          </w:divBdr>
          <w:divsChild>
            <w:div w:id="1962808418">
              <w:marLeft w:val="0"/>
              <w:marRight w:val="0"/>
              <w:marTop w:val="0"/>
              <w:marBottom w:val="0"/>
              <w:divBdr>
                <w:top w:val="none" w:sz="0" w:space="0" w:color="auto"/>
                <w:left w:val="none" w:sz="0" w:space="0" w:color="auto"/>
                <w:bottom w:val="none" w:sz="0" w:space="0" w:color="auto"/>
                <w:right w:val="none" w:sz="0" w:space="0" w:color="auto"/>
              </w:divBdr>
              <w:divsChild>
                <w:div w:id="50189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53239">
          <w:marLeft w:val="0"/>
          <w:marRight w:val="0"/>
          <w:marTop w:val="0"/>
          <w:marBottom w:val="0"/>
          <w:divBdr>
            <w:top w:val="none" w:sz="0" w:space="0" w:color="auto"/>
            <w:left w:val="none" w:sz="0" w:space="0" w:color="auto"/>
            <w:bottom w:val="none" w:sz="0" w:space="0" w:color="auto"/>
            <w:right w:val="none" w:sz="0" w:space="0" w:color="auto"/>
          </w:divBdr>
        </w:div>
        <w:div w:id="120340865">
          <w:marLeft w:val="0"/>
          <w:marRight w:val="0"/>
          <w:marTop w:val="0"/>
          <w:marBottom w:val="0"/>
          <w:divBdr>
            <w:top w:val="none" w:sz="0" w:space="0" w:color="auto"/>
            <w:left w:val="none" w:sz="0" w:space="0" w:color="auto"/>
            <w:bottom w:val="none" w:sz="0" w:space="0" w:color="auto"/>
            <w:right w:val="none" w:sz="0" w:space="0" w:color="auto"/>
          </w:divBdr>
        </w:div>
        <w:div w:id="221911925">
          <w:marLeft w:val="0"/>
          <w:marRight w:val="0"/>
          <w:marTop w:val="0"/>
          <w:marBottom w:val="0"/>
          <w:divBdr>
            <w:top w:val="none" w:sz="0" w:space="0" w:color="auto"/>
            <w:left w:val="none" w:sz="0" w:space="0" w:color="auto"/>
            <w:bottom w:val="none" w:sz="0" w:space="0" w:color="auto"/>
            <w:right w:val="none" w:sz="0" w:space="0" w:color="auto"/>
          </w:divBdr>
          <w:divsChild>
            <w:div w:id="494960619">
              <w:marLeft w:val="0"/>
              <w:marRight w:val="0"/>
              <w:marTop w:val="0"/>
              <w:marBottom w:val="0"/>
              <w:divBdr>
                <w:top w:val="none" w:sz="0" w:space="0" w:color="auto"/>
                <w:left w:val="none" w:sz="0" w:space="0" w:color="auto"/>
                <w:bottom w:val="none" w:sz="0" w:space="0" w:color="auto"/>
                <w:right w:val="none" w:sz="0" w:space="0" w:color="auto"/>
              </w:divBdr>
            </w:div>
          </w:divsChild>
        </w:div>
        <w:div w:id="929194002">
          <w:marLeft w:val="0"/>
          <w:marRight w:val="0"/>
          <w:marTop w:val="0"/>
          <w:marBottom w:val="0"/>
          <w:divBdr>
            <w:top w:val="none" w:sz="0" w:space="0" w:color="auto"/>
            <w:left w:val="none" w:sz="0" w:space="0" w:color="auto"/>
            <w:bottom w:val="none" w:sz="0" w:space="0" w:color="auto"/>
            <w:right w:val="none" w:sz="0" w:space="0" w:color="auto"/>
          </w:divBdr>
          <w:divsChild>
            <w:div w:id="1772238780">
              <w:marLeft w:val="0"/>
              <w:marRight w:val="0"/>
              <w:marTop w:val="0"/>
              <w:marBottom w:val="0"/>
              <w:divBdr>
                <w:top w:val="none" w:sz="0" w:space="0" w:color="auto"/>
                <w:left w:val="none" w:sz="0" w:space="0" w:color="auto"/>
                <w:bottom w:val="none" w:sz="0" w:space="0" w:color="auto"/>
                <w:right w:val="none" w:sz="0" w:space="0" w:color="auto"/>
              </w:divBdr>
            </w:div>
          </w:divsChild>
        </w:div>
        <w:div w:id="1514683194">
          <w:marLeft w:val="0"/>
          <w:marRight w:val="0"/>
          <w:marTop w:val="0"/>
          <w:marBottom w:val="0"/>
          <w:divBdr>
            <w:top w:val="none" w:sz="0" w:space="0" w:color="auto"/>
            <w:left w:val="none" w:sz="0" w:space="0" w:color="auto"/>
            <w:bottom w:val="none" w:sz="0" w:space="0" w:color="auto"/>
            <w:right w:val="none" w:sz="0" w:space="0" w:color="auto"/>
          </w:divBdr>
          <w:divsChild>
            <w:div w:id="873074344">
              <w:marLeft w:val="0"/>
              <w:marRight w:val="0"/>
              <w:marTop w:val="0"/>
              <w:marBottom w:val="0"/>
              <w:divBdr>
                <w:top w:val="none" w:sz="0" w:space="0" w:color="auto"/>
                <w:left w:val="none" w:sz="0" w:space="0" w:color="auto"/>
                <w:bottom w:val="none" w:sz="0" w:space="0" w:color="auto"/>
                <w:right w:val="none" w:sz="0" w:space="0" w:color="auto"/>
              </w:divBdr>
            </w:div>
          </w:divsChild>
        </w:div>
        <w:div w:id="436100656">
          <w:marLeft w:val="0"/>
          <w:marRight w:val="0"/>
          <w:marTop w:val="0"/>
          <w:marBottom w:val="0"/>
          <w:divBdr>
            <w:top w:val="none" w:sz="0" w:space="0" w:color="auto"/>
            <w:left w:val="none" w:sz="0" w:space="0" w:color="auto"/>
            <w:bottom w:val="none" w:sz="0" w:space="0" w:color="auto"/>
            <w:right w:val="none" w:sz="0" w:space="0" w:color="auto"/>
          </w:divBdr>
          <w:divsChild>
            <w:div w:id="837890222">
              <w:marLeft w:val="0"/>
              <w:marRight w:val="0"/>
              <w:marTop w:val="0"/>
              <w:marBottom w:val="0"/>
              <w:divBdr>
                <w:top w:val="none" w:sz="0" w:space="0" w:color="auto"/>
                <w:left w:val="none" w:sz="0" w:space="0" w:color="auto"/>
                <w:bottom w:val="none" w:sz="0" w:space="0" w:color="auto"/>
                <w:right w:val="none" w:sz="0" w:space="0" w:color="auto"/>
              </w:divBdr>
            </w:div>
          </w:divsChild>
        </w:div>
        <w:div w:id="1759909663">
          <w:marLeft w:val="0"/>
          <w:marRight w:val="0"/>
          <w:marTop w:val="0"/>
          <w:marBottom w:val="0"/>
          <w:divBdr>
            <w:top w:val="none" w:sz="0" w:space="0" w:color="auto"/>
            <w:left w:val="none" w:sz="0" w:space="0" w:color="auto"/>
            <w:bottom w:val="none" w:sz="0" w:space="0" w:color="auto"/>
            <w:right w:val="none" w:sz="0" w:space="0" w:color="auto"/>
          </w:divBdr>
          <w:divsChild>
            <w:div w:id="196235289">
              <w:marLeft w:val="0"/>
              <w:marRight w:val="0"/>
              <w:marTop w:val="0"/>
              <w:marBottom w:val="0"/>
              <w:divBdr>
                <w:top w:val="none" w:sz="0" w:space="0" w:color="auto"/>
                <w:left w:val="none" w:sz="0" w:space="0" w:color="auto"/>
                <w:bottom w:val="none" w:sz="0" w:space="0" w:color="auto"/>
                <w:right w:val="none" w:sz="0" w:space="0" w:color="auto"/>
              </w:divBdr>
            </w:div>
          </w:divsChild>
        </w:div>
        <w:div w:id="75322505">
          <w:marLeft w:val="0"/>
          <w:marRight w:val="0"/>
          <w:marTop w:val="0"/>
          <w:marBottom w:val="0"/>
          <w:divBdr>
            <w:top w:val="none" w:sz="0" w:space="0" w:color="auto"/>
            <w:left w:val="none" w:sz="0" w:space="0" w:color="auto"/>
            <w:bottom w:val="none" w:sz="0" w:space="0" w:color="auto"/>
            <w:right w:val="none" w:sz="0" w:space="0" w:color="auto"/>
          </w:divBdr>
          <w:divsChild>
            <w:div w:id="252129163">
              <w:marLeft w:val="0"/>
              <w:marRight w:val="0"/>
              <w:marTop w:val="0"/>
              <w:marBottom w:val="0"/>
              <w:divBdr>
                <w:top w:val="none" w:sz="0" w:space="0" w:color="auto"/>
                <w:left w:val="none" w:sz="0" w:space="0" w:color="auto"/>
                <w:bottom w:val="none" w:sz="0" w:space="0" w:color="auto"/>
                <w:right w:val="none" w:sz="0" w:space="0" w:color="auto"/>
              </w:divBdr>
            </w:div>
          </w:divsChild>
        </w:div>
        <w:div w:id="555899616">
          <w:marLeft w:val="0"/>
          <w:marRight w:val="0"/>
          <w:marTop w:val="0"/>
          <w:marBottom w:val="0"/>
          <w:divBdr>
            <w:top w:val="none" w:sz="0" w:space="0" w:color="auto"/>
            <w:left w:val="none" w:sz="0" w:space="0" w:color="auto"/>
            <w:bottom w:val="none" w:sz="0" w:space="0" w:color="auto"/>
            <w:right w:val="none" w:sz="0" w:space="0" w:color="auto"/>
          </w:divBdr>
          <w:divsChild>
            <w:div w:id="788933205">
              <w:marLeft w:val="0"/>
              <w:marRight w:val="0"/>
              <w:marTop w:val="0"/>
              <w:marBottom w:val="0"/>
              <w:divBdr>
                <w:top w:val="none" w:sz="0" w:space="0" w:color="auto"/>
                <w:left w:val="none" w:sz="0" w:space="0" w:color="auto"/>
                <w:bottom w:val="none" w:sz="0" w:space="0" w:color="auto"/>
                <w:right w:val="none" w:sz="0" w:space="0" w:color="auto"/>
              </w:divBdr>
              <w:divsChild>
                <w:div w:id="78959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961469">
          <w:marLeft w:val="0"/>
          <w:marRight w:val="0"/>
          <w:marTop w:val="0"/>
          <w:marBottom w:val="0"/>
          <w:divBdr>
            <w:top w:val="none" w:sz="0" w:space="0" w:color="auto"/>
            <w:left w:val="none" w:sz="0" w:space="0" w:color="auto"/>
            <w:bottom w:val="none" w:sz="0" w:space="0" w:color="auto"/>
            <w:right w:val="none" w:sz="0" w:space="0" w:color="auto"/>
          </w:divBdr>
          <w:divsChild>
            <w:div w:id="1597250667">
              <w:marLeft w:val="0"/>
              <w:marRight w:val="0"/>
              <w:marTop w:val="0"/>
              <w:marBottom w:val="0"/>
              <w:divBdr>
                <w:top w:val="none" w:sz="0" w:space="0" w:color="auto"/>
                <w:left w:val="none" w:sz="0" w:space="0" w:color="auto"/>
                <w:bottom w:val="none" w:sz="0" w:space="0" w:color="auto"/>
                <w:right w:val="none" w:sz="0" w:space="0" w:color="auto"/>
              </w:divBdr>
              <w:divsChild>
                <w:div w:id="164314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80637">
          <w:marLeft w:val="0"/>
          <w:marRight w:val="0"/>
          <w:marTop w:val="0"/>
          <w:marBottom w:val="0"/>
          <w:divBdr>
            <w:top w:val="none" w:sz="0" w:space="0" w:color="auto"/>
            <w:left w:val="none" w:sz="0" w:space="0" w:color="auto"/>
            <w:bottom w:val="none" w:sz="0" w:space="0" w:color="auto"/>
            <w:right w:val="none" w:sz="0" w:space="0" w:color="auto"/>
          </w:divBdr>
        </w:div>
        <w:div w:id="418479790">
          <w:marLeft w:val="0"/>
          <w:marRight w:val="0"/>
          <w:marTop w:val="0"/>
          <w:marBottom w:val="0"/>
          <w:divBdr>
            <w:top w:val="none" w:sz="0" w:space="0" w:color="auto"/>
            <w:left w:val="none" w:sz="0" w:space="0" w:color="auto"/>
            <w:bottom w:val="none" w:sz="0" w:space="0" w:color="auto"/>
            <w:right w:val="none" w:sz="0" w:space="0" w:color="auto"/>
          </w:divBdr>
        </w:div>
      </w:divsChild>
    </w:div>
    <w:div w:id="585654905">
      <w:bodyDiv w:val="1"/>
      <w:marLeft w:val="0"/>
      <w:marRight w:val="0"/>
      <w:marTop w:val="0"/>
      <w:marBottom w:val="0"/>
      <w:divBdr>
        <w:top w:val="none" w:sz="0" w:space="0" w:color="auto"/>
        <w:left w:val="none" w:sz="0" w:space="0" w:color="auto"/>
        <w:bottom w:val="none" w:sz="0" w:space="0" w:color="auto"/>
        <w:right w:val="none" w:sz="0" w:space="0" w:color="auto"/>
      </w:divBdr>
      <w:divsChild>
        <w:div w:id="1536383815">
          <w:marLeft w:val="0"/>
          <w:marRight w:val="0"/>
          <w:marTop w:val="0"/>
          <w:marBottom w:val="0"/>
          <w:divBdr>
            <w:top w:val="none" w:sz="0" w:space="0" w:color="auto"/>
            <w:left w:val="none" w:sz="0" w:space="0" w:color="auto"/>
            <w:bottom w:val="none" w:sz="0" w:space="0" w:color="auto"/>
            <w:right w:val="none" w:sz="0" w:space="0" w:color="auto"/>
          </w:divBdr>
        </w:div>
        <w:div w:id="1516531070">
          <w:marLeft w:val="0"/>
          <w:marRight w:val="0"/>
          <w:marTop w:val="0"/>
          <w:marBottom w:val="0"/>
          <w:divBdr>
            <w:top w:val="none" w:sz="0" w:space="0" w:color="auto"/>
            <w:left w:val="none" w:sz="0" w:space="0" w:color="auto"/>
            <w:bottom w:val="none" w:sz="0" w:space="0" w:color="auto"/>
            <w:right w:val="none" w:sz="0" w:space="0" w:color="auto"/>
          </w:divBdr>
        </w:div>
      </w:divsChild>
    </w:div>
    <w:div w:id="627662937">
      <w:bodyDiv w:val="1"/>
      <w:marLeft w:val="0"/>
      <w:marRight w:val="0"/>
      <w:marTop w:val="0"/>
      <w:marBottom w:val="0"/>
      <w:divBdr>
        <w:top w:val="none" w:sz="0" w:space="0" w:color="auto"/>
        <w:left w:val="none" w:sz="0" w:space="0" w:color="auto"/>
        <w:bottom w:val="none" w:sz="0" w:space="0" w:color="auto"/>
        <w:right w:val="none" w:sz="0" w:space="0" w:color="auto"/>
      </w:divBdr>
      <w:divsChild>
        <w:div w:id="613367965">
          <w:marLeft w:val="0"/>
          <w:marRight w:val="0"/>
          <w:marTop w:val="0"/>
          <w:marBottom w:val="0"/>
          <w:divBdr>
            <w:top w:val="none" w:sz="0" w:space="0" w:color="auto"/>
            <w:left w:val="none" w:sz="0" w:space="0" w:color="auto"/>
            <w:bottom w:val="none" w:sz="0" w:space="0" w:color="auto"/>
            <w:right w:val="none" w:sz="0" w:space="0" w:color="auto"/>
          </w:divBdr>
        </w:div>
        <w:div w:id="1441602900">
          <w:marLeft w:val="0"/>
          <w:marRight w:val="0"/>
          <w:marTop w:val="0"/>
          <w:marBottom w:val="0"/>
          <w:divBdr>
            <w:top w:val="none" w:sz="0" w:space="0" w:color="auto"/>
            <w:left w:val="none" w:sz="0" w:space="0" w:color="auto"/>
            <w:bottom w:val="none" w:sz="0" w:space="0" w:color="auto"/>
            <w:right w:val="none" w:sz="0" w:space="0" w:color="auto"/>
          </w:divBdr>
        </w:div>
      </w:divsChild>
    </w:div>
    <w:div w:id="789476374">
      <w:bodyDiv w:val="1"/>
      <w:marLeft w:val="0"/>
      <w:marRight w:val="0"/>
      <w:marTop w:val="0"/>
      <w:marBottom w:val="0"/>
      <w:divBdr>
        <w:top w:val="none" w:sz="0" w:space="0" w:color="auto"/>
        <w:left w:val="none" w:sz="0" w:space="0" w:color="auto"/>
        <w:bottom w:val="none" w:sz="0" w:space="0" w:color="auto"/>
        <w:right w:val="none" w:sz="0" w:space="0" w:color="auto"/>
      </w:divBdr>
      <w:divsChild>
        <w:div w:id="1997176152">
          <w:marLeft w:val="0"/>
          <w:marRight w:val="0"/>
          <w:marTop w:val="0"/>
          <w:marBottom w:val="0"/>
          <w:divBdr>
            <w:top w:val="none" w:sz="0" w:space="0" w:color="auto"/>
            <w:left w:val="none" w:sz="0" w:space="0" w:color="auto"/>
            <w:bottom w:val="none" w:sz="0" w:space="0" w:color="auto"/>
            <w:right w:val="none" w:sz="0" w:space="0" w:color="auto"/>
          </w:divBdr>
        </w:div>
        <w:div w:id="982198633">
          <w:marLeft w:val="0"/>
          <w:marRight w:val="0"/>
          <w:marTop w:val="0"/>
          <w:marBottom w:val="0"/>
          <w:divBdr>
            <w:top w:val="none" w:sz="0" w:space="0" w:color="auto"/>
            <w:left w:val="none" w:sz="0" w:space="0" w:color="auto"/>
            <w:bottom w:val="none" w:sz="0" w:space="0" w:color="auto"/>
            <w:right w:val="none" w:sz="0" w:space="0" w:color="auto"/>
          </w:divBdr>
        </w:div>
      </w:divsChild>
    </w:div>
    <w:div w:id="984045279">
      <w:bodyDiv w:val="1"/>
      <w:marLeft w:val="0"/>
      <w:marRight w:val="0"/>
      <w:marTop w:val="0"/>
      <w:marBottom w:val="0"/>
      <w:divBdr>
        <w:top w:val="none" w:sz="0" w:space="0" w:color="auto"/>
        <w:left w:val="none" w:sz="0" w:space="0" w:color="auto"/>
        <w:bottom w:val="none" w:sz="0" w:space="0" w:color="auto"/>
        <w:right w:val="none" w:sz="0" w:space="0" w:color="auto"/>
      </w:divBdr>
      <w:divsChild>
        <w:div w:id="235091419">
          <w:marLeft w:val="0"/>
          <w:marRight w:val="0"/>
          <w:marTop w:val="300"/>
          <w:marBottom w:val="300"/>
          <w:divBdr>
            <w:top w:val="none" w:sz="0" w:space="0" w:color="auto"/>
            <w:left w:val="none" w:sz="0" w:space="0" w:color="auto"/>
            <w:bottom w:val="none" w:sz="0" w:space="0" w:color="auto"/>
            <w:right w:val="none" w:sz="0" w:space="0" w:color="auto"/>
          </w:divBdr>
          <w:divsChild>
            <w:div w:id="1689873019">
              <w:marLeft w:val="0"/>
              <w:marRight w:val="0"/>
              <w:marTop w:val="0"/>
              <w:marBottom w:val="0"/>
              <w:divBdr>
                <w:top w:val="none" w:sz="0" w:space="0" w:color="auto"/>
                <w:left w:val="none" w:sz="0" w:space="0" w:color="auto"/>
                <w:bottom w:val="none" w:sz="0" w:space="0" w:color="auto"/>
                <w:right w:val="none" w:sz="0" w:space="0" w:color="auto"/>
              </w:divBdr>
              <w:divsChild>
                <w:div w:id="860238344">
                  <w:marLeft w:val="0"/>
                  <w:marRight w:val="0"/>
                  <w:marTop w:val="0"/>
                  <w:marBottom w:val="0"/>
                  <w:divBdr>
                    <w:top w:val="none" w:sz="0" w:space="0" w:color="auto"/>
                    <w:left w:val="none" w:sz="0" w:space="0" w:color="auto"/>
                    <w:bottom w:val="none" w:sz="0" w:space="0" w:color="auto"/>
                    <w:right w:val="none" w:sz="0" w:space="0" w:color="auto"/>
                  </w:divBdr>
                  <w:divsChild>
                    <w:div w:id="413669799">
                      <w:marLeft w:val="-2400"/>
                      <w:marRight w:val="-480"/>
                      <w:marTop w:val="0"/>
                      <w:marBottom w:val="0"/>
                      <w:divBdr>
                        <w:top w:val="none" w:sz="0" w:space="0" w:color="auto"/>
                        <w:left w:val="none" w:sz="0" w:space="0" w:color="auto"/>
                        <w:bottom w:val="none" w:sz="0" w:space="0" w:color="auto"/>
                        <w:right w:val="none" w:sz="0" w:space="0" w:color="auto"/>
                      </w:divBdr>
                    </w:div>
                    <w:div w:id="1039820745">
                      <w:marLeft w:val="-2400"/>
                      <w:marRight w:val="-480"/>
                      <w:marTop w:val="0"/>
                      <w:marBottom w:val="0"/>
                      <w:divBdr>
                        <w:top w:val="none" w:sz="0" w:space="0" w:color="auto"/>
                        <w:left w:val="none" w:sz="0" w:space="0" w:color="auto"/>
                        <w:bottom w:val="none" w:sz="0" w:space="0" w:color="auto"/>
                        <w:right w:val="none" w:sz="0" w:space="0" w:color="auto"/>
                      </w:divBdr>
                    </w:div>
                    <w:div w:id="987323794">
                      <w:marLeft w:val="-2400"/>
                      <w:marRight w:val="-480"/>
                      <w:marTop w:val="0"/>
                      <w:marBottom w:val="0"/>
                      <w:divBdr>
                        <w:top w:val="none" w:sz="0" w:space="0" w:color="auto"/>
                        <w:left w:val="none" w:sz="0" w:space="0" w:color="auto"/>
                        <w:bottom w:val="none" w:sz="0" w:space="0" w:color="auto"/>
                        <w:right w:val="none" w:sz="0" w:space="0" w:color="auto"/>
                      </w:divBdr>
                    </w:div>
                    <w:div w:id="1061561703">
                      <w:marLeft w:val="-2400"/>
                      <w:marRight w:val="-480"/>
                      <w:marTop w:val="0"/>
                      <w:marBottom w:val="0"/>
                      <w:divBdr>
                        <w:top w:val="none" w:sz="0" w:space="0" w:color="auto"/>
                        <w:left w:val="none" w:sz="0" w:space="0" w:color="auto"/>
                        <w:bottom w:val="none" w:sz="0" w:space="0" w:color="auto"/>
                        <w:right w:val="none" w:sz="0" w:space="0" w:color="auto"/>
                      </w:divBdr>
                    </w:div>
                    <w:div w:id="2141415033">
                      <w:marLeft w:val="-2400"/>
                      <w:marRight w:val="-480"/>
                      <w:marTop w:val="0"/>
                      <w:marBottom w:val="0"/>
                      <w:divBdr>
                        <w:top w:val="none" w:sz="0" w:space="0" w:color="auto"/>
                        <w:left w:val="none" w:sz="0" w:space="0" w:color="auto"/>
                        <w:bottom w:val="none" w:sz="0" w:space="0" w:color="auto"/>
                        <w:right w:val="none" w:sz="0" w:space="0" w:color="auto"/>
                      </w:divBdr>
                    </w:div>
                    <w:div w:id="1539661202">
                      <w:marLeft w:val="-2400"/>
                      <w:marRight w:val="-480"/>
                      <w:marTop w:val="0"/>
                      <w:marBottom w:val="0"/>
                      <w:divBdr>
                        <w:top w:val="none" w:sz="0" w:space="0" w:color="auto"/>
                        <w:left w:val="none" w:sz="0" w:space="0" w:color="auto"/>
                        <w:bottom w:val="none" w:sz="0" w:space="0" w:color="auto"/>
                        <w:right w:val="none" w:sz="0" w:space="0" w:color="auto"/>
                      </w:divBdr>
                    </w:div>
                    <w:div w:id="1190952504">
                      <w:marLeft w:val="-2400"/>
                      <w:marRight w:val="-480"/>
                      <w:marTop w:val="0"/>
                      <w:marBottom w:val="0"/>
                      <w:divBdr>
                        <w:top w:val="none" w:sz="0" w:space="0" w:color="auto"/>
                        <w:left w:val="none" w:sz="0" w:space="0" w:color="auto"/>
                        <w:bottom w:val="none" w:sz="0" w:space="0" w:color="auto"/>
                        <w:right w:val="none" w:sz="0" w:space="0" w:color="auto"/>
                      </w:divBdr>
                    </w:div>
                    <w:div w:id="1661421634">
                      <w:marLeft w:val="-2400"/>
                      <w:marRight w:val="-480"/>
                      <w:marTop w:val="0"/>
                      <w:marBottom w:val="0"/>
                      <w:divBdr>
                        <w:top w:val="none" w:sz="0" w:space="0" w:color="auto"/>
                        <w:left w:val="none" w:sz="0" w:space="0" w:color="auto"/>
                        <w:bottom w:val="none" w:sz="0" w:space="0" w:color="auto"/>
                        <w:right w:val="none" w:sz="0" w:space="0" w:color="auto"/>
                      </w:divBdr>
                    </w:div>
                    <w:div w:id="389768394">
                      <w:marLeft w:val="-2400"/>
                      <w:marRight w:val="-480"/>
                      <w:marTop w:val="0"/>
                      <w:marBottom w:val="0"/>
                      <w:divBdr>
                        <w:top w:val="none" w:sz="0" w:space="0" w:color="auto"/>
                        <w:left w:val="none" w:sz="0" w:space="0" w:color="auto"/>
                        <w:bottom w:val="none" w:sz="0" w:space="0" w:color="auto"/>
                        <w:right w:val="none" w:sz="0" w:space="0" w:color="auto"/>
                      </w:divBdr>
                    </w:div>
                    <w:div w:id="792407578">
                      <w:marLeft w:val="-2400"/>
                      <w:marRight w:val="-480"/>
                      <w:marTop w:val="0"/>
                      <w:marBottom w:val="0"/>
                      <w:divBdr>
                        <w:top w:val="none" w:sz="0" w:space="0" w:color="auto"/>
                        <w:left w:val="none" w:sz="0" w:space="0" w:color="auto"/>
                        <w:bottom w:val="none" w:sz="0" w:space="0" w:color="auto"/>
                        <w:right w:val="none" w:sz="0" w:space="0" w:color="auto"/>
                      </w:divBdr>
                    </w:div>
                    <w:div w:id="873231512">
                      <w:marLeft w:val="-2400"/>
                      <w:marRight w:val="-480"/>
                      <w:marTop w:val="0"/>
                      <w:marBottom w:val="0"/>
                      <w:divBdr>
                        <w:top w:val="none" w:sz="0" w:space="0" w:color="auto"/>
                        <w:left w:val="none" w:sz="0" w:space="0" w:color="auto"/>
                        <w:bottom w:val="none" w:sz="0" w:space="0" w:color="auto"/>
                        <w:right w:val="none" w:sz="0" w:space="0" w:color="auto"/>
                      </w:divBdr>
                    </w:div>
                    <w:div w:id="641889172">
                      <w:marLeft w:val="-2400"/>
                      <w:marRight w:val="-480"/>
                      <w:marTop w:val="0"/>
                      <w:marBottom w:val="0"/>
                      <w:divBdr>
                        <w:top w:val="none" w:sz="0" w:space="0" w:color="auto"/>
                        <w:left w:val="none" w:sz="0" w:space="0" w:color="auto"/>
                        <w:bottom w:val="none" w:sz="0" w:space="0" w:color="auto"/>
                        <w:right w:val="none" w:sz="0" w:space="0" w:color="auto"/>
                      </w:divBdr>
                    </w:div>
                    <w:div w:id="476651005">
                      <w:marLeft w:val="-2400"/>
                      <w:marRight w:val="-480"/>
                      <w:marTop w:val="0"/>
                      <w:marBottom w:val="0"/>
                      <w:divBdr>
                        <w:top w:val="none" w:sz="0" w:space="0" w:color="auto"/>
                        <w:left w:val="none" w:sz="0" w:space="0" w:color="auto"/>
                        <w:bottom w:val="none" w:sz="0" w:space="0" w:color="auto"/>
                        <w:right w:val="none" w:sz="0" w:space="0" w:color="auto"/>
                      </w:divBdr>
                    </w:div>
                    <w:div w:id="185406008">
                      <w:marLeft w:val="-2400"/>
                      <w:marRight w:val="-480"/>
                      <w:marTop w:val="0"/>
                      <w:marBottom w:val="0"/>
                      <w:divBdr>
                        <w:top w:val="none" w:sz="0" w:space="0" w:color="auto"/>
                        <w:left w:val="none" w:sz="0" w:space="0" w:color="auto"/>
                        <w:bottom w:val="none" w:sz="0" w:space="0" w:color="auto"/>
                        <w:right w:val="none" w:sz="0" w:space="0" w:color="auto"/>
                      </w:divBdr>
                    </w:div>
                    <w:div w:id="67118296">
                      <w:marLeft w:val="-2400"/>
                      <w:marRight w:val="-480"/>
                      <w:marTop w:val="0"/>
                      <w:marBottom w:val="0"/>
                      <w:divBdr>
                        <w:top w:val="none" w:sz="0" w:space="0" w:color="auto"/>
                        <w:left w:val="none" w:sz="0" w:space="0" w:color="auto"/>
                        <w:bottom w:val="none" w:sz="0" w:space="0" w:color="auto"/>
                        <w:right w:val="none" w:sz="0" w:space="0" w:color="auto"/>
                      </w:divBdr>
                    </w:div>
                    <w:div w:id="2121294304">
                      <w:marLeft w:val="-2400"/>
                      <w:marRight w:val="-480"/>
                      <w:marTop w:val="0"/>
                      <w:marBottom w:val="0"/>
                      <w:divBdr>
                        <w:top w:val="none" w:sz="0" w:space="0" w:color="auto"/>
                        <w:left w:val="none" w:sz="0" w:space="0" w:color="auto"/>
                        <w:bottom w:val="none" w:sz="0" w:space="0" w:color="auto"/>
                        <w:right w:val="none" w:sz="0" w:space="0" w:color="auto"/>
                      </w:divBdr>
                    </w:div>
                    <w:div w:id="1948998377">
                      <w:marLeft w:val="-2400"/>
                      <w:marRight w:val="-480"/>
                      <w:marTop w:val="0"/>
                      <w:marBottom w:val="0"/>
                      <w:divBdr>
                        <w:top w:val="none" w:sz="0" w:space="0" w:color="auto"/>
                        <w:left w:val="none" w:sz="0" w:space="0" w:color="auto"/>
                        <w:bottom w:val="none" w:sz="0" w:space="0" w:color="auto"/>
                        <w:right w:val="none" w:sz="0" w:space="0" w:color="auto"/>
                      </w:divBdr>
                    </w:div>
                    <w:div w:id="918560548">
                      <w:marLeft w:val="-2400"/>
                      <w:marRight w:val="-480"/>
                      <w:marTop w:val="0"/>
                      <w:marBottom w:val="0"/>
                      <w:divBdr>
                        <w:top w:val="none" w:sz="0" w:space="0" w:color="auto"/>
                        <w:left w:val="none" w:sz="0" w:space="0" w:color="auto"/>
                        <w:bottom w:val="none" w:sz="0" w:space="0" w:color="auto"/>
                        <w:right w:val="none" w:sz="0" w:space="0" w:color="auto"/>
                      </w:divBdr>
                    </w:div>
                    <w:div w:id="707140646">
                      <w:marLeft w:val="-2400"/>
                      <w:marRight w:val="-480"/>
                      <w:marTop w:val="0"/>
                      <w:marBottom w:val="0"/>
                      <w:divBdr>
                        <w:top w:val="none" w:sz="0" w:space="0" w:color="auto"/>
                        <w:left w:val="none" w:sz="0" w:space="0" w:color="auto"/>
                        <w:bottom w:val="none" w:sz="0" w:space="0" w:color="auto"/>
                        <w:right w:val="none" w:sz="0" w:space="0" w:color="auto"/>
                      </w:divBdr>
                    </w:div>
                    <w:div w:id="2030645985">
                      <w:marLeft w:val="-2400"/>
                      <w:marRight w:val="-480"/>
                      <w:marTop w:val="0"/>
                      <w:marBottom w:val="0"/>
                      <w:divBdr>
                        <w:top w:val="none" w:sz="0" w:space="0" w:color="auto"/>
                        <w:left w:val="none" w:sz="0" w:space="0" w:color="auto"/>
                        <w:bottom w:val="none" w:sz="0" w:space="0" w:color="auto"/>
                        <w:right w:val="none" w:sz="0" w:space="0" w:color="auto"/>
                      </w:divBdr>
                    </w:div>
                    <w:div w:id="2034108377">
                      <w:marLeft w:val="-2400"/>
                      <w:marRight w:val="-480"/>
                      <w:marTop w:val="0"/>
                      <w:marBottom w:val="0"/>
                      <w:divBdr>
                        <w:top w:val="none" w:sz="0" w:space="0" w:color="auto"/>
                        <w:left w:val="none" w:sz="0" w:space="0" w:color="auto"/>
                        <w:bottom w:val="none" w:sz="0" w:space="0" w:color="auto"/>
                        <w:right w:val="none" w:sz="0" w:space="0" w:color="auto"/>
                      </w:divBdr>
                    </w:div>
                    <w:div w:id="255944282">
                      <w:marLeft w:val="-2400"/>
                      <w:marRight w:val="-480"/>
                      <w:marTop w:val="0"/>
                      <w:marBottom w:val="0"/>
                      <w:divBdr>
                        <w:top w:val="none" w:sz="0" w:space="0" w:color="auto"/>
                        <w:left w:val="none" w:sz="0" w:space="0" w:color="auto"/>
                        <w:bottom w:val="none" w:sz="0" w:space="0" w:color="auto"/>
                        <w:right w:val="none" w:sz="0" w:space="0" w:color="auto"/>
                      </w:divBdr>
                    </w:div>
                    <w:div w:id="875890389">
                      <w:marLeft w:val="-2400"/>
                      <w:marRight w:val="-480"/>
                      <w:marTop w:val="0"/>
                      <w:marBottom w:val="0"/>
                      <w:divBdr>
                        <w:top w:val="none" w:sz="0" w:space="0" w:color="auto"/>
                        <w:left w:val="none" w:sz="0" w:space="0" w:color="auto"/>
                        <w:bottom w:val="none" w:sz="0" w:space="0" w:color="auto"/>
                        <w:right w:val="none" w:sz="0" w:space="0" w:color="auto"/>
                      </w:divBdr>
                    </w:div>
                    <w:div w:id="696004254">
                      <w:marLeft w:val="-2400"/>
                      <w:marRight w:val="-480"/>
                      <w:marTop w:val="0"/>
                      <w:marBottom w:val="0"/>
                      <w:divBdr>
                        <w:top w:val="none" w:sz="0" w:space="0" w:color="auto"/>
                        <w:left w:val="none" w:sz="0" w:space="0" w:color="auto"/>
                        <w:bottom w:val="none" w:sz="0" w:space="0" w:color="auto"/>
                        <w:right w:val="none" w:sz="0" w:space="0" w:color="auto"/>
                      </w:divBdr>
                    </w:div>
                    <w:div w:id="105004708">
                      <w:marLeft w:val="-2400"/>
                      <w:marRight w:val="-480"/>
                      <w:marTop w:val="0"/>
                      <w:marBottom w:val="0"/>
                      <w:divBdr>
                        <w:top w:val="none" w:sz="0" w:space="0" w:color="auto"/>
                        <w:left w:val="none" w:sz="0" w:space="0" w:color="auto"/>
                        <w:bottom w:val="none" w:sz="0" w:space="0" w:color="auto"/>
                        <w:right w:val="none" w:sz="0" w:space="0" w:color="auto"/>
                      </w:divBdr>
                    </w:div>
                    <w:div w:id="757949608">
                      <w:marLeft w:val="-2400"/>
                      <w:marRight w:val="-480"/>
                      <w:marTop w:val="0"/>
                      <w:marBottom w:val="0"/>
                      <w:divBdr>
                        <w:top w:val="none" w:sz="0" w:space="0" w:color="auto"/>
                        <w:left w:val="none" w:sz="0" w:space="0" w:color="auto"/>
                        <w:bottom w:val="none" w:sz="0" w:space="0" w:color="auto"/>
                        <w:right w:val="none" w:sz="0" w:space="0" w:color="auto"/>
                      </w:divBdr>
                    </w:div>
                    <w:div w:id="82558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325114">
          <w:marLeft w:val="0"/>
          <w:marRight w:val="0"/>
          <w:marTop w:val="300"/>
          <w:marBottom w:val="300"/>
          <w:divBdr>
            <w:top w:val="none" w:sz="0" w:space="0" w:color="auto"/>
            <w:left w:val="none" w:sz="0" w:space="0" w:color="auto"/>
            <w:bottom w:val="none" w:sz="0" w:space="0" w:color="auto"/>
            <w:right w:val="none" w:sz="0" w:space="0" w:color="auto"/>
          </w:divBdr>
          <w:divsChild>
            <w:div w:id="1088892616">
              <w:marLeft w:val="0"/>
              <w:marRight w:val="0"/>
              <w:marTop w:val="0"/>
              <w:marBottom w:val="0"/>
              <w:divBdr>
                <w:top w:val="none" w:sz="0" w:space="0" w:color="auto"/>
                <w:left w:val="none" w:sz="0" w:space="0" w:color="auto"/>
                <w:bottom w:val="none" w:sz="0" w:space="0" w:color="auto"/>
                <w:right w:val="none" w:sz="0" w:space="0" w:color="auto"/>
              </w:divBdr>
              <w:divsChild>
                <w:div w:id="1851068225">
                  <w:marLeft w:val="0"/>
                  <w:marRight w:val="0"/>
                  <w:marTop w:val="0"/>
                  <w:marBottom w:val="0"/>
                  <w:divBdr>
                    <w:top w:val="none" w:sz="0" w:space="0" w:color="auto"/>
                    <w:left w:val="none" w:sz="0" w:space="0" w:color="auto"/>
                    <w:bottom w:val="none" w:sz="0" w:space="0" w:color="auto"/>
                    <w:right w:val="none" w:sz="0" w:space="0" w:color="auto"/>
                  </w:divBdr>
                  <w:divsChild>
                    <w:div w:id="723720399">
                      <w:marLeft w:val="-2400"/>
                      <w:marRight w:val="-480"/>
                      <w:marTop w:val="0"/>
                      <w:marBottom w:val="0"/>
                      <w:divBdr>
                        <w:top w:val="none" w:sz="0" w:space="0" w:color="auto"/>
                        <w:left w:val="none" w:sz="0" w:space="0" w:color="auto"/>
                        <w:bottom w:val="none" w:sz="0" w:space="0" w:color="auto"/>
                        <w:right w:val="none" w:sz="0" w:space="0" w:color="auto"/>
                      </w:divBdr>
                    </w:div>
                    <w:div w:id="1384863608">
                      <w:marLeft w:val="-2400"/>
                      <w:marRight w:val="-480"/>
                      <w:marTop w:val="0"/>
                      <w:marBottom w:val="0"/>
                      <w:divBdr>
                        <w:top w:val="none" w:sz="0" w:space="0" w:color="auto"/>
                        <w:left w:val="none" w:sz="0" w:space="0" w:color="auto"/>
                        <w:bottom w:val="none" w:sz="0" w:space="0" w:color="auto"/>
                        <w:right w:val="none" w:sz="0" w:space="0" w:color="auto"/>
                      </w:divBdr>
                    </w:div>
                    <w:div w:id="717553979">
                      <w:marLeft w:val="-2400"/>
                      <w:marRight w:val="-480"/>
                      <w:marTop w:val="0"/>
                      <w:marBottom w:val="0"/>
                      <w:divBdr>
                        <w:top w:val="none" w:sz="0" w:space="0" w:color="auto"/>
                        <w:left w:val="none" w:sz="0" w:space="0" w:color="auto"/>
                        <w:bottom w:val="none" w:sz="0" w:space="0" w:color="auto"/>
                        <w:right w:val="none" w:sz="0" w:space="0" w:color="auto"/>
                      </w:divBdr>
                    </w:div>
                    <w:div w:id="1083994543">
                      <w:marLeft w:val="-2400"/>
                      <w:marRight w:val="-480"/>
                      <w:marTop w:val="0"/>
                      <w:marBottom w:val="0"/>
                      <w:divBdr>
                        <w:top w:val="none" w:sz="0" w:space="0" w:color="auto"/>
                        <w:left w:val="none" w:sz="0" w:space="0" w:color="auto"/>
                        <w:bottom w:val="none" w:sz="0" w:space="0" w:color="auto"/>
                        <w:right w:val="none" w:sz="0" w:space="0" w:color="auto"/>
                      </w:divBdr>
                    </w:div>
                    <w:div w:id="1734541912">
                      <w:marLeft w:val="-2400"/>
                      <w:marRight w:val="-480"/>
                      <w:marTop w:val="0"/>
                      <w:marBottom w:val="0"/>
                      <w:divBdr>
                        <w:top w:val="none" w:sz="0" w:space="0" w:color="auto"/>
                        <w:left w:val="none" w:sz="0" w:space="0" w:color="auto"/>
                        <w:bottom w:val="none" w:sz="0" w:space="0" w:color="auto"/>
                        <w:right w:val="none" w:sz="0" w:space="0" w:color="auto"/>
                      </w:divBdr>
                    </w:div>
                    <w:div w:id="1617520851">
                      <w:marLeft w:val="-2400"/>
                      <w:marRight w:val="-480"/>
                      <w:marTop w:val="0"/>
                      <w:marBottom w:val="0"/>
                      <w:divBdr>
                        <w:top w:val="none" w:sz="0" w:space="0" w:color="auto"/>
                        <w:left w:val="none" w:sz="0" w:space="0" w:color="auto"/>
                        <w:bottom w:val="none" w:sz="0" w:space="0" w:color="auto"/>
                        <w:right w:val="none" w:sz="0" w:space="0" w:color="auto"/>
                      </w:divBdr>
                    </w:div>
                    <w:div w:id="371686215">
                      <w:marLeft w:val="-2400"/>
                      <w:marRight w:val="-480"/>
                      <w:marTop w:val="0"/>
                      <w:marBottom w:val="0"/>
                      <w:divBdr>
                        <w:top w:val="none" w:sz="0" w:space="0" w:color="auto"/>
                        <w:left w:val="none" w:sz="0" w:space="0" w:color="auto"/>
                        <w:bottom w:val="none" w:sz="0" w:space="0" w:color="auto"/>
                        <w:right w:val="none" w:sz="0" w:space="0" w:color="auto"/>
                      </w:divBdr>
                    </w:div>
                    <w:div w:id="1890991637">
                      <w:marLeft w:val="-2400"/>
                      <w:marRight w:val="-480"/>
                      <w:marTop w:val="0"/>
                      <w:marBottom w:val="0"/>
                      <w:divBdr>
                        <w:top w:val="none" w:sz="0" w:space="0" w:color="auto"/>
                        <w:left w:val="none" w:sz="0" w:space="0" w:color="auto"/>
                        <w:bottom w:val="none" w:sz="0" w:space="0" w:color="auto"/>
                        <w:right w:val="none" w:sz="0" w:space="0" w:color="auto"/>
                      </w:divBdr>
                    </w:div>
                    <w:div w:id="1161235941">
                      <w:marLeft w:val="-2400"/>
                      <w:marRight w:val="-480"/>
                      <w:marTop w:val="0"/>
                      <w:marBottom w:val="0"/>
                      <w:divBdr>
                        <w:top w:val="none" w:sz="0" w:space="0" w:color="auto"/>
                        <w:left w:val="none" w:sz="0" w:space="0" w:color="auto"/>
                        <w:bottom w:val="none" w:sz="0" w:space="0" w:color="auto"/>
                        <w:right w:val="none" w:sz="0" w:space="0" w:color="auto"/>
                      </w:divBdr>
                    </w:div>
                    <w:div w:id="301471794">
                      <w:marLeft w:val="-2400"/>
                      <w:marRight w:val="-480"/>
                      <w:marTop w:val="0"/>
                      <w:marBottom w:val="0"/>
                      <w:divBdr>
                        <w:top w:val="none" w:sz="0" w:space="0" w:color="auto"/>
                        <w:left w:val="none" w:sz="0" w:space="0" w:color="auto"/>
                        <w:bottom w:val="none" w:sz="0" w:space="0" w:color="auto"/>
                        <w:right w:val="none" w:sz="0" w:space="0" w:color="auto"/>
                      </w:divBdr>
                    </w:div>
                    <w:div w:id="1337926274">
                      <w:marLeft w:val="-2400"/>
                      <w:marRight w:val="-4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204853">
      <w:bodyDiv w:val="1"/>
      <w:marLeft w:val="0"/>
      <w:marRight w:val="0"/>
      <w:marTop w:val="0"/>
      <w:marBottom w:val="0"/>
      <w:divBdr>
        <w:top w:val="none" w:sz="0" w:space="0" w:color="auto"/>
        <w:left w:val="none" w:sz="0" w:space="0" w:color="auto"/>
        <w:bottom w:val="none" w:sz="0" w:space="0" w:color="auto"/>
        <w:right w:val="none" w:sz="0" w:space="0" w:color="auto"/>
      </w:divBdr>
      <w:divsChild>
        <w:div w:id="745807046">
          <w:marLeft w:val="0"/>
          <w:marRight w:val="0"/>
          <w:marTop w:val="0"/>
          <w:marBottom w:val="0"/>
          <w:divBdr>
            <w:top w:val="none" w:sz="0" w:space="0" w:color="auto"/>
            <w:left w:val="none" w:sz="0" w:space="0" w:color="auto"/>
            <w:bottom w:val="none" w:sz="0" w:space="0" w:color="auto"/>
            <w:right w:val="none" w:sz="0" w:space="0" w:color="auto"/>
          </w:divBdr>
          <w:divsChild>
            <w:div w:id="1164904096">
              <w:marLeft w:val="0"/>
              <w:marRight w:val="0"/>
              <w:marTop w:val="0"/>
              <w:marBottom w:val="0"/>
              <w:divBdr>
                <w:top w:val="none" w:sz="0" w:space="0" w:color="auto"/>
                <w:left w:val="none" w:sz="0" w:space="0" w:color="auto"/>
                <w:bottom w:val="none" w:sz="0" w:space="0" w:color="auto"/>
                <w:right w:val="none" w:sz="0" w:space="0" w:color="auto"/>
              </w:divBdr>
              <w:divsChild>
                <w:div w:id="1994066269">
                  <w:marLeft w:val="0"/>
                  <w:marRight w:val="0"/>
                  <w:marTop w:val="0"/>
                  <w:marBottom w:val="0"/>
                  <w:divBdr>
                    <w:top w:val="none" w:sz="0" w:space="0" w:color="auto"/>
                    <w:left w:val="none" w:sz="0" w:space="0" w:color="auto"/>
                    <w:bottom w:val="none" w:sz="0" w:space="0" w:color="auto"/>
                    <w:right w:val="none" w:sz="0" w:space="0" w:color="auto"/>
                  </w:divBdr>
                  <w:divsChild>
                    <w:div w:id="1194028540">
                      <w:marLeft w:val="0"/>
                      <w:marRight w:val="0"/>
                      <w:marTop w:val="0"/>
                      <w:marBottom w:val="0"/>
                      <w:divBdr>
                        <w:top w:val="none" w:sz="0" w:space="0" w:color="auto"/>
                        <w:left w:val="none" w:sz="0" w:space="0" w:color="auto"/>
                        <w:bottom w:val="none" w:sz="0" w:space="0" w:color="auto"/>
                        <w:right w:val="none" w:sz="0" w:space="0" w:color="auto"/>
                      </w:divBdr>
                      <w:divsChild>
                        <w:div w:id="468404334">
                          <w:marLeft w:val="0"/>
                          <w:marRight w:val="0"/>
                          <w:marTop w:val="0"/>
                          <w:marBottom w:val="0"/>
                          <w:divBdr>
                            <w:top w:val="none" w:sz="0" w:space="0" w:color="auto"/>
                            <w:left w:val="none" w:sz="0" w:space="0" w:color="auto"/>
                            <w:bottom w:val="none" w:sz="0" w:space="0" w:color="auto"/>
                            <w:right w:val="none" w:sz="0" w:space="0" w:color="auto"/>
                          </w:divBdr>
                          <w:divsChild>
                            <w:div w:id="1884947897">
                              <w:marLeft w:val="0"/>
                              <w:marRight w:val="0"/>
                              <w:marTop w:val="0"/>
                              <w:marBottom w:val="0"/>
                              <w:divBdr>
                                <w:top w:val="none" w:sz="0" w:space="0" w:color="auto"/>
                                <w:left w:val="none" w:sz="0" w:space="0" w:color="auto"/>
                                <w:bottom w:val="none" w:sz="0" w:space="0" w:color="auto"/>
                                <w:right w:val="none" w:sz="0" w:space="0" w:color="auto"/>
                              </w:divBdr>
                              <w:divsChild>
                                <w:div w:id="2065909968">
                                  <w:marLeft w:val="0"/>
                                  <w:marRight w:val="0"/>
                                  <w:marTop w:val="0"/>
                                  <w:marBottom w:val="0"/>
                                  <w:divBdr>
                                    <w:top w:val="none" w:sz="0" w:space="0" w:color="auto"/>
                                    <w:left w:val="none" w:sz="0" w:space="0" w:color="auto"/>
                                    <w:bottom w:val="none" w:sz="0" w:space="0" w:color="auto"/>
                                    <w:right w:val="none" w:sz="0" w:space="0" w:color="auto"/>
                                  </w:divBdr>
                                  <w:divsChild>
                                    <w:div w:id="1962177911">
                                      <w:marLeft w:val="0"/>
                                      <w:marRight w:val="0"/>
                                      <w:marTop w:val="0"/>
                                      <w:marBottom w:val="0"/>
                                      <w:divBdr>
                                        <w:top w:val="none" w:sz="0" w:space="0" w:color="auto"/>
                                        <w:left w:val="none" w:sz="0" w:space="0" w:color="auto"/>
                                        <w:bottom w:val="none" w:sz="0" w:space="0" w:color="auto"/>
                                        <w:right w:val="none" w:sz="0" w:space="0" w:color="auto"/>
                                      </w:divBdr>
                                      <w:divsChild>
                                        <w:div w:id="960304646">
                                          <w:marLeft w:val="0"/>
                                          <w:marRight w:val="0"/>
                                          <w:marTop w:val="0"/>
                                          <w:marBottom w:val="0"/>
                                          <w:divBdr>
                                            <w:top w:val="none" w:sz="0" w:space="0" w:color="auto"/>
                                            <w:left w:val="none" w:sz="0" w:space="0" w:color="auto"/>
                                            <w:bottom w:val="none" w:sz="0" w:space="0" w:color="auto"/>
                                            <w:right w:val="none" w:sz="0" w:space="0" w:color="auto"/>
                                          </w:divBdr>
                                          <w:divsChild>
                                            <w:div w:id="992876047">
                                              <w:marLeft w:val="0"/>
                                              <w:marRight w:val="0"/>
                                              <w:marTop w:val="0"/>
                                              <w:marBottom w:val="0"/>
                                              <w:divBdr>
                                                <w:top w:val="none" w:sz="0" w:space="0" w:color="auto"/>
                                                <w:left w:val="none" w:sz="0" w:space="0" w:color="auto"/>
                                                <w:bottom w:val="none" w:sz="0" w:space="0" w:color="auto"/>
                                                <w:right w:val="none" w:sz="0" w:space="0" w:color="auto"/>
                                              </w:divBdr>
                                              <w:divsChild>
                                                <w:div w:id="884945754">
                                                  <w:marLeft w:val="0"/>
                                                  <w:marRight w:val="0"/>
                                                  <w:marTop w:val="0"/>
                                                  <w:marBottom w:val="0"/>
                                                  <w:divBdr>
                                                    <w:top w:val="none" w:sz="0" w:space="0" w:color="auto"/>
                                                    <w:left w:val="none" w:sz="0" w:space="0" w:color="auto"/>
                                                    <w:bottom w:val="none" w:sz="0" w:space="0" w:color="auto"/>
                                                    <w:right w:val="none" w:sz="0" w:space="0" w:color="auto"/>
                                                  </w:divBdr>
                                                </w:div>
                                                <w:div w:id="192235586">
                                                  <w:marLeft w:val="0"/>
                                                  <w:marRight w:val="0"/>
                                                  <w:marTop w:val="0"/>
                                                  <w:marBottom w:val="0"/>
                                                  <w:divBdr>
                                                    <w:top w:val="none" w:sz="0" w:space="0" w:color="auto"/>
                                                    <w:left w:val="none" w:sz="0" w:space="0" w:color="auto"/>
                                                    <w:bottom w:val="none" w:sz="0" w:space="0" w:color="auto"/>
                                                    <w:right w:val="none" w:sz="0" w:space="0" w:color="auto"/>
                                                  </w:divBdr>
                                                  <w:divsChild>
                                                    <w:div w:id="696125737">
                                                      <w:marLeft w:val="0"/>
                                                      <w:marRight w:val="0"/>
                                                      <w:marTop w:val="0"/>
                                                      <w:marBottom w:val="0"/>
                                                      <w:divBdr>
                                                        <w:top w:val="none" w:sz="0" w:space="0" w:color="auto"/>
                                                        <w:left w:val="none" w:sz="0" w:space="0" w:color="auto"/>
                                                        <w:bottom w:val="none" w:sz="0" w:space="0" w:color="auto"/>
                                                        <w:right w:val="none" w:sz="0" w:space="0" w:color="auto"/>
                                                      </w:divBdr>
                                                    </w:div>
                                                    <w:div w:id="1992321314">
                                                      <w:marLeft w:val="0"/>
                                                      <w:marRight w:val="0"/>
                                                      <w:marTop w:val="0"/>
                                                      <w:marBottom w:val="0"/>
                                                      <w:divBdr>
                                                        <w:top w:val="none" w:sz="0" w:space="0" w:color="auto"/>
                                                        <w:left w:val="none" w:sz="0" w:space="0" w:color="auto"/>
                                                        <w:bottom w:val="none" w:sz="0" w:space="0" w:color="auto"/>
                                                        <w:right w:val="none" w:sz="0" w:space="0" w:color="auto"/>
                                                      </w:divBdr>
                                                    </w:div>
                                                    <w:div w:id="826213677">
                                                      <w:marLeft w:val="0"/>
                                                      <w:marRight w:val="0"/>
                                                      <w:marTop w:val="0"/>
                                                      <w:marBottom w:val="0"/>
                                                      <w:divBdr>
                                                        <w:top w:val="none" w:sz="0" w:space="0" w:color="auto"/>
                                                        <w:left w:val="none" w:sz="0" w:space="0" w:color="auto"/>
                                                        <w:bottom w:val="none" w:sz="0" w:space="0" w:color="auto"/>
                                                        <w:right w:val="none" w:sz="0" w:space="0" w:color="auto"/>
                                                      </w:divBdr>
                                                      <w:divsChild>
                                                        <w:div w:id="134492321">
                                                          <w:marLeft w:val="0"/>
                                                          <w:marRight w:val="0"/>
                                                          <w:marTop w:val="0"/>
                                                          <w:marBottom w:val="0"/>
                                                          <w:divBdr>
                                                            <w:top w:val="none" w:sz="0" w:space="0" w:color="auto"/>
                                                            <w:left w:val="none" w:sz="0" w:space="0" w:color="auto"/>
                                                            <w:bottom w:val="none" w:sz="0" w:space="0" w:color="auto"/>
                                                            <w:right w:val="none" w:sz="0" w:space="0" w:color="auto"/>
                                                          </w:divBdr>
                                                          <w:divsChild>
                                                            <w:div w:id="40842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24228988">
          <w:marLeft w:val="0"/>
          <w:marRight w:val="0"/>
          <w:marTop w:val="0"/>
          <w:marBottom w:val="0"/>
          <w:divBdr>
            <w:top w:val="none" w:sz="0" w:space="0" w:color="auto"/>
            <w:left w:val="none" w:sz="0" w:space="0" w:color="auto"/>
            <w:bottom w:val="none" w:sz="0" w:space="0" w:color="auto"/>
            <w:right w:val="none" w:sz="0" w:space="0" w:color="auto"/>
          </w:divBdr>
          <w:divsChild>
            <w:div w:id="1770080232">
              <w:marLeft w:val="0"/>
              <w:marRight w:val="0"/>
              <w:marTop w:val="0"/>
              <w:marBottom w:val="0"/>
              <w:divBdr>
                <w:top w:val="none" w:sz="0" w:space="0" w:color="auto"/>
                <w:left w:val="single" w:sz="6" w:space="12" w:color="000000"/>
                <w:bottom w:val="none" w:sz="0" w:space="0" w:color="auto"/>
                <w:right w:val="none" w:sz="0" w:space="0" w:color="auto"/>
              </w:divBdr>
              <w:divsChild>
                <w:div w:id="939025217">
                  <w:marLeft w:val="0"/>
                  <w:marRight w:val="0"/>
                  <w:marTop w:val="0"/>
                  <w:marBottom w:val="0"/>
                  <w:divBdr>
                    <w:top w:val="none" w:sz="0" w:space="0" w:color="auto"/>
                    <w:left w:val="none" w:sz="0" w:space="0" w:color="auto"/>
                    <w:bottom w:val="none" w:sz="0" w:space="0" w:color="auto"/>
                    <w:right w:val="none" w:sz="0" w:space="0" w:color="auto"/>
                  </w:divBdr>
                  <w:divsChild>
                    <w:div w:id="1012806194">
                      <w:marLeft w:val="0"/>
                      <w:marRight w:val="0"/>
                      <w:marTop w:val="0"/>
                      <w:marBottom w:val="0"/>
                      <w:divBdr>
                        <w:top w:val="none" w:sz="0" w:space="0" w:color="auto"/>
                        <w:left w:val="none" w:sz="0" w:space="0" w:color="auto"/>
                        <w:bottom w:val="none" w:sz="0" w:space="0" w:color="auto"/>
                        <w:right w:val="none" w:sz="0" w:space="0" w:color="auto"/>
                      </w:divBdr>
                      <w:divsChild>
                        <w:div w:id="1849709274">
                          <w:marLeft w:val="0"/>
                          <w:marRight w:val="0"/>
                          <w:marTop w:val="0"/>
                          <w:marBottom w:val="0"/>
                          <w:divBdr>
                            <w:top w:val="none" w:sz="0" w:space="0" w:color="auto"/>
                            <w:left w:val="none" w:sz="0" w:space="0" w:color="auto"/>
                            <w:bottom w:val="none" w:sz="0" w:space="0" w:color="auto"/>
                            <w:right w:val="none" w:sz="0" w:space="0" w:color="auto"/>
                          </w:divBdr>
                        </w:div>
                        <w:div w:id="51631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007693">
              <w:marLeft w:val="0"/>
              <w:marRight w:val="0"/>
              <w:marTop w:val="0"/>
              <w:marBottom w:val="0"/>
              <w:divBdr>
                <w:top w:val="none" w:sz="0" w:space="0" w:color="auto"/>
                <w:left w:val="none" w:sz="0" w:space="0" w:color="auto"/>
                <w:bottom w:val="none" w:sz="0" w:space="0" w:color="auto"/>
                <w:right w:val="none" w:sz="0" w:space="0" w:color="auto"/>
              </w:divBdr>
              <w:divsChild>
                <w:div w:id="557519300">
                  <w:marLeft w:val="0"/>
                  <w:marRight w:val="0"/>
                  <w:marTop w:val="0"/>
                  <w:marBottom w:val="0"/>
                  <w:divBdr>
                    <w:top w:val="none" w:sz="0" w:space="0" w:color="auto"/>
                    <w:left w:val="none" w:sz="0" w:space="0" w:color="auto"/>
                    <w:bottom w:val="none" w:sz="0" w:space="0" w:color="auto"/>
                    <w:right w:val="none" w:sz="0" w:space="0" w:color="auto"/>
                  </w:divBdr>
                  <w:divsChild>
                    <w:div w:id="814224099">
                      <w:marLeft w:val="0"/>
                      <w:marRight w:val="0"/>
                      <w:marTop w:val="0"/>
                      <w:marBottom w:val="0"/>
                      <w:divBdr>
                        <w:top w:val="none" w:sz="0" w:space="0" w:color="auto"/>
                        <w:left w:val="none" w:sz="0" w:space="0" w:color="auto"/>
                        <w:bottom w:val="none" w:sz="0" w:space="0" w:color="auto"/>
                        <w:right w:val="none" w:sz="0" w:space="0" w:color="auto"/>
                      </w:divBdr>
                      <w:divsChild>
                        <w:div w:id="798260926">
                          <w:marLeft w:val="0"/>
                          <w:marRight w:val="0"/>
                          <w:marTop w:val="0"/>
                          <w:marBottom w:val="0"/>
                          <w:divBdr>
                            <w:top w:val="none" w:sz="0" w:space="0" w:color="auto"/>
                            <w:left w:val="none" w:sz="0" w:space="0" w:color="auto"/>
                            <w:bottom w:val="none" w:sz="0" w:space="0" w:color="auto"/>
                            <w:right w:val="none" w:sz="0" w:space="0" w:color="auto"/>
                          </w:divBdr>
                          <w:divsChild>
                            <w:div w:id="261569501">
                              <w:marLeft w:val="0"/>
                              <w:marRight w:val="0"/>
                              <w:marTop w:val="0"/>
                              <w:marBottom w:val="0"/>
                              <w:divBdr>
                                <w:top w:val="none" w:sz="0" w:space="0" w:color="auto"/>
                                <w:left w:val="none" w:sz="0" w:space="0" w:color="auto"/>
                                <w:bottom w:val="none" w:sz="0" w:space="0" w:color="auto"/>
                                <w:right w:val="none" w:sz="0" w:space="0" w:color="auto"/>
                              </w:divBdr>
                              <w:divsChild>
                                <w:div w:id="1060255082">
                                  <w:marLeft w:val="0"/>
                                  <w:marRight w:val="0"/>
                                  <w:marTop w:val="300"/>
                                  <w:marBottom w:val="300"/>
                                  <w:divBdr>
                                    <w:top w:val="none" w:sz="0" w:space="0" w:color="auto"/>
                                    <w:left w:val="none" w:sz="0" w:space="0" w:color="auto"/>
                                    <w:bottom w:val="none" w:sz="0" w:space="0" w:color="auto"/>
                                    <w:right w:val="none" w:sz="0" w:space="0" w:color="auto"/>
                                  </w:divBdr>
                                  <w:divsChild>
                                    <w:div w:id="1320499319">
                                      <w:marLeft w:val="0"/>
                                      <w:marRight w:val="0"/>
                                      <w:marTop w:val="0"/>
                                      <w:marBottom w:val="0"/>
                                      <w:divBdr>
                                        <w:top w:val="none" w:sz="0" w:space="0" w:color="auto"/>
                                        <w:left w:val="none" w:sz="0" w:space="0" w:color="auto"/>
                                        <w:bottom w:val="none" w:sz="0" w:space="0" w:color="auto"/>
                                        <w:right w:val="none" w:sz="0" w:space="0" w:color="auto"/>
                                      </w:divBdr>
                                      <w:divsChild>
                                        <w:div w:id="230241499">
                                          <w:marLeft w:val="0"/>
                                          <w:marRight w:val="0"/>
                                          <w:marTop w:val="0"/>
                                          <w:marBottom w:val="0"/>
                                          <w:divBdr>
                                            <w:top w:val="none" w:sz="0" w:space="0" w:color="auto"/>
                                            <w:left w:val="none" w:sz="0" w:space="0" w:color="auto"/>
                                            <w:bottom w:val="none" w:sz="0" w:space="0" w:color="auto"/>
                                            <w:right w:val="none" w:sz="0" w:space="0" w:color="auto"/>
                                          </w:divBdr>
                                          <w:divsChild>
                                            <w:div w:id="1668635542">
                                              <w:marLeft w:val="-2400"/>
                                              <w:marRight w:val="-480"/>
                                              <w:marTop w:val="0"/>
                                              <w:marBottom w:val="0"/>
                                              <w:divBdr>
                                                <w:top w:val="none" w:sz="0" w:space="0" w:color="auto"/>
                                                <w:left w:val="none" w:sz="0" w:space="0" w:color="auto"/>
                                                <w:bottom w:val="none" w:sz="0" w:space="0" w:color="auto"/>
                                                <w:right w:val="none" w:sz="0" w:space="0" w:color="auto"/>
                                              </w:divBdr>
                                            </w:div>
                                            <w:div w:id="471216063">
                                              <w:marLeft w:val="-2400"/>
                                              <w:marRight w:val="-480"/>
                                              <w:marTop w:val="0"/>
                                              <w:marBottom w:val="0"/>
                                              <w:divBdr>
                                                <w:top w:val="none" w:sz="0" w:space="0" w:color="auto"/>
                                                <w:left w:val="none" w:sz="0" w:space="0" w:color="auto"/>
                                                <w:bottom w:val="none" w:sz="0" w:space="0" w:color="auto"/>
                                                <w:right w:val="none" w:sz="0" w:space="0" w:color="auto"/>
                                              </w:divBdr>
                                            </w:div>
                                            <w:div w:id="1525246038">
                                              <w:marLeft w:val="-2400"/>
                                              <w:marRight w:val="-480"/>
                                              <w:marTop w:val="0"/>
                                              <w:marBottom w:val="0"/>
                                              <w:divBdr>
                                                <w:top w:val="none" w:sz="0" w:space="0" w:color="auto"/>
                                                <w:left w:val="none" w:sz="0" w:space="0" w:color="auto"/>
                                                <w:bottom w:val="none" w:sz="0" w:space="0" w:color="auto"/>
                                                <w:right w:val="none" w:sz="0" w:space="0" w:color="auto"/>
                                              </w:divBdr>
                                            </w:div>
                                            <w:div w:id="1479571418">
                                              <w:marLeft w:val="-2400"/>
                                              <w:marRight w:val="-480"/>
                                              <w:marTop w:val="0"/>
                                              <w:marBottom w:val="0"/>
                                              <w:divBdr>
                                                <w:top w:val="none" w:sz="0" w:space="0" w:color="auto"/>
                                                <w:left w:val="none" w:sz="0" w:space="0" w:color="auto"/>
                                                <w:bottom w:val="none" w:sz="0" w:space="0" w:color="auto"/>
                                                <w:right w:val="none" w:sz="0" w:space="0" w:color="auto"/>
                                              </w:divBdr>
                                            </w:div>
                                            <w:div w:id="193035978">
                                              <w:marLeft w:val="-2400"/>
                                              <w:marRight w:val="-480"/>
                                              <w:marTop w:val="0"/>
                                              <w:marBottom w:val="0"/>
                                              <w:divBdr>
                                                <w:top w:val="none" w:sz="0" w:space="0" w:color="auto"/>
                                                <w:left w:val="none" w:sz="0" w:space="0" w:color="auto"/>
                                                <w:bottom w:val="none" w:sz="0" w:space="0" w:color="auto"/>
                                                <w:right w:val="none" w:sz="0" w:space="0" w:color="auto"/>
                                              </w:divBdr>
                                            </w:div>
                                            <w:div w:id="1246577315">
                                              <w:marLeft w:val="-2400"/>
                                              <w:marRight w:val="-480"/>
                                              <w:marTop w:val="0"/>
                                              <w:marBottom w:val="0"/>
                                              <w:divBdr>
                                                <w:top w:val="none" w:sz="0" w:space="0" w:color="auto"/>
                                                <w:left w:val="none" w:sz="0" w:space="0" w:color="auto"/>
                                                <w:bottom w:val="none" w:sz="0" w:space="0" w:color="auto"/>
                                                <w:right w:val="none" w:sz="0" w:space="0" w:color="auto"/>
                                              </w:divBdr>
                                            </w:div>
                                            <w:div w:id="338778383">
                                              <w:marLeft w:val="-2400"/>
                                              <w:marRight w:val="-480"/>
                                              <w:marTop w:val="0"/>
                                              <w:marBottom w:val="0"/>
                                              <w:divBdr>
                                                <w:top w:val="none" w:sz="0" w:space="0" w:color="auto"/>
                                                <w:left w:val="none" w:sz="0" w:space="0" w:color="auto"/>
                                                <w:bottom w:val="none" w:sz="0" w:space="0" w:color="auto"/>
                                                <w:right w:val="none" w:sz="0" w:space="0" w:color="auto"/>
                                              </w:divBdr>
                                            </w:div>
                                            <w:div w:id="1187063321">
                                              <w:marLeft w:val="-2400"/>
                                              <w:marRight w:val="-480"/>
                                              <w:marTop w:val="0"/>
                                              <w:marBottom w:val="0"/>
                                              <w:divBdr>
                                                <w:top w:val="none" w:sz="0" w:space="0" w:color="auto"/>
                                                <w:left w:val="none" w:sz="0" w:space="0" w:color="auto"/>
                                                <w:bottom w:val="none" w:sz="0" w:space="0" w:color="auto"/>
                                                <w:right w:val="none" w:sz="0" w:space="0" w:color="auto"/>
                                              </w:divBdr>
                                            </w:div>
                                            <w:div w:id="310452713">
                                              <w:marLeft w:val="-2400"/>
                                              <w:marRight w:val="-480"/>
                                              <w:marTop w:val="0"/>
                                              <w:marBottom w:val="0"/>
                                              <w:divBdr>
                                                <w:top w:val="none" w:sz="0" w:space="0" w:color="auto"/>
                                                <w:left w:val="none" w:sz="0" w:space="0" w:color="auto"/>
                                                <w:bottom w:val="none" w:sz="0" w:space="0" w:color="auto"/>
                                                <w:right w:val="none" w:sz="0" w:space="0" w:color="auto"/>
                                              </w:divBdr>
                                            </w:div>
                                            <w:div w:id="1725789032">
                                              <w:marLeft w:val="-2400"/>
                                              <w:marRight w:val="-480"/>
                                              <w:marTop w:val="0"/>
                                              <w:marBottom w:val="0"/>
                                              <w:divBdr>
                                                <w:top w:val="none" w:sz="0" w:space="0" w:color="auto"/>
                                                <w:left w:val="none" w:sz="0" w:space="0" w:color="auto"/>
                                                <w:bottom w:val="none" w:sz="0" w:space="0" w:color="auto"/>
                                                <w:right w:val="none" w:sz="0" w:space="0" w:color="auto"/>
                                              </w:divBdr>
                                            </w:div>
                                            <w:div w:id="327438649">
                                              <w:marLeft w:val="-2400"/>
                                              <w:marRight w:val="-480"/>
                                              <w:marTop w:val="0"/>
                                              <w:marBottom w:val="0"/>
                                              <w:divBdr>
                                                <w:top w:val="none" w:sz="0" w:space="0" w:color="auto"/>
                                                <w:left w:val="none" w:sz="0" w:space="0" w:color="auto"/>
                                                <w:bottom w:val="none" w:sz="0" w:space="0" w:color="auto"/>
                                                <w:right w:val="none" w:sz="0" w:space="0" w:color="auto"/>
                                              </w:divBdr>
                                            </w:div>
                                            <w:div w:id="498036764">
                                              <w:marLeft w:val="-2400"/>
                                              <w:marRight w:val="-480"/>
                                              <w:marTop w:val="0"/>
                                              <w:marBottom w:val="0"/>
                                              <w:divBdr>
                                                <w:top w:val="none" w:sz="0" w:space="0" w:color="auto"/>
                                                <w:left w:val="none" w:sz="0" w:space="0" w:color="auto"/>
                                                <w:bottom w:val="none" w:sz="0" w:space="0" w:color="auto"/>
                                                <w:right w:val="none" w:sz="0" w:space="0" w:color="auto"/>
                                              </w:divBdr>
                                            </w:div>
                                            <w:div w:id="466509574">
                                              <w:marLeft w:val="-2400"/>
                                              <w:marRight w:val="-480"/>
                                              <w:marTop w:val="0"/>
                                              <w:marBottom w:val="0"/>
                                              <w:divBdr>
                                                <w:top w:val="none" w:sz="0" w:space="0" w:color="auto"/>
                                                <w:left w:val="none" w:sz="0" w:space="0" w:color="auto"/>
                                                <w:bottom w:val="none" w:sz="0" w:space="0" w:color="auto"/>
                                                <w:right w:val="none" w:sz="0" w:space="0" w:color="auto"/>
                                              </w:divBdr>
                                            </w:div>
                                            <w:div w:id="183326724">
                                              <w:marLeft w:val="-2400"/>
                                              <w:marRight w:val="-480"/>
                                              <w:marTop w:val="0"/>
                                              <w:marBottom w:val="0"/>
                                              <w:divBdr>
                                                <w:top w:val="none" w:sz="0" w:space="0" w:color="auto"/>
                                                <w:left w:val="none" w:sz="0" w:space="0" w:color="auto"/>
                                                <w:bottom w:val="none" w:sz="0" w:space="0" w:color="auto"/>
                                                <w:right w:val="none" w:sz="0" w:space="0" w:color="auto"/>
                                              </w:divBdr>
                                            </w:div>
                                            <w:div w:id="973800457">
                                              <w:marLeft w:val="-2400"/>
                                              <w:marRight w:val="-480"/>
                                              <w:marTop w:val="0"/>
                                              <w:marBottom w:val="0"/>
                                              <w:divBdr>
                                                <w:top w:val="none" w:sz="0" w:space="0" w:color="auto"/>
                                                <w:left w:val="none" w:sz="0" w:space="0" w:color="auto"/>
                                                <w:bottom w:val="none" w:sz="0" w:space="0" w:color="auto"/>
                                                <w:right w:val="none" w:sz="0" w:space="0" w:color="auto"/>
                                              </w:divBdr>
                                            </w:div>
                                            <w:div w:id="1739934106">
                                              <w:marLeft w:val="-2400"/>
                                              <w:marRight w:val="-480"/>
                                              <w:marTop w:val="0"/>
                                              <w:marBottom w:val="0"/>
                                              <w:divBdr>
                                                <w:top w:val="none" w:sz="0" w:space="0" w:color="auto"/>
                                                <w:left w:val="none" w:sz="0" w:space="0" w:color="auto"/>
                                                <w:bottom w:val="none" w:sz="0" w:space="0" w:color="auto"/>
                                                <w:right w:val="none" w:sz="0" w:space="0" w:color="auto"/>
                                              </w:divBdr>
                                            </w:div>
                                            <w:div w:id="620458818">
                                              <w:marLeft w:val="-2400"/>
                                              <w:marRight w:val="-480"/>
                                              <w:marTop w:val="0"/>
                                              <w:marBottom w:val="0"/>
                                              <w:divBdr>
                                                <w:top w:val="none" w:sz="0" w:space="0" w:color="auto"/>
                                                <w:left w:val="none" w:sz="0" w:space="0" w:color="auto"/>
                                                <w:bottom w:val="none" w:sz="0" w:space="0" w:color="auto"/>
                                                <w:right w:val="none" w:sz="0" w:space="0" w:color="auto"/>
                                              </w:divBdr>
                                            </w:div>
                                            <w:div w:id="1147867432">
                                              <w:marLeft w:val="-2400"/>
                                              <w:marRight w:val="-480"/>
                                              <w:marTop w:val="0"/>
                                              <w:marBottom w:val="0"/>
                                              <w:divBdr>
                                                <w:top w:val="none" w:sz="0" w:space="0" w:color="auto"/>
                                                <w:left w:val="none" w:sz="0" w:space="0" w:color="auto"/>
                                                <w:bottom w:val="none" w:sz="0" w:space="0" w:color="auto"/>
                                                <w:right w:val="none" w:sz="0" w:space="0" w:color="auto"/>
                                              </w:divBdr>
                                            </w:div>
                                            <w:div w:id="716660711">
                                              <w:marLeft w:val="-2400"/>
                                              <w:marRight w:val="-480"/>
                                              <w:marTop w:val="0"/>
                                              <w:marBottom w:val="0"/>
                                              <w:divBdr>
                                                <w:top w:val="none" w:sz="0" w:space="0" w:color="auto"/>
                                                <w:left w:val="none" w:sz="0" w:space="0" w:color="auto"/>
                                                <w:bottom w:val="none" w:sz="0" w:space="0" w:color="auto"/>
                                                <w:right w:val="none" w:sz="0" w:space="0" w:color="auto"/>
                                              </w:divBdr>
                                            </w:div>
                                            <w:div w:id="1316253745">
                                              <w:marLeft w:val="-2400"/>
                                              <w:marRight w:val="-480"/>
                                              <w:marTop w:val="0"/>
                                              <w:marBottom w:val="0"/>
                                              <w:divBdr>
                                                <w:top w:val="none" w:sz="0" w:space="0" w:color="auto"/>
                                                <w:left w:val="none" w:sz="0" w:space="0" w:color="auto"/>
                                                <w:bottom w:val="none" w:sz="0" w:space="0" w:color="auto"/>
                                                <w:right w:val="none" w:sz="0" w:space="0" w:color="auto"/>
                                              </w:divBdr>
                                            </w:div>
                                            <w:div w:id="760566173">
                                              <w:marLeft w:val="-2400"/>
                                              <w:marRight w:val="-480"/>
                                              <w:marTop w:val="0"/>
                                              <w:marBottom w:val="0"/>
                                              <w:divBdr>
                                                <w:top w:val="none" w:sz="0" w:space="0" w:color="auto"/>
                                                <w:left w:val="none" w:sz="0" w:space="0" w:color="auto"/>
                                                <w:bottom w:val="none" w:sz="0" w:space="0" w:color="auto"/>
                                                <w:right w:val="none" w:sz="0" w:space="0" w:color="auto"/>
                                              </w:divBdr>
                                            </w:div>
                                            <w:div w:id="525020606">
                                              <w:marLeft w:val="-2400"/>
                                              <w:marRight w:val="-480"/>
                                              <w:marTop w:val="0"/>
                                              <w:marBottom w:val="0"/>
                                              <w:divBdr>
                                                <w:top w:val="none" w:sz="0" w:space="0" w:color="auto"/>
                                                <w:left w:val="none" w:sz="0" w:space="0" w:color="auto"/>
                                                <w:bottom w:val="none" w:sz="0" w:space="0" w:color="auto"/>
                                                <w:right w:val="none" w:sz="0" w:space="0" w:color="auto"/>
                                              </w:divBdr>
                                            </w:div>
                                            <w:div w:id="1992950414">
                                              <w:marLeft w:val="-2400"/>
                                              <w:marRight w:val="-480"/>
                                              <w:marTop w:val="0"/>
                                              <w:marBottom w:val="0"/>
                                              <w:divBdr>
                                                <w:top w:val="none" w:sz="0" w:space="0" w:color="auto"/>
                                                <w:left w:val="none" w:sz="0" w:space="0" w:color="auto"/>
                                                <w:bottom w:val="none" w:sz="0" w:space="0" w:color="auto"/>
                                                <w:right w:val="none" w:sz="0" w:space="0" w:color="auto"/>
                                              </w:divBdr>
                                            </w:div>
                                            <w:div w:id="76753937">
                                              <w:marLeft w:val="-2400"/>
                                              <w:marRight w:val="-480"/>
                                              <w:marTop w:val="0"/>
                                              <w:marBottom w:val="0"/>
                                              <w:divBdr>
                                                <w:top w:val="none" w:sz="0" w:space="0" w:color="auto"/>
                                                <w:left w:val="none" w:sz="0" w:space="0" w:color="auto"/>
                                                <w:bottom w:val="none" w:sz="0" w:space="0" w:color="auto"/>
                                                <w:right w:val="none" w:sz="0" w:space="0" w:color="auto"/>
                                              </w:divBdr>
                                            </w:div>
                                            <w:div w:id="444006548">
                                              <w:marLeft w:val="-2400"/>
                                              <w:marRight w:val="-480"/>
                                              <w:marTop w:val="0"/>
                                              <w:marBottom w:val="0"/>
                                              <w:divBdr>
                                                <w:top w:val="none" w:sz="0" w:space="0" w:color="auto"/>
                                                <w:left w:val="none" w:sz="0" w:space="0" w:color="auto"/>
                                                <w:bottom w:val="none" w:sz="0" w:space="0" w:color="auto"/>
                                                <w:right w:val="none" w:sz="0" w:space="0" w:color="auto"/>
                                              </w:divBdr>
                                            </w:div>
                                            <w:div w:id="1011178654">
                                              <w:marLeft w:val="-2400"/>
                                              <w:marRight w:val="-480"/>
                                              <w:marTop w:val="0"/>
                                              <w:marBottom w:val="0"/>
                                              <w:divBdr>
                                                <w:top w:val="none" w:sz="0" w:space="0" w:color="auto"/>
                                                <w:left w:val="none" w:sz="0" w:space="0" w:color="auto"/>
                                                <w:bottom w:val="none" w:sz="0" w:space="0" w:color="auto"/>
                                                <w:right w:val="none" w:sz="0" w:space="0" w:color="auto"/>
                                              </w:divBdr>
                                            </w:div>
                                            <w:div w:id="1169561708">
                                              <w:marLeft w:val="-2400"/>
                                              <w:marRight w:val="-480"/>
                                              <w:marTop w:val="0"/>
                                              <w:marBottom w:val="0"/>
                                              <w:divBdr>
                                                <w:top w:val="none" w:sz="0" w:space="0" w:color="auto"/>
                                                <w:left w:val="none" w:sz="0" w:space="0" w:color="auto"/>
                                                <w:bottom w:val="none" w:sz="0" w:space="0" w:color="auto"/>
                                                <w:right w:val="none" w:sz="0" w:space="0" w:color="auto"/>
                                              </w:divBdr>
                                            </w:div>
                                            <w:div w:id="1924146174">
                                              <w:marLeft w:val="-2400"/>
                                              <w:marRight w:val="-480"/>
                                              <w:marTop w:val="0"/>
                                              <w:marBottom w:val="0"/>
                                              <w:divBdr>
                                                <w:top w:val="none" w:sz="0" w:space="0" w:color="auto"/>
                                                <w:left w:val="none" w:sz="0" w:space="0" w:color="auto"/>
                                                <w:bottom w:val="none" w:sz="0" w:space="0" w:color="auto"/>
                                                <w:right w:val="none" w:sz="0" w:space="0" w:color="auto"/>
                                              </w:divBdr>
                                            </w:div>
                                            <w:div w:id="1200778496">
                                              <w:marLeft w:val="-2400"/>
                                              <w:marRight w:val="-480"/>
                                              <w:marTop w:val="0"/>
                                              <w:marBottom w:val="0"/>
                                              <w:divBdr>
                                                <w:top w:val="none" w:sz="0" w:space="0" w:color="auto"/>
                                                <w:left w:val="none" w:sz="0" w:space="0" w:color="auto"/>
                                                <w:bottom w:val="none" w:sz="0" w:space="0" w:color="auto"/>
                                                <w:right w:val="none" w:sz="0" w:space="0" w:color="auto"/>
                                              </w:divBdr>
                                            </w:div>
                                            <w:div w:id="1194460292">
                                              <w:marLeft w:val="-2400"/>
                                              <w:marRight w:val="-480"/>
                                              <w:marTop w:val="0"/>
                                              <w:marBottom w:val="0"/>
                                              <w:divBdr>
                                                <w:top w:val="none" w:sz="0" w:space="0" w:color="auto"/>
                                                <w:left w:val="none" w:sz="0" w:space="0" w:color="auto"/>
                                                <w:bottom w:val="none" w:sz="0" w:space="0" w:color="auto"/>
                                                <w:right w:val="none" w:sz="0" w:space="0" w:color="auto"/>
                                              </w:divBdr>
                                            </w:div>
                                            <w:div w:id="852761774">
                                              <w:marLeft w:val="-2400"/>
                                              <w:marRight w:val="-480"/>
                                              <w:marTop w:val="0"/>
                                              <w:marBottom w:val="0"/>
                                              <w:divBdr>
                                                <w:top w:val="none" w:sz="0" w:space="0" w:color="auto"/>
                                                <w:left w:val="none" w:sz="0" w:space="0" w:color="auto"/>
                                                <w:bottom w:val="none" w:sz="0" w:space="0" w:color="auto"/>
                                                <w:right w:val="none" w:sz="0" w:space="0" w:color="auto"/>
                                              </w:divBdr>
                                            </w:div>
                                            <w:div w:id="1091581437">
                                              <w:marLeft w:val="-2400"/>
                                              <w:marRight w:val="-480"/>
                                              <w:marTop w:val="0"/>
                                              <w:marBottom w:val="0"/>
                                              <w:divBdr>
                                                <w:top w:val="none" w:sz="0" w:space="0" w:color="auto"/>
                                                <w:left w:val="none" w:sz="0" w:space="0" w:color="auto"/>
                                                <w:bottom w:val="none" w:sz="0" w:space="0" w:color="auto"/>
                                                <w:right w:val="none" w:sz="0" w:space="0" w:color="auto"/>
                                              </w:divBdr>
                                            </w:div>
                                            <w:div w:id="1043870711">
                                              <w:marLeft w:val="-2400"/>
                                              <w:marRight w:val="-480"/>
                                              <w:marTop w:val="0"/>
                                              <w:marBottom w:val="0"/>
                                              <w:divBdr>
                                                <w:top w:val="none" w:sz="0" w:space="0" w:color="auto"/>
                                                <w:left w:val="none" w:sz="0" w:space="0" w:color="auto"/>
                                                <w:bottom w:val="none" w:sz="0" w:space="0" w:color="auto"/>
                                                <w:right w:val="none" w:sz="0" w:space="0" w:color="auto"/>
                                              </w:divBdr>
                                            </w:div>
                                            <w:div w:id="675886950">
                                              <w:marLeft w:val="-2400"/>
                                              <w:marRight w:val="-480"/>
                                              <w:marTop w:val="0"/>
                                              <w:marBottom w:val="0"/>
                                              <w:divBdr>
                                                <w:top w:val="none" w:sz="0" w:space="0" w:color="auto"/>
                                                <w:left w:val="none" w:sz="0" w:space="0" w:color="auto"/>
                                                <w:bottom w:val="none" w:sz="0" w:space="0" w:color="auto"/>
                                                <w:right w:val="none" w:sz="0" w:space="0" w:color="auto"/>
                                              </w:divBdr>
                                            </w:div>
                                            <w:div w:id="1603877895">
                                              <w:marLeft w:val="-2400"/>
                                              <w:marRight w:val="-480"/>
                                              <w:marTop w:val="0"/>
                                              <w:marBottom w:val="0"/>
                                              <w:divBdr>
                                                <w:top w:val="none" w:sz="0" w:space="0" w:color="auto"/>
                                                <w:left w:val="none" w:sz="0" w:space="0" w:color="auto"/>
                                                <w:bottom w:val="none" w:sz="0" w:space="0" w:color="auto"/>
                                                <w:right w:val="none" w:sz="0" w:space="0" w:color="auto"/>
                                              </w:divBdr>
                                            </w:div>
                                            <w:div w:id="1994096327">
                                              <w:marLeft w:val="-2400"/>
                                              <w:marRight w:val="-480"/>
                                              <w:marTop w:val="0"/>
                                              <w:marBottom w:val="0"/>
                                              <w:divBdr>
                                                <w:top w:val="none" w:sz="0" w:space="0" w:color="auto"/>
                                                <w:left w:val="none" w:sz="0" w:space="0" w:color="auto"/>
                                                <w:bottom w:val="none" w:sz="0" w:space="0" w:color="auto"/>
                                                <w:right w:val="none" w:sz="0" w:space="0" w:color="auto"/>
                                              </w:divBdr>
                                            </w:div>
                                            <w:div w:id="1462845690">
                                              <w:marLeft w:val="-2400"/>
                                              <w:marRight w:val="-480"/>
                                              <w:marTop w:val="0"/>
                                              <w:marBottom w:val="0"/>
                                              <w:divBdr>
                                                <w:top w:val="none" w:sz="0" w:space="0" w:color="auto"/>
                                                <w:left w:val="none" w:sz="0" w:space="0" w:color="auto"/>
                                                <w:bottom w:val="none" w:sz="0" w:space="0" w:color="auto"/>
                                                <w:right w:val="none" w:sz="0" w:space="0" w:color="auto"/>
                                              </w:divBdr>
                                            </w:div>
                                            <w:div w:id="1601331341">
                                              <w:marLeft w:val="-2400"/>
                                              <w:marRight w:val="-480"/>
                                              <w:marTop w:val="0"/>
                                              <w:marBottom w:val="0"/>
                                              <w:divBdr>
                                                <w:top w:val="none" w:sz="0" w:space="0" w:color="auto"/>
                                                <w:left w:val="none" w:sz="0" w:space="0" w:color="auto"/>
                                                <w:bottom w:val="none" w:sz="0" w:space="0" w:color="auto"/>
                                                <w:right w:val="none" w:sz="0" w:space="0" w:color="auto"/>
                                              </w:divBdr>
                                            </w:div>
                                            <w:div w:id="716054845">
                                              <w:marLeft w:val="-2400"/>
                                              <w:marRight w:val="-480"/>
                                              <w:marTop w:val="0"/>
                                              <w:marBottom w:val="0"/>
                                              <w:divBdr>
                                                <w:top w:val="none" w:sz="0" w:space="0" w:color="auto"/>
                                                <w:left w:val="none" w:sz="0" w:space="0" w:color="auto"/>
                                                <w:bottom w:val="none" w:sz="0" w:space="0" w:color="auto"/>
                                                <w:right w:val="none" w:sz="0" w:space="0" w:color="auto"/>
                                              </w:divBdr>
                                            </w:div>
                                            <w:div w:id="568464286">
                                              <w:marLeft w:val="-2400"/>
                                              <w:marRight w:val="-480"/>
                                              <w:marTop w:val="0"/>
                                              <w:marBottom w:val="0"/>
                                              <w:divBdr>
                                                <w:top w:val="none" w:sz="0" w:space="0" w:color="auto"/>
                                                <w:left w:val="none" w:sz="0" w:space="0" w:color="auto"/>
                                                <w:bottom w:val="none" w:sz="0" w:space="0" w:color="auto"/>
                                                <w:right w:val="none" w:sz="0" w:space="0" w:color="auto"/>
                                              </w:divBdr>
                                            </w:div>
                                            <w:div w:id="551960435">
                                              <w:marLeft w:val="-2400"/>
                                              <w:marRight w:val="-480"/>
                                              <w:marTop w:val="0"/>
                                              <w:marBottom w:val="0"/>
                                              <w:divBdr>
                                                <w:top w:val="none" w:sz="0" w:space="0" w:color="auto"/>
                                                <w:left w:val="none" w:sz="0" w:space="0" w:color="auto"/>
                                                <w:bottom w:val="none" w:sz="0" w:space="0" w:color="auto"/>
                                                <w:right w:val="none" w:sz="0" w:space="0" w:color="auto"/>
                                              </w:divBdr>
                                            </w:div>
                                            <w:div w:id="1126240018">
                                              <w:marLeft w:val="-2400"/>
                                              <w:marRight w:val="-480"/>
                                              <w:marTop w:val="0"/>
                                              <w:marBottom w:val="0"/>
                                              <w:divBdr>
                                                <w:top w:val="none" w:sz="0" w:space="0" w:color="auto"/>
                                                <w:left w:val="none" w:sz="0" w:space="0" w:color="auto"/>
                                                <w:bottom w:val="none" w:sz="0" w:space="0" w:color="auto"/>
                                                <w:right w:val="none" w:sz="0" w:space="0" w:color="auto"/>
                                              </w:divBdr>
                                            </w:div>
                                            <w:div w:id="895050857">
                                              <w:marLeft w:val="-2400"/>
                                              <w:marRight w:val="-480"/>
                                              <w:marTop w:val="0"/>
                                              <w:marBottom w:val="0"/>
                                              <w:divBdr>
                                                <w:top w:val="none" w:sz="0" w:space="0" w:color="auto"/>
                                                <w:left w:val="none" w:sz="0" w:space="0" w:color="auto"/>
                                                <w:bottom w:val="none" w:sz="0" w:space="0" w:color="auto"/>
                                                <w:right w:val="none" w:sz="0" w:space="0" w:color="auto"/>
                                              </w:divBdr>
                                            </w:div>
                                            <w:div w:id="822238274">
                                              <w:marLeft w:val="-2400"/>
                                              <w:marRight w:val="-480"/>
                                              <w:marTop w:val="0"/>
                                              <w:marBottom w:val="0"/>
                                              <w:divBdr>
                                                <w:top w:val="none" w:sz="0" w:space="0" w:color="auto"/>
                                                <w:left w:val="none" w:sz="0" w:space="0" w:color="auto"/>
                                                <w:bottom w:val="none" w:sz="0" w:space="0" w:color="auto"/>
                                                <w:right w:val="none" w:sz="0" w:space="0" w:color="auto"/>
                                              </w:divBdr>
                                            </w:div>
                                            <w:div w:id="8611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671899">
                                  <w:marLeft w:val="0"/>
                                  <w:marRight w:val="0"/>
                                  <w:marTop w:val="300"/>
                                  <w:marBottom w:val="300"/>
                                  <w:divBdr>
                                    <w:top w:val="none" w:sz="0" w:space="0" w:color="auto"/>
                                    <w:left w:val="none" w:sz="0" w:space="0" w:color="auto"/>
                                    <w:bottom w:val="none" w:sz="0" w:space="0" w:color="auto"/>
                                    <w:right w:val="none" w:sz="0" w:space="0" w:color="auto"/>
                                  </w:divBdr>
                                  <w:divsChild>
                                    <w:div w:id="1546406825">
                                      <w:marLeft w:val="0"/>
                                      <w:marRight w:val="0"/>
                                      <w:marTop w:val="0"/>
                                      <w:marBottom w:val="0"/>
                                      <w:divBdr>
                                        <w:top w:val="none" w:sz="0" w:space="0" w:color="auto"/>
                                        <w:left w:val="none" w:sz="0" w:space="0" w:color="auto"/>
                                        <w:bottom w:val="none" w:sz="0" w:space="0" w:color="auto"/>
                                        <w:right w:val="none" w:sz="0" w:space="0" w:color="auto"/>
                                      </w:divBdr>
                                      <w:divsChild>
                                        <w:div w:id="598679900">
                                          <w:marLeft w:val="0"/>
                                          <w:marRight w:val="0"/>
                                          <w:marTop w:val="0"/>
                                          <w:marBottom w:val="0"/>
                                          <w:divBdr>
                                            <w:top w:val="none" w:sz="0" w:space="0" w:color="auto"/>
                                            <w:left w:val="none" w:sz="0" w:space="0" w:color="auto"/>
                                            <w:bottom w:val="none" w:sz="0" w:space="0" w:color="auto"/>
                                            <w:right w:val="none" w:sz="0" w:space="0" w:color="auto"/>
                                          </w:divBdr>
                                          <w:divsChild>
                                            <w:div w:id="939803265">
                                              <w:marLeft w:val="-2400"/>
                                              <w:marRight w:val="-480"/>
                                              <w:marTop w:val="0"/>
                                              <w:marBottom w:val="0"/>
                                              <w:divBdr>
                                                <w:top w:val="none" w:sz="0" w:space="0" w:color="auto"/>
                                                <w:left w:val="none" w:sz="0" w:space="0" w:color="auto"/>
                                                <w:bottom w:val="none" w:sz="0" w:space="0" w:color="auto"/>
                                                <w:right w:val="none" w:sz="0" w:space="0" w:color="auto"/>
                                              </w:divBdr>
                                            </w:div>
                                            <w:div w:id="1841579101">
                                              <w:marLeft w:val="-2400"/>
                                              <w:marRight w:val="-480"/>
                                              <w:marTop w:val="0"/>
                                              <w:marBottom w:val="0"/>
                                              <w:divBdr>
                                                <w:top w:val="none" w:sz="0" w:space="0" w:color="auto"/>
                                                <w:left w:val="none" w:sz="0" w:space="0" w:color="auto"/>
                                                <w:bottom w:val="none" w:sz="0" w:space="0" w:color="auto"/>
                                                <w:right w:val="none" w:sz="0" w:space="0" w:color="auto"/>
                                              </w:divBdr>
                                            </w:div>
                                            <w:div w:id="1180968053">
                                              <w:marLeft w:val="-2400"/>
                                              <w:marRight w:val="-480"/>
                                              <w:marTop w:val="0"/>
                                              <w:marBottom w:val="0"/>
                                              <w:divBdr>
                                                <w:top w:val="none" w:sz="0" w:space="0" w:color="auto"/>
                                                <w:left w:val="none" w:sz="0" w:space="0" w:color="auto"/>
                                                <w:bottom w:val="none" w:sz="0" w:space="0" w:color="auto"/>
                                                <w:right w:val="none" w:sz="0" w:space="0" w:color="auto"/>
                                              </w:divBdr>
                                            </w:div>
                                            <w:div w:id="539318919">
                                              <w:marLeft w:val="-2400"/>
                                              <w:marRight w:val="-480"/>
                                              <w:marTop w:val="0"/>
                                              <w:marBottom w:val="0"/>
                                              <w:divBdr>
                                                <w:top w:val="none" w:sz="0" w:space="0" w:color="auto"/>
                                                <w:left w:val="none" w:sz="0" w:space="0" w:color="auto"/>
                                                <w:bottom w:val="none" w:sz="0" w:space="0" w:color="auto"/>
                                                <w:right w:val="none" w:sz="0" w:space="0" w:color="auto"/>
                                              </w:divBdr>
                                            </w:div>
                                            <w:div w:id="522787025">
                                              <w:marLeft w:val="-2400"/>
                                              <w:marRight w:val="-480"/>
                                              <w:marTop w:val="0"/>
                                              <w:marBottom w:val="0"/>
                                              <w:divBdr>
                                                <w:top w:val="none" w:sz="0" w:space="0" w:color="auto"/>
                                                <w:left w:val="none" w:sz="0" w:space="0" w:color="auto"/>
                                                <w:bottom w:val="none" w:sz="0" w:space="0" w:color="auto"/>
                                                <w:right w:val="none" w:sz="0" w:space="0" w:color="auto"/>
                                              </w:divBdr>
                                            </w:div>
                                            <w:div w:id="219169318">
                                              <w:marLeft w:val="-2400"/>
                                              <w:marRight w:val="-480"/>
                                              <w:marTop w:val="0"/>
                                              <w:marBottom w:val="0"/>
                                              <w:divBdr>
                                                <w:top w:val="none" w:sz="0" w:space="0" w:color="auto"/>
                                                <w:left w:val="none" w:sz="0" w:space="0" w:color="auto"/>
                                                <w:bottom w:val="none" w:sz="0" w:space="0" w:color="auto"/>
                                                <w:right w:val="none" w:sz="0" w:space="0" w:color="auto"/>
                                              </w:divBdr>
                                            </w:div>
                                            <w:div w:id="1371109235">
                                              <w:marLeft w:val="-2400"/>
                                              <w:marRight w:val="-480"/>
                                              <w:marTop w:val="0"/>
                                              <w:marBottom w:val="0"/>
                                              <w:divBdr>
                                                <w:top w:val="none" w:sz="0" w:space="0" w:color="auto"/>
                                                <w:left w:val="none" w:sz="0" w:space="0" w:color="auto"/>
                                                <w:bottom w:val="none" w:sz="0" w:space="0" w:color="auto"/>
                                                <w:right w:val="none" w:sz="0" w:space="0" w:color="auto"/>
                                              </w:divBdr>
                                            </w:div>
                                            <w:div w:id="753279796">
                                              <w:marLeft w:val="-2400"/>
                                              <w:marRight w:val="-480"/>
                                              <w:marTop w:val="0"/>
                                              <w:marBottom w:val="0"/>
                                              <w:divBdr>
                                                <w:top w:val="none" w:sz="0" w:space="0" w:color="auto"/>
                                                <w:left w:val="none" w:sz="0" w:space="0" w:color="auto"/>
                                                <w:bottom w:val="none" w:sz="0" w:space="0" w:color="auto"/>
                                                <w:right w:val="none" w:sz="0" w:space="0" w:color="auto"/>
                                              </w:divBdr>
                                            </w:div>
                                            <w:div w:id="188838878">
                                              <w:marLeft w:val="-2400"/>
                                              <w:marRight w:val="-480"/>
                                              <w:marTop w:val="0"/>
                                              <w:marBottom w:val="0"/>
                                              <w:divBdr>
                                                <w:top w:val="none" w:sz="0" w:space="0" w:color="auto"/>
                                                <w:left w:val="none" w:sz="0" w:space="0" w:color="auto"/>
                                                <w:bottom w:val="none" w:sz="0" w:space="0" w:color="auto"/>
                                                <w:right w:val="none" w:sz="0" w:space="0" w:color="auto"/>
                                              </w:divBdr>
                                            </w:div>
                                            <w:div w:id="1148473686">
                                              <w:marLeft w:val="-2400"/>
                                              <w:marRight w:val="-480"/>
                                              <w:marTop w:val="0"/>
                                              <w:marBottom w:val="0"/>
                                              <w:divBdr>
                                                <w:top w:val="none" w:sz="0" w:space="0" w:color="auto"/>
                                                <w:left w:val="none" w:sz="0" w:space="0" w:color="auto"/>
                                                <w:bottom w:val="none" w:sz="0" w:space="0" w:color="auto"/>
                                                <w:right w:val="none" w:sz="0" w:space="0" w:color="auto"/>
                                              </w:divBdr>
                                            </w:div>
                                            <w:div w:id="1887135330">
                                              <w:marLeft w:val="-2400"/>
                                              <w:marRight w:val="-480"/>
                                              <w:marTop w:val="0"/>
                                              <w:marBottom w:val="0"/>
                                              <w:divBdr>
                                                <w:top w:val="none" w:sz="0" w:space="0" w:color="auto"/>
                                                <w:left w:val="none" w:sz="0" w:space="0" w:color="auto"/>
                                                <w:bottom w:val="none" w:sz="0" w:space="0" w:color="auto"/>
                                                <w:right w:val="none" w:sz="0" w:space="0" w:color="auto"/>
                                              </w:divBdr>
                                            </w:div>
                                            <w:div w:id="1556352664">
                                              <w:marLeft w:val="-2400"/>
                                              <w:marRight w:val="-480"/>
                                              <w:marTop w:val="0"/>
                                              <w:marBottom w:val="0"/>
                                              <w:divBdr>
                                                <w:top w:val="none" w:sz="0" w:space="0" w:color="auto"/>
                                                <w:left w:val="none" w:sz="0" w:space="0" w:color="auto"/>
                                                <w:bottom w:val="none" w:sz="0" w:space="0" w:color="auto"/>
                                                <w:right w:val="none" w:sz="0" w:space="0" w:color="auto"/>
                                              </w:divBdr>
                                            </w:div>
                                            <w:div w:id="1744176311">
                                              <w:marLeft w:val="-2400"/>
                                              <w:marRight w:val="-480"/>
                                              <w:marTop w:val="0"/>
                                              <w:marBottom w:val="0"/>
                                              <w:divBdr>
                                                <w:top w:val="none" w:sz="0" w:space="0" w:color="auto"/>
                                                <w:left w:val="none" w:sz="0" w:space="0" w:color="auto"/>
                                                <w:bottom w:val="none" w:sz="0" w:space="0" w:color="auto"/>
                                                <w:right w:val="none" w:sz="0" w:space="0" w:color="auto"/>
                                              </w:divBdr>
                                            </w:div>
                                            <w:div w:id="1522432269">
                                              <w:marLeft w:val="-2400"/>
                                              <w:marRight w:val="-480"/>
                                              <w:marTop w:val="0"/>
                                              <w:marBottom w:val="0"/>
                                              <w:divBdr>
                                                <w:top w:val="none" w:sz="0" w:space="0" w:color="auto"/>
                                                <w:left w:val="none" w:sz="0" w:space="0" w:color="auto"/>
                                                <w:bottom w:val="none" w:sz="0" w:space="0" w:color="auto"/>
                                                <w:right w:val="none" w:sz="0" w:space="0" w:color="auto"/>
                                              </w:divBdr>
                                            </w:div>
                                            <w:div w:id="94178027">
                                              <w:marLeft w:val="-2400"/>
                                              <w:marRight w:val="-480"/>
                                              <w:marTop w:val="0"/>
                                              <w:marBottom w:val="0"/>
                                              <w:divBdr>
                                                <w:top w:val="none" w:sz="0" w:space="0" w:color="auto"/>
                                                <w:left w:val="none" w:sz="0" w:space="0" w:color="auto"/>
                                                <w:bottom w:val="none" w:sz="0" w:space="0" w:color="auto"/>
                                                <w:right w:val="none" w:sz="0" w:space="0" w:color="auto"/>
                                              </w:divBdr>
                                            </w:div>
                                            <w:div w:id="1465587551">
                                              <w:marLeft w:val="-2400"/>
                                              <w:marRight w:val="-480"/>
                                              <w:marTop w:val="0"/>
                                              <w:marBottom w:val="0"/>
                                              <w:divBdr>
                                                <w:top w:val="none" w:sz="0" w:space="0" w:color="auto"/>
                                                <w:left w:val="none" w:sz="0" w:space="0" w:color="auto"/>
                                                <w:bottom w:val="none" w:sz="0" w:space="0" w:color="auto"/>
                                                <w:right w:val="none" w:sz="0" w:space="0" w:color="auto"/>
                                              </w:divBdr>
                                            </w:div>
                                            <w:div w:id="570191258">
                                              <w:marLeft w:val="-2400"/>
                                              <w:marRight w:val="-480"/>
                                              <w:marTop w:val="0"/>
                                              <w:marBottom w:val="0"/>
                                              <w:divBdr>
                                                <w:top w:val="none" w:sz="0" w:space="0" w:color="auto"/>
                                                <w:left w:val="none" w:sz="0" w:space="0" w:color="auto"/>
                                                <w:bottom w:val="none" w:sz="0" w:space="0" w:color="auto"/>
                                                <w:right w:val="none" w:sz="0" w:space="0" w:color="auto"/>
                                              </w:divBdr>
                                            </w:div>
                                            <w:div w:id="1402143285">
                                              <w:marLeft w:val="-2400"/>
                                              <w:marRight w:val="-480"/>
                                              <w:marTop w:val="0"/>
                                              <w:marBottom w:val="0"/>
                                              <w:divBdr>
                                                <w:top w:val="none" w:sz="0" w:space="0" w:color="auto"/>
                                                <w:left w:val="none" w:sz="0" w:space="0" w:color="auto"/>
                                                <w:bottom w:val="none" w:sz="0" w:space="0" w:color="auto"/>
                                                <w:right w:val="none" w:sz="0" w:space="0" w:color="auto"/>
                                              </w:divBdr>
                                            </w:div>
                                            <w:div w:id="751509636">
                                              <w:marLeft w:val="-2400"/>
                                              <w:marRight w:val="-480"/>
                                              <w:marTop w:val="0"/>
                                              <w:marBottom w:val="0"/>
                                              <w:divBdr>
                                                <w:top w:val="none" w:sz="0" w:space="0" w:color="auto"/>
                                                <w:left w:val="none" w:sz="0" w:space="0" w:color="auto"/>
                                                <w:bottom w:val="none" w:sz="0" w:space="0" w:color="auto"/>
                                                <w:right w:val="none" w:sz="0" w:space="0" w:color="auto"/>
                                              </w:divBdr>
                                            </w:div>
                                            <w:div w:id="1796439893">
                                              <w:marLeft w:val="-2400"/>
                                              <w:marRight w:val="-480"/>
                                              <w:marTop w:val="0"/>
                                              <w:marBottom w:val="0"/>
                                              <w:divBdr>
                                                <w:top w:val="none" w:sz="0" w:space="0" w:color="auto"/>
                                                <w:left w:val="none" w:sz="0" w:space="0" w:color="auto"/>
                                                <w:bottom w:val="none" w:sz="0" w:space="0" w:color="auto"/>
                                                <w:right w:val="none" w:sz="0" w:space="0" w:color="auto"/>
                                              </w:divBdr>
                                            </w:div>
                                            <w:div w:id="2103254498">
                                              <w:marLeft w:val="-2400"/>
                                              <w:marRight w:val="-480"/>
                                              <w:marTop w:val="0"/>
                                              <w:marBottom w:val="0"/>
                                              <w:divBdr>
                                                <w:top w:val="none" w:sz="0" w:space="0" w:color="auto"/>
                                                <w:left w:val="none" w:sz="0" w:space="0" w:color="auto"/>
                                                <w:bottom w:val="none" w:sz="0" w:space="0" w:color="auto"/>
                                                <w:right w:val="none" w:sz="0" w:space="0" w:color="auto"/>
                                              </w:divBdr>
                                            </w:div>
                                            <w:div w:id="2136168813">
                                              <w:marLeft w:val="-2400"/>
                                              <w:marRight w:val="-480"/>
                                              <w:marTop w:val="0"/>
                                              <w:marBottom w:val="0"/>
                                              <w:divBdr>
                                                <w:top w:val="none" w:sz="0" w:space="0" w:color="auto"/>
                                                <w:left w:val="none" w:sz="0" w:space="0" w:color="auto"/>
                                                <w:bottom w:val="none" w:sz="0" w:space="0" w:color="auto"/>
                                                <w:right w:val="none" w:sz="0" w:space="0" w:color="auto"/>
                                              </w:divBdr>
                                            </w:div>
                                            <w:div w:id="1032610794">
                                              <w:marLeft w:val="-2400"/>
                                              <w:marRight w:val="-480"/>
                                              <w:marTop w:val="0"/>
                                              <w:marBottom w:val="0"/>
                                              <w:divBdr>
                                                <w:top w:val="none" w:sz="0" w:space="0" w:color="auto"/>
                                                <w:left w:val="none" w:sz="0" w:space="0" w:color="auto"/>
                                                <w:bottom w:val="none" w:sz="0" w:space="0" w:color="auto"/>
                                                <w:right w:val="none" w:sz="0" w:space="0" w:color="auto"/>
                                              </w:divBdr>
                                            </w:div>
                                            <w:div w:id="1014379099">
                                              <w:marLeft w:val="-2400"/>
                                              <w:marRight w:val="-480"/>
                                              <w:marTop w:val="0"/>
                                              <w:marBottom w:val="0"/>
                                              <w:divBdr>
                                                <w:top w:val="none" w:sz="0" w:space="0" w:color="auto"/>
                                                <w:left w:val="none" w:sz="0" w:space="0" w:color="auto"/>
                                                <w:bottom w:val="none" w:sz="0" w:space="0" w:color="auto"/>
                                                <w:right w:val="none" w:sz="0" w:space="0" w:color="auto"/>
                                              </w:divBdr>
                                            </w:div>
                                            <w:div w:id="1705397520">
                                              <w:marLeft w:val="-2400"/>
                                              <w:marRight w:val="-480"/>
                                              <w:marTop w:val="0"/>
                                              <w:marBottom w:val="0"/>
                                              <w:divBdr>
                                                <w:top w:val="none" w:sz="0" w:space="0" w:color="auto"/>
                                                <w:left w:val="none" w:sz="0" w:space="0" w:color="auto"/>
                                                <w:bottom w:val="none" w:sz="0" w:space="0" w:color="auto"/>
                                                <w:right w:val="none" w:sz="0" w:space="0" w:color="auto"/>
                                              </w:divBdr>
                                            </w:div>
                                            <w:div w:id="2056277009">
                                              <w:marLeft w:val="-2400"/>
                                              <w:marRight w:val="-480"/>
                                              <w:marTop w:val="0"/>
                                              <w:marBottom w:val="0"/>
                                              <w:divBdr>
                                                <w:top w:val="none" w:sz="0" w:space="0" w:color="auto"/>
                                                <w:left w:val="none" w:sz="0" w:space="0" w:color="auto"/>
                                                <w:bottom w:val="none" w:sz="0" w:space="0" w:color="auto"/>
                                                <w:right w:val="none" w:sz="0" w:space="0" w:color="auto"/>
                                              </w:divBdr>
                                            </w:div>
                                            <w:div w:id="1480927167">
                                              <w:marLeft w:val="-2400"/>
                                              <w:marRight w:val="-480"/>
                                              <w:marTop w:val="0"/>
                                              <w:marBottom w:val="0"/>
                                              <w:divBdr>
                                                <w:top w:val="none" w:sz="0" w:space="0" w:color="auto"/>
                                                <w:left w:val="none" w:sz="0" w:space="0" w:color="auto"/>
                                                <w:bottom w:val="none" w:sz="0" w:space="0" w:color="auto"/>
                                                <w:right w:val="none" w:sz="0" w:space="0" w:color="auto"/>
                                              </w:divBdr>
                                            </w:div>
                                            <w:div w:id="1639607405">
                                              <w:marLeft w:val="-2400"/>
                                              <w:marRight w:val="-480"/>
                                              <w:marTop w:val="0"/>
                                              <w:marBottom w:val="0"/>
                                              <w:divBdr>
                                                <w:top w:val="none" w:sz="0" w:space="0" w:color="auto"/>
                                                <w:left w:val="none" w:sz="0" w:space="0" w:color="auto"/>
                                                <w:bottom w:val="none" w:sz="0" w:space="0" w:color="auto"/>
                                                <w:right w:val="none" w:sz="0" w:space="0" w:color="auto"/>
                                              </w:divBdr>
                                            </w:div>
                                            <w:div w:id="1188369233">
                                              <w:marLeft w:val="-2400"/>
                                              <w:marRight w:val="-480"/>
                                              <w:marTop w:val="0"/>
                                              <w:marBottom w:val="0"/>
                                              <w:divBdr>
                                                <w:top w:val="none" w:sz="0" w:space="0" w:color="auto"/>
                                                <w:left w:val="none" w:sz="0" w:space="0" w:color="auto"/>
                                                <w:bottom w:val="none" w:sz="0" w:space="0" w:color="auto"/>
                                                <w:right w:val="none" w:sz="0" w:space="0" w:color="auto"/>
                                              </w:divBdr>
                                            </w:div>
                                            <w:div w:id="227805989">
                                              <w:marLeft w:val="-2400"/>
                                              <w:marRight w:val="-480"/>
                                              <w:marTop w:val="0"/>
                                              <w:marBottom w:val="0"/>
                                              <w:divBdr>
                                                <w:top w:val="none" w:sz="0" w:space="0" w:color="auto"/>
                                                <w:left w:val="none" w:sz="0" w:space="0" w:color="auto"/>
                                                <w:bottom w:val="none" w:sz="0" w:space="0" w:color="auto"/>
                                                <w:right w:val="none" w:sz="0" w:space="0" w:color="auto"/>
                                              </w:divBdr>
                                            </w:div>
                                            <w:div w:id="279919742">
                                              <w:marLeft w:val="-2400"/>
                                              <w:marRight w:val="-480"/>
                                              <w:marTop w:val="0"/>
                                              <w:marBottom w:val="0"/>
                                              <w:divBdr>
                                                <w:top w:val="none" w:sz="0" w:space="0" w:color="auto"/>
                                                <w:left w:val="none" w:sz="0" w:space="0" w:color="auto"/>
                                                <w:bottom w:val="none" w:sz="0" w:space="0" w:color="auto"/>
                                                <w:right w:val="none" w:sz="0" w:space="0" w:color="auto"/>
                                              </w:divBdr>
                                            </w:div>
                                            <w:div w:id="1409108441">
                                              <w:marLeft w:val="-2400"/>
                                              <w:marRight w:val="-480"/>
                                              <w:marTop w:val="0"/>
                                              <w:marBottom w:val="0"/>
                                              <w:divBdr>
                                                <w:top w:val="none" w:sz="0" w:space="0" w:color="auto"/>
                                                <w:left w:val="none" w:sz="0" w:space="0" w:color="auto"/>
                                                <w:bottom w:val="none" w:sz="0" w:space="0" w:color="auto"/>
                                                <w:right w:val="none" w:sz="0" w:space="0" w:color="auto"/>
                                              </w:divBdr>
                                            </w:div>
                                            <w:div w:id="939610007">
                                              <w:marLeft w:val="-2400"/>
                                              <w:marRight w:val="-480"/>
                                              <w:marTop w:val="0"/>
                                              <w:marBottom w:val="0"/>
                                              <w:divBdr>
                                                <w:top w:val="none" w:sz="0" w:space="0" w:color="auto"/>
                                                <w:left w:val="none" w:sz="0" w:space="0" w:color="auto"/>
                                                <w:bottom w:val="none" w:sz="0" w:space="0" w:color="auto"/>
                                                <w:right w:val="none" w:sz="0" w:space="0" w:color="auto"/>
                                              </w:divBdr>
                                            </w:div>
                                            <w:div w:id="2055883656">
                                              <w:marLeft w:val="-2400"/>
                                              <w:marRight w:val="-480"/>
                                              <w:marTop w:val="0"/>
                                              <w:marBottom w:val="0"/>
                                              <w:divBdr>
                                                <w:top w:val="none" w:sz="0" w:space="0" w:color="auto"/>
                                                <w:left w:val="none" w:sz="0" w:space="0" w:color="auto"/>
                                                <w:bottom w:val="none" w:sz="0" w:space="0" w:color="auto"/>
                                                <w:right w:val="none" w:sz="0" w:space="0" w:color="auto"/>
                                              </w:divBdr>
                                            </w:div>
                                            <w:div w:id="1028793910">
                                              <w:marLeft w:val="-2400"/>
                                              <w:marRight w:val="-480"/>
                                              <w:marTop w:val="0"/>
                                              <w:marBottom w:val="0"/>
                                              <w:divBdr>
                                                <w:top w:val="none" w:sz="0" w:space="0" w:color="auto"/>
                                                <w:left w:val="none" w:sz="0" w:space="0" w:color="auto"/>
                                                <w:bottom w:val="none" w:sz="0" w:space="0" w:color="auto"/>
                                                <w:right w:val="none" w:sz="0" w:space="0" w:color="auto"/>
                                              </w:divBdr>
                                            </w:div>
                                            <w:div w:id="1815440315">
                                              <w:marLeft w:val="-2400"/>
                                              <w:marRight w:val="-480"/>
                                              <w:marTop w:val="0"/>
                                              <w:marBottom w:val="0"/>
                                              <w:divBdr>
                                                <w:top w:val="none" w:sz="0" w:space="0" w:color="auto"/>
                                                <w:left w:val="none" w:sz="0" w:space="0" w:color="auto"/>
                                                <w:bottom w:val="none" w:sz="0" w:space="0" w:color="auto"/>
                                                <w:right w:val="none" w:sz="0" w:space="0" w:color="auto"/>
                                              </w:divBdr>
                                            </w:div>
                                            <w:div w:id="503282375">
                                              <w:marLeft w:val="-2400"/>
                                              <w:marRight w:val="-480"/>
                                              <w:marTop w:val="0"/>
                                              <w:marBottom w:val="0"/>
                                              <w:divBdr>
                                                <w:top w:val="none" w:sz="0" w:space="0" w:color="auto"/>
                                                <w:left w:val="none" w:sz="0" w:space="0" w:color="auto"/>
                                                <w:bottom w:val="none" w:sz="0" w:space="0" w:color="auto"/>
                                                <w:right w:val="none" w:sz="0" w:space="0" w:color="auto"/>
                                              </w:divBdr>
                                            </w:div>
                                            <w:div w:id="1608001198">
                                              <w:marLeft w:val="-2400"/>
                                              <w:marRight w:val="-480"/>
                                              <w:marTop w:val="0"/>
                                              <w:marBottom w:val="0"/>
                                              <w:divBdr>
                                                <w:top w:val="none" w:sz="0" w:space="0" w:color="auto"/>
                                                <w:left w:val="none" w:sz="0" w:space="0" w:color="auto"/>
                                                <w:bottom w:val="none" w:sz="0" w:space="0" w:color="auto"/>
                                                <w:right w:val="none" w:sz="0" w:space="0" w:color="auto"/>
                                              </w:divBdr>
                                            </w:div>
                                            <w:div w:id="2123720862">
                                              <w:marLeft w:val="-2400"/>
                                              <w:marRight w:val="-480"/>
                                              <w:marTop w:val="0"/>
                                              <w:marBottom w:val="0"/>
                                              <w:divBdr>
                                                <w:top w:val="none" w:sz="0" w:space="0" w:color="auto"/>
                                                <w:left w:val="none" w:sz="0" w:space="0" w:color="auto"/>
                                                <w:bottom w:val="none" w:sz="0" w:space="0" w:color="auto"/>
                                                <w:right w:val="none" w:sz="0" w:space="0" w:color="auto"/>
                                              </w:divBdr>
                                            </w:div>
                                            <w:div w:id="393356312">
                                              <w:marLeft w:val="-2400"/>
                                              <w:marRight w:val="-480"/>
                                              <w:marTop w:val="0"/>
                                              <w:marBottom w:val="0"/>
                                              <w:divBdr>
                                                <w:top w:val="none" w:sz="0" w:space="0" w:color="auto"/>
                                                <w:left w:val="none" w:sz="0" w:space="0" w:color="auto"/>
                                                <w:bottom w:val="none" w:sz="0" w:space="0" w:color="auto"/>
                                                <w:right w:val="none" w:sz="0" w:space="0" w:color="auto"/>
                                              </w:divBdr>
                                            </w:div>
                                            <w:div w:id="1202278442">
                                              <w:marLeft w:val="-2400"/>
                                              <w:marRight w:val="-480"/>
                                              <w:marTop w:val="0"/>
                                              <w:marBottom w:val="0"/>
                                              <w:divBdr>
                                                <w:top w:val="none" w:sz="0" w:space="0" w:color="auto"/>
                                                <w:left w:val="none" w:sz="0" w:space="0" w:color="auto"/>
                                                <w:bottom w:val="none" w:sz="0" w:space="0" w:color="auto"/>
                                                <w:right w:val="none" w:sz="0" w:space="0" w:color="auto"/>
                                              </w:divBdr>
                                            </w:div>
                                            <w:div w:id="106778849">
                                              <w:marLeft w:val="-2400"/>
                                              <w:marRight w:val="-480"/>
                                              <w:marTop w:val="0"/>
                                              <w:marBottom w:val="0"/>
                                              <w:divBdr>
                                                <w:top w:val="none" w:sz="0" w:space="0" w:color="auto"/>
                                                <w:left w:val="none" w:sz="0" w:space="0" w:color="auto"/>
                                                <w:bottom w:val="none" w:sz="0" w:space="0" w:color="auto"/>
                                                <w:right w:val="none" w:sz="0" w:space="0" w:color="auto"/>
                                              </w:divBdr>
                                            </w:div>
                                            <w:div w:id="1619022681">
                                              <w:marLeft w:val="-2400"/>
                                              <w:marRight w:val="-480"/>
                                              <w:marTop w:val="0"/>
                                              <w:marBottom w:val="0"/>
                                              <w:divBdr>
                                                <w:top w:val="none" w:sz="0" w:space="0" w:color="auto"/>
                                                <w:left w:val="none" w:sz="0" w:space="0" w:color="auto"/>
                                                <w:bottom w:val="none" w:sz="0" w:space="0" w:color="auto"/>
                                                <w:right w:val="none" w:sz="0" w:space="0" w:color="auto"/>
                                              </w:divBdr>
                                            </w:div>
                                            <w:div w:id="515656734">
                                              <w:marLeft w:val="-2400"/>
                                              <w:marRight w:val="-480"/>
                                              <w:marTop w:val="0"/>
                                              <w:marBottom w:val="0"/>
                                              <w:divBdr>
                                                <w:top w:val="none" w:sz="0" w:space="0" w:color="auto"/>
                                                <w:left w:val="none" w:sz="0" w:space="0" w:color="auto"/>
                                                <w:bottom w:val="none" w:sz="0" w:space="0" w:color="auto"/>
                                                <w:right w:val="none" w:sz="0" w:space="0" w:color="auto"/>
                                              </w:divBdr>
                                            </w:div>
                                            <w:div w:id="123335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015477">
                                  <w:marLeft w:val="0"/>
                                  <w:marRight w:val="0"/>
                                  <w:marTop w:val="300"/>
                                  <w:marBottom w:val="300"/>
                                  <w:divBdr>
                                    <w:top w:val="none" w:sz="0" w:space="0" w:color="auto"/>
                                    <w:left w:val="none" w:sz="0" w:space="0" w:color="auto"/>
                                    <w:bottom w:val="none" w:sz="0" w:space="0" w:color="auto"/>
                                    <w:right w:val="none" w:sz="0" w:space="0" w:color="auto"/>
                                  </w:divBdr>
                                  <w:divsChild>
                                    <w:div w:id="50077146">
                                      <w:marLeft w:val="0"/>
                                      <w:marRight w:val="0"/>
                                      <w:marTop w:val="0"/>
                                      <w:marBottom w:val="0"/>
                                      <w:divBdr>
                                        <w:top w:val="none" w:sz="0" w:space="0" w:color="auto"/>
                                        <w:left w:val="none" w:sz="0" w:space="0" w:color="auto"/>
                                        <w:bottom w:val="none" w:sz="0" w:space="0" w:color="auto"/>
                                        <w:right w:val="none" w:sz="0" w:space="0" w:color="auto"/>
                                      </w:divBdr>
                                      <w:divsChild>
                                        <w:div w:id="261034856">
                                          <w:marLeft w:val="0"/>
                                          <w:marRight w:val="0"/>
                                          <w:marTop w:val="0"/>
                                          <w:marBottom w:val="0"/>
                                          <w:divBdr>
                                            <w:top w:val="none" w:sz="0" w:space="0" w:color="auto"/>
                                            <w:left w:val="none" w:sz="0" w:space="0" w:color="auto"/>
                                            <w:bottom w:val="none" w:sz="0" w:space="0" w:color="auto"/>
                                            <w:right w:val="none" w:sz="0" w:space="0" w:color="auto"/>
                                          </w:divBdr>
                                          <w:divsChild>
                                            <w:div w:id="614872244">
                                              <w:marLeft w:val="-2400"/>
                                              <w:marRight w:val="-480"/>
                                              <w:marTop w:val="0"/>
                                              <w:marBottom w:val="0"/>
                                              <w:divBdr>
                                                <w:top w:val="none" w:sz="0" w:space="0" w:color="auto"/>
                                                <w:left w:val="none" w:sz="0" w:space="0" w:color="auto"/>
                                                <w:bottom w:val="none" w:sz="0" w:space="0" w:color="auto"/>
                                                <w:right w:val="none" w:sz="0" w:space="0" w:color="auto"/>
                                              </w:divBdr>
                                            </w:div>
                                            <w:div w:id="2110806773">
                                              <w:marLeft w:val="-2400"/>
                                              <w:marRight w:val="-480"/>
                                              <w:marTop w:val="0"/>
                                              <w:marBottom w:val="0"/>
                                              <w:divBdr>
                                                <w:top w:val="none" w:sz="0" w:space="0" w:color="auto"/>
                                                <w:left w:val="none" w:sz="0" w:space="0" w:color="auto"/>
                                                <w:bottom w:val="none" w:sz="0" w:space="0" w:color="auto"/>
                                                <w:right w:val="none" w:sz="0" w:space="0" w:color="auto"/>
                                              </w:divBdr>
                                            </w:div>
                                            <w:div w:id="96488054">
                                              <w:marLeft w:val="-2400"/>
                                              <w:marRight w:val="-480"/>
                                              <w:marTop w:val="0"/>
                                              <w:marBottom w:val="0"/>
                                              <w:divBdr>
                                                <w:top w:val="none" w:sz="0" w:space="0" w:color="auto"/>
                                                <w:left w:val="none" w:sz="0" w:space="0" w:color="auto"/>
                                                <w:bottom w:val="none" w:sz="0" w:space="0" w:color="auto"/>
                                                <w:right w:val="none" w:sz="0" w:space="0" w:color="auto"/>
                                              </w:divBdr>
                                            </w:div>
                                            <w:div w:id="525368213">
                                              <w:marLeft w:val="-2400"/>
                                              <w:marRight w:val="-480"/>
                                              <w:marTop w:val="0"/>
                                              <w:marBottom w:val="0"/>
                                              <w:divBdr>
                                                <w:top w:val="none" w:sz="0" w:space="0" w:color="auto"/>
                                                <w:left w:val="none" w:sz="0" w:space="0" w:color="auto"/>
                                                <w:bottom w:val="none" w:sz="0" w:space="0" w:color="auto"/>
                                                <w:right w:val="none" w:sz="0" w:space="0" w:color="auto"/>
                                              </w:divBdr>
                                            </w:div>
                                            <w:div w:id="1110513858">
                                              <w:marLeft w:val="-2400"/>
                                              <w:marRight w:val="-480"/>
                                              <w:marTop w:val="0"/>
                                              <w:marBottom w:val="0"/>
                                              <w:divBdr>
                                                <w:top w:val="none" w:sz="0" w:space="0" w:color="auto"/>
                                                <w:left w:val="none" w:sz="0" w:space="0" w:color="auto"/>
                                                <w:bottom w:val="none" w:sz="0" w:space="0" w:color="auto"/>
                                                <w:right w:val="none" w:sz="0" w:space="0" w:color="auto"/>
                                              </w:divBdr>
                                            </w:div>
                                            <w:div w:id="1341002071">
                                              <w:marLeft w:val="-2400"/>
                                              <w:marRight w:val="-480"/>
                                              <w:marTop w:val="0"/>
                                              <w:marBottom w:val="0"/>
                                              <w:divBdr>
                                                <w:top w:val="none" w:sz="0" w:space="0" w:color="auto"/>
                                                <w:left w:val="none" w:sz="0" w:space="0" w:color="auto"/>
                                                <w:bottom w:val="none" w:sz="0" w:space="0" w:color="auto"/>
                                                <w:right w:val="none" w:sz="0" w:space="0" w:color="auto"/>
                                              </w:divBdr>
                                            </w:div>
                                            <w:div w:id="983124374">
                                              <w:marLeft w:val="-2400"/>
                                              <w:marRight w:val="-480"/>
                                              <w:marTop w:val="0"/>
                                              <w:marBottom w:val="0"/>
                                              <w:divBdr>
                                                <w:top w:val="none" w:sz="0" w:space="0" w:color="auto"/>
                                                <w:left w:val="none" w:sz="0" w:space="0" w:color="auto"/>
                                                <w:bottom w:val="none" w:sz="0" w:space="0" w:color="auto"/>
                                                <w:right w:val="none" w:sz="0" w:space="0" w:color="auto"/>
                                              </w:divBdr>
                                            </w:div>
                                            <w:div w:id="236670581">
                                              <w:marLeft w:val="-2400"/>
                                              <w:marRight w:val="-480"/>
                                              <w:marTop w:val="0"/>
                                              <w:marBottom w:val="0"/>
                                              <w:divBdr>
                                                <w:top w:val="none" w:sz="0" w:space="0" w:color="auto"/>
                                                <w:left w:val="none" w:sz="0" w:space="0" w:color="auto"/>
                                                <w:bottom w:val="none" w:sz="0" w:space="0" w:color="auto"/>
                                                <w:right w:val="none" w:sz="0" w:space="0" w:color="auto"/>
                                              </w:divBdr>
                                            </w:div>
                                            <w:div w:id="1888250057">
                                              <w:marLeft w:val="-2400"/>
                                              <w:marRight w:val="-480"/>
                                              <w:marTop w:val="0"/>
                                              <w:marBottom w:val="0"/>
                                              <w:divBdr>
                                                <w:top w:val="none" w:sz="0" w:space="0" w:color="auto"/>
                                                <w:left w:val="none" w:sz="0" w:space="0" w:color="auto"/>
                                                <w:bottom w:val="none" w:sz="0" w:space="0" w:color="auto"/>
                                                <w:right w:val="none" w:sz="0" w:space="0" w:color="auto"/>
                                              </w:divBdr>
                                            </w:div>
                                            <w:div w:id="236790259">
                                              <w:marLeft w:val="-2400"/>
                                              <w:marRight w:val="-480"/>
                                              <w:marTop w:val="0"/>
                                              <w:marBottom w:val="0"/>
                                              <w:divBdr>
                                                <w:top w:val="none" w:sz="0" w:space="0" w:color="auto"/>
                                                <w:left w:val="none" w:sz="0" w:space="0" w:color="auto"/>
                                                <w:bottom w:val="none" w:sz="0" w:space="0" w:color="auto"/>
                                                <w:right w:val="none" w:sz="0" w:space="0" w:color="auto"/>
                                              </w:divBdr>
                                            </w:div>
                                            <w:div w:id="53941027">
                                              <w:marLeft w:val="-2400"/>
                                              <w:marRight w:val="-480"/>
                                              <w:marTop w:val="0"/>
                                              <w:marBottom w:val="0"/>
                                              <w:divBdr>
                                                <w:top w:val="none" w:sz="0" w:space="0" w:color="auto"/>
                                                <w:left w:val="none" w:sz="0" w:space="0" w:color="auto"/>
                                                <w:bottom w:val="none" w:sz="0" w:space="0" w:color="auto"/>
                                                <w:right w:val="none" w:sz="0" w:space="0" w:color="auto"/>
                                              </w:divBdr>
                                            </w:div>
                                            <w:div w:id="914434044">
                                              <w:marLeft w:val="-2400"/>
                                              <w:marRight w:val="-480"/>
                                              <w:marTop w:val="0"/>
                                              <w:marBottom w:val="0"/>
                                              <w:divBdr>
                                                <w:top w:val="none" w:sz="0" w:space="0" w:color="auto"/>
                                                <w:left w:val="none" w:sz="0" w:space="0" w:color="auto"/>
                                                <w:bottom w:val="none" w:sz="0" w:space="0" w:color="auto"/>
                                                <w:right w:val="none" w:sz="0" w:space="0" w:color="auto"/>
                                              </w:divBdr>
                                            </w:div>
                                            <w:div w:id="141392417">
                                              <w:marLeft w:val="-2400"/>
                                              <w:marRight w:val="-480"/>
                                              <w:marTop w:val="0"/>
                                              <w:marBottom w:val="0"/>
                                              <w:divBdr>
                                                <w:top w:val="none" w:sz="0" w:space="0" w:color="auto"/>
                                                <w:left w:val="none" w:sz="0" w:space="0" w:color="auto"/>
                                                <w:bottom w:val="none" w:sz="0" w:space="0" w:color="auto"/>
                                                <w:right w:val="none" w:sz="0" w:space="0" w:color="auto"/>
                                              </w:divBdr>
                                            </w:div>
                                            <w:div w:id="1613825259">
                                              <w:marLeft w:val="-2400"/>
                                              <w:marRight w:val="-480"/>
                                              <w:marTop w:val="0"/>
                                              <w:marBottom w:val="0"/>
                                              <w:divBdr>
                                                <w:top w:val="none" w:sz="0" w:space="0" w:color="auto"/>
                                                <w:left w:val="none" w:sz="0" w:space="0" w:color="auto"/>
                                                <w:bottom w:val="none" w:sz="0" w:space="0" w:color="auto"/>
                                                <w:right w:val="none" w:sz="0" w:space="0" w:color="auto"/>
                                              </w:divBdr>
                                            </w:div>
                                            <w:div w:id="580875418">
                                              <w:marLeft w:val="-2400"/>
                                              <w:marRight w:val="-480"/>
                                              <w:marTop w:val="0"/>
                                              <w:marBottom w:val="0"/>
                                              <w:divBdr>
                                                <w:top w:val="none" w:sz="0" w:space="0" w:color="auto"/>
                                                <w:left w:val="none" w:sz="0" w:space="0" w:color="auto"/>
                                                <w:bottom w:val="none" w:sz="0" w:space="0" w:color="auto"/>
                                                <w:right w:val="none" w:sz="0" w:space="0" w:color="auto"/>
                                              </w:divBdr>
                                            </w:div>
                                            <w:div w:id="1401977352">
                                              <w:marLeft w:val="-2400"/>
                                              <w:marRight w:val="-480"/>
                                              <w:marTop w:val="0"/>
                                              <w:marBottom w:val="0"/>
                                              <w:divBdr>
                                                <w:top w:val="none" w:sz="0" w:space="0" w:color="auto"/>
                                                <w:left w:val="none" w:sz="0" w:space="0" w:color="auto"/>
                                                <w:bottom w:val="none" w:sz="0" w:space="0" w:color="auto"/>
                                                <w:right w:val="none" w:sz="0" w:space="0" w:color="auto"/>
                                              </w:divBdr>
                                            </w:div>
                                            <w:div w:id="609360275">
                                              <w:marLeft w:val="-2400"/>
                                              <w:marRight w:val="-480"/>
                                              <w:marTop w:val="0"/>
                                              <w:marBottom w:val="0"/>
                                              <w:divBdr>
                                                <w:top w:val="none" w:sz="0" w:space="0" w:color="auto"/>
                                                <w:left w:val="none" w:sz="0" w:space="0" w:color="auto"/>
                                                <w:bottom w:val="none" w:sz="0" w:space="0" w:color="auto"/>
                                                <w:right w:val="none" w:sz="0" w:space="0" w:color="auto"/>
                                              </w:divBdr>
                                            </w:div>
                                            <w:div w:id="498470362">
                                              <w:marLeft w:val="-2400"/>
                                              <w:marRight w:val="-480"/>
                                              <w:marTop w:val="0"/>
                                              <w:marBottom w:val="0"/>
                                              <w:divBdr>
                                                <w:top w:val="none" w:sz="0" w:space="0" w:color="auto"/>
                                                <w:left w:val="none" w:sz="0" w:space="0" w:color="auto"/>
                                                <w:bottom w:val="none" w:sz="0" w:space="0" w:color="auto"/>
                                                <w:right w:val="none" w:sz="0" w:space="0" w:color="auto"/>
                                              </w:divBdr>
                                            </w:div>
                                            <w:div w:id="2097167734">
                                              <w:marLeft w:val="-2400"/>
                                              <w:marRight w:val="-480"/>
                                              <w:marTop w:val="0"/>
                                              <w:marBottom w:val="0"/>
                                              <w:divBdr>
                                                <w:top w:val="none" w:sz="0" w:space="0" w:color="auto"/>
                                                <w:left w:val="none" w:sz="0" w:space="0" w:color="auto"/>
                                                <w:bottom w:val="none" w:sz="0" w:space="0" w:color="auto"/>
                                                <w:right w:val="none" w:sz="0" w:space="0" w:color="auto"/>
                                              </w:divBdr>
                                            </w:div>
                                            <w:div w:id="1832868664">
                                              <w:marLeft w:val="-2400"/>
                                              <w:marRight w:val="-480"/>
                                              <w:marTop w:val="0"/>
                                              <w:marBottom w:val="0"/>
                                              <w:divBdr>
                                                <w:top w:val="none" w:sz="0" w:space="0" w:color="auto"/>
                                                <w:left w:val="none" w:sz="0" w:space="0" w:color="auto"/>
                                                <w:bottom w:val="none" w:sz="0" w:space="0" w:color="auto"/>
                                                <w:right w:val="none" w:sz="0" w:space="0" w:color="auto"/>
                                              </w:divBdr>
                                            </w:div>
                                            <w:div w:id="444807349">
                                              <w:marLeft w:val="-2400"/>
                                              <w:marRight w:val="-480"/>
                                              <w:marTop w:val="0"/>
                                              <w:marBottom w:val="0"/>
                                              <w:divBdr>
                                                <w:top w:val="none" w:sz="0" w:space="0" w:color="auto"/>
                                                <w:left w:val="none" w:sz="0" w:space="0" w:color="auto"/>
                                                <w:bottom w:val="none" w:sz="0" w:space="0" w:color="auto"/>
                                                <w:right w:val="none" w:sz="0" w:space="0" w:color="auto"/>
                                              </w:divBdr>
                                            </w:div>
                                            <w:div w:id="72553053">
                                              <w:marLeft w:val="-2400"/>
                                              <w:marRight w:val="-480"/>
                                              <w:marTop w:val="0"/>
                                              <w:marBottom w:val="0"/>
                                              <w:divBdr>
                                                <w:top w:val="none" w:sz="0" w:space="0" w:color="auto"/>
                                                <w:left w:val="none" w:sz="0" w:space="0" w:color="auto"/>
                                                <w:bottom w:val="none" w:sz="0" w:space="0" w:color="auto"/>
                                                <w:right w:val="none" w:sz="0" w:space="0" w:color="auto"/>
                                              </w:divBdr>
                                            </w:div>
                                            <w:div w:id="2024284968">
                                              <w:marLeft w:val="-2400"/>
                                              <w:marRight w:val="-480"/>
                                              <w:marTop w:val="0"/>
                                              <w:marBottom w:val="0"/>
                                              <w:divBdr>
                                                <w:top w:val="none" w:sz="0" w:space="0" w:color="auto"/>
                                                <w:left w:val="none" w:sz="0" w:space="0" w:color="auto"/>
                                                <w:bottom w:val="none" w:sz="0" w:space="0" w:color="auto"/>
                                                <w:right w:val="none" w:sz="0" w:space="0" w:color="auto"/>
                                              </w:divBdr>
                                            </w:div>
                                            <w:div w:id="1303851640">
                                              <w:marLeft w:val="-2400"/>
                                              <w:marRight w:val="-480"/>
                                              <w:marTop w:val="0"/>
                                              <w:marBottom w:val="0"/>
                                              <w:divBdr>
                                                <w:top w:val="none" w:sz="0" w:space="0" w:color="auto"/>
                                                <w:left w:val="none" w:sz="0" w:space="0" w:color="auto"/>
                                                <w:bottom w:val="none" w:sz="0" w:space="0" w:color="auto"/>
                                                <w:right w:val="none" w:sz="0" w:space="0" w:color="auto"/>
                                              </w:divBdr>
                                            </w:div>
                                            <w:div w:id="921527670">
                                              <w:marLeft w:val="-2400"/>
                                              <w:marRight w:val="-480"/>
                                              <w:marTop w:val="0"/>
                                              <w:marBottom w:val="0"/>
                                              <w:divBdr>
                                                <w:top w:val="none" w:sz="0" w:space="0" w:color="auto"/>
                                                <w:left w:val="none" w:sz="0" w:space="0" w:color="auto"/>
                                                <w:bottom w:val="none" w:sz="0" w:space="0" w:color="auto"/>
                                                <w:right w:val="none" w:sz="0" w:space="0" w:color="auto"/>
                                              </w:divBdr>
                                            </w:div>
                                            <w:div w:id="124202643">
                                              <w:marLeft w:val="-2400"/>
                                              <w:marRight w:val="-480"/>
                                              <w:marTop w:val="0"/>
                                              <w:marBottom w:val="0"/>
                                              <w:divBdr>
                                                <w:top w:val="none" w:sz="0" w:space="0" w:color="auto"/>
                                                <w:left w:val="none" w:sz="0" w:space="0" w:color="auto"/>
                                                <w:bottom w:val="none" w:sz="0" w:space="0" w:color="auto"/>
                                                <w:right w:val="none" w:sz="0" w:space="0" w:color="auto"/>
                                              </w:divBdr>
                                            </w:div>
                                            <w:div w:id="1614165463">
                                              <w:marLeft w:val="-2400"/>
                                              <w:marRight w:val="-480"/>
                                              <w:marTop w:val="0"/>
                                              <w:marBottom w:val="0"/>
                                              <w:divBdr>
                                                <w:top w:val="none" w:sz="0" w:space="0" w:color="auto"/>
                                                <w:left w:val="none" w:sz="0" w:space="0" w:color="auto"/>
                                                <w:bottom w:val="none" w:sz="0" w:space="0" w:color="auto"/>
                                                <w:right w:val="none" w:sz="0" w:space="0" w:color="auto"/>
                                              </w:divBdr>
                                            </w:div>
                                            <w:div w:id="308436108">
                                              <w:marLeft w:val="-2400"/>
                                              <w:marRight w:val="-480"/>
                                              <w:marTop w:val="0"/>
                                              <w:marBottom w:val="0"/>
                                              <w:divBdr>
                                                <w:top w:val="none" w:sz="0" w:space="0" w:color="auto"/>
                                                <w:left w:val="none" w:sz="0" w:space="0" w:color="auto"/>
                                                <w:bottom w:val="none" w:sz="0" w:space="0" w:color="auto"/>
                                                <w:right w:val="none" w:sz="0" w:space="0" w:color="auto"/>
                                              </w:divBdr>
                                            </w:div>
                                            <w:div w:id="263389919">
                                              <w:marLeft w:val="-2400"/>
                                              <w:marRight w:val="-480"/>
                                              <w:marTop w:val="0"/>
                                              <w:marBottom w:val="0"/>
                                              <w:divBdr>
                                                <w:top w:val="none" w:sz="0" w:space="0" w:color="auto"/>
                                                <w:left w:val="none" w:sz="0" w:space="0" w:color="auto"/>
                                                <w:bottom w:val="none" w:sz="0" w:space="0" w:color="auto"/>
                                                <w:right w:val="none" w:sz="0" w:space="0" w:color="auto"/>
                                              </w:divBdr>
                                            </w:div>
                                            <w:div w:id="803886895">
                                              <w:marLeft w:val="-2400"/>
                                              <w:marRight w:val="-480"/>
                                              <w:marTop w:val="0"/>
                                              <w:marBottom w:val="0"/>
                                              <w:divBdr>
                                                <w:top w:val="none" w:sz="0" w:space="0" w:color="auto"/>
                                                <w:left w:val="none" w:sz="0" w:space="0" w:color="auto"/>
                                                <w:bottom w:val="none" w:sz="0" w:space="0" w:color="auto"/>
                                                <w:right w:val="none" w:sz="0" w:space="0" w:color="auto"/>
                                              </w:divBdr>
                                            </w:div>
                                            <w:div w:id="958801381">
                                              <w:marLeft w:val="-2400"/>
                                              <w:marRight w:val="-480"/>
                                              <w:marTop w:val="0"/>
                                              <w:marBottom w:val="0"/>
                                              <w:divBdr>
                                                <w:top w:val="none" w:sz="0" w:space="0" w:color="auto"/>
                                                <w:left w:val="none" w:sz="0" w:space="0" w:color="auto"/>
                                                <w:bottom w:val="none" w:sz="0" w:space="0" w:color="auto"/>
                                                <w:right w:val="none" w:sz="0" w:space="0" w:color="auto"/>
                                              </w:divBdr>
                                            </w:div>
                                            <w:div w:id="1467046026">
                                              <w:marLeft w:val="-2400"/>
                                              <w:marRight w:val="-480"/>
                                              <w:marTop w:val="0"/>
                                              <w:marBottom w:val="0"/>
                                              <w:divBdr>
                                                <w:top w:val="none" w:sz="0" w:space="0" w:color="auto"/>
                                                <w:left w:val="none" w:sz="0" w:space="0" w:color="auto"/>
                                                <w:bottom w:val="none" w:sz="0" w:space="0" w:color="auto"/>
                                                <w:right w:val="none" w:sz="0" w:space="0" w:color="auto"/>
                                              </w:divBdr>
                                            </w:div>
                                            <w:div w:id="143250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605416">
                                  <w:marLeft w:val="0"/>
                                  <w:marRight w:val="0"/>
                                  <w:marTop w:val="300"/>
                                  <w:marBottom w:val="300"/>
                                  <w:divBdr>
                                    <w:top w:val="none" w:sz="0" w:space="0" w:color="auto"/>
                                    <w:left w:val="none" w:sz="0" w:space="0" w:color="auto"/>
                                    <w:bottom w:val="none" w:sz="0" w:space="0" w:color="auto"/>
                                    <w:right w:val="none" w:sz="0" w:space="0" w:color="auto"/>
                                  </w:divBdr>
                                  <w:divsChild>
                                    <w:div w:id="882474500">
                                      <w:marLeft w:val="0"/>
                                      <w:marRight w:val="0"/>
                                      <w:marTop w:val="0"/>
                                      <w:marBottom w:val="0"/>
                                      <w:divBdr>
                                        <w:top w:val="none" w:sz="0" w:space="0" w:color="auto"/>
                                        <w:left w:val="none" w:sz="0" w:space="0" w:color="auto"/>
                                        <w:bottom w:val="none" w:sz="0" w:space="0" w:color="auto"/>
                                        <w:right w:val="none" w:sz="0" w:space="0" w:color="auto"/>
                                      </w:divBdr>
                                      <w:divsChild>
                                        <w:div w:id="1534928383">
                                          <w:marLeft w:val="0"/>
                                          <w:marRight w:val="0"/>
                                          <w:marTop w:val="0"/>
                                          <w:marBottom w:val="0"/>
                                          <w:divBdr>
                                            <w:top w:val="none" w:sz="0" w:space="0" w:color="auto"/>
                                            <w:left w:val="none" w:sz="0" w:space="0" w:color="auto"/>
                                            <w:bottom w:val="none" w:sz="0" w:space="0" w:color="auto"/>
                                            <w:right w:val="none" w:sz="0" w:space="0" w:color="auto"/>
                                          </w:divBdr>
                                          <w:divsChild>
                                            <w:div w:id="163669600">
                                              <w:marLeft w:val="-2400"/>
                                              <w:marRight w:val="-480"/>
                                              <w:marTop w:val="0"/>
                                              <w:marBottom w:val="0"/>
                                              <w:divBdr>
                                                <w:top w:val="none" w:sz="0" w:space="0" w:color="auto"/>
                                                <w:left w:val="none" w:sz="0" w:space="0" w:color="auto"/>
                                                <w:bottom w:val="none" w:sz="0" w:space="0" w:color="auto"/>
                                                <w:right w:val="none" w:sz="0" w:space="0" w:color="auto"/>
                                              </w:divBdr>
                                            </w:div>
                                            <w:div w:id="566691134">
                                              <w:marLeft w:val="-2400"/>
                                              <w:marRight w:val="-480"/>
                                              <w:marTop w:val="0"/>
                                              <w:marBottom w:val="0"/>
                                              <w:divBdr>
                                                <w:top w:val="none" w:sz="0" w:space="0" w:color="auto"/>
                                                <w:left w:val="none" w:sz="0" w:space="0" w:color="auto"/>
                                                <w:bottom w:val="none" w:sz="0" w:space="0" w:color="auto"/>
                                                <w:right w:val="none" w:sz="0" w:space="0" w:color="auto"/>
                                              </w:divBdr>
                                            </w:div>
                                            <w:div w:id="471485723">
                                              <w:marLeft w:val="-2400"/>
                                              <w:marRight w:val="-480"/>
                                              <w:marTop w:val="0"/>
                                              <w:marBottom w:val="0"/>
                                              <w:divBdr>
                                                <w:top w:val="none" w:sz="0" w:space="0" w:color="auto"/>
                                                <w:left w:val="none" w:sz="0" w:space="0" w:color="auto"/>
                                                <w:bottom w:val="none" w:sz="0" w:space="0" w:color="auto"/>
                                                <w:right w:val="none" w:sz="0" w:space="0" w:color="auto"/>
                                              </w:divBdr>
                                            </w:div>
                                            <w:div w:id="593053919">
                                              <w:marLeft w:val="-2400"/>
                                              <w:marRight w:val="-480"/>
                                              <w:marTop w:val="0"/>
                                              <w:marBottom w:val="0"/>
                                              <w:divBdr>
                                                <w:top w:val="none" w:sz="0" w:space="0" w:color="auto"/>
                                                <w:left w:val="none" w:sz="0" w:space="0" w:color="auto"/>
                                                <w:bottom w:val="none" w:sz="0" w:space="0" w:color="auto"/>
                                                <w:right w:val="none" w:sz="0" w:space="0" w:color="auto"/>
                                              </w:divBdr>
                                            </w:div>
                                            <w:div w:id="1070277089">
                                              <w:marLeft w:val="-2400"/>
                                              <w:marRight w:val="-480"/>
                                              <w:marTop w:val="0"/>
                                              <w:marBottom w:val="0"/>
                                              <w:divBdr>
                                                <w:top w:val="none" w:sz="0" w:space="0" w:color="auto"/>
                                                <w:left w:val="none" w:sz="0" w:space="0" w:color="auto"/>
                                                <w:bottom w:val="none" w:sz="0" w:space="0" w:color="auto"/>
                                                <w:right w:val="none" w:sz="0" w:space="0" w:color="auto"/>
                                              </w:divBdr>
                                            </w:div>
                                            <w:div w:id="1449272207">
                                              <w:marLeft w:val="-2400"/>
                                              <w:marRight w:val="-480"/>
                                              <w:marTop w:val="0"/>
                                              <w:marBottom w:val="0"/>
                                              <w:divBdr>
                                                <w:top w:val="none" w:sz="0" w:space="0" w:color="auto"/>
                                                <w:left w:val="none" w:sz="0" w:space="0" w:color="auto"/>
                                                <w:bottom w:val="none" w:sz="0" w:space="0" w:color="auto"/>
                                                <w:right w:val="none" w:sz="0" w:space="0" w:color="auto"/>
                                              </w:divBdr>
                                            </w:div>
                                            <w:div w:id="1104111726">
                                              <w:marLeft w:val="-2400"/>
                                              <w:marRight w:val="-480"/>
                                              <w:marTop w:val="0"/>
                                              <w:marBottom w:val="0"/>
                                              <w:divBdr>
                                                <w:top w:val="none" w:sz="0" w:space="0" w:color="auto"/>
                                                <w:left w:val="none" w:sz="0" w:space="0" w:color="auto"/>
                                                <w:bottom w:val="none" w:sz="0" w:space="0" w:color="auto"/>
                                                <w:right w:val="none" w:sz="0" w:space="0" w:color="auto"/>
                                              </w:divBdr>
                                            </w:div>
                                            <w:div w:id="1857385498">
                                              <w:marLeft w:val="-2400"/>
                                              <w:marRight w:val="-480"/>
                                              <w:marTop w:val="0"/>
                                              <w:marBottom w:val="0"/>
                                              <w:divBdr>
                                                <w:top w:val="none" w:sz="0" w:space="0" w:color="auto"/>
                                                <w:left w:val="none" w:sz="0" w:space="0" w:color="auto"/>
                                                <w:bottom w:val="none" w:sz="0" w:space="0" w:color="auto"/>
                                                <w:right w:val="none" w:sz="0" w:space="0" w:color="auto"/>
                                              </w:divBdr>
                                            </w:div>
                                            <w:div w:id="715855271">
                                              <w:marLeft w:val="-2400"/>
                                              <w:marRight w:val="-480"/>
                                              <w:marTop w:val="0"/>
                                              <w:marBottom w:val="0"/>
                                              <w:divBdr>
                                                <w:top w:val="none" w:sz="0" w:space="0" w:color="auto"/>
                                                <w:left w:val="none" w:sz="0" w:space="0" w:color="auto"/>
                                                <w:bottom w:val="none" w:sz="0" w:space="0" w:color="auto"/>
                                                <w:right w:val="none" w:sz="0" w:space="0" w:color="auto"/>
                                              </w:divBdr>
                                            </w:div>
                                            <w:div w:id="919293563">
                                              <w:marLeft w:val="-2400"/>
                                              <w:marRight w:val="-480"/>
                                              <w:marTop w:val="0"/>
                                              <w:marBottom w:val="0"/>
                                              <w:divBdr>
                                                <w:top w:val="none" w:sz="0" w:space="0" w:color="auto"/>
                                                <w:left w:val="none" w:sz="0" w:space="0" w:color="auto"/>
                                                <w:bottom w:val="none" w:sz="0" w:space="0" w:color="auto"/>
                                                <w:right w:val="none" w:sz="0" w:space="0" w:color="auto"/>
                                              </w:divBdr>
                                            </w:div>
                                            <w:div w:id="1976905384">
                                              <w:marLeft w:val="-2400"/>
                                              <w:marRight w:val="-480"/>
                                              <w:marTop w:val="0"/>
                                              <w:marBottom w:val="0"/>
                                              <w:divBdr>
                                                <w:top w:val="none" w:sz="0" w:space="0" w:color="auto"/>
                                                <w:left w:val="none" w:sz="0" w:space="0" w:color="auto"/>
                                                <w:bottom w:val="none" w:sz="0" w:space="0" w:color="auto"/>
                                                <w:right w:val="none" w:sz="0" w:space="0" w:color="auto"/>
                                              </w:divBdr>
                                            </w:div>
                                            <w:div w:id="2126535692">
                                              <w:marLeft w:val="-2400"/>
                                              <w:marRight w:val="-480"/>
                                              <w:marTop w:val="0"/>
                                              <w:marBottom w:val="0"/>
                                              <w:divBdr>
                                                <w:top w:val="none" w:sz="0" w:space="0" w:color="auto"/>
                                                <w:left w:val="none" w:sz="0" w:space="0" w:color="auto"/>
                                                <w:bottom w:val="none" w:sz="0" w:space="0" w:color="auto"/>
                                                <w:right w:val="none" w:sz="0" w:space="0" w:color="auto"/>
                                              </w:divBdr>
                                            </w:div>
                                            <w:div w:id="1284848445">
                                              <w:marLeft w:val="-2400"/>
                                              <w:marRight w:val="-480"/>
                                              <w:marTop w:val="0"/>
                                              <w:marBottom w:val="0"/>
                                              <w:divBdr>
                                                <w:top w:val="none" w:sz="0" w:space="0" w:color="auto"/>
                                                <w:left w:val="none" w:sz="0" w:space="0" w:color="auto"/>
                                                <w:bottom w:val="none" w:sz="0" w:space="0" w:color="auto"/>
                                                <w:right w:val="none" w:sz="0" w:space="0" w:color="auto"/>
                                              </w:divBdr>
                                            </w:div>
                                            <w:div w:id="769159810">
                                              <w:marLeft w:val="-2400"/>
                                              <w:marRight w:val="-480"/>
                                              <w:marTop w:val="0"/>
                                              <w:marBottom w:val="0"/>
                                              <w:divBdr>
                                                <w:top w:val="none" w:sz="0" w:space="0" w:color="auto"/>
                                                <w:left w:val="none" w:sz="0" w:space="0" w:color="auto"/>
                                                <w:bottom w:val="none" w:sz="0" w:space="0" w:color="auto"/>
                                                <w:right w:val="none" w:sz="0" w:space="0" w:color="auto"/>
                                              </w:divBdr>
                                            </w:div>
                                            <w:div w:id="433987899">
                                              <w:marLeft w:val="-2400"/>
                                              <w:marRight w:val="-480"/>
                                              <w:marTop w:val="0"/>
                                              <w:marBottom w:val="0"/>
                                              <w:divBdr>
                                                <w:top w:val="none" w:sz="0" w:space="0" w:color="auto"/>
                                                <w:left w:val="none" w:sz="0" w:space="0" w:color="auto"/>
                                                <w:bottom w:val="none" w:sz="0" w:space="0" w:color="auto"/>
                                                <w:right w:val="none" w:sz="0" w:space="0" w:color="auto"/>
                                              </w:divBdr>
                                            </w:div>
                                            <w:div w:id="1622151659">
                                              <w:marLeft w:val="-2400"/>
                                              <w:marRight w:val="-480"/>
                                              <w:marTop w:val="0"/>
                                              <w:marBottom w:val="0"/>
                                              <w:divBdr>
                                                <w:top w:val="none" w:sz="0" w:space="0" w:color="auto"/>
                                                <w:left w:val="none" w:sz="0" w:space="0" w:color="auto"/>
                                                <w:bottom w:val="none" w:sz="0" w:space="0" w:color="auto"/>
                                                <w:right w:val="none" w:sz="0" w:space="0" w:color="auto"/>
                                              </w:divBdr>
                                            </w:div>
                                            <w:div w:id="1710952946">
                                              <w:marLeft w:val="-2400"/>
                                              <w:marRight w:val="-480"/>
                                              <w:marTop w:val="0"/>
                                              <w:marBottom w:val="0"/>
                                              <w:divBdr>
                                                <w:top w:val="none" w:sz="0" w:space="0" w:color="auto"/>
                                                <w:left w:val="none" w:sz="0" w:space="0" w:color="auto"/>
                                                <w:bottom w:val="none" w:sz="0" w:space="0" w:color="auto"/>
                                                <w:right w:val="none" w:sz="0" w:space="0" w:color="auto"/>
                                              </w:divBdr>
                                            </w:div>
                                            <w:div w:id="241792022">
                                              <w:marLeft w:val="-2400"/>
                                              <w:marRight w:val="-480"/>
                                              <w:marTop w:val="0"/>
                                              <w:marBottom w:val="0"/>
                                              <w:divBdr>
                                                <w:top w:val="none" w:sz="0" w:space="0" w:color="auto"/>
                                                <w:left w:val="none" w:sz="0" w:space="0" w:color="auto"/>
                                                <w:bottom w:val="none" w:sz="0" w:space="0" w:color="auto"/>
                                                <w:right w:val="none" w:sz="0" w:space="0" w:color="auto"/>
                                              </w:divBdr>
                                            </w:div>
                                            <w:div w:id="477921146">
                                              <w:marLeft w:val="-2400"/>
                                              <w:marRight w:val="-480"/>
                                              <w:marTop w:val="0"/>
                                              <w:marBottom w:val="0"/>
                                              <w:divBdr>
                                                <w:top w:val="none" w:sz="0" w:space="0" w:color="auto"/>
                                                <w:left w:val="none" w:sz="0" w:space="0" w:color="auto"/>
                                                <w:bottom w:val="none" w:sz="0" w:space="0" w:color="auto"/>
                                                <w:right w:val="none" w:sz="0" w:space="0" w:color="auto"/>
                                              </w:divBdr>
                                            </w:div>
                                            <w:div w:id="639110924">
                                              <w:marLeft w:val="-2400"/>
                                              <w:marRight w:val="-480"/>
                                              <w:marTop w:val="0"/>
                                              <w:marBottom w:val="0"/>
                                              <w:divBdr>
                                                <w:top w:val="none" w:sz="0" w:space="0" w:color="auto"/>
                                                <w:left w:val="none" w:sz="0" w:space="0" w:color="auto"/>
                                                <w:bottom w:val="none" w:sz="0" w:space="0" w:color="auto"/>
                                                <w:right w:val="none" w:sz="0" w:space="0" w:color="auto"/>
                                              </w:divBdr>
                                            </w:div>
                                            <w:div w:id="1087654523">
                                              <w:marLeft w:val="-2400"/>
                                              <w:marRight w:val="-480"/>
                                              <w:marTop w:val="0"/>
                                              <w:marBottom w:val="0"/>
                                              <w:divBdr>
                                                <w:top w:val="none" w:sz="0" w:space="0" w:color="auto"/>
                                                <w:left w:val="none" w:sz="0" w:space="0" w:color="auto"/>
                                                <w:bottom w:val="none" w:sz="0" w:space="0" w:color="auto"/>
                                                <w:right w:val="none" w:sz="0" w:space="0" w:color="auto"/>
                                              </w:divBdr>
                                            </w:div>
                                            <w:div w:id="1725643977">
                                              <w:marLeft w:val="-2400"/>
                                              <w:marRight w:val="-480"/>
                                              <w:marTop w:val="0"/>
                                              <w:marBottom w:val="0"/>
                                              <w:divBdr>
                                                <w:top w:val="none" w:sz="0" w:space="0" w:color="auto"/>
                                                <w:left w:val="none" w:sz="0" w:space="0" w:color="auto"/>
                                                <w:bottom w:val="none" w:sz="0" w:space="0" w:color="auto"/>
                                                <w:right w:val="none" w:sz="0" w:space="0" w:color="auto"/>
                                              </w:divBdr>
                                            </w:div>
                                            <w:div w:id="2106877909">
                                              <w:marLeft w:val="-2400"/>
                                              <w:marRight w:val="-480"/>
                                              <w:marTop w:val="0"/>
                                              <w:marBottom w:val="0"/>
                                              <w:divBdr>
                                                <w:top w:val="none" w:sz="0" w:space="0" w:color="auto"/>
                                                <w:left w:val="none" w:sz="0" w:space="0" w:color="auto"/>
                                                <w:bottom w:val="none" w:sz="0" w:space="0" w:color="auto"/>
                                                <w:right w:val="none" w:sz="0" w:space="0" w:color="auto"/>
                                              </w:divBdr>
                                            </w:div>
                                            <w:div w:id="155462825">
                                              <w:marLeft w:val="-2400"/>
                                              <w:marRight w:val="-480"/>
                                              <w:marTop w:val="0"/>
                                              <w:marBottom w:val="0"/>
                                              <w:divBdr>
                                                <w:top w:val="none" w:sz="0" w:space="0" w:color="auto"/>
                                                <w:left w:val="none" w:sz="0" w:space="0" w:color="auto"/>
                                                <w:bottom w:val="none" w:sz="0" w:space="0" w:color="auto"/>
                                                <w:right w:val="none" w:sz="0" w:space="0" w:color="auto"/>
                                              </w:divBdr>
                                            </w:div>
                                            <w:div w:id="1839807120">
                                              <w:marLeft w:val="-2400"/>
                                              <w:marRight w:val="-480"/>
                                              <w:marTop w:val="0"/>
                                              <w:marBottom w:val="0"/>
                                              <w:divBdr>
                                                <w:top w:val="none" w:sz="0" w:space="0" w:color="auto"/>
                                                <w:left w:val="none" w:sz="0" w:space="0" w:color="auto"/>
                                                <w:bottom w:val="none" w:sz="0" w:space="0" w:color="auto"/>
                                                <w:right w:val="none" w:sz="0" w:space="0" w:color="auto"/>
                                              </w:divBdr>
                                            </w:div>
                                            <w:div w:id="1301838457">
                                              <w:marLeft w:val="-2400"/>
                                              <w:marRight w:val="-480"/>
                                              <w:marTop w:val="0"/>
                                              <w:marBottom w:val="0"/>
                                              <w:divBdr>
                                                <w:top w:val="none" w:sz="0" w:space="0" w:color="auto"/>
                                                <w:left w:val="none" w:sz="0" w:space="0" w:color="auto"/>
                                                <w:bottom w:val="none" w:sz="0" w:space="0" w:color="auto"/>
                                                <w:right w:val="none" w:sz="0" w:space="0" w:color="auto"/>
                                              </w:divBdr>
                                            </w:div>
                                            <w:div w:id="327487092">
                                              <w:marLeft w:val="-2400"/>
                                              <w:marRight w:val="-480"/>
                                              <w:marTop w:val="0"/>
                                              <w:marBottom w:val="0"/>
                                              <w:divBdr>
                                                <w:top w:val="none" w:sz="0" w:space="0" w:color="auto"/>
                                                <w:left w:val="none" w:sz="0" w:space="0" w:color="auto"/>
                                                <w:bottom w:val="none" w:sz="0" w:space="0" w:color="auto"/>
                                                <w:right w:val="none" w:sz="0" w:space="0" w:color="auto"/>
                                              </w:divBdr>
                                            </w:div>
                                            <w:div w:id="2137983986">
                                              <w:marLeft w:val="-2400"/>
                                              <w:marRight w:val="-480"/>
                                              <w:marTop w:val="0"/>
                                              <w:marBottom w:val="0"/>
                                              <w:divBdr>
                                                <w:top w:val="none" w:sz="0" w:space="0" w:color="auto"/>
                                                <w:left w:val="none" w:sz="0" w:space="0" w:color="auto"/>
                                                <w:bottom w:val="none" w:sz="0" w:space="0" w:color="auto"/>
                                                <w:right w:val="none" w:sz="0" w:space="0" w:color="auto"/>
                                              </w:divBdr>
                                            </w:div>
                                            <w:div w:id="1326670257">
                                              <w:marLeft w:val="-2400"/>
                                              <w:marRight w:val="-480"/>
                                              <w:marTop w:val="0"/>
                                              <w:marBottom w:val="0"/>
                                              <w:divBdr>
                                                <w:top w:val="none" w:sz="0" w:space="0" w:color="auto"/>
                                                <w:left w:val="none" w:sz="0" w:space="0" w:color="auto"/>
                                                <w:bottom w:val="none" w:sz="0" w:space="0" w:color="auto"/>
                                                <w:right w:val="none" w:sz="0" w:space="0" w:color="auto"/>
                                              </w:divBdr>
                                            </w:div>
                                            <w:div w:id="1559972582">
                                              <w:marLeft w:val="-2400"/>
                                              <w:marRight w:val="-480"/>
                                              <w:marTop w:val="0"/>
                                              <w:marBottom w:val="0"/>
                                              <w:divBdr>
                                                <w:top w:val="none" w:sz="0" w:space="0" w:color="auto"/>
                                                <w:left w:val="none" w:sz="0" w:space="0" w:color="auto"/>
                                                <w:bottom w:val="none" w:sz="0" w:space="0" w:color="auto"/>
                                                <w:right w:val="none" w:sz="0" w:space="0" w:color="auto"/>
                                              </w:divBdr>
                                            </w:div>
                                            <w:div w:id="1922567318">
                                              <w:marLeft w:val="-2400"/>
                                              <w:marRight w:val="-480"/>
                                              <w:marTop w:val="0"/>
                                              <w:marBottom w:val="0"/>
                                              <w:divBdr>
                                                <w:top w:val="none" w:sz="0" w:space="0" w:color="auto"/>
                                                <w:left w:val="none" w:sz="0" w:space="0" w:color="auto"/>
                                                <w:bottom w:val="none" w:sz="0" w:space="0" w:color="auto"/>
                                                <w:right w:val="none" w:sz="0" w:space="0" w:color="auto"/>
                                              </w:divBdr>
                                            </w:div>
                                            <w:div w:id="1651864427">
                                              <w:marLeft w:val="-2400"/>
                                              <w:marRight w:val="-480"/>
                                              <w:marTop w:val="0"/>
                                              <w:marBottom w:val="0"/>
                                              <w:divBdr>
                                                <w:top w:val="none" w:sz="0" w:space="0" w:color="auto"/>
                                                <w:left w:val="none" w:sz="0" w:space="0" w:color="auto"/>
                                                <w:bottom w:val="none" w:sz="0" w:space="0" w:color="auto"/>
                                                <w:right w:val="none" w:sz="0" w:space="0" w:color="auto"/>
                                              </w:divBdr>
                                            </w:div>
                                            <w:div w:id="2104909618">
                                              <w:marLeft w:val="-2400"/>
                                              <w:marRight w:val="-480"/>
                                              <w:marTop w:val="0"/>
                                              <w:marBottom w:val="0"/>
                                              <w:divBdr>
                                                <w:top w:val="none" w:sz="0" w:space="0" w:color="auto"/>
                                                <w:left w:val="none" w:sz="0" w:space="0" w:color="auto"/>
                                                <w:bottom w:val="none" w:sz="0" w:space="0" w:color="auto"/>
                                                <w:right w:val="none" w:sz="0" w:space="0" w:color="auto"/>
                                              </w:divBdr>
                                            </w:div>
                                            <w:div w:id="664669707">
                                              <w:marLeft w:val="-2400"/>
                                              <w:marRight w:val="-480"/>
                                              <w:marTop w:val="0"/>
                                              <w:marBottom w:val="0"/>
                                              <w:divBdr>
                                                <w:top w:val="none" w:sz="0" w:space="0" w:color="auto"/>
                                                <w:left w:val="none" w:sz="0" w:space="0" w:color="auto"/>
                                                <w:bottom w:val="none" w:sz="0" w:space="0" w:color="auto"/>
                                                <w:right w:val="none" w:sz="0" w:space="0" w:color="auto"/>
                                              </w:divBdr>
                                            </w:div>
                                            <w:div w:id="112966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8058">
                                  <w:marLeft w:val="0"/>
                                  <w:marRight w:val="0"/>
                                  <w:marTop w:val="300"/>
                                  <w:marBottom w:val="300"/>
                                  <w:divBdr>
                                    <w:top w:val="none" w:sz="0" w:space="0" w:color="auto"/>
                                    <w:left w:val="none" w:sz="0" w:space="0" w:color="auto"/>
                                    <w:bottom w:val="none" w:sz="0" w:space="0" w:color="auto"/>
                                    <w:right w:val="none" w:sz="0" w:space="0" w:color="auto"/>
                                  </w:divBdr>
                                  <w:divsChild>
                                    <w:div w:id="1614359765">
                                      <w:marLeft w:val="0"/>
                                      <w:marRight w:val="0"/>
                                      <w:marTop w:val="0"/>
                                      <w:marBottom w:val="0"/>
                                      <w:divBdr>
                                        <w:top w:val="none" w:sz="0" w:space="0" w:color="auto"/>
                                        <w:left w:val="none" w:sz="0" w:space="0" w:color="auto"/>
                                        <w:bottom w:val="none" w:sz="0" w:space="0" w:color="auto"/>
                                        <w:right w:val="none" w:sz="0" w:space="0" w:color="auto"/>
                                      </w:divBdr>
                                      <w:divsChild>
                                        <w:div w:id="257955130">
                                          <w:marLeft w:val="0"/>
                                          <w:marRight w:val="0"/>
                                          <w:marTop w:val="0"/>
                                          <w:marBottom w:val="0"/>
                                          <w:divBdr>
                                            <w:top w:val="none" w:sz="0" w:space="0" w:color="auto"/>
                                            <w:left w:val="none" w:sz="0" w:space="0" w:color="auto"/>
                                            <w:bottom w:val="none" w:sz="0" w:space="0" w:color="auto"/>
                                            <w:right w:val="none" w:sz="0" w:space="0" w:color="auto"/>
                                          </w:divBdr>
                                          <w:divsChild>
                                            <w:div w:id="1749040334">
                                              <w:marLeft w:val="-2400"/>
                                              <w:marRight w:val="-480"/>
                                              <w:marTop w:val="0"/>
                                              <w:marBottom w:val="0"/>
                                              <w:divBdr>
                                                <w:top w:val="none" w:sz="0" w:space="0" w:color="auto"/>
                                                <w:left w:val="none" w:sz="0" w:space="0" w:color="auto"/>
                                                <w:bottom w:val="none" w:sz="0" w:space="0" w:color="auto"/>
                                                <w:right w:val="none" w:sz="0" w:space="0" w:color="auto"/>
                                              </w:divBdr>
                                            </w:div>
                                            <w:div w:id="1143549261">
                                              <w:marLeft w:val="-2400"/>
                                              <w:marRight w:val="-480"/>
                                              <w:marTop w:val="0"/>
                                              <w:marBottom w:val="0"/>
                                              <w:divBdr>
                                                <w:top w:val="none" w:sz="0" w:space="0" w:color="auto"/>
                                                <w:left w:val="none" w:sz="0" w:space="0" w:color="auto"/>
                                                <w:bottom w:val="none" w:sz="0" w:space="0" w:color="auto"/>
                                                <w:right w:val="none" w:sz="0" w:space="0" w:color="auto"/>
                                              </w:divBdr>
                                            </w:div>
                                            <w:div w:id="2064254567">
                                              <w:marLeft w:val="-2400"/>
                                              <w:marRight w:val="-480"/>
                                              <w:marTop w:val="0"/>
                                              <w:marBottom w:val="0"/>
                                              <w:divBdr>
                                                <w:top w:val="none" w:sz="0" w:space="0" w:color="auto"/>
                                                <w:left w:val="none" w:sz="0" w:space="0" w:color="auto"/>
                                                <w:bottom w:val="none" w:sz="0" w:space="0" w:color="auto"/>
                                                <w:right w:val="none" w:sz="0" w:space="0" w:color="auto"/>
                                              </w:divBdr>
                                            </w:div>
                                            <w:div w:id="491482704">
                                              <w:marLeft w:val="-2400"/>
                                              <w:marRight w:val="-480"/>
                                              <w:marTop w:val="0"/>
                                              <w:marBottom w:val="0"/>
                                              <w:divBdr>
                                                <w:top w:val="none" w:sz="0" w:space="0" w:color="auto"/>
                                                <w:left w:val="none" w:sz="0" w:space="0" w:color="auto"/>
                                                <w:bottom w:val="none" w:sz="0" w:space="0" w:color="auto"/>
                                                <w:right w:val="none" w:sz="0" w:space="0" w:color="auto"/>
                                              </w:divBdr>
                                            </w:div>
                                            <w:div w:id="414858235">
                                              <w:marLeft w:val="-2400"/>
                                              <w:marRight w:val="-480"/>
                                              <w:marTop w:val="0"/>
                                              <w:marBottom w:val="0"/>
                                              <w:divBdr>
                                                <w:top w:val="none" w:sz="0" w:space="0" w:color="auto"/>
                                                <w:left w:val="none" w:sz="0" w:space="0" w:color="auto"/>
                                                <w:bottom w:val="none" w:sz="0" w:space="0" w:color="auto"/>
                                                <w:right w:val="none" w:sz="0" w:space="0" w:color="auto"/>
                                              </w:divBdr>
                                            </w:div>
                                            <w:div w:id="602111481">
                                              <w:marLeft w:val="-2400"/>
                                              <w:marRight w:val="-480"/>
                                              <w:marTop w:val="0"/>
                                              <w:marBottom w:val="0"/>
                                              <w:divBdr>
                                                <w:top w:val="none" w:sz="0" w:space="0" w:color="auto"/>
                                                <w:left w:val="none" w:sz="0" w:space="0" w:color="auto"/>
                                                <w:bottom w:val="none" w:sz="0" w:space="0" w:color="auto"/>
                                                <w:right w:val="none" w:sz="0" w:space="0" w:color="auto"/>
                                              </w:divBdr>
                                            </w:div>
                                            <w:div w:id="1669167606">
                                              <w:marLeft w:val="-2400"/>
                                              <w:marRight w:val="-480"/>
                                              <w:marTop w:val="0"/>
                                              <w:marBottom w:val="0"/>
                                              <w:divBdr>
                                                <w:top w:val="none" w:sz="0" w:space="0" w:color="auto"/>
                                                <w:left w:val="none" w:sz="0" w:space="0" w:color="auto"/>
                                                <w:bottom w:val="none" w:sz="0" w:space="0" w:color="auto"/>
                                                <w:right w:val="none" w:sz="0" w:space="0" w:color="auto"/>
                                              </w:divBdr>
                                            </w:div>
                                            <w:div w:id="38550998">
                                              <w:marLeft w:val="-2400"/>
                                              <w:marRight w:val="-480"/>
                                              <w:marTop w:val="0"/>
                                              <w:marBottom w:val="0"/>
                                              <w:divBdr>
                                                <w:top w:val="none" w:sz="0" w:space="0" w:color="auto"/>
                                                <w:left w:val="none" w:sz="0" w:space="0" w:color="auto"/>
                                                <w:bottom w:val="none" w:sz="0" w:space="0" w:color="auto"/>
                                                <w:right w:val="none" w:sz="0" w:space="0" w:color="auto"/>
                                              </w:divBdr>
                                            </w:div>
                                            <w:div w:id="1156606416">
                                              <w:marLeft w:val="-2400"/>
                                              <w:marRight w:val="-480"/>
                                              <w:marTop w:val="0"/>
                                              <w:marBottom w:val="0"/>
                                              <w:divBdr>
                                                <w:top w:val="none" w:sz="0" w:space="0" w:color="auto"/>
                                                <w:left w:val="none" w:sz="0" w:space="0" w:color="auto"/>
                                                <w:bottom w:val="none" w:sz="0" w:space="0" w:color="auto"/>
                                                <w:right w:val="none" w:sz="0" w:space="0" w:color="auto"/>
                                              </w:divBdr>
                                            </w:div>
                                            <w:div w:id="1739129041">
                                              <w:marLeft w:val="-2400"/>
                                              <w:marRight w:val="-480"/>
                                              <w:marTop w:val="0"/>
                                              <w:marBottom w:val="0"/>
                                              <w:divBdr>
                                                <w:top w:val="none" w:sz="0" w:space="0" w:color="auto"/>
                                                <w:left w:val="none" w:sz="0" w:space="0" w:color="auto"/>
                                                <w:bottom w:val="none" w:sz="0" w:space="0" w:color="auto"/>
                                                <w:right w:val="none" w:sz="0" w:space="0" w:color="auto"/>
                                              </w:divBdr>
                                            </w:div>
                                            <w:div w:id="1537893734">
                                              <w:marLeft w:val="-2400"/>
                                              <w:marRight w:val="-480"/>
                                              <w:marTop w:val="0"/>
                                              <w:marBottom w:val="0"/>
                                              <w:divBdr>
                                                <w:top w:val="none" w:sz="0" w:space="0" w:color="auto"/>
                                                <w:left w:val="none" w:sz="0" w:space="0" w:color="auto"/>
                                                <w:bottom w:val="none" w:sz="0" w:space="0" w:color="auto"/>
                                                <w:right w:val="none" w:sz="0" w:space="0" w:color="auto"/>
                                              </w:divBdr>
                                            </w:div>
                                            <w:div w:id="368995127">
                                              <w:marLeft w:val="-2400"/>
                                              <w:marRight w:val="-480"/>
                                              <w:marTop w:val="0"/>
                                              <w:marBottom w:val="0"/>
                                              <w:divBdr>
                                                <w:top w:val="none" w:sz="0" w:space="0" w:color="auto"/>
                                                <w:left w:val="none" w:sz="0" w:space="0" w:color="auto"/>
                                                <w:bottom w:val="none" w:sz="0" w:space="0" w:color="auto"/>
                                                <w:right w:val="none" w:sz="0" w:space="0" w:color="auto"/>
                                              </w:divBdr>
                                            </w:div>
                                            <w:div w:id="1452943638">
                                              <w:marLeft w:val="-2400"/>
                                              <w:marRight w:val="-480"/>
                                              <w:marTop w:val="0"/>
                                              <w:marBottom w:val="0"/>
                                              <w:divBdr>
                                                <w:top w:val="none" w:sz="0" w:space="0" w:color="auto"/>
                                                <w:left w:val="none" w:sz="0" w:space="0" w:color="auto"/>
                                                <w:bottom w:val="none" w:sz="0" w:space="0" w:color="auto"/>
                                                <w:right w:val="none" w:sz="0" w:space="0" w:color="auto"/>
                                              </w:divBdr>
                                            </w:div>
                                            <w:div w:id="886837420">
                                              <w:marLeft w:val="-2400"/>
                                              <w:marRight w:val="-480"/>
                                              <w:marTop w:val="0"/>
                                              <w:marBottom w:val="0"/>
                                              <w:divBdr>
                                                <w:top w:val="none" w:sz="0" w:space="0" w:color="auto"/>
                                                <w:left w:val="none" w:sz="0" w:space="0" w:color="auto"/>
                                                <w:bottom w:val="none" w:sz="0" w:space="0" w:color="auto"/>
                                                <w:right w:val="none" w:sz="0" w:space="0" w:color="auto"/>
                                              </w:divBdr>
                                            </w:div>
                                            <w:div w:id="743382694">
                                              <w:marLeft w:val="-2400"/>
                                              <w:marRight w:val="-480"/>
                                              <w:marTop w:val="0"/>
                                              <w:marBottom w:val="0"/>
                                              <w:divBdr>
                                                <w:top w:val="none" w:sz="0" w:space="0" w:color="auto"/>
                                                <w:left w:val="none" w:sz="0" w:space="0" w:color="auto"/>
                                                <w:bottom w:val="none" w:sz="0" w:space="0" w:color="auto"/>
                                                <w:right w:val="none" w:sz="0" w:space="0" w:color="auto"/>
                                              </w:divBdr>
                                            </w:div>
                                            <w:div w:id="1742413076">
                                              <w:marLeft w:val="-2400"/>
                                              <w:marRight w:val="-480"/>
                                              <w:marTop w:val="0"/>
                                              <w:marBottom w:val="0"/>
                                              <w:divBdr>
                                                <w:top w:val="none" w:sz="0" w:space="0" w:color="auto"/>
                                                <w:left w:val="none" w:sz="0" w:space="0" w:color="auto"/>
                                                <w:bottom w:val="none" w:sz="0" w:space="0" w:color="auto"/>
                                                <w:right w:val="none" w:sz="0" w:space="0" w:color="auto"/>
                                              </w:divBdr>
                                            </w:div>
                                            <w:div w:id="306935437">
                                              <w:marLeft w:val="-2400"/>
                                              <w:marRight w:val="-480"/>
                                              <w:marTop w:val="0"/>
                                              <w:marBottom w:val="0"/>
                                              <w:divBdr>
                                                <w:top w:val="none" w:sz="0" w:space="0" w:color="auto"/>
                                                <w:left w:val="none" w:sz="0" w:space="0" w:color="auto"/>
                                                <w:bottom w:val="none" w:sz="0" w:space="0" w:color="auto"/>
                                                <w:right w:val="none" w:sz="0" w:space="0" w:color="auto"/>
                                              </w:divBdr>
                                            </w:div>
                                            <w:div w:id="739519103">
                                              <w:marLeft w:val="-2400"/>
                                              <w:marRight w:val="-480"/>
                                              <w:marTop w:val="0"/>
                                              <w:marBottom w:val="0"/>
                                              <w:divBdr>
                                                <w:top w:val="none" w:sz="0" w:space="0" w:color="auto"/>
                                                <w:left w:val="none" w:sz="0" w:space="0" w:color="auto"/>
                                                <w:bottom w:val="none" w:sz="0" w:space="0" w:color="auto"/>
                                                <w:right w:val="none" w:sz="0" w:space="0" w:color="auto"/>
                                              </w:divBdr>
                                            </w:div>
                                            <w:div w:id="1854565689">
                                              <w:marLeft w:val="-2400"/>
                                              <w:marRight w:val="-480"/>
                                              <w:marTop w:val="0"/>
                                              <w:marBottom w:val="0"/>
                                              <w:divBdr>
                                                <w:top w:val="none" w:sz="0" w:space="0" w:color="auto"/>
                                                <w:left w:val="none" w:sz="0" w:space="0" w:color="auto"/>
                                                <w:bottom w:val="none" w:sz="0" w:space="0" w:color="auto"/>
                                                <w:right w:val="none" w:sz="0" w:space="0" w:color="auto"/>
                                              </w:divBdr>
                                            </w:div>
                                            <w:div w:id="1460685175">
                                              <w:marLeft w:val="-2400"/>
                                              <w:marRight w:val="-480"/>
                                              <w:marTop w:val="0"/>
                                              <w:marBottom w:val="0"/>
                                              <w:divBdr>
                                                <w:top w:val="none" w:sz="0" w:space="0" w:color="auto"/>
                                                <w:left w:val="none" w:sz="0" w:space="0" w:color="auto"/>
                                                <w:bottom w:val="none" w:sz="0" w:space="0" w:color="auto"/>
                                                <w:right w:val="none" w:sz="0" w:space="0" w:color="auto"/>
                                              </w:divBdr>
                                            </w:div>
                                            <w:div w:id="2076121960">
                                              <w:marLeft w:val="-2400"/>
                                              <w:marRight w:val="-480"/>
                                              <w:marTop w:val="0"/>
                                              <w:marBottom w:val="0"/>
                                              <w:divBdr>
                                                <w:top w:val="none" w:sz="0" w:space="0" w:color="auto"/>
                                                <w:left w:val="none" w:sz="0" w:space="0" w:color="auto"/>
                                                <w:bottom w:val="none" w:sz="0" w:space="0" w:color="auto"/>
                                                <w:right w:val="none" w:sz="0" w:space="0" w:color="auto"/>
                                              </w:divBdr>
                                            </w:div>
                                            <w:div w:id="1962834983">
                                              <w:marLeft w:val="-2400"/>
                                              <w:marRight w:val="-480"/>
                                              <w:marTop w:val="0"/>
                                              <w:marBottom w:val="0"/>
                                              <w:divBdr>
                                                <w:top w:val="none" w:sz="0" w:space="0" w:color="auto"/>
                                                <w:left w:val="none" w:sz="0" w:space="0" w:color="auto"/>
                                                <w:bottom w:val="none" w:sz="0" w:space="0" w:color="auto"/>
                                                <w:right w:val="none" w:sz="0" w:space="0" w:color="auto"/>
                                              </w:divBdr>
                                            </w:div>
                                            <w:div w:id="458574700">
                                              <w:marLeft w:val="-2400"/>
                                              <w:marRight w:val="-480"/>
                                              <w:marTop w:val="0"/>
                                              <w:marBottom w:val="0"/>
                                              <w:divBdr>
                                                <w:top w:val="none" w:sz="0" w:space="0" w:color="auto"/>
                                                <w:left w:val="none" w:sz="0" w:space="0" w:color="auto"/>
                                                <w:bottom w:val="none" w:sz="0" w:space="0" w:color="auto"/>
                                                <w:right w:val="none" w:sz="0" w:space="0" w:color="auto"/>
                                              </w:divBdr>
                                            </w:div>
                                            <w:div w:id="144862257">
                                              <w:marLeft w:val="-2400"/>
                                              <w:marRight w:val="-480"/>
                                              <w:marTop w:val="0"/>
                                              <w:marBottom w:val="0"/>
                                              <w:divBdr>
                                                <w:top w:val="none" w:sz="0" w:space="0" w:color="auto"/>
                                                <w:left w:val="none" w:sz="0" w:space="0" w:color="auto"/>
                                                <w:bottom w:val="none" w:sz="0" w:space="0" w:color="auto"/>
                                                <w:right w:val="none" w:sz="0" w:space="0" w:color="auto"/>
                                              </w:divBdr>
                                            </w:div>
                                            <w:div w:id="1066806091">
                                              <w:marLeft w:val="-2400"/>
                                              <w:marRight w:val="-480"/>
                                              <w:marTop w:val="0"/>
                                              <w:marBottom w:val="0"/>
                                              <w:divBdr>
                                                <w:top w:val="none" w:sz="0" w:space="0" w:color="auto"/>
                                                <w:left w:val="none" w:sz="0" w:space="0" w:color="auto"/>
                                                <w:bottom w:val="none" w:sz="0" w:space="0" w:color="auto"/>
                                                <w:right w:val="none" w:sz="0" w:space="0" w:color="auto"/>
                                              </w:divBdr>
                                            </w:div>
                                            <w:div w:id="2027557990">
                                              <w:marLeft w:val="-2400"/>
                                              <w:marRight w:val="-480"/>
                                              <w:marTop w:val="0"/>
                                              <w:marBottom w:val="0"/>
                                              <w:divBdr>
                                                <w:top w:val="none" w:sz="0" w:space="0" w:color="auto"/>
                                                <w:left w:val="none" w:sz="0" w:space="0" w:color="auto"/>
                                                <w:bottom w:val="none" w:sz="0" w:space="0" w:color="auto"/>
                                                <w:right w:val="none" w:sz="0" w:space="0" w:color="auto"/>
                                              </w:divBdr>
                                            </w:div>
                                            <w:div w:id="579758171">
                                              <w:marLeft w:val="-2400"/>
                                              <w:marRight w:val="-480"/>
                                              <w:marTop w:val="0"/>
                                              <w:marBottom w:val="0"/>
                                              <w:divBdr>
                                                <w:top w:val="none" w:sz="0" w:space="0" w:color="auto"/>
                                                <w:left w:val="none" w:sz="0" w:space="0" w:color="auto"/>
                                                <w:bottom w:val="none" w:sz="0" w:space="0" w:color="auto"/>
                                                <w:right w:val="none" w:sz="0" w:space="0" w:color="auto"/>
                                              </w:divBdr>
                                            </w:div>
                                            <w:div w:id="446966079">
                                              <w:marLeft w:val="-2400"/>
                                              <w:marRight w:val="-480"/>
                                              <w:marTop w:val="0"/>
                                              <w:marBottom w:val="0"/>
                                              <w:divBdr>
                                                <w:top w:val="none" w:sz="0" w:space="0" w:color="auto"/>
                                                <w:left w:val="none" w:sz="0" w:space="0" w:color="auto"/>
                                                <w:bottom w:val="none" w:sz="0" w:space="0" w:color="auto"/>
                                                <w:right w:val="none" w:sz="0" w:space="0" w:color="auto"/>
                                              </w:divBdr>
                                            </w:div>
                                            <w:div w:id="1504658931">
                                              <w:marLeft w:val="-2400"/>
                                              <w:marRight w:val="-480"/>
                                              <w:marTop w:val="0"/>
                                              <w:marBottom w:val="0"/>
                                              <w:divBdr>
                                                <w:top w:val="none" w:sz="0" w:space="0" w:color="auto"/>
                                                <w:left w:val="none" w:sz="0" w:space="0" w:color="auto"/>
                                                <w:bottom w:val="none" w:sz="0" w:space="0" w:color="auto"/>
                                                <w:right w:val="none" w:sz="0" w:space="0" w:color="auto"/>
                                              </w:divBdr>
                                            </w:div>
                                            <w:div w:id="335115545">
                                              <w:marLeft w:val="-2400"/>
                                              <w:marRight w:val="-480"/>
                                              <w:marTop w:val="0"/>
                                              <w:marBottom w:val="0"/>
                                              <w:divBdr>
                                                <w:top w:val="none" w:sz="0" w:space="0" w:color="auto"/>
                                                <w:left w:val="none" w:sz="0" w:space="0" w:color="auto"/>
                                                <w:bottom w:val="none" w:sz="0" w:space="0" w:color="auto"/>
                                                <w:right w:val="none" w:sz="0" w:space="0" w:color="auto"/>
                                              </w:divBdr>
                                            </w:div>
                                            <w:div w:id="1742409795">
                                              <w:marLeft w:val="-2400"/>
                                              <w:marRight w:val="-480"/>
                                              <w:marTop w:val="0"/>
                                              <w:marBottom w:val="0"/>
                                              <w:divBdr>
                                                <w:top w:val="none" w:sz="0" w:space="0" w:color="auto"/>
                                                <w:left w:val="none" w:sz="0" w:space="0" w:color="auto"/>
                                                <w:bottom w:val="none" w:sz="0" w:space="0" w:color="auto"/>
                                                <w:right w:val="none" w:sz="0" w:space="0" w:color="auto"/>
                                              </w:divBdr>
                                            </w:div>
                                            <w:div w:id="1806971959">
                                              <w:marLeft w:val="-2400"/>
                                              <w:marRight w:val="-480"/>
                                              <w:marTop w:val="0"/>
                                              <w:marBottom w:val="0"/>
                                              <w:divBdr>
                                                <w:top w:val="none" w:sz="0" w:space="0" w:color="auto"/>
                                                <w:left w:val="none" w:sz="0" w:space="0" w:color="auto"/>
                                                <w:bottom w:val="none" w:sz="0" w:space="0" w:color="auto"/>
                                                <w:right w:val="none" w:sz="0" w:space="0" w:color="auto"/>
                                              </w:divBdr>
                                            </w:div>
                                            <w:div w:id="729227395">
                                              <w:marLeft w:val="-2400"/>
                                              <w:marRight w:val="-480"/>
                                              <w:marTop w:val="0"/>
                                              <w:marBottom w:val="0"/>
                                              <w:divBdr>
                                                <w:top w:val="none" w:sz="0" w:space="0" w:color="auto"/>
                                                <w:left w:val="none" w:sz="0" w:space="0" w:color="auto"/>
                                                <w:bottom w:val="none" w:sz="0" w:space="0" w:color="auto"/>
                                                <w:right w:val="none" w:sz="0" w:space="0" w:color="auto"/>
                                              </w:divBdr>
                                            </w:div>
                                            <w:div w:id="1321621089">
                                              <w:marLeft w:val="-2400"/>
                                              <w:marRight w:val="-480"/>
                                              <w:marTop w:val="0"/>
                                              <w:marBottom w:val="0"/>
                                              <w:divBdr>
                                                <w:top w:val="none" w:sz="0" w:space="0" w:color="auto"/>
                                                <w:left w:val="none" w:sz="0" w:space="0" w:color="auto"/>
                                                <w:bottom w:val="none" w:sz="0" w:space="0" w:color="auto"/>
                                                <w:right w:val="none" w:sz="0" w:space="0" w:color="auto"/>
                                              </w:divBdr>
                                            </w:div>
                                            <w:div w:id="1690060197">
                                              <w:marLeft w:val="-2400"/>
                                              <w:marRight w:val="-480"/>
                                              <w:marTop w:val="0"/>
                                              <w:marBottom w:val="0"/>
                                              <w:divBdr>
                                                <w:top w:val="none" w:sz="0" w:space="0" w:color="auto"/>
                                                <w:left w:val="none" w:sz="0" w:space="0" w:color="auto"/>
                                                <w:bottom w:val="none" w:sz="0" w:space="0" w:color="auto"/>
                                                <w:right w:val="none" w:sz="0" w:space="0" w:color="auto"/>
                                              </w:divBdr>
                                            </w:div>
                                            <w:div w:id="1541744130">
                                              <w:marLeft w:val="-2400"/>
                                              <w:marRight w:val="-480"/>
                                              <w:marTop w:val="0"/>
                                              <w:marBottom w:val="0"/>
                                              <w:divBdr>
                                                <w:top w:val="none" w:sz="0" w:space="0" w:color="auto"/>
                                                <w:left w:val="none" w:sz="0" w:space="0" w:color="auto"/>
                                                <w:bottom w:val="none" w:sz="0" w:space="0" w:color="auto"/>
                                                <w:right w:val="none" w:sz="0" w:space="0" w:color="auto"/>
                                              </w:divBdr>
                                            </w:div>
                                            <w:div w:id="668410209">
                                              <w:marLeft w:val="-2400"/>
                                              <w:marRight w:val="-480"/>
                                              <w:marTop w:val="0"/>
                                              <w:marBottom w:val="0"/>
                                              <w:divBdr>
                                                <w:top w:val="none" w:sz="0" w:space="0" w:color="auto"/>
                                                <w:left w:val="none" w:sz="0" w:space="0" w:color="auto"/>
                                                <w:bottom w:val="none" w:sz="0" w:space="0" w:color="auto"/>
                                                <w:right w:val="none" w:sz="0" w:space="0" w:color="auto"/>
                                              </w:divBdr>
                                            </w:div>
                                            <w:div w:id="159128526">
                                              <w:marLeft w:val="-2400"/>
                                              <w:marRight w:val="-480"/>
                                              <w:marTop w:val="0"/>
                                              <w:marBottom w:val="0"/>
                                              <w:divBdr>
                                                <w:top w:val="none" w:sz="0" w:space="0" w:color="auto"/>
                                                <w:left w:val="none" w:sz="0" w:space="0" w:color="auto"/>
                                                <w:bottom w:val="none" w:sz="0" w:space="0" w:color="auto"/>
                                                <w:right w:val="none" w:sz="0" w:space="0" w:color="auto"/>
                                              </w:divBdr>
                                            </w:div>
                                            <w:div w:id="1117799471">
                                              <w:marLeft w:val="-2400"/>
                                              <w:marRight w:val="-480"/>
                                              <w:marTop w:val="0"/>
                                              <w:marBottom w:val="0"/>
                                              <w:divBdr>
                                                <w:top w:val="none" w:sz="0" w:space="0" w:color="auto"/>
                                                <w:left w:val="none" w:sz="0" w:space="0" w:color="auto"/>
                                                <w:bottom w:val="none" w:sz="0" w:space="0" w:color="auto"/>
                                                <w:right w:val="none" w:sz="0" w:space="0" w:color="auto"/>
                                              </w:divBdr>
                                            </w:div>
                                            <w:div w:id="1832790422">
                                              <w:marLeft w:val="-2400"/>
                                              <w:marRight w:val="-480"/>
                                              <w:marTop w:val="0"/>
                                              <w:marBottom w:val="0"/>
                                              <w:divBdr>
                                                <w:top w:val="none" w:sz="0" w:space="0" w:color="auto"/>
                                                <w:left w:val="none" w:sz="0" w:space="0" w:color="auto"/>
                                                <w:bottom w:val="none" w:sz="0" w:space="0" w:color="auto"/>
                                                <w:right w:val="none" w:sz="0" w:space="0" w:color="auto"/>
                                              </w:divBdr>
                                            </w:div>
                                            <w:div w:id="1995796948">
                                              <w:marLeft w:val="-2400"/>
                                              <w:marRight w:val="-480"/>
                                              <w:marTop w:val="0"/>
                                              <w:marBottom w:val="0"/>
                                              <w:divBdr>
                                                <w:top w:val="none" w:sz="0" w:space="0" w:color="auto"/>
                                                <w:left w:val="none" w:sz="0" w:space="0" w:color="auto"/>
                                                <w:bottom w:val="none" w:sz="0" w:space="0" w:color="auto"/>
                                                <w:right w:val="none" w:sz="0" w:space="0" w:color="auto"/>
                                              </w:divBdr>
                                            </w:div>
                                            <w:div w:id="1905295003">
                                              <w:marLeft w:val="-2400"/>
                                              <w:marRight w:val="-480"/>
                                              <w:marTop w:val="0"/>
                                              <w:marBottom w:val="0"/>
                                              <w:divBdr>
                                                <w:top w:val="none" w:sz="0" w:space="0" w:color="auto"/>
                                                <w:left w:val="none" w:sz="0" w:space="0" w:color="auto"/>
                                                <w:bottom w:val="none" w:sz="0" w:space="0" w:color="auto"/>
                                                <w:right w:val="none" w:sz="0" w:space="0" w:color="auto"/>
                                              </w:divBdr>
                                            </w:div>
                                            <w:div w:id="788596303">
                                              <w:marLeft w:val="-2400"/>
                                              <w:marRight w:val="-480"/>
                                              <w:marTop w:val="0"/>
                                              <w:marBottom w:val="0"/>
                                              <w:divBdr>
                                                <w:top w:val="none" w:sz="0" w:space="0" w:color="auto"/>
                                                <w:left w:val="none" w:sz="0" w:space="0" w:color="auto"/>
                                                <w:bottom w:val="none" w:sz="0" w:space="0" w:color="auto"/>
                                                <w:right w:val="none" w:sz="0" w:space="0" w:color="auto"/>
                                              </w:divBdr>
                                            </w:div>
                                            <w:div w:id="4283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218375">
                          <w:marLeft w:val="0"/>
                          <w:marRight w:val="0"/>
                          <w:marTop w:val="0"/>
                          <w:marBottom w:val="0"/>
                          <w:divBdr>
                            <w:top w:val="none" w:sz="0" w:space="0" w:color="auto"/>
                            <w:left w:val="none" w:sz="0" w:space="0" w:color="auto"/>
                            <w:bottom w:val="none" w:sz="0" w:space="0" w:color="auto"/>
                            <w:right w:val="none" w:sz="0" w:space="0" w:color="auto"/>
                          </w:divBdr>
                        </w:div>
                        <w:div w:id="27991994">
                          <w:marLeft w:val="0"/>
                          <w:marRight w:val="0"/>
                          <w:marTop w:val="0"/>
                          <w:marBottom w:val="0"/>
                          <w:divBdr>
                            <w:top w:val="none" w:sz="0" w:space="0" w:color="auto"/>
                            <w:left w:val="none" w:sz="0" w:space="0" w:color="auto"/>
                            <w:bottom w:val="none" w:sz="0" w:space="0" w:color="auto"/>
                            <w:right w:val="none" w:sz="0" w:space="0" w:color="auto"/>
                          </w:divBdr>
                          <w:divsChild>
                            <w:div w:id="189683515">
                              <w:marLeft w:val="0"/>
                              <w:marRight w:val="0"/>
                              <w:marTop w:val="0"/>
                              <w:marBottom w:val="0"/>
                              <w:divBdr>
                                <w:top w:val="none" w:sz="0" w:space="0" w:color="auto"/>
                                <w:left w:val="none" w:sz="0" w:space="0" w:color="auto"/>
                                <w:bottom w:val="none" w:sz="0" w:space="0" w:color="auto"/>
                                <w:right w:val="none" w:sz="0" w:space="0" w:color="auto"/>
                              </w:divBdr>
                              <w:divsChild>
                                <w:div w:id="1914662279">
                                  <w:marLeft w:val="0"/>
                                  <w:marRight w:val="0"/>
                                  <w:marTop w:val="300"/>
                                  <w:marBottom w:val="300"/>
                                  <w:divBdr>
                                    <w:top w:val="none" w:sz="0" w:space="0" w:color="auto"/>
                                    <w:left w:val="none" w:sz="0" w:space="0" w:color="auto"/>
                                    <w:bottom w:val="none" w:sz="0" w:space="0" w:color="auto"/>
                                    <w:right w:val="none" w:sz="0" w:space="0" w:color="auto"/>
                                  </w:divBdr>
                                  <w:divsChild>
                                    <w:div w:id="881136701">
                                      <w:marLeft w:val="0"/>
                                      <w:marRight w:val="0"/>
                                      <w:marTop w:val="0"/>
                                      <w:marBottom w:val="0"/>
                                      <w:divBdr>
                                        <w:top w:val="none" w:sz="0" w:space="0" w:color="auto"/>
                                        <w:left w:val="none" w:sz="0" w:space="0" w:color="auto"/>
                                        <w:bottom w:val="none" w:sz="0" w:space="0" w:color="auto"/>
                                        <w:right w:val="none" w:sz="0" w:space="0" w:color="auto"/>
                                      </w:divBdr>
                                      <w:divsChild>
                                        <w:div w:id="1190214795">
                                          <w:marLeft w:val="0"/>
                                          <w:marRight w:val="0"/>
                                          <w:marTop w:val="0"/>
                                          <w:marBottom w:val="0"/>
                                          <w:divBdr>
                                            <w:top w:val="none" w:sz="0" w:space="0" w:color="auto"/>
                                            <w:left w:val="none" w:sz="0" w:space="0" w:color="auto"/>
                                            <w:bottom w:val="none" w:sz="0" w:space="0" w:color="auto"/>
                                            <w:right w:val="none" w:sz="0" w:space="0" w:color="auto"/>
                                          </w:divBdr>
                                          <w:divsChild>
                                            <w:div w:id="838083254">
                                              <w:marLeft w:val="-2400"/>
                                              <w:marRight w:val="-480"/>
                                              <w:marTop w:val="0"/>
                                              <w:marBottom w:val="0"/>
                                              <w:divBdr>
                                                <w:top w:val="none" w:sz="0" w:space="0" w:color="auto"/>
                                                <w:left w:val="none" w:sz="0" w:space="0" w:color="auto"/>
                                                <w:bottom w:val="none" w:sz="0" w:space="0" w:color="auto"/>
                                                <w:right w:val="none" w:sz="0" w:space="0" w:color="auto"/>
                                              </w:divBdr>
                                            </w:div>
                                            <w:div w:id="785544433">
                                              <w:marLeft w:val="-2400"/>
                                              <w:marRight w:val="-480"/>
                                              <w:marTop w:val="0"/>
                                              <w:marBottom w:val="0"/>
                                              <w:divBdr>
                                                <w:top w:val="none" w:sz="0" w:space="0" w:color="auto"/>
                                                <w:left w:val="none" w:sz="0" w:space="0" w:color="auto"/>
                                                <w:bottom w:val="none" w:sz="0" w:space="0" w:color="auto"/>
                                                <w:right w:val="none" w:sz="0" w:space="0" w:color="auto"/>
                                              </w:divBdr>
                                            </w:div>
                                            <w:div w:id="1970161026">
                                              <w:marLeft w:val="-2400"/>
                                              <w:marRight w:val="-480"/>
                                              <w:marTop w:val="0"/>
                                              <w:marBottom w:val="0"/>
                                              <w:divBdr>
                                                <w:top w:val="none" w:sz="0" w:space="0" w:color="auto"/>
                                                <w:left w:val="none" w:sz="0" w:space="0" w:color="auto"/>
                                                <w:bottom w:val="none" w:sz="0" w:space="0" w:color="auto"/>
                                                <w:right w:val="none" w:sz="0" w:space="0" w:color="auto"/>
                                              </w:divBdr>
                                            </w:div>
                                            <w:div w:id="668410230">
                                              <w:marLeft w:val="-2400"/>
                                              <w:marRight w:val="-480"/>
                                              <w:marTop w:val="0"/>
                                              <w:marBottom w:val="0"/>
                                              <w:divBdr>
                                                <w:top w:val="none" w:sz="0" w:space="0" w:color="auto"/>
                                                <w:left w:val="none" w:sz="0" w:space="0" w:color="auto"/>
                                                <w:bottom w:val="none" w:sz="0" w:space="0" w:color="auto"/>
                                                <w:right w:val="none" w:sz="0" w:space="0" w:color="auto"/>
                                              </w:divBdr>
                                            </w:div>
                                            <w:div w:id="1177620438">
                                              <w:marLeft w:val="-2400"/>
                                              <w:marRight w:val="-480"/>
                                              <w:marTop w:val="0"/>
                                              <w:marBottom w:val="0"/>
                                              <w:divBdr>
                                                <w:top w:val="none" w:sz="0" w:space="0" w:color="auto"/>
                                                <w:left w:val="none" w:sz="0" w:space="0" w:color="auto"/>
                                                <w:bottom w:val="none" w:sz="0" w:space="0" w:color="auto"/>
                                                <w:right w:val="none" w:sz="0" w:space="0" w:color="auto"/>
                                              </w:divBdr>
                                            </w:div>
                                            <w:div w:id="394473018">
                                              <w:marLeft w:val="-2400"/>
                                              <w:marRight w:val="-480"/>
                                              <w:marTop w:val="0"/>
                                              <w:marBottom w:val="0"/>
                                              <w:divBdr>
                                                <w:top w:val="none" w:sz="0" w:space="0" w:color="auto"/>
                                                <w:left w:val="none" w:sz="0" w:space="0" w:color="auto"/>
                                                <w:bottom w:val="none" w:sz="0" w:space="0" w:color="auto"/>
                                                <w:right w:val="none" w:sz="0" w:space="0" w:color="auto"/>
                                              </w:divBdr>
                                            </w:div>
                                            <w:div w:id="1994329068">
                                              <w:marLeft w:val="-2400"/>
                                              <w:marRight w:val="-480"/>
                                              <w:marTop w:val="0"/>
                                              <w:marBottom w:val="0"/>
                                              <w:divBdr>
                                                <w:top w:val="none" w:sz="0" w:space="0" w:color="auto"/>
                                                <w:left w:val="none" w:sz="0" w:space="0" w:color="auto"/>
                                                <w:bottom w:val="none" w:sz="0" w:space="0" w:color="auto"/>
                                                <w:right w:val="none" w:sz="0" w:space="0" w:color="auto"/>
                                              </w:divBdr>
                                            </w:div>
                                            <w:div w:id="1646735342">
                                              <w:marLeft w:val="-2400"/>
                                              <w:marRight w:val="-480"/>
                                              <w:marTop w:val="0"/>
                                              <w:marBottom w:val="0"/>
                                              <w:divBdr>
                                                <w:top w:val="none" w:sz="0" w:space="0" w:color="auto"/>
                                                <w:left w:val="none" w:sz="0" w:space="0" w:color="auto"/>
                                                <w:bottom w:val="none" w:sz="0" w:space="0" w:color="auto"/>
                                                <w:right w:val="none" w:sz="0" w:space="0" w:color="auto"/>
                                              </w:divBdr>
                                            </w:div>
                                            <w:div w:id="1557816822">
                                              <w:marLeft w:val="-2400"/>
                                              <w:marRight w:val="-480"/>
                                              <w:marTop w:val="0"/>
                                              <w:marBottom w:val="0"/>
                                              <w:divBdr>
                                                <w:top w:val="none" w:sz="0" w:space="0" w:color="auto"/>
                                                <w:left w:val="none" w:sz="0" w:space="0" w:color="auto"/>
                                                <w:bottom w:val="none" w:sz="0" w:space="0" w:color="auto"/>
                                                <w:right w:val="none" w:sz="0" w:space="0" w:color="auto"/>
                                              </w:divBdr>
                                            </w:div>
                                            <w:div w:id="666135074">
                                              <w:marLeft w:val="-2400"/>
                                              <w:marRight w:val="-480"/>
                                              <w:marTop w:val="0"/>
                                              <w:marBottom w:val="0"/>
                                              <w:divBdr>
                                                <w:top w:val="none" w:sz="0" w:space="0" w:color="auto"/>
                                                <w:left w:val="none" w:sz="0" w:space="0" w:color="auto"/>
                                                <w:bottom w:val="none" w:sz="0" w:space="0" w:color="auto"/>
                                                <w:right w:val="none" w:sz="0" w:space="0" w:color="auto"/>
                                              </w:divBdr>
                                            </w:div>
                                            <w:div w:id="1155953216">
                                              <w:marLeft w:val="-2400"/>
                                              <w:marRight w:val="-480"/>
                                              <w:marTop w:val="0"/>
                                              <w:marBottom w:val="0"/>
                                              <w:divBdr>
                                                <w:top w:val="none" w:sz="0" w:space="0" w:color="auto"/>
                                                <w:left w:val="none" w:sz="0" w:space="0" w:color="auto"/>
                                                <w:bottom w:val="none" w:sz="0" w:space="0" w:color="auto"/>
                                                <w:right w:val="none" w:sz="0" w:space="0" w:color="auto"/>
                                              </w:divBdr>
                                            </w:div>
                                            <w:div w:id="716662778">
                                              <w:marLeft w:val="-2400"/>
                                              <w:marRight w:val="-480"/>
                                              <w:marTop w:val="0"/>
                                              <w:marBottom w:val="0"/>
                                              <w:divBdr>
                                                <w:top w:val="none" w:sz="0" w:space="0" w:color="auto"/>
                                                <w:left w:val="none" w:sz="0" w:space="0" w:color="auto"/>
                                                <w:bottom w:val="none" w:sz="0" w:space="0" w:color="auto"/>
                                                <w:right w:val="none" w:sz="0" w:space="0" w:color="auto"/>
                                              </w:divBdr>
                                            </w:div>
                                            <w:div w:id="1979531283">
                                              <w:marLeft w:val="-2400"/>
                                              <w:marRight w:val="-480"/>
                                              <w:marTop w:val="0"/>
                                              <w:marBottom w:val="0"/>
                                              <w:divBdr>
                                                <w:top w:val="none" w:sz="0" w:space="0" w:color="auto"/>
                                                <w:left w:val="none" w:sz="0" w:space="0" w:color="auto"/>
                                                <w:bottom w:val="none" w:sz="0" w:space="0" w:color="auto"/>
                                                <w:right w:val="none" w:sz="0" w:space="0" w:color="auto"/>
                                              </w:divBdr>
                                            </w:div>
                                            <w:div w:id="760299255">
                                              <w:marLeft w:val="-2400"/>
                                              <w:marRight w:val="-480"/>
                                              <w:marTop w:val="0"/>
                                              <w:marBottom w:val="0"/>
                                              <w:divBdr>
                                                <w:top w:val="none" w:sz="0" w:space="0" w:color="auto"/>
                                                <w:left w:val="none" w:sz="0" w:space="0" w:color="auto"/>
                                                <w:bottom w:val="none" w:sz="0" w:space="0" w:color="auto"/>
                                                <w:right w:val="none" w:sz="0" w:space="0" w:color="auto"/>
                                              </w:divBdr>
                                            </w:div>
                                            <w:div w:id="329017699">
                                              <w:marLeft w:val="-2400"/>
                                              <w:marRight w:val="-480"/>
                                              <w:marTop w:val="0"/>
                                              <w:marBottom w:val="0"/>
                                              <w:divBdr>
                                                <w:top w:val="none" w:sz="0" w:space="0" w:color="auto"/>
                                                <w:left w:val="none" w:sz="0" w:space="0" w:color="auto"/>
                                                <w:bottom w:val="none" w:sz="0" w:space="0" w:color="auto"/>
                                                <w:right w:val="none" w:sz="0" w:space="0" w:color="auto"/>
                                              </w:divBdr>
                                            </w:div>
                                            <w:div w:id="876703656">
                                              <w:marLeft w:val="-2400"/>
                                              <w:marRight w:val="-480"/>
                                              <w:marTop w:val="0"/>
                                              <w:marBottom w:val="0"/>
                                              <w:divBdr>
                                                <w:top w:val="none" w:sz="0" w:space="0" w:color="auto"/>
                                                <w:left w:val="none" w:sz="0" w:space="0" w:color="auto"/>
                                                <w:bottom w:val="none" w:sz="0" w:space="0" w:color="auto"/>
                                                <w:right w:val="none" w:sz="0" w:space="0" w:color="auto"/>
                                              </w:divBdr>
                                            </w:div>
                                            <w:div w:id="543755882">
                                              <w:marLeft w:val="-2400"/>
                                              <w:marRight w:val="-480"/>
                                              <w:marTop w:val="0"/>
                                              <w:marBottom w:val="0"/>
                                              <w:divBdr>
                                                <w:top w:val="none" w:sz="0" w:space="0" w:color="auto"/>
                                                <w:left w:val="none" w:sz="0" w:space="0" w:color="auto"/>
                                                <w:bottom w:val="none" w:sz="0" w:space="0" w:color="auto"/>
                                                <w:right w:val="none" w:sz="0" w:space="0" w:color="auto"/>
                                              </w:divBdr>
                                            </w:div>
                                            <w:div w:id="206454601">
                                              <w:marLeft w:val="-2400"/>
                                              <w:marRight w:val="-480"/>
                                              <w:marTop w:val="0"/>
                                              <w:marBottom w:val="0"/>
                                              <w:divBdr>
                                                <w:top w:val="none" w:sz="0" w:space="0" w:color="auto"/>
                                                <w:left w:val="none" w:sz="0" w:space="0" w:color="auto"/>
                                                <w:bottom w:val="none" w:sz="0" w:space="0" w:color="auto"/>
                                                <w:right w:val="none" w:sz="0" w:space="0" w:color="auto"/>
                                              </w:divBdr>
                                            </w:div>
                                            <w:div w:id="2071222289">
                                              <w:marLeft w:val="-2400"/>
                                              <w:marRight w:val="-480"/>
                                              <w:marTop w:val="0"/>
                                              <w:marBottom w:val="0"/>
                                              <w:divBdr>
                                                <w:top w:val="none" w:sz="0" w:space="0" w:color="auto"/>
                                                <w:left w:val="none" w:sz="0" w:space="0" w:color="auto"/>
                                                <w:bottom w:val="none" w:sz="0" w:space="0" w:color="auto"/>
                                                <w:right w:val="none" w:sz="0" w:space="0" w:color="auto"/>
                                              </w:divBdr>
                                            </w:div>
                                            <w:div w:id="962342625">
                                              <w:marLeft w:val="-2400"/>
                                              <w:marRight w:val="-480"/>
                                              <w:marTop w:val="0"/>
                                              <w:marBottom w:val="0"/>
                                              <w:divBdr>
                                                <w:top w:val="none" w:sz="0" w:space="0" w:color="auto"/>
                                                <w:left w:val="none" w:sz="0" w:space="0" w:color="auto"/>
                                                <w:bottom w:val="none" w:sz="0" w:space="0" w:color="auto"/>
                                                <w:right w:val="none" w:sz="0" w:space="0" w:color="auto"/>
                                              </w:divBdr>
                                            </w:div>
                                            <w:div w:id="2128306638">
                                              <w:marLeft w:val="-2400"/>
                                              <w:marRight w:val="-480"/>
                                              <w:marTop w:val="0"/>
                                              <w:marBottom w:val="0"/>
                                              <w:divBdr>
                                                <w:top w:val="none" w:sz="0" w:space="0" w:color="auto"/>
                                                <w:left w:val="none" w:sz="0" w:space="0" w:color="auto"/>
                                                <w:bottom w:val="none" w:sz="0" w:space="0" w:color="auto"/>
                                                <w:right w:val="none" w:sz="0" w:space="0" w:color="auto"/>
                                              </w:divBdr>
                                            </w:div>
                                            <w:div w:id="1207597412">
                                              <w:marLeft w:val="-2400"/>
                                              <w:marRight w:val="-480"/>
                                              <w:marTop w:val="0"/>
                                              <w:marBottom w:val="0"/>
                                              <w:divBdr>
                                                <w:top w:val="none" w:sz="0" w:space="0" w:color="auto"/>
                                                <w:left w:val="none" w:sz="0" w:space="0" w:color="auto"/>
                                                <w:bottom w:val="none" w:sz="0" w:space="0" w:color="auto"/>
                                                <w:right w:val="none" w:sz="0" w:space="0" w:color="auto"/>
                                              </w:divBdr>
                                            </w:div>
                                            <w:div w:id="593906056">
                                              <w:marLeft w:val="-2400"/>
                                              <w:marRight w:val="-480"/>
                                              <w:marTop w:val="0"/>
                                              <w:marBottom w:val="0"/>
                                              <w:divBdr>
                                                <w:top w:val="none" w:sz="0" w:space="0" w:color="auto"/>
                                                <w:left w:val="none" w:sz="0" w:space="0" w:color="auto"/>
                                                <w:bottom w:val="none" w:sz="0" w:space="0" w:color="auto"/>
                                                <w:right w:val="none" w:sz="0" w:space="0" w:color="auto"/>
                                              </w:divBdr>
                                            </w:div>
                                            <w:div w:id="335890442">
                                              <w:marLeft w:val="-2400"/>
                                              <w:marRight w:val="-480"/>
                                              <w:marTop w:val="0"/>
                                              <w:marBottom w:val="0"/>
                                              <w:divBdr>
                                                <w:top w:val="none" w:sz="0" w:space="0" w:color="auto"/>
                                                <w:left w:val="none" w:sz="0" w:space="0" w:color="auto"/>
                                                <w:bottom w:val="none" w:sz="0" w:space="0" w:color="auto"/>
                                                <w:right w:val="none" w:sz="0" w:space="0" w:color="auto"/>
                                              </w:divBdr>
                                            </w:div>
                                            <w:div w:id="1251156450">
                                              <w:marLeft w:val="-2400"/>
                                              <w:marRight w:val="-480"/>
                                              <w:marTop w:val="0"/>
                                              <w:marBottom w:val="0"/>
                                              <w:divBdr>
                                                <w:top w:val="none" w:sz="0" w:space="0" w:color="auto"/>
                                                <w:left w:val="none" w:sz="0" w:space="0" w:color="auto"/>
                                                <w:bottom w:val="none" w:sz="0" w:space="0" w:color="auto"/>
                                                <w:right w:val="none" w:sz="0" w:space="0" w:color="auto"/>
                                              </w:divBdr>
                                            </w:div>
                                            <w:div w:id="1919943353">
                                              <w:marLeft w:val="-2400"/>
                                              <w:marRight w:val="-480"/>
                                              <w:marTop w:val="0"/>
                                              <w:marBottom w:val="0"/>
                                              <w:divBdr>
                                                <w:top w:val="none" w:sz="0" w:space="0" w:color="auto"/>
                                                <w:left w:val="none" w:sz="0" w:space="0" w:color="auto"/>
                                                <w:bottom w:val="none" w:sz="0" w:space="0" w:color="auto"/>
                                                <w:right w:val="none" w:sz="0" w:space="0" w:color="auto"/>
                                              </w:divBdr>
                                            </w:div>
                                            <w:div w:id="2081361425">
                                              <w:marLeft w:val="-2400"/>
                                              <w:marRight w:val="-480"/>
                                              <w:marTop w:val="0"/>
                                              <w:marBottom w:val="0"/>
                                              <w:divBdr>
                                                <w:top w:val="none" w:sz="0" w:space="0" w:color="auto"/>
                                                <w:left w:val="none" w:sz="0" w:space="0" w:color="auto"/>
                                                <w:bottom w:val="none" w:sz="0" w:space="0" w:color="auto"/>
                                                <w:right w:val="none" w:sz="0" w:space="0" w:color="auto"/>
                                              </w:divBdr>
                                            </w:div>
                                            <w:div w:id="863054460">
                                              <w:marLeft w:val="-2400"/>
                                              <w:marRight w:val="-480"/>
                                              <w:marTop w:val="0"/>
                                              <w:marBottom w:val="0"/>
                                              <w:divBdr>
                                                <w:top w:val="none" w:sz="0" w:space="0" w:color="auto"/>
                                                <w:left w:val="none" w:sz="0" w:space="0" w:color="auto"/>
                                                <w:bottom w:val="none" w:sz="0" w:space="0" w:color="auto"/>
                                                <w:right w:val="none" w:sz="0" w:space="0" w:color="auto"/>
                                              </w:divBdr>
                                            </w:div>
                                            <w:div w:id="1810635479">
                                              <w:marLeft w:val="-2400"/>
                                              <w:marRight w:val="-480"/>
                                              <w:marTop w:val="0"/>
                                              <w:marBottom w:val="0"/>
                                              <w:divBdr>
                                                <w:top w:val="none" w:sz="0" w:space="0" w:color="auto"/>
                                                <w:left w:val="none" w:sz="0" w:space="0" w:color="auto"/>
                                                <w:bottom w:val="none" w:sz="0" w:space="0" w:color="auto"/>
                                                <w:right w:val="none" w:sz="0" w:space="0" w:color="auto"/>
                                              </w:divBdr>
                                            </w:div>
                                            <w:div w:id="1092363054">
                                              <w:marLeft w:val="-2400"/>
                                              <w:marRight w:val="-480"/>
                                              <w:marTop w:val="0"/>
                                              <w:marBottom w:val="0"/>
                                              <w:divBdr>
                                                <w:top w:val="none" w:sz="0" w:space="0" w:color="auto"/>
                                                <w:left w:val="none" w:sz="0" w:space="0" w:color="auto"/>
                                                <w:bottom w:val="none" w:sz="0" w:space="0" w:color="auto"/>
                                                <w:right w:val="none" w:sz="0" w:space="0" w:color="auto"/>
                                              </w:divBdr>
                                            </w:div>
                                            <w:div w:id="1035469935">
                                              <w:marLeft w:val="-2400"/>
                                              <w:marRight w:val="-480"/>
                                              <w:marTop w:val="0"/>
                                              <w:marBottom w:val="0"/>
                                              <w:divBdr>
                                                <w:top w:val="none" w:sz="0" w:space="0" w:color="auto"/>
                                                <w:left w:val="none" w:sz="0" w:space="0" w:color="auto"/>
                                                <w:bottom w:val="none" w:sz="0" w:space="0" w:color="auto"/>
                                                <w:right w:val="none" w:sz="0" w:space="0" w:color="auto"/>
                                              </w:divBdr>
                                            </w:div>
                                            <w:div w:id="388456946">
                                              <w:marLeft w:val="-2400"/>
                                              <w:marRight w:val="-480"/>
                                              <w:marTop w:val="0"/>
                                              <w:marBottom w:val="0"/>
                                              <w:divBdr>
                                                <w:top w:val="none" w:sz="0" w:space="0" w:color="auto"/>
                                                <w:left w:val="none" w:sz="0" w:space="0" w:color="auto"/>
                                                <w:bottom w:val="none" w:sz="0" w:space="0" w:color="auto"/>
                                                <w:right w:val="none" w:sz="0" w:space="0" w:color="auto"/>
                                              </w:divBdr>
                                            </w:div>
                                            <w:div w:id="360980694">
                                              <w:marLeft w:val="-2400"/>
                                              <w:marRight w:val="-480"/>
                                              <w:marTop w:val="0"/>
                                              <w:marBottom w:val="0"/>
                                              <w:divBdr>
                                                <w:top w:val="none" w:sz="0" w:space="0" w:color="auto"/>
                                                <w:left w:val="none" w:sz="0" w:space="0" w:color="auto"/>
                                                <w:bottom w:val="none" w:sz="0" w:space="0" w:color="auto"/>
                                                <w:right w:val="none" w:sz="0" w:space="0" w:color="auto"/>
                                              </w:divBdr>
                                            </w:div>
                                            <w:div w:id="1406688732">
                                              <w:marLeft w:val="-2400"/>
                                              <w:marRight w:val="-480"/>
                                              <w:marTop w:val="0"/>
                                              <w:marBottom w:val="0"/>
                                              <w:divBdr>
                                                <w:top w:val="none" w:sz="0" w:space="0" w:color="auto"/>
                                                <w:left w:val="none" w:sz="0" w:space="0" w:color="auto"/>
                                                <w:bottom w:val="none" w:sz="0" w:space="0" w:color="auto"/>
                                                <w:right w:val="none" w:sz="0" w:space="0" w:color="auto"/>
                                              </w:divBdr>
                                            </w:div>
                                            <w:div w:id="1820727637">
                                              <w:marLeft w:val="-2400"/>
                                              <w:marRight w:val="-480"/>
                                              <w:marTop w:val="0"/>
                                              <w:marBottom w:val="0"/>
                                              <w:divBdr>
                                                <w:top w:val="none" w:sz="0" w:space="0" w:color="auto"/>
                                                <w:left w:val="none" w:sz="0" w:space="0" w:color="auto"/>
                                                <w:bottom w:val="none" w:sz="0" w:space="0" w:color="auto"/>
                                                <w:right w:val="none" w:sz="0" w:space="0" w:color="auto"/>
                                              </w:divBdr>
                                            </w:div>
                                            <w:div w:id="1357151096">
                                              <w:marLeft w:val="-2400"/>
                                              <w:marRight w:val="-480"/>
                                              <w:marTop w:val="0"/>
                                              <w:marBottom w:val="0"/>
                                              <w:divBdr>
                                                <w:top w:val="none" w:sz="0" w:space="0" w:color="auto"/>
                                                <w:left w:val="none" w:sz="0" w:space="0" w:color="auto"/>
                                                <w:bottom w:val="none" w:sz="0" w:space="0" w:color="auto"/>
                                                <w:right w:val="none" w:sz="0" w:space="0" w:color="auto"/>
                                              </w:divBdr>
                                            </w:div>
                                            <w:div w:id="1564832169">
                                              <w:marLeft w:val="-2400"/>
                                              <w:marRight w:val="-480"/>
                                              <w:marTop w:val="0"/>
                                              <w:marBottom w:val="0"/>
                                              <w:divBdr>
                                                <w:top w:val="none" w:sz="0" w:space="0" w:color="auto"/>
                                                <w:left w:val="none" w:sz="0" w:space="0" w:color="auto"/>
                                                <w:bottom w:val="none" w:sz="0" w:space="0" w:color="auto"/>
                                                <w:right w:val="none" w:sz="0" w:space="0" w:color="auto"/>
                                              </w:divBdr>
                                            </w:div>
                                            <w:div w:id="303001335">
                                              <w:marLeft w:val="-2400"/>
                                              <w:marRight w:val="-480"/>
                                              <w:marTop w:val="0"/>
                                              <w:marBottom w:val="0"/>
                                              <w:divBdr>
                                                <w:top w:val="none" w:sz="0" w:space="0" w:color="auto"/>
                                                <w:left w:val="none" w:sz="0" w:space="0" w:color="auto"/>
                                                <w:bottom w:val="none" w:sz="0" w:space="0" w:color="auto"/>
                                                <w:right w:val="none" w:sz="0" w:space="0" w:color="auto"/>
                                              </w:divBdr>
                                            </w:div>
                                            <w:div w:id="818498824">
                                              <w:marLeft w:val="-2400"/>
                                              <w:marRight w:val="-480"/>
                                              <w:marTop w:val="0"/>
                                              <w:marBottom w:val="0"/>
                                              <w:divBdr>
                                                <w:top w:val="none" w:sz="0" w:space="0" w:color="auto"/>
                                                <w:left w:val="none" w:sz="0" w:space="0" w:color="auto"/>
                                                <w:bottom w:val="none" w:sz="0" w:space="0" w:color="auto"/>
                                                <w:right w:val="none" w:sz="0" w:space="0" w:color="auto"/>
                                              </w:divBdr>
                                            </w:div>
                                            <w:div w:id="1515457823">
                                              <w:marLeft w:val="-2400"/>
                                              <w:marRight w:val="-480"/>
                                              <w:marTop w:val="0"/>
                                              <w:marBottom w:val="0"/>
                                              <w:divBdr>
                                                <w:top w:val="none" w:sz="0" w:space="0" w:color="auto"/>
                                                <w:left w:val="none" w:sz="0" w:space="0" w:color="auto"/>
                                                <w:bottom w:val="none" w:sz="0" w:space="0" w:color="auto"/>
                                                <w:right w:val="none" w:sz="0" w:space="0" w:color="auto"/>
                                              </w:divBdr>
                                            </w:div>
                                            <w:div w:id="1493066680">
                                              <w:marLeft w:val="-2400"/>
                                              <w:marRight w:val="-480"/>
                                              <w:marTop w:val="0"/>
                                              <w:marBottom w:val="0"/>
                                              <w:divBdr>
                                                <w:top w:val="none" w:sz="0" w:space="0" w:color="auto"/>
                                                <w:left w:val="none" w:sz="0" w:space="0" w:color="auto"/>
                                                <w:bottom w:val="none" w:sz="0" w:space="0" w:color="auto"/>
                                                <w:right w:val="none" w:sz="0" w:space="0" w:color="auto"/>
                                              </w:divBdr>
                                            </w:div>
                                            <w:div w:id="603465516">
                                              <w:marLeft w:val="-2400"/>
                                              <w:marRight w:val="-480"/>
                                              <w:marTop w:val="0"/>
                                              <w:marBottom w:val="0"/>
                                              <w:divBdr>
                                                <w:top w:val="none" w:sz="0" w:space="0" w:color="auto"/>
                                                <w:left w:val="none" w:sz="0" w:space="0" w:color="auto"/>
                                                <w:bottom w:val="none" w:sz="0" w:space="0" w:color="auto"/>
                                                <w:right w:val="none" w:sz="0" w:space="0" w:color="auto"/>
                                              </w:divBdr>
                                            </w:div>
                                            <w:div w:id="1489399643">
                                              <w:marLeft w:val="-2400"/>
                                              <w:marRight w:val="-480"/>
                                              <w:marTop w:val="0"/>
                                              <w:marBottom w:val="0"/>
                                              <w:divBdr>
                                                <w:top w:val="none" w:sz="0" w:space="0" w:color="auto"/>
                                                <w:left w:val="none" w:sz="0" w:space="0" w:color="auto"/>
                                                <w:bottom w:val="none" w:sz="0" w:space="0" w:color="auto"/>
                                                <w:right w:val="none" w:sz="0" w:space="0" w:color="auto"/>
                                              </w:divBdr>
                                            </w:div>
                                            <w:div w:id="433208147">
                                              <w:marLeft w:val="-2400"/>
                                              <w:marRight w:val="-480"/>
                                              <w:marTop w:val="0"/>
                                              <w:marBottom w:val="0"/>
                                              <w:divBdr>
                                                <w:top w:val="none" w:sz="0" w:space="0" w:color="auto"/>
                                                <w:left w:val="none" w:sz="0" w:space="0" w:color="auto"/>
                                                <w:bottom w:val="none" w:sz="0" w:space="0" w:color="auto"/>
                                                <w:right w:val="none" w:sz="0" w:space="0" w:color="auto"/>
                                              </w:divBdr>
                                            </w:div>
                                            <w:div w:id="16961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966168">
                                  <w:marLeft w:val="0"/>
                                  <w:marRight w:val="0"/>
                                  <w:marTop w:val="300"/>
                                  <w:marBottom w:val="300"/>
                                  <w:divBdr>
                                    <w:top w:val="none" w:sz="0" w:space="0" w:color="auto"/>
                                    <w:left w:val="none" w:sz="0" w:space="0" w:color="auto"/>
                                    <w:bottom w:val="none" w:sz="0" w:space="0" w:color="auto"/>
                                    <w:right w:val="none" w:sz="0" w:space="0" w:color="auto"/>
                                  </w:divBdr>
                                  <w:divsChild>
                                    <w:div w:id="646204268">
                                      <w:marLeft w:val="0"/>
                                      <w:marRight w:val="0"/>
                                      <w:marTop w:val="0"/>
                                      <w:marBottom w:val="0"/>
                                      <w:divBdr>
                                        <w:top w:val="none" w:sz="0" w:space="0" w:color="auto"/>
                                        <w:left w:val="none" w:sz="0" w:space="0" w:color="auto"/>
                                        <w:bottom w:val="none" w:sz="0" w:space="0" w:color="auto"/>
                                        <w:right w:val="none" w:sz="0" w:space="0" w:color="auto"/>
                                      </w:divBdr>
                                      <w:divsChild>
                                        <w:div w:id="1968074767">
                                          <w:marLeft w:val="0"/>
                                          <w:marRight w:val="0"/>
                                          <w:marTop w:val="0"/>
                                          <w:marBottom w:val="0"/>
                                          <w:divBdr>
                                            <w:top w:val="none" w:sz="0" w:space="0" w:color="auto"/>
                                            <w:left w:val="none" w:sz="0" w:space="0" w:color="auto"/>
                                            <w:bottom w:val="none" w:sz="0" w:space="0" w:color="auto"/>
                                            <w:right w:val="none" w:sz="0" w:space="0" w:color="auto"/>
                                          </w:divBdr>
                                          <w:divsChild>
                                            <w:div w:id="1988168309">
                                              <w:marLeft w:val="-2400"/>
                                              <w:marRight w:val="-480"/>
                                              <w:marTop w:val="0"/>
                                              <w:marBottom w:val="0"/>
                                              <w:divBdr>
                                                <w:top w:val="none" w:sz="0" w:space="0" w:color="auto"/>
                                                <w:left w:val="none" w:sz="0" w:space="0" w:color="auto"/>
                                                <w:bottom w:val="none" w:sz="0" w:space="0" w:color="auto"/>
                                                <w:right w:val="none" w:sz="0" w:space="0" w:color="auto"/>
                                              </w:divBdr>
                                            </w:div>
                                            <w:div w:id="958560884">
                                              <w:marLeft w:val="-2400"/>
                                              <w:marRight w:val="-480"/>
                                              <w:marTop w:val="0"/>
                                              <w:marBottom w:val="0"/>
                                              <w:divBdr>
                                                <w:top w:val="none" w:sz="0" w:space="0" w:color="auto"/>
                                                <w:left w:val="none" w:sz="0" w:space="0" w:color="auto"/>
                                                <w:bottom w:val="none" w:sz="0" w:space="0" w:color="auto"/>
                                                <w:right w:val="none" w:sz="0" w:space="0" w:color="auto"/>
                                              </w:divBdr>
                                            </w:div>
                                            <w:div w:id="1628319459">
                                              <w:marLeft w:val="-2400"/>
                                              <w:marRight w:val="-480"/>
                                              <w:marTop w:val="0"/>
                                              <w:marBottom w:val="0"/>
                                              <w:divBdr>
                                                <w:top w:val="none" w:sz="0" w:space="0" w:color="auto"/>
                                                <w:left w:val="none" w:sz="0" w:space="0" w:color="auto"/>
                                                <w:bottom w:val="none" w:sz="0" w:space="0" w:color="auto"/>
                                                <w:right w:val="none" w:sz="0" w:space="0" w:color="auto"/>
                                              </w:divBdr>
                                            </w:div>
                                            <w:div w:id="1182667102">
                                              <w:marLeft w:val="-2400"/>
                                              <w:marRight w:val="-480"/>
                                              <w:marTop w:val="0"/>
                                              <w:marBottom w:val="0"/>
                                              <w:divBdr>
                                                <w:top w:val="none" w:sz="0" w:space="0" w:color="auto"/>
                                                <w:left w:val="none" w:sz="0" w:space="0" w:color="auto"/>
                                                <w:bottom w:val="none" w:sz="0" w:space="0" w:color="auto"/>
                                                <w:right w:val="none" w:sz="0" w:space="0" w:color="auto"/>
                                              </w:divBdr>
                                            </w:div>
                                            <w:div w:id="1536428806">
                                              <w:marLeft w:val="-2400"/>
                                              <w:marRight w:val="-480"/>
                                              <w:marTop w:val="0"/>
                                              <w:marBottom w:val="0"/>
                                              <w:divBdr>
                                                <w:top w:val="none" w:sz="0" w:space="0" w:color="auto"/>
                                                <w:left w:val="none" w:sz="0" w:space="0" w:color="auto"/>
                                                <w:bottom w:val="none" w:sz="0" w:space="0" w:color="auto"/>
                                                <w:right w:val="none" w:sz="0" w:space="0" w:color="auto"/>
                                              </w:divBdr>
                                            </w:div>
                                            <w:div w:id="53353679">
                                              <w:marLeft w:val="-2400"/>
                                              <w:marRight w:val="-480"/>
                                              <w:marTop w:val="0"/>
                                              <w:marBottom w:val="0"/>
                                              <w:divBdr>
                                                <w:top w:val="none" w:sz="0" w:space="0" w:color="auto"/>
                                                <w:left w:val="none" w:sz="0" w:space="0" w:color="auto"/>
                                                <w:bottom w:val="none" w:sz="0" w:space="0" w:color="auto"/>
                                                <w:right w:val="none" w:sz="0" w:space="0" w:color="auto"/>
                                              </w:divBdr>
                                            </w:div>
                                            <w:div w:id="1014961360">
                                              <w:marLeft w:val="-2400"/>
                                              <w:marRight w:val="-480"/>
                                              <w:marTop w:val="0"/>
                                              <w:marBottom w:val="0"/>
                                              <w:divBdr>
                                                <w:top w:val="none" w:sz="0" w:space="0" w:color="auto"/>
                                                <w:left w:val="none" w:sz="0" w:space="0" w:color="auto"/>
                                                <w:bottom w:val="none" w:sz="0" w:space="0" w:color="auto"/>
                                                <w:right w:val="none" w:sz="0" w:space="0" w:color="auto"/>
                                              </w:divBdr>
                                            </w:div>
                                            <w:div w:id="225725486">
                                              <w:marLeft w:val="-2400"/>
                                              <w:marRight w:val="-480"/>
                                              <w:marTop w:val="0"/>
                                              <w:marBottom w:val="0"/>
                                              <w:divBdr>
                                                <w:top w:val="none" w:sz="0" w:space="0" w:color="auto"/>
                                                <w:left w:val="none" w:sz="0" w:space="0" w:color="auto"/>
                                                <w:bottom w:val="none" w:sz="0" w:space="0" w:color="auto"/>
                                                <w:right w:val="none" w:sz="0" w:space="0" w:color="auto"/>
                                              </w:divBdr>
                                            </w:div>
                                            <w:div w:id="353119080">
                                              <w:marLeft w:val="-2400"/>
                                              <w:marRight w:val="-480"/>
                                              <w:marTop w:val="0"/>
                                              <w:marBottom w:val="0"/>
                                              <w:divBdr>
                                                <w:top w:val="none" w:sz="0" w:space="0" w:color="auto"/>
                                                <w:left w:val="none" w:sz="0" w:space="0" w:color="auto"/>
                                                <w:bottom w:val="none" w:sz="0" w:space="0" w:color="auto"/>
                                                <w:right w:val="none" w:sz="0" w:space="0" w:color="auto"/>
                                              </w:divBdr>
                                            </w:div>
                                            <w:div w:id="1194077058">
                                              <w:marLeft w:val="-2400"/>
                                              <w:marRight w:val="-480"/>
                                              <w:marTop w:val="0"/>
                                              <w:marBottom w:val="0"/>
                                              <w:divBdr>
                                                <w:top w:val="none" w:sz="0" w:space="0" w:color="auto"/>
                                                <w:left w:val="none" w:sz="0" w:space="0" w:color="auto"/>
                                                <w:bottom w:val="none" w:sz="0" w:space="0" w:color="auto"/>
                                                <w:right w:val="none" w:sz="0" w:space="0" w:color="auto"/>
                                              </w:divBdr>
                                            </w:div>
                                            <w:div w:id="635530935">
                                              <w:marLeft w:val="-2400"/>
                                              <w:marRight w:val="-480"/>
                                              <w:marTop w:val="0"/>
                                              <w:marBottom w:val="0"/>
                                              <w:divBdr>
                                                <w:top w:val="none" w:sz="0" w:space="0" w:color="auto"/>
                                                <w:left w:val="none" w:sz="0" w:space="0" w:color="auto"/>
                                                <w:bottom w:val="none" w:sz="0" w:space="0" w:color="auto"/>
                                                <w:right w:val="none" w:sz="0" w:space="0" w:color="auto"/>
                                              </w:divBdr>
                                            </w:div>
                                            <w:div w:id="476655302">
                                              <w:marLeft w:val="-2400"/>
                                              <w:marRight w:val="-480"/>
                                              <w:marTop w:val="0"/>
                                              <w:marBottom w:val="0"/>
                                              <w:divBdr>
                                                <w:top w:val="none" w:sz="0" w:space="0" w:color="auto"/>
                                                <w:left w:val="none" w:sz="0" w:space="0" w:color="auto"/>
                                                <w:bottom w:val="none" w:sz="0" w:space="0" w:color="auto"/>
                                                <w:right w:val="none" w:sz="0" w:space="0" w:color="auto"/>
                                              </w:divBdr>
                                            </w:div>
                                            <w:div w:id="1877696214">
                                              <w:marLeft w:val="-2400"/>
                                              <w:marRight w:val="-480"/>
                                              <w:marTop w:val="0"/>
                                              <w:marBottom w:val="0"/>
                                              <w:divBdr>
                                                <w:top w:val="none" w:sz="0" w:space="0" w:color="auto"/>
                                                <w:left w:val="none" w:sz="0" w:space="0" w:color="auto"/>
                                                <w:bottom w:val="none" w:sz="0" w:space="0" w:color="auto"/>
                                                <w:right w:val="none" w:sz="0" w:space="0" w:color="auto"/>
                                              </w:divBdr>
                                            </w:div>
                                            <w:div w:id="1313756812">
                                              <w:marLeft w:val="-2400"/>
                                              <w:marRight w:val="-480"/>
                                              <w:marTop w:val="0"/>
                                              <w:marBottom w:val="0"/>
                                              <w:divBdr>
                                                <w:top w:val="none" w:sz="0" w:space="0" w:color="auto"/>
                                                <w:left w:val="none" w:sz="0" w:space="0" w:color="auto"/>
                                                <w:bottom w:val="none" w:sz="0" w:space="0" w:color="auto"/>
                                                <w:right w:val="none" w:sz="0" w:space="0" w:color="auto"/>
                                              </w:divBdr>
                                            </w:div>
                                            <w:div w:id="1497653521">
                                              <w:marLeft w:val="-2400"/>
                                              <w:marRight w:val="-480"/>
                                              <w:marTop w:val="0"/>
                                              <w:marBottom w:val="0"/>
                                              <w:divBdr>
                                                <w:top w:val="none" w:sz="0" w:space="0" w:color="auto"/>
                                                <w:left w:val="none" w:sz="0" w:space="0" w:color="auto"/>
                                                <w:bottom w:val="none" w:sz="0" w:space="0" w:color="auto"/>
                                                <w:right w:val="none" w:sz="0" w:space="0" w:color="auto"/>
                                              </w:divBdr>
                                            </w:div>
                                            <w:div w:id="1604145542">
                                              <w:marLeft w:val="-2400"/>
                                              <w:marRight w:val="-480"/>
                                              <w:marTop w:val="0"/>
                                              <w:marBottom w:val="0"/>
                                              <w:divBdr>
                                                <w:top w:val="none" w:sz="0" w:space="0" w:color="auto"/>
                                                <w:left w:val="none" w:sz="0" w:space="0" w:color="auto"/>
                                                <w:bottom w:val="none" w:sz="0" w:space="0" w:color="auto"/>
                                                <w:right w:val="none" w:sz="0" w:space="0" w:color="auto"/>
                                              </w:divBdr>
                                            </w:div>
                                            <w:div w:id="651912492">
                                              <w:marLeft w:val="-2400"/>
                                              <w:marRight w:val="-480"/>
                                              <w:marTop w:val="0"/>
                                              <w:marBottom w:val="0"/>
                                              <w:divBdr>
                                                <w:top w:val="none" w:sz="0" w:space="0" w:color="auto"/>
                                                <w:left w:val="none" w:sz="0" w:space="0" w:color="auto"/>
                                                <w:bottom w:val="none" w:sz="0" w:space="0" w:color="auto"/>
                                                <w:right w:val="none" w:sz="0" w:space="0" w:color="auto"/>
                                              </w:divBdr>
                                            </w:div>
                                            <w:div w:id="1625573816">
                                              <w:marLeft w:val="-2400"/>
                                              <w:marRight w:val="-480"/>
                                              <w:marTop w:val="0"/>
                                              <w:marBottom w:val="0"/>
                                              <w:divBdr>
                                                <w:top w:val="none" w:sz="0" w:space="0" w:color="auto"/>
                                                <w:left w:val="none" w:sz="0" w:space="0" w:color="auto"/>
                                                <w:bottom w:val="none" w:sz="0" w:space="0" w:color="auto"/>
                                                <w:right w:val="none" w:sz="0" w:space="0" w:color="auto"/>
                                              </w:divBdr>
                                            </w:div>
                                            <w:div w:id="967510555">
                                              <w:marLeft w:val="-2400"/>
                                              <w:marRight w:val="-480"/>
                                              <w:marTop w:val="0"/>
                                              <w:marBottom w:val="0"/>
                                              <w:divBdr>
                                                <w:top w:val="none" w:sz="0" w:space="0" w:color="auto"/>
                                                <w:left w:val="none" w:sz="0" w:space="0" w:color="auto"/>
                                                <w:bottom w:val="none" w:sz="0" w:space="0" w:color="auto"/>
                                                <w:right w:val="none" w:sz="0" w:space="0" w:color="auto"/>
                                              </w:divBdr>
                                            </w:div>
                                            <w:div w:id="1267537773">
                                              <w:marLeft w:val="-2400"/>
                                              <w:marRight w:val="-480"/>
                                              <w:marTop w:val="0"/>
                                              <w:marBottom w:val="0"/>
                                              <w:divBdr>
                                                <w:top w:val="none" w:sz="0" w:space="0" w:color="auto"/>
                                                <w:left w:val="none" w:sz="0" w:space="0" w:color="auto"/>
                                                <w:bottom w:val="none" w:sz="0" w:space="0" w:color="auto"/>
                                                <w:right w:val="none" w:sz="0" w:space="0" w:color="auto"/>
                                              </w:divBdr>
                                            </w:div>
                                            <w:div w:id="873662932">
                                              <w:marLeft w:val="-2400"/>
                                              <w:marRight w:val="-480"/>
                                              <w:marTop w:val="0"/>
                                              <w:marBottom w:val="0"/>
                                              <w:divBdr>
                                                <w:top w:val="none" w:sz="0" w:space="0" w:color="auto"/>
                                                <w:left w:val="none" w:sz="0" w:space="0" w:color="auto"/>
                                                <w:bottom w:val="none" w:sz="0" w:space="0" w:color="auto"/>
                                                <w:right w:val="none" w:sz="0" w:space="0" w:color="auto"/>
                                              </w:divBdr>
                                            </w:div>
                                            <w:div w:id="461391116">
                                              <w:marLeft w:val="-2400"/>
                                              <w:marRight w:val="-480"/>
                                              <w:marTop w:val="0"/>
                                              <w:marBottom w:val="0"/>
                                              <w:divBdr>
                                                <w:top w:val="none" w:sz="0" w:space="0" w:color="auto"/>
                                                <w:left w:val="none" w:sz="0" w:space="0" w:color="auto"/>
                                                <w:bottom w:val="none" w:sz="0" w:space="0" w:color="auto"/>
                                                <w:right w:val="none" w:sz="0" w:space="0" w:color="auto"/>
                                              </w:divBdr>
                                            </w:div>
                                            <w:div w:id="80836773">
                                              <w:marLeft w:val="-2400"/>
                                              <w:marRight w:val="-480"/>
                                              <w:marTop w:val="0"/>
                                              <w:marBottom w:val="0"/>
                                              <w:divBdr>
                                                <w:top w:val="none" w:sz="0" w:space="0" w:color="auto"/>
                                                <w:left w:val="none" w:sz="0" w:space="0" w:color="auto"/>
                                                <w:bottom w:val="none" w:sz="0" w:space="0" w:color="auto"/>
                                                <w:right w:val="none" w:sz="0" w:space="0" w:color="auto"/>
                                              </w:divBdr>
                                            </w:div>
                                            <w:div w:id="2013142389">
                                              <w:marLeft w:val="-2400"/>
                                              <w:marRight w:val="-480"/>
                                              <w:marTop w:val="0"/>
                                              <w:marBottom w:val="0"/>
                                              <w:divBdr>
                                                <w:top w:val="none" w:sz="0" w:space="0" w:color="auto"/>
                                                <w:left w:val="none" w:sz="0" w:space="0" w:color="auto"/>
                                                <w:bottom w:val="none" w:sz="0" w:space="0" w:color="auto"/>
                                                <w:right w:val="none" w:sz="0" w:space="0" w:color="auto"/>
                                              </w:divBdr>
                                            </w:div>
                                            <w:div w:id="734547343">
                                              <w:marLeft w:val="-2400"/>
                                              <w:marRight w:val="-480"/>
                                              <w:marTop w:val="0"/>
                                              <w:marBottom w:val="0"/>
                                              <w:divBdr>
                                                <w:top w:val="none" w:sz="0" w:space="0" w:color="auto"/>
                                                <w:left w:val="none" w:sz="0" w:space="0" w:color="auto"/>
                                                <w:bottom w:val="none" w:sz="0" w:space="0" w:color="auto"/>
                                                <w:right w:val="none" w:sz="0" w:space="0" w:color="auto"/>
                                              </w:divBdr>
                                            </w:div>
                                            <w:div w:id="292173354">
                                              <w:marLeft w:val="-2400"/>
                                              <w:marRight w:val="-480"/>
                                              <w:marTop w:val="0"/>
                                              <w:marBottom w:val="0"/>
                                              <w:divBdr>
                                                <w:top w:val="none" w:sz="0" w:space="0" w:color="auto"/>
                                                <w:left w:val="none" w:sz="0" w:space="0" w:color="auto"/>
                                                <w:bottom w:val="none" w:sz="0" w:space="0" w:color="auto"/>
                                                <w:right w:val="none" w:sz="0" w:space="0" w:color="auto"/>
                                              </w:divBdr>
                                            </w:div>
                                            <w:div w:id="273830450">
                                              <w:marLeft w:val="-2400"/>
                                              <w:marRight w:val="-480"/>
                                              <w:marTop w:val="0"/>
                                              <w:marBottom w:val="0"/>
                                              <w:divBdr>
                                                <w:top w:val="none" w:sz="0" w:space="0" w:color="auto"/>
                                                <w:left w:val="none" w:sz="0" w:space="0" w:color="auto"/>
                                                <w:bottom w:val="none" w:sz="0" w:space="0" w:color="auto"/>
                                                <w:right w:val="none" w:sz="0" w:space="0" w:color="auto"/>
                                              </w:divBdr>
                                            </w:div>
                                            <w:div w:id="2054840076">
                                              <w:marLeft w:val="-2400"/>
                                              <w:marRight w:val="-480"/>
                                              <w:marTop w:val="0"/>
                                              <w:marBottom w:val="0"/>
                                              <w:divBdr>
                                                <w:top w:val="none" w:sz="0" w:space="0" w:color="auto"/>
                                                <w:left w:val="none" w:sz="0" w:space="0" w:color="auto"/>
                                                <w:bottom w:val="none" w:sz="0" w:space="0" w:color="auto"/>
                                                <w:right w:val="none" w:sz="0" w:space="0" w:color="auto"/>
                                              </w:divBdr>
                                            </w:div>
                                            <w:div w:id="1743868375">
                                              <w:marLeft w:val="-2400"/>
                                              <w:marRight w:val="-480"/>
                                              <w:marTop w:val="0"/>
                                              <w:marBottom w:val="0"/>
                                              <w:divBdr>
                                                <w:top w:val="none" w:sz="0" w:space="0" w:color="auto"/>
                                                <w:left w:val="none" w:sz="0" w:space="0" w:color="auto"/>
                                                <w:bottom w:val="none" w:sz="0" w:space="0" w:color="auto"/>
                                                <w:right w:val="none" w:sz="0" w:space="0" w:color="auto"/>
                                              </w:divBdr>
                                            </w:div>
                                            <w:div w:id="1309048287">
                                              <w:marLeft w:val="-2400"/>
                                              <w:marRight w:val="-480"/>
                                              <w:marTop w:val="0"/>
                                              <w:marBottom w:val="0"/>
                                              <w:divBdr>
                                                <w:top w:val="none" w:sz="0" w:space="0" w:color="auto"/>
                                                <w:left w:val="none" w:sz="0" w:space="0" w:color="auto"/>
                                                <w:bottom w:val="none" w:sz="0" w:space="0" w:color="auto"/>
                                                <w:right w:val="none" w:sz="0" w:space="0" w:color="auto"/>
                                              </w:divBdr>
                                            </w:div>
                                            <w:div w:id="2082680033">
                                              <w:marLeft w:val="-2400"/>
                                              <w:marRight w:val="-480"/>
                                              <w:marTop w:val="0"/>
                                              <w:marBottom w:val="0"/>
                                              <w:divBdr>
                                                <w:top w:val="none" w:sz="0" w:space="0" w:color="auto"/>
                                                <w:left w:val="none" w:sz="0" w:space="0" w:color="auto"/>
                                                <w:bottom w:val="none" w:sz="0" w:space="0" w:color="auto"/>
                                                <w:right w:val="none" w:sz="0" w:space="0" w:color="auto"/>
                                              </w:divBdr>
                                            </w:div>
                                            <w:div w:id="1326588267">
                                              <w:marLeft w:val="-2400"/>
                                              <w:marRight w:val="-480"/>
                                              <w:marTop w:val="0"/>
                                              <w:marBottom w:val="0"/>
                                              <w:divBdr>
                                                <w:top w:val="none" w:sz="0" w:space="0" w:color="auto"/>
                                                <w:left w:val="none" w:sz="0" w:space="0" w:color="auto"/>
                                                <w:bottom w:val="none" w:sz="0" w:space="0" w:color="auto"/>
                                                <w:right w:val="none" w:sz="0" w:space="0" w:color="auto"/>
                                              </w:divBdr>
                                            </w:div>
                                            <w:div w:id="143204532">
                                              <w:marLeft w:val="-2400"/>
                                              <w:marRight w:val="-480"/>
                                              <w:marTop w:val="0"/>
                                              <w:marBottom w:val="0"/>
                                              <w:divBdr>
                                                <w:top w:val="none" w:sz="0" w:space="0" w:color="auto"/>
                                                <w:left w:val="none" w:sz="0" w:space="0" w:color="auto"/>
                                                <w:bottom w:val="none" w:sz="0" w:space="0" w:color="auto"/>
                                                <w:right w:val="none" w:sz="0" w:space="0" w:color="auto"/>
                                              </w:divBdr>
                                            </w:div>
                                            <w:div w:id="408159604">
                                              <w:marLeft w:val="-2400"/>
                                              <w:marRight w:val="-480"/>
                                              <w:marTop w:val="0"/>
                                              <w:marBottom w:val="0"/>
                                              <w:divBdr>
                                                <w:top w:val="none" w:sz="0" w:space="0" w:color="auto"/>
                                                <w:left w:val="none" w:sz="0" w:space="0" w:color="auto"/>
                                                <w:bottom w:val="none" w:sz="0" w:space="0" w:color="auto"/>
                                                <w:right w:val="none" w:sz="0" w:space="0" w:color="auto"/>
                                              </w:divBdr>
                                            </w:div>
                                            <w:div w:id="891304520">
                                              <w:marLeft w:val="-2400"/>
                                              <w:marRight w:val="-480"/>
                                              <w:marTop w:val="0"/>
                                              <w:marBottom w:val="0"/>
                                              <w:divBdr>
                                                <w:top w:val="none" w:sz="0" w:space="0" w:color="auto"/>
                                                <w:left w:val="none" w:sz="0" w:space="0" w:color="auto"/>
                                                <w:bottom w:val="none" w:sz="0" w:space="0" w:color="auto"/>
                                                <w:right w:val="none" w:sz="0" w:space="0" w:color="auto"/>
                                              </w:divBdr>
                                            </w:div>
                                            <w:div w:id="5448857">
                                              <w:marLeft w:val="-2400"/>
                                              <w:marRight w:val="-480"/>
                                              <w:marTop w:val="0"/>
                                              <w:marBottom w:val="0"/>
                                              <w:divBdr>
                                                <w:top w:val="none" w:sz="0" w:space="0" w:color="auto"/>
                                                <w:left w:val="none" w:sz="0" w:space="0" w:color="auto"/>
                                                <w:bottom w:val="none" w:sz="0" w:space="0" w:color="auto"/>
                                                <w:right w:val="none" w:sz="0" w:space="0" w:color="auto"/>
                                              </w:divBdr>
                                            </w:div>
                                            <w:div w:id="156850505">
                                              <w:marLeft w:val="-2400"/>
                                              <w:marRight w:val="-480"/>
                                              <w:marTop w:val="0"/>
                                              <w:marBottom w:val="0"/>
                                              <w:divBdr>
                                                <w:top w:val="none" w:sz="0" w:space="0" w:color="auto"/>
                                                <w:left w:val="none" w:sz="0" w:space="0" w:color="auto"/>
                                                <w:bottom w:val="none" w:sz="0" w:space="0" w:color="auto"/>
                                                <w:right w:val="none" w:sz="0" w:space="0" w:color="auto"/>
                                              </w:divBdr>
                                            </w:div>
                                            <w:div w:id="1998267211">
                                              <w:marLeft w:val="-2400"/>
                                              <w:marRight w:val="-480"/>
                                              <w:marTop w:val="0"/>
                                              <w:marBottom w:val="0"/>
                                              <w:divBdr>
                                                <w:top w:val="none" w:sz="0" w:space="0" w:color="auto"/>
                                                <w:left w:val="none" w:sz="0" w:space="0" w:color="auto"/>
                                                <w:bottom w:val="none" w:sz="0" w:space="0" w:color="auto"/>
                                                <w:right w:val="none" w:sz="0" w:space="0" w:color="auto"/>
                                              </w:divBdr>
                                            </w:div>
                                            <w:div w:id="2019230000">
                                              <w:marLeft w:val="-2400"/>
                                              <w:marRight w:val="-480"/>
                                              <w:marTop w:val="0"/>
                                              <w:marBottom w:val="0"/>
                                              <w:divBdr>
                                                <w:top w:val="none" w:sz="0" w:space="0" w:color="auto"/>
                                                <w:left w:val="none" w:sz="0" w:space="0" w:color="auto"/>
                                                <w:bottom w:val="none" w:sz="0" w:space="0" w:color="auto"/>
                                                <w:right w:val="none" w:sz="0" w:space="0" w:color="auto"/>
                                              </w:divBdr>
                                            </w:div>
                                            <w:div w:id="660812126">
                                              <w:marLeft w:val="-2400"/>
                                              <w:marRight w:val="-480"/>
                                              <w:marTop w:val="0"/>
                                              <w:marBottom w:val="0"/>
                                              <w:divBdr>
                                                <w:top w:val="none" w:sz="0" w:space="0" w:color="auto"/>
                                                <w:left w:val="none" w:sz="0" w:space="0" w:color="auto"/>
                                                <w:bottom w:val="none" w:sz="0" w:space="0" w:color="auto"/>
                                                <w:right w:val="none" w:sz="0" w:space="0" w:color="auto"/>
                                              </w:divBdr>
                                            </w:div>
                                            <w:div w:id="122773455">
                                              <w:marLeft w:val="-2400"/>
                                              <w:marRight w:val="-480"/>
                                              <w:marTop w:val="0"/>
                                              <w:marBottom w:val="0"/>
                                              <w:divBdr>
                                                <w:top w:val="none" w:sz="0" w:space="0" w:color="auto"/>
                                                <w:left w:val="none" w:sz="0" w:space="0" w:color="auto"/>
                                                <w:bottom w:val="none" w:sz="0" w:space="0" w:color="auto"/>
                                                <w:right w:val="none" w:sz="0" w:space="0" w:color="auto"/>
                                              </w:divBdr>
                                            </w:div>
                                            <w:div w:id="718481796">
                                              <w:marLeft w:val="-2400"/>
                                              <w:marRight w:val="-480"/>
                                              <w:marTop w:val="0"/>
                                              <w:marBottom w:val="0"/>
                                              <w:divBdr>
                                                <w:top w:val="none" w:sz="0" w:space="0" w:color="auto"/>
                                                <w:left w:val="none" w:sz="0" w:space="0" w:color="auto"/>
                                                <w:bottom w:val="none" w:sz="0" w:space="0" w:color="auto"/>
                                                <w:right w:val="none" w:sz="0" w:space="0" w:color="auto"/>
                                              </w:divBdr>
                                            </w:div>
                                            <w:div w:id="1310594538">
                                              <w:marLeft w:val="-2400"/>
                                              <w:marRight w:val="-480"/>
                                              <w:marTop w:val="0"/>
                                              <w:marBottom w:val="0"/>
                                              <w:divBdr>
                                                <w:top w:val="none" w:sz="0" w:space="0" w:color="auto"/>
                                                <w:left w:val="none" w:sz="0" w:space="0" w:color="auto"/>
                                                <w:bottom w:val="none" w:sz="0" w:space="0" w:color="auto"/>
                                                <w:right w:val="none" w:sz="0" w:space="0" w:color="auto"/>
                                              </w:divBdr>
                                            </w:div>
                                            <w:div w:id="1274829439">
                                              <w:marLeft w:val="-2400"/>
                                              <w:marRight w:val="-480"/>
                                              <w:marTop w:val="0"/>
                                              <w:marBottom w:val="0"/>
                                              <w:divBdr>
                                                <w:top w:val="none" w:sz="0" w:space="0" w:color="auto"/>
                                                <w:left w:val="none" w:sz="0" w:space="0" w:color="auto"/>
                                                <w:bottom w:val="none" w:sz="0" w:space="0" w:color="auto"/>
                                                <w:right w:val="none" w:sz="0" w:space="0" w:color="auto"/>
                                              </w:divBdr>
                                            </w:div>
                                            <w:div w:id="176491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51610">
                                  <w:marLeft w:val="0"/>
                                  <w:marRight w:val="0"/>
                                  <w:marTop w:val="300"/>
                                  <w:marBottom w:val="300"/>
                                  <w:divBdr>
                                    <w:top w:val="none" w:sz="0" w:space="0" w:color="auto"/>
                                    <w:left w:val="none" w:sz="0" w:space="0" w:color="auto"/>
                                    <w:bottom w:val="none" w:sz="0" w:space="0" w:color="auto"/>
                                    <w:right w:val="none" w:sz="0" w:space="0" w:color="auto"/>
                                  </w:divBdr>
                                  <w:divsChild>
                                    <w:div w:id="2061660231">
                                      <w:marLeft w:val="0"/>
                                      <w:marRight w:val="0"/>
                                      <w:marTop w:val="0"/>
                                      <w:marBottom w:val="0"/>
                                      <w:divBdr>
                                        <w:top w:val="none" w:sz="0" w:space="0" w:color="auto"/>
                                        <w:left w:val="none" w:sz="0" w:space="0" w:color="auto"/>
                                        <w:bottom w:val="none" w:sz="0" w:space="0" w:color="auto"/>
                                        <w:right w:val="none" w:sz="0" w:space="0" w:color="auto"/>
                                      </w:divBdr>
                                      <w:divsChild>
                                        <w:div w:id="1277523773">
                                          <w:marLeft w:val="0"/>
                                          <w:marRight w:val="0"/>
                                          <w:marTop w:val="0"/>
                                          <w:marBottom w:val="0"/>
                                          <w:divBdr>
                                            <w:top w:val="none" w:sz="0" w:space="0" w:color="auto"/>
                                            <w:left w:val="none" w:sz="0" w:space="0" w:color="auto"/>
                                            <w:bottom w:val="none" w:sz="0" w:space="0" w:color="auto"/>
                                            <w:right w:val="none" w:sz="0" w:space="0" w:color="auto"/>
                                          </w:divBdr>
                                          <w:divsChild>
                                            <w:div w:id="683282149">
                                              <w:marLeft w:val="-2400"/>
                                              <w:marRight w:val="-480"/>
                                              <w:marTop w:val="0"/>
                                              <w:marBottom w:val="0"/>
                                              <w:divBdr>
                                                <w:top w:val="none" w:sz="0" w:space="0" w:color="auto"/>
                                                <w:left w:val="none" w:sz="0" w:space="0" w:color="auto"/>
                                                <w:bottom w:val="none" w:sz="0" w:space="0" w:color="auto"/>
                                                <w:right w:val="none" w:sz="0" w:space="0" w:color="auto"/>
                                              </w:divBdr>
                                            </w:div>
                                            <w:div w:id="112286776">
                                              <w:marLeft w:val="-2400"/>
                                              <w:marRight w:val="-480"/>
                                              <w:marTop w:val="0"/>
                                              <w:marBottom w:val="0"/>
                                              <w:divBdr>
                                                <w:top w:val="none" w:sz="0" w:space="0" w:color="auto"/>
                                                <w:left w:val="none" w:sz="0" w:space="0" w:color="auto"/>
                                                <w:bottom w:val="none" w:sz="0" w:space="0" w:color="auto"/>
                                                <w:right w:val="none" w:sz="0" w:space="0" w:color="auto"/>
                                              </w:divBdr>
                                            </w:div>
                                            <w:div w:id="1641035773">
                                              <w:marLeft w:val="-2400"/>
                                              <w:marRight w:val="-480"/>
                                              <w:marTop w:val="0"/>
                                              <w:marBottom w:val="0"/>
                                              <w:divBdr>
                                                <w:top w:val="none" w:sz="0" w:space="0" w:color="auto"/>
                                                <w:left w:val="none" w:sz="0" w:space="0" w:color="auto"/>
                                                <w:bottom w:val="none" w:sz="0" w:space="0" w:color="auto"/>
                                                <w:right w:val="none" w:sz="0" w:space="0" w:color="auto"/>
                                              </w:divBdr>
                                            </w:div>
                                            <w:div w:id="1823699055">
                                              <w:marLeft w:val="-2400"/>
                                              <w:marRight w:val="-480"/>
                                              <w:marTop w:val="0"/>
                                              <w:marBottom w:val="0"/>
                                              <w:divBdr>
                                                <w:top w:val="none" w:sz="0" w:space="0" w:color="auto"/>
                                                <w:left w:val="none" w:sz="0" w:space="0" w:color="auto"/>
                                                <w:bottom w:val="none" w:sz="0" w:space="0" w:color="auto"/>
                                                <w:right w:val="none" w:sz="0" w:space="0" w:color="auto"/>
                                              </w:divBdr>
                                            </w:div>
                                            <w:div w:id="2128037441">
                                              <w:marLeft w:val="-2400"/>
                                              <w:marRight w:val="-480"/>
                                              <w:marTop w:val="0"/>
                                              <w:marBottom w:val="0"/>
                                              <w:divBdr>
                                                <w:top w:val="none" w:sz="0" w:space="0" w:color="auto"/>
                                                <w:left w:val="none" w:sz="0" w:space="0" w:color="auto"/>
                                                <w:bottom w:val="none" w:sz="0" w:space="0" w:color="auto"/>
                                                <w:right w:val="none" w:sz="0" w:space="0" w:color="auto"/>
                                              </w:divBdr>
                                            </w:div>
                                            <w:div w:id="1448743135">
                                              <w:marLeft w:val="-2400"/>
                                              <w:marRight w:val="-480"/>
                                              <w:marTop w:val="0"/>
                                              <w:marBottom w:val="0"/>
                                              <w:divBdr>
                                                <w:top w:val="none" w:sz="0" w:space="0" w:color="auto"/>
                                                <w:left w:val="none" w:sz="0" w:space="0" w:color="auto"/>
                                                <w:bottom w:val="none" w:sz="0" w:space="0" w:color="auto"/>
                                                <w:right w:val="none" w:sz="0" w:space="0" w:color="auto"/>
                                              </w:divBdr>
                                            </w:div>
                                            <w:div w:id="1511795450">
                                              <w:marLeft w:val="-2400"/>
                                              <w:marRight w:val="-480"/>
                                              <w:marTop w:val="0"/>
                                              <w:marBottom w:val="0"/>
                                              <w:divBdr>
                                                <w:top w:val="none" w:sz="0" w:space="0" w:color="auto"/>
                                                <w:left w:val="none" w:sz="0" w:space="0" w:color="auto"/>
                                                <w:bottom w:val="none" w:sz="0" w:space="0" w:color="auto"/>
                                                <w:right w:val="none" w:sz="0" w:space="0" w:color="auto"/>
                                              </w:divBdr>
                                            </w:div>
                                            <w:div w:id="1415586358">
                                              <w:marLeft w:val="-2400"/>
                                              <w:marRight w:val="-480"/>
                                              <w:marTop w:val="0"/>
                                              <w:marBottom w:val="0"/>
                                              <w:divBdr>
                                                <w:top w:val="none" w:sz="0" w:space="0" w:color="auto"/>
                                                <w:left w:val="none" w:sz="0" w:space="0" w:color="auto"/>
                                                <w:bottom w:val="none" w:sz="0" w:space="0" w:color="auto"/>
                                                <w:right w:val="none" w:sz="0" w:space="0" w:color="auto"/>
                                              </w:divBdr>
                                            </w:div>
                                            <w:div w:id="56129369">
                                              <w:marLeft w:val="-2400"/>
                                              <w:marRight w:val="-480"/>
                                              <w:marTop w:val="0"/>
                                              <w:marBottom w:val="0"/>
                                              <w:divBdr>
                                                <w:top w:val="none" w:sz="0" w:space="0" w:color="auto"/>
                                                <w:left w:val="none" w:sz="0" w:space="0" w:color="auto"/>
                                                <w:bottom w:val="none" w:sz="0" w:space="0" w:color="auto"/>
                                                <w:right w:val="none" w:sz="0" w:space="0" w:color="auto"/>
                                              </w:divBdr>
                                            </w:div>
                                            <w:div w:id="1133331365">
                                              <w:marLeft w:val="-2400"/>
                                              <w:marRight w:val="-480"/>
                                              <w:marTop w:val="0"/>
                                              <w:marBottom w:val="0"/>
                                              <w:divBdr>
                                                <w:top w:val="none" w:sz="0" w:space="0" w:color="auto"/>
                                                <w:left w:val="none" w:sz="0" w:space="0" w:color="auto"/>
                                                <w:bottom w:val="none" w:sz="0" w:space="0" w:color="auto"/>
                                                <w:right w:val="none" w:sz="0" w:space="0" w:color="auto"/>
                                              </w:divBdr>
                                            </w:div>
                                            <w:div w:id="936644121">
                                              <w:marLeft w:val="-2400"/>
                                              <w:marRight w:val="-480"/>
                                              <w:marTop w:val="0"/>
                                              <w:marBottom w:val="0"/>
                                              <w:divBdr>
                                                <w:top w:val="none" w:sz="0" w:space="0" w:color="auto"/>
                                                <w:left w:val="none" w:sz="0" w:space="0" w:color="auto"/>
                                                <w:bottom w:val="none" w:sz="0" w:space="0" w:color="auto"/>
                                                <w:right w:val="none" w:sz="0" w:space="0" w:color="auto"/>
                                              </w:divBdr>
                                            </w:div>
                                            <w:div w:id="1511946751">
                                              <w:marLeft w:val="-2400"/>
                                              <w:marRight w:val="-480"/>
                                              <w:marTop w:val="0"/>
                                              <w:marBottom w:val="0"/>
                                              <w:divBdr>
                                                <w:top w:val="none" w:sz="0" w:space="0" w:color="auto"/>
                                                <w:left w:val="none" w:sz="0" w:space="0" w:color="auto"/>
                                                <w:bottom w:val="none" w:sz="0" w:space="0" w:color="auto"/>
                                                <w:right w:val="none" w:sz="0" w:space="0" w:color="auto"/>
                                              </w:divBdr>
                                            </w:div>
                                            <w:div w:id="1749493313">
                                              <w:marLeft w:val="-2400"/>
                                              <w:marRight w:val="-480"/>
                                              <w:marTop w:val="0"/>
                                              <w:marBottom w:val="0"/>
                                              <w:divBdr>
                                                <w:top w:val="none" w:sz="0" w:space="0" w:color="auto"/>
                                                <w:left w:val="none" w:sz="0" w:space="0" w:color="auto"/>
                                                <w:bottom w:val="none" w:sz="0" w:space="0" w:color="auto"/>
                                                <w:right w:val="none" w:sz="0" w:space="0" w:color="auto"/>
                                              </w:divBdr>
                                            </w:div>
                                            <w:div w:id="481969797">
                                              <w:marLeft w:val="-2400"/>
                                              <w:marRight w:val="-480"/>
                                              <w:marTop w:val="0"/>
                                              <w:marBottom w:val="0"/>
                                              <w:divBdr>
                                                <w:top w:val="none" w:sz="0" w:space="0" w:color="auto"/>
                                                <w:left w:val="none" w:sz="0" w:space="0" w:color="auto"/>
                                                <w:bottom w:val="none" w:sz="0" w:space="0" w:color="auto"/>
                                                <w:right w:val="none" w:sz="0" w:space="0" w:color="auto"/>
                                              </w:divBdr>
                                            </w:div>
                                            <w:div w:id="6257959">
                                              <w:marLeft w:val="-2400"/>
                                              <w:marRight w:val="-480"/>
                                              <w:marTop w:val="0"/>
                                              <w:marBottom w:val="0"/>
                                              <w:divBdr>
                                                <w:top w:val="none" w:sz="0" w:space="0" w:color="auto"/>
                                                <w:left w:val="none" w:sz="0" w:space="0" w:color="auto"/>
                                                <w:bottom w:val="none" w:sz="0" w:space="0" w:color="auto"/>
                                                <w:right w:val="none" w:sz="0" w:space="0" w:color="auto"/>
                                              </w:divBdr>
                                            </w:div>
                                            <w:div w:id="1790010597">
                                              <w:marLeft w:val="-2400"/>
                                              <w:marRight w:val="-480"/>
                                              <w:marTop w:val="0"/>
                                              <w:marBottom w:val="0"/>
                                              <w:divBdr>
                                                <w:top w:val="none" w:sz="0" w:space="0" w:color="auto"/>
                                                <w:left w:val="none" w:sz="0" w:space="0" w:color="auto"/>
                                                <w:bottom w:val="none" w:sz="0" w:space="0" w:color="auto"/>
                                                <w:right w:val="none" w:sz="0" w:space="0" w:color="auto"/>
                                              </w:divBdr>
                                            </w:div>
                                            <w:div w:id="1420518482">
                                              <w:marLeft w:val="-2400"/>
                                              <w:marRight w:val="-480"/>
                                              <w:marTop w:val="0"/>
                                              <w:marBottom w:val="0"/>
                                              <w:divBdr>
                                                <w:top w:val="none" w:sz="0" w:space="0" w:color="auto"/>
                                                <w:left w:val="none" w:sz="0" w:space="0" w:color="auto"/>
                                                <w:bottom w:val="none" w:sz="0" w:space="0" w:color="auto"/>
                                                <w:right w:val="none" w:sz="0" w:space="0" w:color="auto"/>
                                              </w:divBdr>
                                            </w:div>
                                            <w:div w:id="1009598992">
                                              <w:marLeft w:val="-2400"/>
                                              <w:marRight w:val="-480"/>
                                              <w:marTop w:val="0"/>
                                              <w:marBottom w:val="0"/>
                                              <w:divBdr>
                                                <w:top w:val="none" w:sz="0" w:space="0" w:color="auto"/>
                                                <w:left w:val="none" w:sz="0" w:space="0" w:color="auto"/>
                                                <w:bottom w:val="none" w:sz="0" w:space="0" w:color="auto"/>
                                                <w:right w:val="none" w:sz="0" w:space="0" w:color="auto"/>
                                              </w:divBdr>
                                            </w:div>
                                            <w:div w:id="202255452">
                                              <w:marLeft w:val="-2400"/>
                                              <w:marRight w:val="-480"/>
                                              <w:marTop w:val="0"/>
                                              <w:marBottom w:val="0"/>
                                              <w:divBdr>
                                                <w:top w:val="none" w:sz="0" w:space="0" w:color="auto"/>
                                                <w:left w:val="none" w:sz="0" w:space="0" w:color="auto"/>
                                                <w:bottom w:val="none" w:sz="0" w:space="0" w:color="auto"/>
                                                <w:right w:val="none" w:sz="0" w:space="0" w:color="auto"/>
                                              </w:divBdr>
                                            </w:div>
                                            <w:div w:id="1691026709">
                                              <w:marLeft w:val="-2400"/>
                                              <w:marRight w:val="-480"/>
                                              <w:marTop w:val="0"/>
                                              <w:marBottom w:val="0"/>
                                              <w:divBdr>
                                                <w:top w:val="none" w:sz="0" w:space="0" w:color="auto"/>
                                                <w:left w:val="none" w:sz="0" w:space="0" w:color="auto"/>
                                                <w:bottom w:val="none" w:sz="0" w:space="0" w:color="auto"/>
                                                <w:right w:val="none" w:sz="0" w:space="0" w:color="auto"/>
                                              </w:divBdr>
                                            </w:div>
                                            <w:div w:id="2048023069">
                                              <w:marLeft w:val="-2400"/>
                                              <w:marRight w:val="-480"/>
                                              <w:marTop w:val="0"/>
                                              <w:marBottom w:val="0"/>
                                              <w:divBdr>
                                                <w:top w:val="none" w:sz="0" w:space="0" w:color="auto"/>
                                                <w:left w:val="none" w:sz="0" w:space="0" w:color="auto"/>
                                                <w:bottom w:val="none" w:sz="0" w:space="0" w:color="auto"/>
                                                <w:right w:val="none" w:sz="0" w:space="0" w:color="auto"/>
                                              </w:divBdr>
                                            </w:div>
                                            <w:div w:id="804661635">
                                              <w:marLeft w:val="-2400"/>
                                              <w:marRight w:val="-480"/>
                                              <w:marTop w:val="0"/>
                                              <w:marBottom w:val="0"/>
                                              <w:divBdr>
                                                <w:top w:val="none" w:sz="0" w:space="0" w:color="auto"/>
                                                <w:left w:val="none" w:sz="0" w:space="0" w:color="auto"/>
                                                <w:bottom w:val="none" w:sz="0" w:space="0" w:color="auto"/>
                                                <w:right w:val="none" w:sz="0" w:space="0" w:color="auto"/>
                                              </w:divBdr>
                                            </w:div>
                                            <w:div w:id="574247420">
                                              <w:marLeft w:val="-2400"/>
                                              <w:marRight w:val="-480"/>
                                              <w:marTop w:val="0"/>
                                              <w:marBottom w:val="0"/>
                                              <w:divBdr>
                                                <w:top w:val="none" w:sz="0" w:space="0" w:color="auto"/>
                                                <w:left w:val="none" w:sz="0" w:space="0" w:color="auto"/>
                                                <w:bottom w:val="none" w:sz="0" w:space="0" w:color="auto"/>
                                                <w:right w:val="none" w:sz="0" w:space="0" w:color="auto"/>
                                              </w:divBdr>
                                            </w:div>
                                            <w:div w:id="1583679444">
                                              <w:marLeft w:val="-2400"/>
                                              <w:marRight w:val="-480"/>
                                              <w:marTop w:val="0"/>
                                              <w:marBottom w:val="0"/>
                                              <w:divBdr>
                                                <w:top w:val="none" w:sz="0" w:space="0" w:color="auto"/>
                                                <w:left w:val="none" w:sz="0" w:space="0" w:color="auto"/>
                                                <w:bottom w:val="none" w:sz="0" w:space="0" w:color="auto"/>
                                                <w:right w:val="none" w:sz="0" w:space="0" w:color="auto"/>
                                              </w:divBdr>
                                            </w:div>
                                            <w:div w:id="1796169627">
                                              <w:marLeft w:val="-2400"/>
                                              <w:marRight w:val="-480"/>
                                              <w:marTop w:val="0"/>
                                              <w:marBottom w:val="0"/>
                                              <w:divBdr>
                                                <w:top w:val="none" w:sz="0" w:space="0" w:color="auto"/>
                                                <w:left w:val="none" w:sz="0" w:space="0" w:color="auto"/>
                                                <w:bottom w:val="none" w:sz="0" w:space="0" w:color="auto"/>
                                                <w:right w:val="none" w:sz="0" w:space="0" w:color="auto"/>
                                              </w:divBdr>
                                            </w:div>
                                            <w:div w:id="1868789880">
                                              <w:marLeft w:val="-2400"/>
                                              <w:marRight w:val="-480"/>
                                              <w:marTop w:val="0"/>
                                              <w:marBottom w:val="0"/>
                                              <w:divBdr>
                                                <w:top w:val="none" w:sz="0" w:space="0" w:color="auto"/>
                                                <w:left w:val="none" w:sz="0" w:space="0" w:color="auto"/>
                                                <w:bottom w:val="none" w:sz="0" w:space="0" w:color="auto"/>
                                                <w:right w:val="none" w:sz="0" w:space="0" w:color="auto"/>
                                              </w:divBdr>
                                            </w:div>
                                            <w:div w:id="1111122093">
                                              <w:marLeft w:val="-2400"/>
                                              <w:marRight w:val="-480"/>
                                              <w:marTop w:val="0"/>
                                              <w:marBottom w:val="0"/>
                                              <w:divBdr>
                                                <w:top w:val="none" w:sz="0" w:space="0" w:color="auto"/>
                                                <w:left w:val="none" w:sz="0" w:space="0" w:color="auto"/>
                                                <w:bottom w:val="none" w:sz="0" w:space="0" w:color="auto"/>
                                                <w:right w:val="none" w:sz="0" w:space="0" w:color="auto"/>
                                              </w:divBdr>
                                            </w:div>
                                            <w:div w:id="2067336066">
                                              <w:marLeft w:val="-2400"/>
                                              <w:marRight w:val="-480"/>
                                              <w:marTop w:val="0"/>
                                              <w:marBottom w:val="0"/>
                                              <w:divBdr>
                                                <w:top w:val="none" w:sz="0" w:space="0" w:color="auto"/>
                                                <w:left w:val="none" w:sz="0" w:space="0" w:color="auto"/>
                                                <w:bottom w:val="none" w:sz="0" w:space="0" w:color="auto"/>
                                                <w:right w:val="none" w:sz="0" w:space="0" w:color="auto"/>
                                              </w:divBdr>
                                            </w:div>
                                            <w:div w:id="2038382835">
                                              <w:marLeft w:val="-2400"/>
                                              <w:marRight w:val="-480"/>
                                              <w:marTop w:val="0"/>
                                              <w:marBottom w:val="0"/>
                                              <w:divBdr>
                                                <w:top w:val="none" w:sz="0" w:space="0" w:color="auto"/>
                                                <w:left w:val="none" w:sz="0" w:space="0" w:color="auto"/>
                                                <w:bottom w:val="none" w:sz="0" w:space="0" w:color="auto"/>
                                                <w:right w:val="none" w:sz="0" w:space="0" w:color="auto"/>
                                              </w:divBdr>
                                            </w:div>
                                            <w:div w:id="1361052046">
                                              <w:marLeft w:val="-2400"/>
                                              <w:marRight w:val="-480"/>
                                              <w:marTop w:val="0"/>
                                              <w:marBottom w:val="0"/>
                                              <w:divBdr>
                                                <w:top w:val="none" w:sz="0" w:space="0" w:color="auto"/>
                                                <w:left w:val="none" w:sz="0" w:space="0" w:color="auto"/>
                                                <w:bottom w:val="none" w:sz="0" w:space="0" w:color="auto"/>
                                                <w:right w:val="none" w:sz="0" w:space="0" w:color="auto"/>
                                              </w:divBdr>
                                            </w:div>
                                            <w:div w:id="451679234">
                                              <w:marLeft w:val="-2400"/>
                                              <w:marRight w:val="-480"/>
                                              <w:marTop w:val="0"/>
                                              <w:marBottom w:val="0"/>
                                              <w:divBdr>
                                                <w:top w:val="none" w:sz="0" w:space="0" w:color="auto"/>
                                                <w:left w:val="none" w:sz="0" w:space="0" w:color="auto"/>
                                                <w:bottom w:val="none" w:sz="0" w:space="0" w:color="auto"/>
                                                <w:right w:val="none" w:sz="0" w:space="0" w:color="auto"/>
                                              </w:divBdr>
                                            </w:div>
                                            <w:div w:id="823358808">
                                              <w:marLeft w:val="-2400"/>
                                              <w:marRight w:val="-480"/>
                                              <w:marTop w:val="0"/>
                                              <w:marBottom w:val="0"/>
                                              <w:divBdr>
                                                <w:top w:val="none" w:sz="0" w:space="0" w:color="auto"/>
                                                <w:left w:val="none" w:sz="0" w:space="0" w:color="auto"/>
                                                <w:bottom w:val="none" w:sz="0" w:space="0" w:color="auto"/>
                                                <w:right w:val="none" w:sz="0" w:space="0" w:color="auto"/>
                                              </w:divBdr>
                                            </w:div>
                                            <w:div w:id="167341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4437924">
      <w:bodyDiv w:val="1"/>
      <w:marLeft w:val="0"/>
      <w:marRight w:val="0"/>
      <w:marTop w:val="0"/>
      <w:marBottom w:val="0"/>
      <w:divBdr>
        <w:top w:val="none" w:sz="0" w:space="0" w:color="auto"/>
        <w:left w:val="none" w:sz="0" w:space="0" w:color="auto"/>
        <w:bottom w:val="none" w:sz="0" w:space="0" w:color="auto"/>
        <w:right w:val="none" w:sz="0" w:space="0" w:color="auto"/>
      </w:divBdr>
    </w:div>
    <w:div w:id="1934050268">
      <w:bodyDiv w:val="1"/>
      <w:marLeft w:val="0"/>
      <w:marRight w:val="0"/>
      <w:marTop w:val="0"/>
      <w:marBottom w:val="0"/>
      <w:divBdr>
        <w:top w:val="none" w:sz="0" w:space="0" w:color="auto"/>
        <w:left w:val="none" w:sz="0" w:space="0" w:color="auto"/>
        <w:bottom w:val="none" w:sz="0" w:space="0" w:color="auto"/>
        <w:right w:val="none" w:sz="0" w:space="0" w:color="auto"/>
      </w:divBdr>
      <w:divsChild>
        <w:div w:id="1885171501">
          <w:marLeft w:val="0"/>
          <w:marRight w:val="0"/>
          <w:marTop w:val="0"/>
          <w:marBottom w:val="0"/>
          <w:divBdr>
            <w:top w:val="none" w:sz="0" w:space="0" w:color="auto"/>
            <w:left w:val="none" w:sz="0" w:space="0" w:color="auto"/>
            <w:bottom w:val="none" w:sz="0" w:space="0" w:color="auto"/>
            <w:right w:val="none" w:sz="0" w:space="0" w:color="auto"/>
          </w:divBdr>
        </w:div>
        <w:div w:id="1256208844">
          <w:marLeft w:val="0"/>
          <w:marRight w:val="0"/>
          <w:marTop w:val="0"/>
          <w:marBottom w:val="0"/>
          <w:divBdr>
            <w:top w:val="none" w:sz="0" w:space="0" w:color="auto"/>
            <w:left w:val="none" w:sz="0" w:space="0" w:color="auto"/>
            <w:bottom w:val="none" w:sz="0" w:space="0" w:color="auto"/>
            <w:right w:val="none" w:sz="0" w:space="0" w:color="auto"/>
          </w:divBdr>
        </w:div>
      </w:divsChild>
    </w:div>
    <w:div w:id="1971546573">
      <w:bodyDiv w:val="1"/>
      <w:marLeft w:val="0"/>
      <w:marRight w:val="0"/>
      <w:marTop w:val="0"/>
      <w:marBottom w:val="0"/>
      <w:divBdr>
        <w:top w:val="none" w:sz="0" w:space="0" w:color="auto"/>
        <w:left w:val="none" w:sz="0" w:space="0" w:color="auto"/>
        <w:bottom w:val="none" w:sz="0" w:space="0" w:color="auto"/>
        <w:right w:val="none" w:sz="0" w:space="0" w:color="auto"/>
      </w:divBdr>
      <w:divsChild>
        <w:div w:id="62069659">
          <w:marLeft w:val="0"/>
          <w:marRight w:val="0"/>
          <w:marTop w:val="0"/>
          <w:marBottom w:val="0"/>
          <w:divBdr>
            <w:top w:val="none" w:sz="0" w:space="0" w:color="auto"/>
            <w:left w:val="none" w:sz="0" w:space="0" w:color="auto"/>
            <w:bottom w:val="none" w:sz="0" w:space="0" w:color="auto"/>
            <w:right w:val="none" w:sz="0" w:space="0" w:color="auto"/>
          </w:divBdr>
        </w:div>
        <w:div w:id="219366348">
          <w:marLeft w:val="0"/>
          <w:marRight w:val="0"/>
          <w:marTop w:val="0"/>
          <w:marBottom w:val="0"/>
          <w:divBdr>
            <w:top w:val="none" w:sz="0" w:space="0" w:color="auto"/>
            <w:left w:val="none" w:sz="0" w:space="0" w:color="auto"/>
            <w:bottom w:val="none" w:sz="0" w:space="0" w:color="auto"/>
            <w:right w:val="none" w:sz="0" w:space="0" w:color="auto"/>
          </w:divBdr>
        </w:div>
      </w:divsChild>
    </w:div>
    <w:div w:id="2010205295">
      <w:bodyDiv w:val="1"/>
      <w:marLeft w:val="0"/>
      <w:marRight w:val="0"/>
      <w:marTop w:val="0"/>
      <w:marBottom w:val="0"/>
      <w:divBdr>
        <w:top w:val="none" w:sz="0" w:space="0" w:color="auto"/>
        <w:left w:val="none" w:sz="0" w:space="0" w:color="auto"/>
        <w:bottom w:val="none" w:sz="0" w:space="0" w:color="auto"/>
        <w:right w:val="none" w:sz="0" w:space="0" w:color="auto"/>
      </w:divBdr>
      <w:divsChild>
        <w:div w:id="150607801">
          <w:marLeft w:val="-2400"/>
          <w:marRight w:val="-480"/>
          <w:marTop w:val="0"/>
          <w:marBottom w:val="0"/>
          <w:divBdr>
            <w:top w:val="none" w:sz="0" w:space="0" w:color="auto"/>
            <w:left w:val="none" w:sz="0" w:space="0" w:color="auto"/>
            <w:bottom w:val="none" w:sz="0" w:space="0" w:color="auto"/>
            <w:right w:val="none" w:sz="0" w:space="0" w:color="auto"/>
          </w:divBdr>
        </w:div>
        <w:div w:id="765462105">
          <w:marLeft w:val="-2400"/>
          <w:marRight w:val="-480"/>
          <w:marTop w:val="0"/>
          <w:marBottom w:val="0"/>
          <w:divBdr>
            <w:top w:val="none" w:sz="0" w:space="0" w:color="auto"/>
            <w:left w:val="none" w:sz="0" w:space="0" w:color="auto"/>
            <w:bottom w:val="none" w:sz="0" w:space="0" w:color="auto"/>
            <w:right w:val="none" w:sz="0" w:space="0" w:color="auto"/>
          </w:divBdr>
        </w:div>
        <w:div w:id="279650529">
          <w:marLeft w:val="-2400"/>
          <w:marRight w:val="-480"/>
          <w:marTop w:val="0"/>
          <w:marBottom w:val="0"/>
          <w:divBdr>
            <w:top w:val="none" w:sz="0" w:space="0" w:color="auto"/>
            <w:left w:val="none" w:sz="0" w:space="0" w:color="auto"/>
            <w:bottom w:val="none" w:sz="0" w:space="0" w:color="auto"/>
            <w:right w:val="none" w:sz="0" w:space="0" w:color="auto"/>
          </w:divBdr>
        </w:div>
        <w:div w:id="1820028327">
          <w:marLeft w:val="-2400"/>
          <w:marRight w:val="-480"/>
          <w:marTop w:val="0"/>
          <w:marBottom w:val="0"/>
          <w:divBdr>
            <w:top w:val="none" w:sz="0" w:space="0" w:color="auto"/>
            <w:left w:val="none" w:sz="0" w:space="0" w:color="auto"/>
            <w:bottom w:val="none" w:sz="0" w:space="0" w:color="auto"/>
            <w:right w:val="none" w:sz="0" w:space="0" w:color="auto"/>
          </w:divBdr>
        </w:div>
        <w:div w:id="1258175174">
          <w:marLeft w:val="-2400"/>
          <w:marRight w:val="-480"/>
          <w:marTop w:val="0"/>
          <w:marBottom w:val="0"/>
          <w:divBdr>
            <w:top w:val="none" w:sz="0" w:space="0" w:color="auto"/>
            <w:left w:val="none" w:sz="0" w:space="0" w:color="auto"/>
            <w:bottom w:val="none" w:sz="0" w:space="0" w:color="auto"/>
            <w:right w:val="none" w:sz="0" w:space="0" w:color="auto"/>
          </w:divBdr>
        </w:div>
        <w:div w:id="1378164504">
          <w:marLeft w:val="-2400"/>
          <w:marRight w:val="-480"/>
          <w:marTop w:val="0"/>
          <w:marBottom w:val="0"/>
          <w:divBdr>
            <w:top w:val="none" w:sz="0" w:space="0" w:color="auto"/>
            <w:left w:val="none" w:sz="0" w:space="0" w:color="auto"/>
            <w:bottom w:val="none" w:sz="0" w:space="0" w:color="auto"/>
            <w:right w:val="none" w:sz="0" w:space="0" w:color="auto"/>
          </w:divBdr>
        </w:div>
        <w:div w:id="1917282739">
          <w:marLeft w:val="-2400"/>
          <w:marRight w:val="-480"/>
          <w:marTop w:val="0"/>
          <w:marBottom w:val="0"/>
          <w:divBdr>
            <w:top w:val="none" w:sz="0" w:space="0" w:color="auto"/>
            <w:left w:val="none" w:sz="0" w:space="0" w:color="auto"/>
            <w:bottom w:val="none" w:sz="0" w:space="0" w:color="auto"/>
            <w:right w:val="none" w:sz="0" w:space="0" w:color="auto"/>
          </w:divBdr>
        </w:div>
        <w:div w:id="458181626">
          <w:marLeft w:val="-2400"/>
          <w:marRight w:val="-480"/>
          <w:marTop w:val="0"/>
          <w:marBottom w:val="0"/>
          <w:divBdr>
            <w:top w:val="none" w:sz="0" w:space="0" w:color="auto"/>
            <w:left w:val="none" w:sz="0" w:space="0" w:color="auto"/>
            <w:bottom w:val="none" w:sz="0" w:space="0" w:color="auto"/>
            <w:right w:val="none" w:sz="0" w:space="0" w:color="auto"/>
          </w:divBdr>
        </w:div>
        <w:div w:id="1154420366">
          <w:marLeft w:val="-2400"/>
          <w:marRight w:val="-480"/>
          <w:marTop w:val="0"/>
          <w:marBottom w:val="0"/>
          <w:divBdr>
            <w:top w:val="none" w:sz="0" w:space="0" w:color="auto"/>
            <w:left w:val="none" w:sz="0" w:space="0" w:color="auto"/>
            <w:bottom w:val="none" w:sz="0" w:space="0" w:color="auto"/>
            <w:right w:val="none" w:sz="0" w:space="0" w:color="auto"/>
          </w:divBdr>
        </w:div>
        <w:div w:id="1935894695">
          <w:marLeft w:val="-2400"/>
          <w:marRight w:val="-480"/>
          <w:marTop w:val="0"/>
          <w:marBottom w:val="0"/>
          <w:divBdr>
            <w:top w:val="none" w:sz="0" w:space="0" w:color="auto"/>
            <w:left w:val="none" w:sz="0" w:space="0" w:color="auto"/>
            <w:bottom w:val="none" w:sz="0" w:space="0" w:color="auto"/>
            <w:right w:val="none" w:sz="0" w:space="0" w:color="auto"/>
          </w:divBdr>
        </w:div>
        <w:div w:id="1717201332">
          <w:marLeft w:val="-2400"/>
          <w:marRight w:val="-480"/>
          <w:marTop w:val="0"/>
          <w:marBottom w:val="0"/>
          <w:divBdr>
            <w:top w:val="none" w:sz="0" w:space="0" w:color="auto"/>
            <w:left w:val="none" w:sz="0" w:space="0" w:color="auto"/>
            <w:bottom w:val="none" w:sz="0" w:space="0" w:color="auto"/>
            <w:right w:val="none" w:sz="0" w:space="0" w:color="auto"/>
          </w:divBdr>
        </w:div>
        <w:div w:id="875774858">
          <w:marLeft w:val="-2400"/>
          <w:marRight w:val="-480"/>
          <w:marTop w:val="0"/>
          <w:marBottom w:val="0"/>
          <w:divBdr>
            <w:top w:val="none" w:sz="0" w:space="0" w:color="auto"/>
            <w:left w:val="none" w:sz="0" w:space="0" w:color="auto"/>
            <w:bottom w:val="none" w:sz="0" w:space="0" w:color="auto"/>
            <w:right w:val="none" w:sz="0" w:space="0" w:color="auto"/>
          </w:divBdr>
        </w:div>
        <w:div w:id="353698806">
          <w:marLeft w:val="-2400"/>
          <w:marRight w:val="-480"/>
          <w:marTop w:val="0"/>
          <w:marBottom w:val="0"/>
          <w:divBdr>
            <w:top w:val="none" w:sz="0" w:space="0" w:color="auto"/>
            <w:left w:val="none" w:sz="0" w:space="0" w:color="auto"/>
            <w:bottom w:val="none" w:sz="0" w:space="0" w:color="auto"/>
            <w:right w:val="none" w:sz="0" w:space="0" w:color="auto"/>
          </w:divBdr>
        </w:div>
        <w:div w:id="1987314318">
          <w:marLeft w:val="-2400"/>
          <w:marRight w:val="-480"/>
          <w:marTop w:val="0"/>
          <w:marBottom w:val="0"/>
          <w:divBdr>
            <w:top w:val="none" w:sz="0" w:space="0" w:color="auto"/>
            <w:left w:val="none" w:sz="0" w:space="0" w:color="auto"/>
            <w:bottom w:val="none" w:sz="0" w:space="0" w:color="auto"/>
            <w:right w:val="none" w:sz="0" w:space="0" w:color="auto"/>
          </w:divBdr>
        </w:div>
        <w:div w:id="112360019">
          <w:marLeft w:val="-2400"/>
          <w:marRight w:val="-480"/>
          <w:marTop w:val="0"/>
          <w:marBottom w:val="0"/>
          <w:divBdr>
            <w:top w:val="none" w:sz="0" w:space="0" w:color="auto"/>
            <w:left w:val="none" w:sz="0" w:space="0" w:color="auto"/>
            <w:bottom w:val="none" w:sz="0" w:space="0" w:color="auto"/>
            <w:right w:val="none" w:sz="0" w:space="0" w:color="auto"/>
          </w:divBdr>
        </w:div>
        <w:div w:id="2092045905">
          <w:marLeft w:val="-2400"/>
          <w:marRight w:val="-480"/>
          <w:marTop w:val="0"/>
          <w:marBottom w:val="0"/>
          <w:divBdr>
            <w:top w:val="none" w:sz="0" w:space="0" w:color="auto"/>
            <w:left w:val="none" w:sz="0" w:space="0" w:color="auto"/>
            <w:bottom w:val="none" w:sz="0" w:space="0" w:color="auto"/>
            <w:right w:val="none" w:sz="0" w:space="0" w:color="auto"/>
          </w:divBdr>
        </w:div>
        <w:div w:id="1116413466">
          <w:marLeft w:val="-2400"/>
          <w:marRight w:val="-480"/>
          <w:marTop w:val="0"/>
          <w:marBottom w:val="0"/>
          <w:divBdr>
            <w:top w:val="none" w:sz="0" w:space="0" w:color="auto"/>
            <w:left w:val="none" w:sz="0" w:space="0" w:color="auto"/>
            <w:bottom w:val="none" w:sz="0" w:space="0" w:color="auto"/>
            <w:right w:val="none" w:sz="0" w:space="0" w:color="auto"/>
          </w:divBdr>
        </w:div>
        <w:div w:id="1415590487">
          <w:marLeft w:val="-2400"/>
          <w:marRight w:val="-480"/>
          <w:marTop w:val="0"/>
          <w:marBottom w:val="0"/>
          <w:divBdr>
            <w:top w:val="none" w:sz="0" w:space="0" w:color="auto"/>
            <w:left w:val="none" w:sz="0" w:space="0" w:color="auto"/>
            <w:bottom w:val="none" w:sz="0" w:space="0" w:color="auto"/>
            <w:right w:val="none" w:sz="0" w:space="0" w:color="auto"/>
          </w:divBdr>
        </w:div>
        <w:div w:id="1208222927">
          <w:marLeft w:val="-2400"/>
          <w:marRight w:val="-480"/>
          <w:marTop w:val="0"/>
          <w:marBottom w:val="0"/>
          <w:divBdr>
            <w:top w:val="none" w:sz="0" w:space="0" w:color="auto"/>
            <w:left w:val="none" w:sz="0" w:space="0" w:color="auto"/>
            <w:bottom w:val="none" w:sz="0" w:space="0" w:color="auto"/>
            <w:right w:val="none" w:sz="0" w:space="0" w:color="auto"/>
          </w:divBdr>
        </w:div>
        <w:div w:id="1999141392">
          <w:marLeft w:val="-2400"/>
          <w:marRight w:val="-480"/>
          <w:marTop w:val="0"/>
          <w:marBottom w:val="0"/>
          <w:divBdr>
            <w:top w:val="none" w:sz="0" w:space="0" w:color="auto"/>
            <w:left w:val="none" w:sz="0" w:space="0" w:color="auto"/>
            <w:bottom w:val="none" w:sz="0" w:space="0" w:color="auto"/>
            <w:right w:val="none" w:sz="0" w:space="0" w:color="auto"/>
          </w:divBdr>
        </w:div>
        <w:div w:id="1480073352">
          <w:marLeft w:val="-2400"/>
          <w:marRight w:val="-480"/>
          <w:marTop w:val="0"/>
          <w:marBottom w:val="0"/>
          <w:divBdr>
            <w:top w:val="none" w:sz="0" w:space="0" w:color="auto"/>
            <w:left w:val="none" w:sz="0" w:space="0" w:color="auto"/>
            <w:bottom w:val="none" w:sz="0" w:space="0" w:color="auto"/>
            <w:right w:val="none" w:sz="0" w:space="0" w:color="auto"/>
          </w:divBdr>
        </w:div>
        <w:div w:id="427770698">
          <w:marLeft w:val="-2400"/>
          <w:marRight w:val="-480"/>
          <w:marTop w:val="0"/>
          <w:marBottom w:val="0"/>
          <w:divBdr>
            <w:top w:val="none" w:sz="0" w:space="0" w:color="auto"/>
            <w:left w:val="none" w:sz="0" w:space="0" w:color="auto"/>
            <w:bottom w:val="none" w:sz="0" w:space="0" w:color="auto"/>
            <w:right w:val="none" w:sz="0" w:space="0" w:color="auto"/>
          </w:divBdr>
        </w:div>
        <w:div w:id="177433397">
          <w:marLeft w:val="-2400"/>
          <w:marRight w:val="-48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hyperlink" Target="http://www.ncbi.nlm.nih.gov/pubmed/26676797" TargetMode="External"/><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hyperlink" Target="http://www.ncbi.nlm.nih.gov/pubmed/?term=Steves%20CJ%5BAuthor%5D&amp;cauthor=true&amp;cauthor_uid=26676797" TargetMode="External"/><Relationship Id="rId17" Type="http://schemas.openxmlformats.org/officeDocument/2006/relationships/hyperlink" Target="http://www.ncbi.nlm.nih.gov/pubmed/?term=Bird%20S%5BAuthor%5D&amp;cauthor=true&amp;cauthor_uid=26676797" TargetMode="External"/><Relationship Id="rId18" Type="http://schemas.openxmlformats.org/officeDocument/2006/relationships/hyperlink" Target="http://www.ncbi.nlm.nih.gov/pubmed/?term=Williams%20FM%5BAuthor%5D&amp;cauthor=true&amp;cauthor_uid=26676797" TargetMode="External"/><Relationship Id="rId19" Type="http://schemas.openxmlformats.org/officeDocument/2006/relationships/hyperlink" Target="http://www.ncbi.nlm.nih.gov/pubmed/?term=Spector%20TD%5BAuthor%5D&amp;cauthor=true&amp;cauthor_uid=26676797"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14779</Words>
  <Characters>84241</Characters>
  <Application>Microsoft Macintosh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dc:creator>
  <cp:keywords/>
  <dc:description/>
  <cp:lastModifiedBy>eviefehilly@gmail.com</cp:lastModifiedBy>
  <cp:revision>3</cp:revision>
  <dcterms:created xsi:type="dcterms:W3CDTF">2017-01-19T16:11:00Z</dcterms:created>
  <dcterms:modified xsi:type="dcterms:W3CDTF">2017-01-31T00:36:00Z</dcterms:modified>
</cp:coreProperties>
</file>